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D614721" w14:textId="29E59A87" w:rsidR="00863E2B" w:rsidRDefault="00343A69">
      <w:r>
        <w:rPr>
          <w:noProof/>
        </w:rPr>
        <w:drawing>
          <wp:anchor distT="0" distB="0" distL="114300" distR="114300" simplePos="0" relativeHeight="253111296" behindDoc="0" locked="0" layoutInCell="1" allowOverlap="1" wp14:anchorId="686608FA" wp14:editId="06FB4157">
            <wp:simplePos x="0" y="0"/>
            <wp:positionH relativeFrom="column">
              <wp:posOffset>-1537335</wp:posOffset>
            </wp:positionH>
            <wp:positionV relativeFrom="paragraph">
              <wp:posOffset>-883916</wp:posOffset>
            </wp:positionV>
            <wp:extent cx="8003813" cy="10373710"/>
            <wp:effectExtent l="0" t="0" r="0" b="8890"/>
            <wp:wrapNone/>
            <wp:docPr id="584" name="Imagem 5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84" name="Imagem 584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003813" cy="1037371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7F28646" w14:textId="77777777" w:rsidR="00863E2B" w:rsidRDefault="00863E2B"/>
    <w:p w14:paraId="7E15D144" w14:textId="18682BB7" w:rsidR="00863E2B" w:rsidRDefault="00863E2B"/>
    <w:p w14:paraId="260A137E" w14:textId="77777777" w:rsidR="00863E2B" w:rsidRDefault="00863E2B"/>
    <w:p w14:paraId="6B9A90ED" w14:textId="77777777" w:rsidR="00863E2B" w:rsidRDefault="00863E2B"/>
    <w:p w14:paraId="23B6D13B" w14:textId="77777777" w:rsidR="00863E2B" w:rsidRDefault="00863E2B"/>
    <w:p w14:paraId="37858519" w14:textId="77777777" w:rsidR="00863E2B" w:rsidRDefault="00863E2B"/>
    <w:p w14:paraId="184FE08F" w14:textId="77777777" w:rsidR="00863E2B" w:rsidRDefault="00863E2B"/>
    <w:p w14:paraId="4B668492" w14:textId="77777777" w:rsidR="00863E2B" w:rsidRDefault="00863E2B"/>
    <w:p w14:paraId="36F8BED7" w14:textId="77777777" w:rsidR="00863E2B" w:rsidRDefault="00863E2B"/>
    <w:p w14:paraId="7FBE03DC" w14:textId="77777777" w:rsidR="00863E2B" w:rsidRDefault="00863E2B"/>
    <w:p w14:paraId="37A7133F" w14:textId="77777777" w:rsidR="00863E2B" w:rsidRDefault="00863E2B"/>
    <w:p w14:paraId="1F9A2956" w14:textId="77777777" w:rsidR="00863E2B" w:rsidRDefault="00863E2B"/>
    <w:p w14:paraId="78308CB9" w14:textId="77777777" w:rsidR="00863E2B" w:rsidRDefault="00863E2B"/>
    <w:p w14:paraId="79939628" w14:textId="77777777" w:rsidR="00863E2B" w:rsidRDefault="00863E2B"/>
    <w:p w14:paraId="2DF46D99" w14:textId="73E328A4" w:rsidR="00863E2B" w:rsidRDefault="00863E2B"/>
    <w:p w14:paraId="151D642C" w14:textId="6F61C399" w:rsidR="00863E2B" w:rsidRDefault="00863E2B"/>
    <w:p w14:paraId="1499C6A9" w14:textId="77777777" w:rsidR="00926FC5" w:rsidRDefault="00926FC5"/>
    <w:p w14:paraId="23989A71" w14:textId="77777777" w:rsidR="00863E2B" w:rsidRDefault="00863E2B"/>
    <w:p w14:paraId="3069AC35" w14:textId="77777777" w:rsidR="00863E2B" w:rsidRDefault="00863E2B"/>
    <w:p w14:paraId="610027D9" w14:textId="712DB7B2" w:rsidR="00863E2B" w:rsidRDefault="00863E2B"/>
    <w:p w14:paraId="5E058B51" w14:textId="77777777" w:rsidR="00863E2B" w:rsidRDefault="00863E2B"/>
    <w:p w14:paraId="15BE9A50" w14:textId="77777777" w:rsidR="00863E2B" w:rsidRDefault="00863E2B"/>
    <w:p w14:paraId="4C32BA84" w14:textId="77777777" w:rsidR="00863E2B" w:rsidRDefault="00863E2B"/>
    <w:p w14:paraId="7148792E" w14:textId="20D537F4" w:rsidR="008D6A8B" w:rsidRDefault="008D6A8B"/>
    <w:p w14:paraId="2ED056D5" w14:textId="77777777" w:rsidR="0031152E" w:rsidRDefault="0031152E"/>
    <w:p w14:paraId="045DBD72" w14:textId="77777777" w:rsidR="00DD4AD7" w:rsidRDefault="00DD4AD7"/>
    <w:sdt>
      <w:sdtPr>
        <w:rPr>
          <w:rFonts w:asciiTheme="minorHAnsi" w:eastAsiaTheme="minorHAnsi" w:hAnsiTheme="minorHAnsi" w:cstheme="minorBidi"/>
          <w:b w:val="0"/>
          <w:color w:val="auto"/>
          <w:sz w:val="22"/>
          <w:szCs w:val="22"/>
          <w:lang w:eastAsia="en-US"/>
        </w:rPr>
        <w:id w:val="1753466615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047A1906" w14:textId="77777777" w:rsidR="00863E2B" w:rsidRPr="00902B52" w:rsidRDefault="00863E2B">
          <w:pPr>
            <w:pStyle w:val="CabealhodoSumrio"/>
            <w:rPr>
              <w:sz w:val="40"/>
              <w:szCs w:val="40"/>
            </w:rPr>
          </w:pPr>
          <w:r w:rsidRPr="00902B52">
            <w:rPr>
              <w:sz w:val="40"/>
              <w:szCs w:val="40"/>
            </w:rPr>
            <w:t>Sumário</w:t>
          </w:r>
        </w:p>
        <w:p w14:paraId="258F5159" w14:textId="7BBC6570" w:rsidR="00746A90" w:rsidRPr="00C7475D" w:rsidRDefault="00863E2B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b/>
              <w:bCs/>
              <w:noProof/>
              <w:lang w:eastAsia="pt-BR"/>
            </w:rPr>
          </w:pPr>
          <w:r>
            <w:rPr>
              <w:b/>
              <w:bCs/>
            </w:rPr>
            <w:fldChar w:fldCharType="begin"/>
          </w:r>
          <w:r>
            <w:rPr>
              <w:b/>
              <w:bCs/>
            </w:rPr>
            <w:instrText xml:space="preserve"> TOC \o "1-3" \h \z \u </w:instrText>
          </w:r>
          <w:r>
            <w:rPr>
              <w:b/>
              <w:bCs/>
            </w:rPr>
            <w:fldChar w:fldCharType="separate"/>
          </w:r>
          <w:hyperlink w:anchor="_Toc62720085" w:history="1">
            <w:r w:rsidR="005D1916" w:rsidRPr="00C7475D">
              <w:rPr>
                <w:rStyle w:val="Hyperlink"/>
                <w:rFonts w:ascii="Swis721 Th BT" w:hAnsi="Swis721 Th BT"/>
                <w:b/>
                <w:bCs/>
                <w:noProof/>
              </w:rPr>
              <w:t>DOENÇA DO REFLUXO GASTROESOFÁGICO</w:t>
            </w:r>
            <w:r w:rsidR="005D1916" w:rsidRPr="00C7475D">
              <w:rPr>
                <w:rFonts w:ascii="Swis721 Th BT" w:hAnsi="Swis721 Th BT"/>
                <w:noProof/>
                <w:webHidden/>
              </w:rPr>
              <w:tab/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C7475D">
              <w:rPr>
                <w:rFonts w:ascii="Swis721 Th BT" w:hAnsi="Swis721 Th BT"/>
                <w:noProof/>
                <w:webHidden/>
              </w:rPr>
              <w:instrText xml:space="preserve"> PAGEREF _Toc62720085 \h </w:instrText>
            </w:r>
            <w:r w:rsidR="00746A90" w:rsidRPr="00C7475D">
              <w:rPr>
                <w:rFonts w:ascii="Swis721 Th BT" w:hAnsi="Swis721 Th BT"/>
                <w:noProof/>
                <w:webHidden/>
              </w:rPr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6</w:t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063087E5" w14:textId="0594568A" w:rsidR="00746A90" w:rsidRPr="00C7475D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b/>
              <w:bCs/>
              <w:noProof/>
              <w:lang w:eastAsia="pt-BR"/>
            </w:rPr>
          </w:pPr>
          <w:hyperlink w:anchor="_Toc62720086" w:history="1">
            <w:r w:rsidRPr="00C7475D">
              <w:rPr>
                <w:rStyle w:val="Hyperlink"/>
                <w:rFonts w:ascii="Swis721 Th BT" w:hAnsi="Swis721 Th BT"/>
                <w:b/>
                <w:bCs/>
                <w:noProof/>
              </w:rPr>
              <w:t>INTRODUÇÃO AO REFLUXO GASTROESOFÁGICO</w:t>
            </w:r>
            <w:r w:rsidRPr="00C7475D">
              <w:rPr>
                <w:rFonts w:ascii="Swis721 Th BT" w:hAnsi="Swis721 Th BT"/>
                <w:noProof/>
                <w:webHidden/>
              </w:rPr>
              <w:tab/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C7475D">
              <w:rPr>
                <w:rFonts w:ascii="Swis721 Th BT" w:hAnsi="Swis721 Th BT"/>
                <w:noProof/>
                <w:webHidden/>
              </w:rPr>
              <w:instrText xml:space="preserve"> PAGEREF _Toc62720086 \h </w:instrText>
            </w:r>
            <w:r w:rsidR="00746A90" w:rsidRPr="00C7475D">
              <w:rPr>
                <w:rFonts w:ascii="Swis721 Th BT" w:hAnsi="Swis721 Th BT"/>
                <w:noProof/>
                <w:webHidden/>
              </w:rPr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7</w:t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0EDA1763" w14:textId="4B30263D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087" w:history="1">
            <w:r w:rsidR="00746A90" w:rsidRPr="005D1916">
              <w:rPr>
                <w:rStyle w:val="Hyperlink"/>
                <w:rFonts w:ascii="Swis721 Th BT" w:hAnsi="Swis721 Th BT"/>
                <w:i/>
                <w:iCs/>
                <w:noProof/>
              </w:rPr>
              <w:t>Phyllanthus emblica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087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8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5FBFF779" w14:textId="2A1CC91B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088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088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9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6285B3DF" w14:textId="454A333E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089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Psyllium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089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10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3E5266D3" w14:textId="6E6E1112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090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090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12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7A3F8D4E" w14:textId="0E0EC7B4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091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Dexlansoprazol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091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13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731CF5AD" w14:textId="0396CF0D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092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092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14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3909CFEE" w14:textId="4EBBEA40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093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Esomeprazol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093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15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487AAE75" w14:textId="760CE289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094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094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16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2583A5E8" w14:textId="1EA1570D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095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Lansoprazol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095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17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4680823C" w14:textId="572C33F6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096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096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18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4B11002D" w14:textId="74191B98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097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Omeprazol + Domperidona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097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19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6640AA05" w14:textId="2B51150A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098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098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20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59C75C54" w14:textId="03E289C4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099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Glutamina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099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21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502DEC8A" w14:textId="7D46C7E4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00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00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22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0CD844CD" w14:textId="1465AEE2" w:rsidR="00746A90" w:rsidRPr="00C7475D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b/>
              <w:bCs/>
              <w:noProof/>
              <w:lang w:eastAsia="pt-BR"/>
            </w:rPr>
          </w:pPr>
          <w:hyperlink w:anchor="_Toc62720101" w:history="1">
            <w:r w:rsidRPr="00C7475D">
              <w:rPr>
                <w:rStyle w:val="Hyperlink"/>
                <w:rFonts w:ascii="Swis721 Th BT" w:hAnsi="Swis721 Th BT"/>
                <w:b/>
                <w:bCs/>
                <w:i/>
                <w:iCs/>
                <w:noProof/>
              </w:rPr>
              <w:t>HELICOBACTER PYLORI</w:t>
            </w:r>
            <w:r w:rsidRPr="00C7475D">
              <w:rPr>
                <w:rFonts w:ascii="Swis721 Th BT" w:hAnsi="Swis721 Th BT"/>
                <w:noProof/>
                <w:webHidden/>
              </w:rPr>
              <w:tab/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C7475D">
              <w:rPr>
                <w:rFonts w:ascii="Swis721 Th BT" w:hAnsi="Swis721 Th BT"/>
                <w:noProof/>
                <w:webHidden/>
              </w:rPr>
              <w:instrText xml:space="preserve"> PAGEREF _Toc62720101 \h </w:instrText>
            </w:r>
            <w:r w:rsidR="00746A90" w:rsidRPr="00C7475D">
              <w:rPr>
                <w:rFonts w:ascii="Swis721 Th BT" w:hAnsi="Swis721 Th BT"/>
                <w:noProof/>
                <w:webHidden/>
              </w:rPr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23</w:t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5FD417B4" w14:textId="7BC2B4FA" w:rsidR="00746A90" w:rsidRPr="00C7475D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b/>
              <w:bCs/>
              <w:noProof/>
              <w:lang w:eastAsia="pt-BR"/>
            </w:rPr>
          </w:pPr>
          <w:hyperlink w:anchor="_Toc62720102" w:history="1">
            <w:r w:rsidRPr="00C7475D">
              <w:rPr>
                <w:rStyle w:val="Hyperlink"/>
                <w:rFonts w:ascii="Swis721 Th BT" w:hAnsi="Swis721 Th BT"/>
                <w:b/>
                <w:bCs/>
                <w:noProof/>
              </w:rPr>
              <w:t xml:space="preserve">INTRODUÇÃO AO </w:t>
            </w:r>
            <w:r w:rsidRPr="00C7475D">
              <w:rPr>
                <w:rStyle w:val="Hyperlink"/>
                <w:rFonts w:ascii="Swis721 Th BT" w:hAnsi="Swis721 Th BT"/>
                <w:b/>
                <w:bCs/>
                <w:i/>
                <w:noProof/>
              </w:rPr>
              <w:t>HELICOBACTER PYLORI</w:t>
            </w:r>
            <w:r w:rsidRPr="00C7475D">
              <w:rPr>
                <w:rFonts w:ascii="Swis721 Th BT" w:hAnsi="Swis721 Th BT"/>
                <w:noProof/>
                <w:webHidden/>
              </w:rPr>
              <w:tab/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C7475D">
              <w:rPr>
                <w:rFonts w:ascii="Swis721 Th BT" w:hAnsi="Swis721 Th BT"/>
                <w:noProof/>
                <w:webHidden/>
              </w:rPr>
              <w:instrText xml:space="preserve"> PAGEREF _Toc62720102 \h </w:instrText>
            </w:r>
            <w:r w:rsidR="00746A90" w:rsidRPr="00C7475D">
              <w:rPr>
                <w:rFonts w:ascii="Swis721 Th BT" w:hAnsi="Swis721 Th BT"/>
                <w:noProof/>
                <w:webHidden/>
              </w:rPr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24</w:t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669E4D2C" w14:textId="632A51E0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03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Terapia Quadrupla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03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25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620389B1" w14:textId="7E4F3B4C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04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04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26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3CC63D0B" w14:textId="61E6662C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05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Curcumina + Tratamento Padrã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05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27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1C209E7F" w14:textId="5D6AA026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06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06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28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2A6D3D43" w14:textId="38EB5B5C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07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Berberina + Terapia Quadrupla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07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29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3BD405FD" w14:textId="1C0EA20B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08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08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30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4FF67BCC" w14:textId="30F93CBC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09" w:history="1">
            <w:r w:rsidR="00746A90" w:rsidRPr="005D1916">
              <w:rPr>
                <w:rStyle w:val="Hyperlink"/>
                <w:rFonts w:ascii="Swis721 Th BT" w:hAnsi="Swis721 Th BT"/>
                <w:i/>
                <w:noProof/>
              </w:rPr>
              <w:t xml:space="preserve">L. reuteri </w:t>
            </w:r>
            <w:r w:rsidR="00746A90" w:rsidRPr="005D1916">
              <w:rPr>
                <w:rStyle w:val="Hyperlink"/>
                <w:rFonts w:ascii="Swis721 Th BT" w:hAnsi="Swis721 Th BT"/>
                <w:noProof/>
              </w:rPr>
              <w:t>e Pantoprazol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09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31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3DF8267D" w14:textId="698A4FF4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10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10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32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73E95A08" w14:textId="04D8659D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11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Probióticos em Associação a Terapia Padrã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11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33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5A2FCFD4" w14:textId="15751C68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12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12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34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7744D9A5" w14:textId="4685B389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13" w:history="1">
            <w:r w:rsidR="00746A90" w:rsidRPr="005D1916">
              <w:rPr>
                <w:rStyle w:val="Hyperlink"/>
                <w:rFonts w:ascii="Swis721 Th BT" w:hAnsi="Swis721 Th BT"/>
                <w:i/>
                <w:iCs/>
                <w:noProof/>
              </w:rPr>
              <w:t>S. boulardii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13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35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275E82C8" w14:textId="47CD3174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14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14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36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6FCC0599" w14:textId="3C0A7A60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15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Curcumina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15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37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00FFC1B6" w14:textId="61C9A7C4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16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16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38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6EB711CC" w14:textId="758A0D6F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17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Curcumina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17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39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00329F2C" w14:textId="365CB84B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18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18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40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311114C1" w14:textId="21EACFEF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19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Zinco Carnosina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19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41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77560BAD" w14:textId="3FC31E17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20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20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42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3B0AD2BA" w14:textId="0D3132D4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21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Esomeprazol e Amoxicilina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21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43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2942EC2F" w14:textId="28610045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22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22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44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076B8CE9" w14:textId="108C2052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23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Terapia Quadrupla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23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45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44098536" w14:textId="23D1F0B7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24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24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46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3C4835CB" w14:textId="19E47D49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25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Outras Formulações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25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47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39448A08" w14:textId="5994F749" w:rsidR="00746A90" w:rsidRPr="00343A69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b/>
              <w:bCs/>
              <w:noProof/>
              <w:lang w:eastAsia="pt-BR"/>
            </w:rPr>
          </w:pPr>
          <w:hyperlink w:anchor="_Toc62720126" w:history="1">
            <w:r w:rsidRPr="00343A69">
              <w:rPr>
                <w:rStyle w:val="Hyperlink"/>
                <w:rFonts w:ascii="Swis721 Th BT" w:hAnsi="Swis721 Th BT"/>
                <w:b/>
                <w:bCs/>
                <w:noProof/>
              </w:rPr>
              <w:t>DISPEPSIA</w:t>
            </w:r>
            <w:r w:rsidRPr="00343A69">
              <w:rPr>
                <w:rFonts w:ascii="Swis721 Th BT" w:hAnsi="Swis721 Th BT"/>
                <w:noProof/>
                <w:webHidden/>
              </w:rPr>
              <w:tab/>
            </w:r>
            <w:r w:rsidR="00746A90" w:rsidRPr="00343A69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343A69">
              <w:rPr>
                <w:rFonts w:ascii="Swis721 Th BT" w:hAnsi="Swis721 Th BT"/>
                <w:noProof/>
                <w:webHidden/>
              </w:rPr>
              <w:instrText xml:space="preserve"> PAGEREF _Toc62720126 \h </w:instrText>
            </w:r>
            <w:r w:rsidR="00746A90" w:rsidRPr="00343A69">
              <w:rPr>
                <w:rFonts w:ascii="Swis721 Th BT" w:hAnsi="Swis721 Th BT"/>
                <w:noProof/>
                <w:webHidden/>
              </w:rPr>
            </w:r>
            <w:r w:rsidR="00746A90" w:rsidRPr="00343A69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 w:rsidRPr="00343A69">
              <w:rPr>
                <w:rFonts w:ascii="Swis721 Th BT" w:hAnsi="Swis721 Th BT"/>
                <w:noProof/>
                <w:webHidden/>
              </w:rPr>
              <w:t>49</w:t>
            </w:r>
            <w:r w:rsidR="00746A90" w:rsidRPr="00343A69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15703438" w14:textId="5D99F06F" w:rsidR="00746A90" w:rsidRPr="00343A69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b/>
              <w:bCs/>
              <w:noProof/>
              <w:lang w:eastAsia="pt-BR"/>
            </w:rPr>
          </w:pPr>
          <w:hyperlink w:anchor="_Toc62720127" w:history="1">
            <w:r w:rsidRPr="00343A69">
              <w:rPr>
                <w:rStyle w:val="Hyperlink"/>
                <w:rFonts w:ascii="Swis721 Th BT" w:hAnsi="Swis721 Th BT"/>
                <w:b/>
                <w:bCs/>
                <w:noProof/>
              </w:rPr>
              <w:t>INTRODUÇÃO DISPEPSIA</w:t>
            </w:r>
            <w:r w:rsidRPr="00343A69">
              <w:rPr>
                <w:rFonts w:ascii="Swis721 Th BT" w:hAnsi="Swis721 Th BT"/>
                <w:noProof/>
                <w:webHidden/>
              </w:rPr>
              <w:tab/>
            </w:r>
            <w:r w:rsidR="00746A90" w:rsidRPr="00343A69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343A69">
              <w:rPr>
                <w:rFonts w:ascii="Swis721 Th BT" w:hAnsi="Swis721 Th BT"/>
                <w:noProof/>
                <w:webHidden/>
              </w:rPr>
              <w:instrText xml:space="preserve"> PAGEREF _Toc62720127 \h </w:instrText>
            </w:r>
            <w:r w:rsidR="00746A90" w:rsidRPr="00343A69">
              <w:rPr>
                <w:rFonts w:ascii="Swis721 Th BT" w:hAnsi="Swis721 Th BT"/>
                <w:noProof/>
                <w:webHidden/>
              </w:rPr>
            </w:r>
            <w:r w:rsidR="00746A90" w:rsidRPr="00343A69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 w:rsidRPr="00343A69">
              <w:rPr>
                <w:rFonts w:ascii="Swis721 Th BT" w:hAnsi="Swis721 Th BT"/>
                <w:noProof/>
                <w:webHidden/>
              </w:rPr>
              <w:t>50</w:t>
            </w:r>
            <w:r w:rsidR="00746A90" w:rsidRPr="00343A69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0C8FFD9F" w14:textId="138F3276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28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Gabapentina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28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51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0B0175DC" w14:textId="4D0891F7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29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29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52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52133C22" w14:textId="1704C9E7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30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Metronidazol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30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53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46F6BB91" w14:textId="7A4E1614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31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31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54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02869401" w14:textId="23627951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32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Pantoprazol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32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55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7FE8942B" w14:textId="7327FAA8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33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33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56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18894377" w14:textId="6A9B45B5" w:rsidR="00746A90" w:rsidRPr="00C7475D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b/>
              <w:bCs/>
              <w:noProof/>
              <w:lang w:eastAsia="pt-BR"/>
            </w:rPr>
          </w:pPr>
          <w:hyperlink w:anchor="_Toc62720134" w:history="1">
            <w:r w:rsidRPr="00C7475D">
              <w:rPr>
                <w:rStyle w:val="Hyperlink"/>
                <w:rFonts w:ascii="Swis721 Th BT" w:hAnsi="Swis721 Th BT"/>
                <w:b/>
                <w:bCs/>
                <w:noProof/>
              </w:rPr>
              <w:t>COLITE</w:t>
            </w:r>
            <w:r w:rsidRPr="00C7475D">
              <w:rPr>
                <w:rFonts w:ascii="Swis721 Th BT" w:hAnsi="Swis721 Th BT"/>
                <w:noProof/>
                <w:webHidden/>
              </w:rPr>
              <w:tab/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C7475D">
              <w:rPr>
                <w:rFonts w:ascii="Swis721 Th BT" w:hAnsi="Swis721 Th BT"/>
                <w:noProof/>
                <w:webHidden/>
              </w:rPr>
              <w:instrText xml:space="preserve"> PAGEREF _Toc62720134 \h </w:instrText>
            </w:r>
            <w:r w:rsidR="00746A90" w:rsidRPr="00C7475D">
              <w:rPr>
                <w:rFonts w:ascii="Swis721 Th BT" w:hAnsi="Swis721 Th BT"/>
                <w:noProof/>
                <w:webHidden/>
              </w:rPr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57</w:t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64EDF0CA" w14:textId="2164A422" w:rsidR="00746A90" w:rsidRPr="00C7475D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b/>
              <w:bCs/>
              <w:noProof/>
              <w:lang w:eastAsia="pt-BR"/>
            </w:rPr>
          </w:pPr>
          <w:hyperlink w:anchor="_Toc62720135" w:history="1">
            <w:r w:rsidRPr="00C7475D">
              <w:rPr>
                <w:rStyle w:val="Hyperlink"/>
                <w:rFonts w:ascii="Swis721 Th BT" w:hAnsi="Swis721 Th BT"/>
                <w:b/>
                <w:bCs/>
                <w:noProof/>
              </w:rPr>
              <w:t>INTRODUÇÃO À COLITE</w:t>
            </w:r>
            <w:r w:rsidRPr="00C7475D">
              <w:rPr>
                <w:rFonts w:ascii="Swis721 Th BT" w:hAnsi="Swis721 Th BT"/>
                <w:noProof/>
                <w:webHidden/>
              </w:rPr>
              <w:tab/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C7475D">
              <w:rPr>
                <w:rFonts w:ascii="Swis721 Th BT" w:hAnsi="Swis721 Th BT"/>
                <w:noProof/>
                <w:webHidden/>
              </w:rPr>
              <w:instrText xml:space="preserve"> PAGEREF _Toc62720135 \h </w:instrText>
            </w:r>
            <w:r w:rsidR="00746A90" w:rsidRPr="00C7475D">
              <w:rPr>
                <w:rFonts w:ascii="Swis721 Th BT" w:hAnsi="Swis721 Th BT"/>
                <w:noProof/>
                <w:webHidden/>
              </w:rPr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58</w:t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173B56F1" w14:textId="24E42ED4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36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Gengibre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36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59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5A83220F" w14:textId="19B5012F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37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37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60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73BE705D" w14:textId="40E6CD68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38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Resveratrol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38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61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6BE99499" w14:textId="4E77B0BF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39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39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62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7AF69250" w14:textId="72333548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40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Resveratrol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40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63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6057F415" w14:textId="13212670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41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41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64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293BAE8F" w14:textId="1FF01464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42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Tacrolimus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42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65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71A4711F" w14:textId="0881FE1D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43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43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66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4C94B5E9" w14:textId="77B123BF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44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Tacrolimus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44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67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00138B08" w14:textId="642547A8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45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45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68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08C96E27" w14:textId="3DE7B462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46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Azatioprina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46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69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32938325" w14:textId="0C1CA0AA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47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47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70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601AF3AE" w14:textId="4ABF48F9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48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Azatioprina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48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71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05034EA7" w14:textId="25B48FE0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49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49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72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6AED1A7B" w14:textId="19EF72A3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50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Budesonida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50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73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251DDB45" w14:textId="7CCFEBA7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51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51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74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05719FD7" w14:textId="4979D6FC" w:rsidR="00746A90" w:rsidRPr="00C7475D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b/>
              <w:bCs/>
              <w:noProof/>
              <w:lang w:eastAsia="pt-BR"/>
            </w:rPr>
          </w:pPr>
          <w:hyperlink w:anchor="_Toc62720152" w:history="1">
            <w:r w:rsidRPr="00C7475D">
              <w:rPr>
                <w:rStyle w:val="Hyperlink"/>
                <w:rFonts w:ascii="Swis721 Th BT" w:hAnsi="Swis721 Th BT"/>
                <w:b/>
                <w:bCs/>
                <w:noProof/>
              </w:rPr>
              <w:t>CONSTIPAÇÃO</w:t>
            </w:r>
            <w:r w:rsidRPr="00C7475D">
              <w:rPr>
                <w:rFonts w:ascii="Swis721 Th BT" w:hAnsi="Swis721 Th BT"/>
                <w:noProof/>
                <w:webHidden/>
              </w:rPr>
              <w:tab/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C7475D">
              <w:rPr>
                <w:rFonts w:ascii="Swis721 Th BT" w:hAnsi="Swis721 Th BT"/>
                <w:noProof/>
                <w:webHidden/>
              </w:rPr>
              <w:instrText xml:space="preserve"> PAGEREF _Toc62720152 \h </w:instrText>
            </w:r>
            <w:r w:rsidR="00746A90" w:rsidRPr="00C7475D">
              <w:rPr>
                <w:rFonts w:ascii="Swis721 Th BT" w:hAnsi="Swis721 Th BT"/>
                <w:noProof/>
                <w:webHidden/>
              </w:rPr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75</w:t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730DB04D" w14:textId="08B2AA6C" w:rsidR="00746A90" w:rsidRPr="00C7475D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b/>
              <w:bCs/>
              <w:noProof/>
              <w:lang w:eastAsia="pt-BR"/>
            </w:rPr>
          </w:pPr>
          <w:hyperlink w:anchor="_Toc62720153" w:history="1">
            <w:r w:rsidRPr="00C7475D">
              <w:rPr>
                <w:rStyle w:val="Hyperlink"/>
                <w:rFonts w:ascii="Swis721 Th BT" w:hAnsi="Swis721 Th BT"/>
                <w:b/>
                <w:bCs/>
                <w:noProof/>
              </w:rPr>
              <w:t>INTRODUÇÃO À CONSTIPAÇÃO</w:t>
            </w:r>
            <w:r w:rsidRPr="00C7475D">
              <w:rPr>
                <w:rFonts w:ascii="Swis721 Th BT" w:hAnsi="Swis721 Th BT"/>
                <w:noProof/>
                <w:webHidden/>
              </w:rPr>
              <w:tab/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C7475D">
              <w:rPr>
                <w:rFonts w:ascii="Swis721 Th BT" w:hAnsi="Swis721 Th BT"/>
                <w:noProof/>
                <w:webHidden/>
              </w:rPr>
              <w:instrText xml:space="preserve"> PAGEREF _Toc62720153 \h </w:instrText>
            </w:r>
            <w:r w:rsidR="00746A90" w:rsidRPr="00C7475D">
              <w:rPr>
                <w:rFonts w:ascii="Swis721 Th BT" w:hAnsi="Swis721 Th BT"/>
                <w:noProof/>
                <w:webHidden/>
              </w:rPr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76</w:t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6F3178D3" w14:textId="53D97DC9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54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Glucomannan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54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77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57F5246C" w14:textId="42E5B9A5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55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55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78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7283211E" w14:textId="1BFC8C02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56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EpiCor™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56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79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2B9A6C98" w14:textId="2D2387A4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57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57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80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5E44BDE3" w14:textId="6E485470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58" w:history="1">
            <w:r w:rsidR="00746A90" w:rsidRPr="005D1916">
              <w:rPr>
                <w:rStyle w:val="Hyperlink"/>
                <w:rFonts w:ascii="Swis721 Th BT" w:hAnsi="Swis721 Th BT"/>
                <w:i/>
                <w:iCs/>
                <w:noProof/>
              </w:rPr>
              <w:t xml:space="preserve">Pool </w:t>
            </w:r>
            <w:r w:rsidR="00746A90" w:rsidRPr="005D1916">
              <w:rPr>
                <w:rStyle w:val="Hyperlink"/>
                <w:rFonts w:ascii="Swis721 Th BT" w:hAnsi="Swis721 Th BT"/>
                <w:noProof/>
              </w:rPr>
              <w:t>de Probióticos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58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81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0E358FED" w14:textId="4325E1A7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59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59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82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37DF1E23" w14:textId="5F6205B9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60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Probióticos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60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83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0593F08C" w14:textId="35F7C42C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61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61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84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177FD772" w14:textId="244D4EEE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62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Psyllium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62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85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1E78E6D0" w14:textId="0267E02F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63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63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86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1F3B8E75" w14:textId="4FA457D5" w:rsidR="00746A90" w:rsidRPr="00C7475D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b/>
              <w:bCs/>
              <w:noProof/>
              <w:lang w:eastAsia="pt-BR"/>
            </w:rPr>
          </w:pPr>
          <w:hyperlink w:anchor="_Toc62720164" w:history="1">
            <w:r w:rsidRPr="00C7475D">
              <w:rPr>
                <w:rStyle w:val="Hyperlink"/>
                <w:rFonts w:ascii="Swis721 Th BT" w:hAnsi="Swis721 Th BT"/>
                <w:b/>
                <w:bCs/>
                <w:noProof/>
              </w:rPr>
              <w:t>SÍNDROME DO INTESTINO IRRITÁVEL</w:t>
            </w:r>
            <w:r w:rsidRPr="00C7475D">
              <w:rPr>
                <w:rFonts w:ascii="Swis721 Th BT" w:hAnsi="Swis721 Th BT"/>
                <w:noProof/>
                <w:webHidden/>
              </w:rPr>
              <w:tab/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C7475D">
              <w:rPr>
                <w:rFonts w:ascii="Swis721 Th BT" w:hAnsi="Swis721 Th BT"/>
                <w:noProof/>
                <w:webHidden/>
              </w:rPr>
              <w:instrText xml:space="preserve"> PAGEREF _Toc62720164 \h </w:instrText>
            </w:r>
            <w:r w:rsidR="00746A90" w:rsidRPr="00C7475D">
              <w:rPr>
                <w:rFonts w:ascii="Swis721 Th BT" w:hAnsi="Swis721 Th BT"/>
                <w:noProof/>
                <w:webHidden/>
              </w:rPr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87</w:t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4AD4F0A0" w14:textId="3C762671" w:rsidR="00746A90" w:rsidRPr="00C7475D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b/>
              <w:bCs/>
              <w:noProof/>
              <w:lang w:eastAsia="pt-BR"/>
            </w:rPr>
          </w:pPr>
          <w:hyperlink w:anchor="_Toc62720165" w:history="1">
            <w:r w:rsidRPr="00C7475D">
              <w:rPr>
                <w:rStyle w:val="Hyperlink"/>
                <w:rFonts w:ascii="Swis721 Th BT" w:hAnsi="Swis721 Th BT"/>
                <w:b/>
                <w:bCs/>
                <w:noProof/>
              </w:rPr>
              <w:t>INTRODUÇÃO À SÍNDROME DO INTESTINO IRRITÁVEL</w:t>
            </w:r>
            <w:r w:rsidRPr="00C7475D">
              <w:rPr>
                <w:rFonts w:ascii="Swis721 Th BT" w:hAnsi="Swis721 Th BT"/>
                <w:noProof/>
                <w:webHidden/>
              </w:rPr>
              <w:tab/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C7475D">
              <w:rPr>
                <w:rFonts w:ascii="Swis721 Th BT" w:hAnsi="Swis721 Th BT"/>
                <w:noProof/>
                <w:webHidden/>
              </w:rPr>
              <w:instrText xml:space="preserve"> PAGEREF _Toc62720165 \h </w:instrText>
            </w:r>
            <w:r w:rsidR="00746A90" w:rsidRPr="00C7475D">
              <w:rPr>
                <w:rFonts w:ascii="Swis721 Th BT" w:hAnsi="Swis721 Th BT"/>
                <w:noProof/>
                <w:webHidden/>
              </w:rPr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88</w:t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662006F6" w14:textId="10435FB1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66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Naltrexona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66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89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75B7E73A" w14:textId="20CDB011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67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67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90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2B2E9070" w14:textId="02025CA8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68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Naltrexona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68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91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3467CF9C" w14:textId="7FC7F819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69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69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92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0D9472FC" w14:textId="08FC6109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70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Glutamina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70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93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130BE2D3" w14:textId="19FCBCA8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71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71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94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4A0971BF" w14:textId="5FFEB8F5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72" w:history="1">
            <w:r w:rsidR="00746A90" w:rsidRPr="005D1916">
              <w:rPr>
                <w:rStyle w:val="Hyperlink"/>
                <w:rFonts w:ascii="Swis721 Th BT" w:hAnsi="Swis721 Th BT"/>
                <w:bCs/>
                <w:noProof/>
              </w:rPr>
              <w:t>BIOintestil</w:t>
            </w:r>
            <w:r w:rsidR="00746A90" w:rsidRPr="00C7475D">
              <w:rPr>
                <w:rStyle w:val="Hyperlink"/>
                <w:rFonts w:ascii="Swis721 Th BT" w:hAnsi="Swis721 Th BT"/>
                <w:bCs/>
                <w:noProof/>
                <w:vertAlign w:val="superscript"/>
              </w:rPr>
              <w:t>®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72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95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675D95F5" w14:textId="6B1E4180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73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73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96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0C4ED596" w14:textId="5994D30B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74" w:history="1">
            <w:r w:rsidR="00746A90" w:rsidRPr="005D1916">
              <w:rPr>
                <w:rStyle w:val="Hyperlink"/>
                <w:rFonts w:ascii="Swis721 Th BT" w:hAnsi="Swis721 Th BT"/>
                <w:bCs/>
                <w:noProof/>
              </w:rPr>
              <w:t>Associação Probiótica com Vitamina B6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74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97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47649F74" w14:textId="7B993ADC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75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75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98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7A45F550" w14:textId="70238494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76" w:history="1">
            <w:r w:rsidR="00746A90" w:rsidRPr="005D1916">
              <w:rPr>
                <w:rStyle w:val="Hyperlink"/>
                <w:rFonts w:ascii="Swis721 Th BT" w:hAnsi="Swis721 Th BT"/>
                <w:bCs/>
                <w:noProof/>
              </w:rPr>
              <w:t>Probióticos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76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99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68E0E589" w14:textId="5E557B03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77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77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100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16D2B321" w14:textId="70EA9C50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78" w:history="1">
            <w:r w:rsidR="00746A90" w:rsidRPr="005D1916">
              <w:rPr>
                <w:rStyle w:val="Hyperlink"/>
                <w:rFonts w:ascii="Swis721 Th BT" w:hAnsi="Swis721 Th BT"/>
                <w:bCs/>
                <w:i/>
                <w:iCs/>
                <w:noProof/>
              </w:rPr>
              <w:t xml:space="preserve">Pool </w:t>
            </w:r>
            <w:r w:rsidR="00746A90" w:rsidRPr="005D1916">
              <w:rPr>
                <w:rStyle w:val="Hyperlink"/>
                <w:rFonts w:ascii="Swis721 Th BT" w:hAnsi="Swis721 Th BT"/>
                <w:bCs/>
                <w:noProof/>
              </w:rPr>
              <w:t>de Probióticos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78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101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2C2EC438" w14:textId="7E13EC16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79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79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102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192A59E9" w14:textId="567F787C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80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Suplementação com Probióticos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80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103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08C7F0A7" w14:textId="4CB90C22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81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81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104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7967E233" w14:textId="50304986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82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Suplementação de Diferentes Cepas de Probióticos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82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105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215DACD3" w14:textId="2B2933A1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83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83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106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21BBDC84" w14:textId="0DC99E33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84" w:history="1">
            <w:r w:rsidR="00746A90" w:rsidRPr="005D1916">
              <w:rPr>
                <w:rStyle w:val="Hyperlink"/>
                <w:rFonts w:ascii="Swis721 Th BT" w:hAnsi="Swis721 Th BT"/>
                <w:bCs/>
                <w:i/>
                <w:noProof/>
              </w:rPr>
              <w:t>L. acidophilus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84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107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3F0780D4" w14:textId="4BDF777D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85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85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108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1DE62CCB" w14:textId="64262C37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86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Outras Formulações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86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109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2251312E" w14:textId="437E8D15" w:rsidR="00746A90" w:rsidRPr="00C7475D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b/>
              <w:bCs/>
              <w:noProof/>
              <w:lang w:eastAsia="pt-BR"/>
            </w:rPr>
          </w:pPr>
          <w:hyperlink w:anchor="_Toc62720187" w:history="1">
            <w:r w:rsidRPr="00C7475D">
              <w:rPr>
                <w:rStyle w:val="Hyperlink"/>
                <w:rFonts w:ascii="Swis721 Th BT" w:hAnsi="Swis721 Th BT"/>
                <w:b/>
                <w:bCs/>
                <w:noProof/>
              </w:rPr>
              <w:t>FORMULAÇÕES DIVERSAS</w:t>
            </w:r>
            <w:r w:rsidRPr="00C7475D">
              <w:rPr>
                <w:rFonts w:ascii="Swis721 Th BT" w:hAnsi="Swis721 Th BT"/>
                <w:noProof/>
                <w:webHidden/>
              </w:rPr>
              <w:tab/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C7475D">
              <w:rPr>
                <w:rFonts w:ascii="Swis721 Th BT" w:hAnsi="Swis721 Th BT"/>
                <w:noProof/>
                <w:webHidden/>
              </w:rPr>
              <w:instrText xml:space="preserve"> PAGEREF _Toc62720187 \h </w:instrText>
            </w:r>
            <w:r w:rsidR="00746A90" w:rsidRPr="00C7475D">
              <w:rPr>
                <w:rFonts w:ascii="Swis721 Th BT" w:hAnsi="Swis721 Th BT"/>
                <w:noProof/>
                <w:webHidden/>
              </w:rPr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110</w:t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1FD8657D" w14:textId="32A0059B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88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Formulário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88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111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4BBA3397" w14:textId="197EB903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89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Antagonistas dos Receptores H2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89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115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415A1720" w14:textId="5329EC20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90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Inibidores da Bomba Protônica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90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116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3835F659" w14:textId="4505262E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91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Procinéticos, Cicatrizantes, Antieméticos e Outros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91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118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0938985D" w14:textId="7E2CC2FB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92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Antiácidos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92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120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5B39EE11" w14:textId="13E8E6C5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93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Antifiséticos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93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121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586EEA8D" w14:textId="1394DE9A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94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Catárticos, Laxantes e Purgantes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94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122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3228FE09" w14:textId="394F3D1A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95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Anti-Helmínticos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95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124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69A67ECD" w14:textId="0EC15A3F" w:rsidR="00746A90" w:rsidRPr="005D1916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noProof/>
              <w:lang w:eastAsia="pt-BR"/>
            </w:rPr>
          </w:pPr>
          <w:hyperlink w:anchor="_Toc62720196" w:history="1">
            <w:r w:rsidR="00746A90" w:rsidRPr="005D1916">
              <w:rPr>
                <w:rStyle w:val="Hyperlink"/>
                <w:rFonts w:ascii="Swis721 Th BT" w:hAnsi="Swis721 Th BT"/>
                <w:noProof/>
              </w:rPr>
              <w:t>Antidopaminérgicos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tab/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5D1916">
              <w:rPr>
                <w:rFonts w:ascii="Swis721 Th BT" w:hAnsi="Swis721 Th BT"/>
                <w:noProof/>
                <w:webHidden/>
              </w:rPr>
              <w:instrText xml:space="preserve"> PAGEREF _Toc62720196 \h </w:instrText>
            </w:r>
            <w:r w:rsidR="00746A90" w:rsidRPr="005D1916">
              <w:rPr>
                <w:rFonts w:ascii="Swis721 Th BT" w:hAnsi="Swis721 Th BT"/>
                <w:noProof/>
                <w:webHidden/>
              </w:rPr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125</w:t>
            </w:r>
            <w:r w:rsidR="00746A90" w:rsidRPr="005D1916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335B6F04" w14:textId="0D15CD0D" w:rsidR="00746A90" w:rsidRPr="00C7475D" w:rsidRDefault="005D1916">
          <w:pPr>
            <w:pStyle w:val="Sumrio1"/>
            <w:tabs>
              <w:tab w:val="right" w:leader="dot" w:pos="8494"/>
            </w:tabs>
            <w:rPr>
              <w:rFonts w:ascii="Swis721 Th BT" w:eastAsiaTheme="minorEastAsia" w:hAnsi="Swis721 Th BT"/>
              <w:b/>
              <w:bCs/>
              <w:noProof/>
              <w:lang w:eastAsia="pt-BR"/>
            </w:rPr>
          </w:pPr>
          <w:hyperlink w:anchor="_Toc62720197" w:history="1">
            <w:r w:rsidRPr="00C7475D">
              <w:rPr>
                <w:rStyle w:val="Hyperlink"/>
                <w:rFonts w:ascii="Swis721 Th BT" w:hAnsi="Swis721 Th BT"/>
                <w:b/>
                <w:bCs/>
                <w:noProof/>
                <w:lang w:val="en-US"/>
              </w:rPr>
              <w:t>REFERÊNCIAS</w:t>
            </w:r>
            <w:r w:rsidRPr="00C7475D">
              <w:rPr>
                <w:rFonts w:ascii="Swis721 Th BT" w:hAnsi="Swis721 Th BT"/>
                <w:noProof/>
                <w:webHidden/>
              </w:rPr>
              <w:tab/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begin"/>
            </w:r>
            <w:r w:rsidR="00746A90" w:rsidRPr="00C7475D">
              <w:rPr>
                <w:rFonts w:ascii="Swis721 Th BT" w:hAnsi="Swis721 Th BT"/>
                <w:noProof/>
                <w:webHidden/>
              </w:rPr>
              <w:instrText xml:space="preserve"> PAGEREF _Toc62720197 \h </w:instrText>
            </w:r>
            <w:r w:rsidR="00746A90" w:rsidRPr="00C7475D">
              <w:rPr>
                <w:rFonts w:ascii="Swis721 Th BT" w:hAnsi="Swis721 Th BT"/>
                <w:noProof/>
                <w:webHidden/>
              </w:rPr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separate"/>
            </w:r>
            <w:r w:rsidR="00926FC5">
              <w:rPr>
                <w:rFonts w:ascii="Swis721 Th BT" w:hAnsi="Swis721 Th BT"/>
                <w:noProof/>
                <w:webHidden/>
              </w:rPr>
              <w:t>126</w:t>
            </w:r>
            <w:r w:rsidR="00746A90" w:rsidRPr="00C7475D">
              <w:rPr>
                <w:rFonts w:ascii="Swis721 Th BT" w:hAnsi="Swis721 Th BT"/>
                <w:noProof/>
                <w:webHidden/>
              </w:rPr>
              <w:fldChar w:fldCharType="end"/>
            </w:r>
          </w:hyperlink>
        </w:p>
        <w:p w14:paraId="75B9930D" w14:textId="55BEBF8C" w:rsidR="00863E2B" w:rsidRDefault="00863E2B">
          <w:r>
            <w:rPr>
              <w:b/>
              <w:bCs/>
            </w:rPr>
            <w:fldChar w:fldCharType="end"/>
          </w:r>
        </w:p>
      </w:sdtContent>
    </w:sdt>
    <w:p w14:paraId="6B4B5833" w14:textId="77777777" w:rsidR="00863E2B" w:rsidRDefault="00863E2B" w:rsidP="00863E2B"/>
    <w:p w14:paraId="44838DBE" w14:textId="77777777" w:rsidR="00902B52" w:rsidRDefault="00902B52" w:rsidP="00863E2B"/>
    <w:p w14:paraId="05E19D8D" w14:textId="77777777" w:rsidR="00FE3C9F" w:rsidRDefault="00FE3C9F" w:rsidP="00863E2B"/>
    <w:p w14:paraId="3B65D070" w14:textId="2E6E291F" w:rsidR="00FE3C9F" w:rsidRDefault="00FE3C9F" w:rsidP="00863E2B"/>
    <w:p w14:paraId="532C6047" w14:textId="2AF62123" w:rsidR="00D342E1" w:rsidRDefault="00D342E1" w:rsidP="00863E2B"/>
    <w:p w14:paraId="3F6210FC" w14:textId="5F06FA14" w:rsidR="00D66094" w:rsidRDefault="00D66094" w:rsidP="00863E2B"/>
    <w:p w14:paraId="0B21CC4B" w14:textId="77777777" w:rsidR="005D1916" w:rsidRDefault="005D1916" w:rsidP="00863E2B"/>
    <w:p w14:paraId="1B5E8C56" w14:textId="153A7771" w:rsidR="00D66094" w:rsidRDefault="00D66094" w:rsidP="00863E2B"/>
    <w:p w14:paraId="7F04E65D" w14:textId="7A068673" w:rsidR="00D66094" w:rsidRDefault="00D66094" w:rsidP="00863E2B"/>
    <w:p w14:paraId="72F4A052" w14:textId="77777777" w:rsidR="00D66094" w:rsidRDefault="00D66094" w:rsidP="00863E2B"/>
    <w:p w14:paraId="22F53EDE" w14:textId="357985C5" w:rsidR="00D342E1" w:rsidRDefault="00D342E1" w:rsidP="00863E2B"/>
    <w:p w14:paraId="120D961C" w14:textId="2E4464D9" w:rsidR="00D342E1" w:rsidRDefault="00D342E1" w:rsidP="00863E2B"/>
    <w:p w14:paraId="03FF28E7" w14:textId="6E2816F6" w:rsidR="0003694F" w:rsidRDefault="0003694F" w:rsidP="00863E2B"/>
    <w:p w14:paraId="1305BB6E" w14:textId="77777777" w:rsidR="00375544" w:rsidRDefault="00375544" w:rsidP="00863E2B"/>
    <w:p w14:paraId="6ED0C769" w14:textId="77777777" w:rsidR="0003694F" w:rsidRDefault="0003694F" w:rsidP="00863E2B"/>
    <w:p w14:paraId="5A7EE866" w14:textId="58453E4F" w:rsidR="00DD4AD7" w:rsidRDefault="00553901" w:rsidP="00DD4AD7">
      <w:pPr>
        <w:pStyle w:val="Corpo"/>
        <w:jc w:val="center"/>
        <w:rPr>
          <w:b/>
          <w:i/>
        </w:rPr>
      </w:pPr>
      <w:r>
        <w:rPr>
          <w:noProof/>
          <w:lang w:eastAsia="pt-BR"/>
        </w:rPr>
        <w:lastRenderedPageBreak/>
        <w:drawing>
          <wp:anchor distT="0" distB="0" distL="114300" distR="114300" simplePos="0" relativeHeight="253088768" behindDoc="0" locked="0" layoutInCell="1" allowOverlap="1" wp14:anchorId="6C61FA74" wp14:editId="09476ADB">
            <wp:simplePos x="0" y="0"/>
            <wp:positionH relativeFrom="column">
              <wp:posOffset>-2451637</wp:posOffset>
            </wp:positionH>
            <wp:positionV relativeFrom="paragraph">
              <wp:posOffset>-878840</wp:posOffset>
            </wp:positionV>
            <wp:extent cx="11033917" cy="7356645"/>
            <wp:effectExtent l="0" t="0" r="0" b="0"/>
            <wp:wrapNone/>
            <wp:docPr id="255" name="Imagem 2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033917" cy="73566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1A68891" w14:textId="77777777" w:rsidR="00EA7450" w:rsidRDefault="00EA7450" w:rsidP="00DD4AD7">
      <w:pPr>
        <w:pStyle w:val="Corpo"/>
        <w:jc w:val="center"/>
        <w:rPr>
          <w:b/>
          <w:i/>
        </w:rPr>
      </w:pPr>
    </w:p>
    <w:p w14:paraId="7CD1F1A6" w14:textId="7D3B2348" w:rsidR="00EA7450" w:rsidRDefault="00EA7450" w:rsidP="00DD4AD7">
      <w:pPr>
        <w:pStyle w:val="Corpo"/>
        <w:jc w:val="center"/>
        <w:rPr>
          <w:b/>
          <w:i/>
        </w:rPr>
      </w:pPr>
    </w:p>
    <w:p w14:paraId="1D305861" w14:textId="77777777" w:rsidR="00EA7450" w:rsidRDefault="00EA7450" w:rsidP="00DD4AD7">
      <w:pPr>
        <w:pStyle w:val="Corpo"/>
        <w:jc w:val="center"/>
        <w:rPr>
          <w:b/>
          <w:i/>
        </w:rPr>
      </w:pPr>
    </w:p>
    <w:p w14:paraId="62BB4A71" w14:textId="77777777" w:rsidR="00EA7450" w:rsidRDefault="00EA7450" w:rsidP="00DD4AD7">
      <w:pPr>
        <w:pStyle w:val="Corpo"/>
        <w:jc w:val="center"/>
        <w:rPr>
          <w:b/>
          <w:i/>
        </w:rPr>
      </w:pPr>
    </w:p>
    <w:p w14:paraId="4623BCA6" w14:textId="77777777" w:rsidR="00EA7450" w:rsidRDefault="00EA7450" w:rsidP="00DD4AD7">
      <w:pPr>
        <w:pStyle w:val="Corpo"/>
        <w:jc w:val="center"/>
        <w:rPr>
          <w:b/>
          <w:i/>
        </w:rPr>
      </w:pPr>
    </w:p>
    <w:p w14:paraId="6408FFD9" w14:textId="77777777" w:rsidR="00EA7450" w:rsidRDefault="00EA7450" w:rsidP="00DD4AD7">
      <w:pPr>
        <w:pStyle w:val="Corpo"/>
        <w:jc w:val="center"/>
        <w:rPr>
          <w:b/>
          <w:i/>
        </w:rPr>
      </w:pPr>
    </w:p>
    <w:p w14:paraId="484C15FA" w14:textId="77777777" w:rsidR="00EA7450" w:rsidRDefault="00EA7450" w:rsidP="00DD4AD7">
      <w:pPr>
        <w:pStyle w:val="Corpo"/>
        <w:jc w:val="center"/>
        <w:rPr>
          <w:b/>
          <w:i/>
        </w:rPr>
      </w:pPr>
    </w:p>
    <w:p w14:paraId="29F3F21C" w14:textId="77777777" w:rsidR="00EA7450" w:rsidRDefault="00EA7450" w:rsidP="00DD4AD7">
      <w:pPr>
        <w:pStyle w:val="Corpo"/>
        <w:jc w:val="center"/>
        <w:rPr>
          <w:b/>
          <w:i/>
        </w:rPr>
      </w:pPr>
    </w:p>
    <w:p w14:paraId="0E9BF14B" w14:textId="77777777" w:rsidR="00EA7450" w:rsidRDefault="00EA7450" w:rsidP="00DD4AD7">
      <w:pPr>
        <w:pStyle w:val="Corpo"/>
        <w:jc w:val="center"/>
        <w:rPr>
          <w:b/>
          <w:i/>
        </w:rPr>
      </w:pPr>
    </w:p>
    <w:p w14:paraId="0F848AEA" w14:textId="77777777" w:rsidR="00EA7450" w:rsidRDefault="00EA7450" w:rsidP="00DD4AD7">
      <w:pPr>
        <w:pStyle w:val="Corpo"/>
        <w:jc w:val="center"/>
        <w:rPr>
          <w:b/>
          <w:i/>
        </w:rPr>
      </w:pPr>
    </w:p>
    <w:p w14:paraId="6AD1DD1D" w14:textId="77777777" w:rsidR="00EA7450" w:rsidRDefault="00EA7450" w:rsidP="00DD4AD7">
      <w:pPr>
        <w:pStyle w:val="Corpo"/>
        <w:jc w:val="center"/>
        <w:rPr>
          <w:b/>
          <w:i/>
        </w:rPr>
      </w:pPr>
    </w:p>
    <w:p w14:paraId="101CA4E3" w14:textId="77777777" w:rsidR="00EA7450" w:rsidRDefault="00EA7450" w:rsidP="00DD4AD7">
      <w:pPr>
        <w:pStyle w:val="Corpo"/>
        <w:jc w:val="center"/>
        <w:rPr>
          <w:b/>
          <w:i/>
        </w:rPr>
      </w:pPr>
    </w:p>
    <w:p w14:paraId="35EE5BFA" w14:textId="77777777" w:rsidR="00EA7450" w:rsidRDefault="00EA7450" w:rsidP="00DD4AD7">
      <w:pPr>
        <w:pStyle w:val="Corpo"/>
        <w:jc w:val="center"/>
        <w:rPr>
          <w:b/>
          <w:i/>
        </w:rPr>
      </w:pPr>
    </w:p>
    <w:p w14:paraId="144B528D" w14:textId="77777777" w:rsidR="00EA7450" w:rsidRDefault="00EA7450" w:rsidP="00DD4AD7">
      <w:pPr>
        <w:pStyle w:val="Corpo"/>
        <w:jc w:val="center"/>
        <w:rPr>
          <w:b/>
          <w:i/>
        </w:rPr>
      </w:pPr>
    </w:p>
    <w:p w14:paraId="28AA9EB3" w14:textId="77777777" w:rsidR="00EA7450" w:rsidRDefault="00EA7450" w:rsidP="00DD4AD7">
      <w:pPr>
        <w:pStyle w:val="Corpo"/>
        <w:jc w:val="center"/>
        <w:rPr>
          <w:b/>
          <w:i/>
        </w:rPr>
      </w:pPr>
    </w:p>
    <w:p w14:paraId="34970AB3" w14:textId="77777777" w:rsidR="00EA7450" w:rsidRDefault="00EA7450" w:rsidP="00DD4AD7">
      <w:pPr>
        <w:pStyle w:val="Corpo"/>
        <w:jc w:val="center"/>
        <w:rPr>
          <w:b/>
          <w:i/>
        </w:rPr>
      </w:pPr>
    </w:p>
    <w:p w14:paraId="21824E6B" w14:textId="77777777" w:rsidR="00EA7450" w:rsidRDefault="00EA7450" w:rsidP="00DD4AD7">
      <w:pPr>
        <w:pStyle w:val="Corpo"/>
        <w:jc w:val="center"/>
        <w:rPr>
          <w:b/>
          <w:i/>
        </w:rPr>
      </w:pPr>
    </w:p>
    <w:p w14:paraId="1F072D19" w14:textId="77777777" w:rsidR="00EA7450" w:rsidRDefault="00EA7450" w:rsidP="00DD4AD7">
      <w:pPr>
        <w:pStyle w:val="Corpo"/>
        <w:jc w:val="center"/>
        <w:rPr>
          <w:b/>
          <w:i/>
        </w:rPr>
      </w:pPr>
    </w:p>
    <w:p w14:paraId="7159E3D5" w14:textId="77777777" w:rsidR="00EA7450" w:rsidRDefault="00EA7450" w:rsidP="00DD4AD7">
      <w:pPr>
        <w:pStyle w:val="Corpo"/>
        <w:jc w:val="center"/>
        <w:rPr>
          <w:b/>
          <w:i/>
        </w:rPr>
      </w:pPr>
    </w:p>
    <w:p w14:paraId="208654B9" w14:textId="77777777" w:rsidR="00EA7450" w:rsidRDefault="00EA7450" w:rsidP="00DD4AD7">
      <w:pPr>
        <w:pStyle w:val="Corpo"/>
        <w:jc w:val="center"/>
        <w:rPr>
          <w:b/>
          <w:i/>
        </w:rPr>
      </w:pPr>
    </w:p>
    <w:p w14:paraId="5C6CF7E0" w14:textId="77777777" w:rsidR="00EA7450" w:rsidRDefault="00EA7450" w:rsidP="00DD4AD7">
      <w:pPr>
        <w:pStyle w:val="Corpo"/>
        <w:jc w:val="center"/>
        <w:rPr>
          <w:b/>
          <w:i/>
        </w:rPr>
      </w:pPr>
    </w:p>
    <w:p w14:paraId="5B6E2ED4" w14:textId="77777777" w:rsidR="00EA7450" w:rsidRDefault="00EA7450" w:rsidP="00DD4AD7">
      <w:pPr>
        <w:pStyle w:val="Corpo"/>
        <w:jc w:val="center"/>
        <w:rPr>
          <w:b/>
          <w:i/>
        </w:rPr>
      </w:pPr>
    </w:p>
    <w:p w14:paraId="2D076EC8" w14:textId="77777777" w:rsidR="00EA7450" w:rsidRDefault="00EA7450" w:rsidP="00DD4AD7">
      <w:pPr>
        <w:pStyle w:val="Corpo"/>
        <w:jc w:val="center"/>
        <w:rPr>
          <w:b/>
          <w:i/>
        </w:rPr>
      </w:pPr>
    </w:p>
    <w:p w14:paraId="1131BA7D" w14:textId="77777777" w:rsidR="00EA7450" w:rsidRDefault="00EA7450" w:rsidP="00DD4AD7">
      <w:pPr>
        <w:pStyle w:val="Corpo"/>
        <w:jc w:val="center"/>
        <w:rPr>
          <w:b/>
          <w:i/>
        </w:rPr>
      </w:pPr>
    </w:p>
    <w:p w14:paraId="3BCBF9FE" w14:textId="77777777" w:rsidR="00EA7450" w:rsidRDefault="00EA7450" w:rsidP="00DD4AD7">
      <w:pPr>
        <w:pStyle w:val="Corpo"/>
        <w:jc w:val="center"/>
        <w:rPr>
          <w:b/>
          <w:i/>
        </w:rPr>
      </w:pPr>
    </w:p>
    <w:p w14:paraId="1B42620A" w14:textId="77777777" w:rsidR="00EA7450" w:rsidRDefault="00EA7450" w:rsidP="00DD4AD7">
      <w:pPr>
        <w:pStyle w:val="Corpo"/>
        <w:jc w:val="center"/>
        <w:rPr>
          <w:b/>
          <w:i/>
        </w:rPr>
      </w:pPr>
    </w:p>
    <w:p w14:paraId="5CB7C829" w14:textId="77777777" w:rsidR="00EA7450" w:rsidRDefault="00EA7450" w:rsidP="00DD4AD7">
      <w:pPr>
        <w:pStyle w:val="Corpo"/>
        <w:jc w:val="center"/>
        <w:rPr>
          <w:b/>
          <w:i/>
        </w:rPr>
      </w:pPr>
    </w:p>
    <w:p w14:paraId="1186C562" w14:textId="77777777" w:rsidR="00EA7450" w:rsidRDefault="00EA7450" w:rsidP="00DD4AD7">
      <w:pPr>
        <w:pStyle w:val="Corpo"/>
        <w:jc w:val="center"/>
        <w:rPr>
          <w:b/>
          <w:i/>
        </w:rPr>
      </w:pPr>
    </w:p>
    <w:p w14:paraId="7A4EF712" w14:textId="77777777" w:rsidR="00EA7450" w:rsidRDefault="00EA7450" w:rsidP="00DD4AD7">
      <w:pPr>
        <w:pStyle w:val="Corpo"/>
        <w:jc w:val="center"/>
        <w:rPr>
          <w:b/>
          <w:i/>
        </w:rPr>
      </w:pPr>
    </w:p>
    <w:p w14:paraId="42696FC4" w14:textId="77777777" w:rsidR="00EA7450" w:rsidRDefault="00EA7450" w:rsidP="00DD4AD7">
      <w:pPr>
        <w:pStyle w:val="Corpo"/>
        <w:jc w:val="center"/>
        <w:rPr>
          <w:b/>
          <w:i/>
        </w:rPr>
      </w:pPr>
    </w:p>
    <w:p w14:paraId="61F1805A" w14:textId="77777777" w:rsidR="00EA7450" w:rsidRDefault="00EA7450" w:rsidP="00DD4AD7">
      <w:pPr>
        <w:pStyle w:val="Corpo"/>
        <w:jc w:val="center"/>
        <w:rPr>
          <w:b/>
          <w:i/>
        </w:rPr>
      </w:pPr>
    </w:p>
    <w:p w14:paraId="08D5E7D9" w14:textId="77777777" w:rsidR="00F62D86" w:rsidRDefault="00F62D86" w:rsidP="00F62D86">
      <w:pPr>
        <w:pStyle w:val="Ttulo1"/>
        <w:rPr>
          <w:rFonts w:eastAsia="MS Mincho" w:cstheme="minorBidi"/>
          <w:i/>
          <w:color w:val="404040" w:themeColor="text1" w:themeTint="BF"/>
          <w:sz w:val="23"/>
          <w:szCs w:val="24"/>
        </w:rPr>
      </w:pPr>
    </w:p>
    <w:p w14:paraId="112C1992" w14:textId="77777777" w:rsidR="00F62D86" w:rsidRDefault="00F62D86" w:rsidP="00F62D86"/>
    <w:p w14:paraId="4ABCD31D" w14:textId="77777777" w:rsidR="00F62D86" w:rsidRPr="00F62D86" w:rsidRDefault="00F62D86" w:rsidP="00F62D86"/>
    <w:p w14:paraId="48FBE9C9" w14:textId="2B3788E1" w:rsidR="00DD4AD7" w:rsidRPr="00F62D86" w:rsidRDefault="000421E8" w:rsidP="00F62D86">
      <w:pPr>
        <w:pStyle w:val="Ttulo1"/>
        <w:jc w:val="center"/>
      </w:pPr>
      <w:bookmarkStart w:id="0" w:name="_Toc62720085"/>
      <w:r>
        <w:t>Doença do Refluxo Gastroesofágico</w:t>
      </w:r>
      <w:bookmarkEnd w:id="0"/>
    </w:p>
    <w:p w14:paraId="03448D3A" w14:textId="77777777" w:rsidR="00F62D86" w:rsidRDefault="00F62D86" w:rsidP="00F62D86">
      <w:pPr>
        <w:pStyle w:val="SemEspaamento"/>
      </w:pPr>
    </w:p>
    <w:p w14:paraId="77EAAF4D" w14:textId="5C089068" w:rsidR="00095DFB" w:rsidRPr="00F62D86" w:rsidRDefault="00F62D86" w:rsidP="00095DFB">
      <w:pPr>
        <w:pStyle w:val="Ttulo1"/>
        <w:jc w:val="center"/>
      </w:pPr>
      <w:bookmarkStart w:id="1" w:name="_Toc62720086"/>
      <w:r w:rsidRPr="00F62D86">
        <w:lastRenderedPageBreak/>
        <w:t xml:space="preserve">Introdução </w:t>
      </w:r>
      <w:r w:rsidR="000421E8">
        <w:t>ao Refluxo Gastroesofágico</w:t>
      </w:r>
      <w:bookmarkEnd w:id="1"/>
      <w:r w:rsidR="00095DFB">
        <w:t xml:space="preserve"> </w:t>
      </w:r>
    </w:p>
    <w:p w14:paraId="3F9F61E1" w14:textId="77777777" w:rsidR="000421E8" w:rsidRDefault="000421E8" w:rsidP="000421E8">
      <w:pPr>
        <w:pStyle w:val="Corpo"/>
        <w:spacing w:after="120"/>
      </w:pPr>
      <w:bookmarkStart w:id="2" w:name="_Toc531790681"/>
      <w:bookmarkStart w:id="3" w:name="_Toc4592567"/>
    </w:p>
    <w:p w14:paraId="23F39307" w14:textId="1204906D" w:rsidR="000421E8" w:rsidRDefault="000421E8" w:rsidP="000421E8">
      <w:pPr>
        <w:pStyle w:val="Corpo"/>
        <w:spacing w:after="120"/>
      </w:pPr>
      <w:r>
        <w:t>A Doença do Refluxo Gastroesofágico (DRGE) é uma das condições gastrointestinais mais comuns</w:t>
      </w:r>
      <w:r w:rsidR="007215A2">
        <w:t>,</w:t>
      </w:r>
      <w:r>
        <w:t xml:space="preserve"> caracterizada pelo refluxo do conteúdo gástrico para o esôfago, no qual está associada a redução da qualidade de vida relacionada a sintomas, como azia e regurgitação.</w:t>
      </w:r>
    </w:p>
    <w:p w14:paraId="3BE07FD1" w14:textId="77777777" w:rsidR="000421E8" w:rsidRPr="000421E8" w:rsidRDefault="000421E8" w:rsidP="000421E8">
      <w:pPr>
        <w:pStyle w:val="Corpo"/>
        <w:spacing w:after="120"/>
      </w:pPr>
      <w:r w:rsidRPr="000421E8">
        <w:t>Baseado na aparência da mucosa esofágica através da Endoscopia Digestiva Alta, a DRGE pode se classificar em:</w:t>
      </w:r>
    </w:p>
    <w:p w14:paraId="2E944314" w14:textId="77777777" w:rsidR="000421E8" w:rsidRPr="000421E8" w:rsidRDefault="000421E8" w:rsidP="000421E8">
      <w:pPr>
        <w:pStyle w:val="Corpo"/>
        <w:spacing w:after="120"/>
      </w:pPr>
    </w:p>
    <w:p w14:paraId="08DE1B0E" w14:textId="77777777" w:rsidR="000421E8" w:rsidRPr="000421E8" w:rsidRDefault="000421E8" w:rsidP="00BB0BFA">
      <w:pPr>
        <w:pStyle w:val="Corpo"/>
        <w:numPr>
          <w:ilvl w:val="0"/>
          <w:numId w:val="2"/>
        </w:numPr>
        <w:spacing w:after="120"/>
      </w:pPr>
      <w:r w:rsidRPr="000421E8">
        <w:t>Esofagite erosiva, caracterizada pela erosão esofágica visível;</w:t>
      </w:r>
    </w:p>
    <w:p w14:paraId="62BF2F5F" w14:textId="765A4DC3" w:rsidR="000421E8" w:rsidRPr="000421E8" w:rsidRDefault="000421E8" w:rsidP="00BB0BFA">
      <w:pPr>
        <w:pStyle w:val="Corpo"/>
        <w:numPr>
          <w:ilvl w:val="0"/>
          <w:numId w:val="2"/>
        </w:numPr>
        <w:spacing w:after="120"/>
      </w:pPr>
      <w:r>
        <w:rPr>
          <w:noProof/>
          <w:lang w:eastAsia="pt-BR"/>
        </w:rPr>
        <w:drawing>
          <wp:anchor distT="0" distB="0" distL="114300" distR="114300" simplePos="0" relativeHeight="252659712" behindDoc="0" locked="0" layoutInCell="1" allowOverlap="1" wp14:anchorId="0B68BDB6" wp14:editId="3A8D1086">
            <wp:simplePos x="0" y="0"/>
            <wp:positionH relativeFrom="margin">
              <wp:posOffset>625475</wp:posOffset>
            </wp:positionH>
            <wp:positionV relativeFrom="paragraph">
              <wp:posOffset>407111</wp:posOffset>
            </wp:positionV>
            <wp:extent cx="4053205" cy="2719705"/>
            <wp:effectExtent l="0" t="0" r="4445" b="4445"/>
            <wp:wrapNone/>
            <wp:docPr id="603" name="Imagem 6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m 3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53205" cy="27197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0421E8">
        <w:t>Doença do Refluxo Não Erosiva (DRGENE), pelo qual há presença de DRGE sem erosões visíveis da mucosa esofágica.</w:t>
      </w:r>
    </w:p>
    <w:p w14:paraId="5B894DD7" w14:textId="06932465" w:rsidR="000421E8" w:rsidRDefault="000421E8" w:rsidP="000421E8">
      <w:pPr>
        <w:pStyle w:val="Corpo"/>
        <w:rPr>
          <w:b/>
          <w:color w:val="339966"/>
        </w:rPr>
      </w:pPr>
    </w:p>
    <w:p w14:paraId="3D7C1463" w14:textId="369B13FB" w:rsidR="000421E8" w:rsidRDefault="000421E8" w:rsidP="000421E8">
      <w:pPr>
        <w:pStyle w:val="Corpo"/>
        <w:rPr>
          <w:b/>
          <w:color w:val="339966"/>
        </w:rPr>
      </w:pPr>
    </w:p>
    <w:p w14:paraId="5C26E74A" w14:textId="77777777" w:rsidR="000421E8" w:rsidRDefault="000421E8" w:rsidP="000421E8">
      <w:pPr>
        <w:pStyle w:val="Corpo"/>
        <w:rPr>
          <w:b/>
          <w:color w:val="339966"/>
        </w:rPr>
      </w:pPr>
    </w:p>
    <w:p w14:paraId="5B83ED1B" w14:textId="77777777" w:rsidR="000421E8" w:rsidRDefault="000421E8" w:rsidP="000421E8">
      <w:pPr>
        <w:pStyle w:val="Corpo"/>
        <w:rPr>
          <w:b/>
          <w:color w:val="339966"/>
        </w:rPr>
      </w:pPr>
    </w:p>
    <w:p w14:paraId="6F2BFBDF" w14:textId="77777777" w:rsidR="000421E8" w:rsidRDefault="000421E8" w:rsidP="000421E8">
      <w:pPr>
        <w:pStyle w:val="Corpo"/>
        <w:rPr>
          <w:b/>
          <w:color w:val="339966"/>
        </w:rPr>
      </w:pPr>
    </w:p>
    <w:p w14:paraId="056A9CC4" w14:textId="77777777" w:rsidR="000421E8" w:rsidRDefault="000421E8" w:rsidP="000421E8">
      <w:pPr>
        <w:pStyle w:val="Corpo"/>
        <w:rPr>
          <w:b/>
          <w:color w:val="339966"/>
        </w:rPr>
      </w:pPr>
    </w:p>
    <w:p w14:paraId="596162AC" w14:textId="743C0B45" w:rsidR="00EF3D22" w:rsidRDefault="00EF3D22" w:rsidP="00095DFB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3E895BAA" w14:textId="368E5D81" w:rsidR="00EF3D22" w:rsidRDefault="00EF3D22" w:rsidP="00095DFB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0EA5E20D" w14:textId="0CDDCB71" w:rsidR="00EF3D22" w:rsidRDefault="00EF3D22" w:rsidP="00095DFB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33D262CD" w14:textId="29252785" w:rsidR="00EF3D22" w:rsidRDefault="00EF3D22" w:rsidP="00095DFB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1169D304" w14:textId="23D0EEB0" w:rsidR="00EF3D22" w:rsidRDefault="00EF3D22" w:rsidP="00095DFB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21618C30" w14:textId="364BD465" w:rsidR="00EF3D22" w:rsidRDefault="00EF3D22" w:rsidP="00095DFB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1620010F" w14:textId="64D5522C" w:rsidR="00EF3D22" w:rsidRDefault="00EF3D22" w:rsidP="00095DFB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599AD69B" w14:textId="016619EB" w:rsidR="00EF3D22" w:rsidRDefault="00EF3D22" w:rsidP="00095DFB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44FD0B63" w14:textId="77777777" w:rsidR="000421E8" w:rsidRDefault="000421E8" w:rsidP="00095DFB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77221291" w14:textId="7430D64C" w:rsidR="000421E8" w:rsidRPr="000421E8" w:rsidRDefault="000421E8" w:rsidP="000421E8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  <w:r w:rsidRPr="000421E8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O tratamento atual da DRGE </w:t>
      </w:r>
      <w:proofErr w:type="spellStart"/>
      <w:r w:rsidRPr="000421E8">
        <w:rPr>
          <w:rFonts w:ascii="Swis721 Th BT" w:eastAsia="MS Mincho" w:hAnsi="Swis721 Th BT"/>
          <w:color w:val="404040" w:themeColor="text1" w:themeTint="BF"/>
          <w:sz w:val="23"/>
          <w:szCs w:val="24"/>
        </w:rPr>
        <w:t>inclui</w:t>
      </w:r>
      <w:proofErr w:type="spellEnd"/>
      <w:r w:rsidRPr="000421E8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 o uso de drogas </w:t>
      </w:r>
      <w:proofErr w:type="spellStart"/>
      <w:r w:rsidRPr="000421E8">
        <w:rPr>
          <w:rFonts w:ascii="Swis721 Th BT" w:eastAsia="MS Mincho" w:hAnsi="Swis721 Th BT"/>
          <w:color w:val="404040" w:themeColor="text1" w:themeTint="BF"/>
          <w:sz w:val="23"/>
          <w:szCs w:val="24"/>
        </w:rPr>
        <w:t>antissecre</w:t>
      </w:r>
      <w:r w:rsidR="006E158A">
        <w:rPr>
          <w:rFonts w:ascii="Swis721 Th BT" w:eastAsia="MS Mincho" w:hAnsi="Swis721 Th BT"/>
          <w:color w:val="404040" w:themeColor="text1" w:themeTint="BF"/>
          <w:sz w:val="23"/>
          <w:szCs w:val="24"/>
        </w:rPr>
        <w:t>toras</w:t>
      </w:r>
      <w:proofErr w:type="spellEnd"/>
      <w:r w:rsidR="006E158A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 e cirurgia </w:t>
      </w:r>
      <w:proofErr w:type="spellStart"/>
      <w:r w:rsidR="006E158A">
        <w:rPr>
          <w:rFonts w:ascii="Swis721 Th BT" w:eastAsia="MS Mincho" w:hAnsi="Swis721 Th BT"/>
          <w:color w:val="404040" w:themeColor="text1" w:themeTint="BF"/>
          <w:sz w:val="23"/>
          <w:szCs w:val="24"/>
        </w:rPr>
        <w:t>anti-refluxo</w:t>
      </w:r>
      <w:proofErr w:type="spellEnd"/>
      <w:r w:rsidR="006E158A">
        <w:rPr>
          <w:rFonts w:ascii="Swis721 Th BT" w:eastAsia="MS Mincho" w:hAnsi="Swis721 Th BT"/>
          <w:color w:val="404040" w:themeColor="text1" w:themeTint="BF"/>
          <w:sz w:val="23"/>
          <w:szCs w:val="24"/>
        </w:rPr>
        <w:t>. A</w:t>
      </w:r>
      <w:r w:rsidRPr="000421E8">
        <w:rPr>
          <w:rFonts w:ascii="Swis721 Th BT" w:eastAsia="MS Mincho" w:hAnsi="Swis721 Th BT"/>
          <w:color w:val="404040" w:themeColor="text1" w:themeTint="BF"/>
          <w:sz w:val="23"/>
          <w:szCs w:val="24"/>
        </w:rPr>
        <w:t>lém disso</w:t>
      </w:r>
      <w:r w:rsidR="006E158A">
        <w:rPr>
          <w:rFonts w:ascii="Swis721 Th BT" w:eastAsia="MS Mincho" w:hAnsi="Swis721 Th BT"/>
          <w:color w:val="404040" w:themeColor="text1" w:themeTint="BF"/>
          <w:sz w:val="23"/>
          <w:szCs w:val="24"/>
        </w:rPr>
        <w:t>,</w:t>
      </w:r>
      <w:r w:rsidRPr="000421E8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 a cicatrização da esofagite de refluxo requer profunda supressão da secreção de ácido gástrico e uso a longo prazo de inibidores da bomba de prótons (IBP)</w:t>
      </w:r>
      <w:r w:rsidR="006E158A">
        <w:rPr>
          <w:rFonts w:ascii="Swis721 Th BT" w:eastAsia="MS Mincho" w:hAnsi="Swis721 Th BT"/>
          <w:color w:val="404040" w:themeColor="text1" w:themeTint="BF"/>
          <w:sz w:val="23"/>
          <w:szCs w:val="24"/>
        </w:rPr>
        <w:t>. C</w:t>
      </w:r>
      <w:r w:rsidRPr="000421E8">
        <w:rPr>
          <w:rFonts w:ascii="Swis721 Th BT" w:eastAsia="MS Mincho" w:hAnsi="Swis721 Th BT"/>
          <w:color w:val="404040" w:themeColor="text1" w:themeTint="BF"/>
          <w:sz w:val="23"/>
          <w:szCs w:val="24"/>
        </w:rPr>
        <w:t>ontudo</w:t>
      </w:r>
      <w:r w:rsidR="006E158A">
        <w:rPr>
          <w:rFonts w:ascii="Swis721 Th BT" w:eastAsia="MS Mincho" w:hAnsi="Swis721 Th BT"/>
          <w:color w:val="404040" w:themeColor="text1" w:themeTint="BF"/>
          <w:sz w:val="23"/>
          <w:szCs w:val="24"/>
        </w:rPr>
        <w:t>,</w:t>
      </w:r>
      <w:r w:rsidRPr="000421E8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 diferentes estratégias terapêuticas são utilizadas no alívio dos sintomas desses pacientes, como modificações da dieta e do estilo de vida.</w:t>
      </w:r>
    </w:p>
    <w:p w14:paraId="712F4B05" w14:textId="77777777" w:rsidR="000421E8" w:rsidRPr="000421E8" w:rsidRDefault="000421E8" w:rsidP="000421E8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01E699C9" w14:textId="068D42BA" w:rsidR="00224E44" w:rsidRPr="00C8347C" w:rsidRDefault="000421E8" w:rsidP="00C8347C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  <w:r w:rsidRPr="000421E8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Estudos demonstraram que a redução da motilidade estomacal e intestinal, o período prolongado de evacuação do conteúdo gástrico e a </w:t>
      </w:r>
      <w:proofErr w:type="spellStart"/>
      <w:r w:rsidRPr="000421E8">
        <w:rPr>
          <w:rFonts w:ascii="Swis721 Th BT" w:eastAsia="MS Mincho" w:hAnsi="Swis721 Th BT"/>
          <w:color w:val="404040" w:themeColor="text1" w:themeTint="BF"/>
          <w:sz w:val="23"/>
          <w:szCs w:val="24"/>
        </w:rPr>
        <w:t>hiper-distensão</w:t>
      </w:r>
      <w:proofErr w:type="spellEnd"/>
      <w:r w:rsidRPr="000421E8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 gástrica</w:t>
      </w:r>
      <w:r w:rsidR="00D5764D">
        <w:rPr>
          <w:rFonts w:ascii="Swis721 Th BT" w:eastAsia="MS Mincho" w:hAnsi="Swis721 Th BT"/>
          <w:color w:val="404040" w:themeColor="text1" w:themeTint="BF"/>
          <w:sz w:val="23"/>
          <w:szCs w:val="24"/>
        </w:rPr>
        <w:t>,</w:t>
      </w:r>
      <w:r w:rsidRPr="000421E8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 associada ao baixo consumo de fibras</w:t>
      </w:r>
      <w:r w:rsidR="00D5764D">
        <w:rPr>
          <w:rFonts w:ascii="Swis721 Th BT" w:eastAsia="MS Mincho" w:hAnsi="Swis721 Th BT"/>
          <w:color w:val="404040" w:themeColor="text1" w:themeTint="BF"/>
          <w:sz w:val="23"/>
          <w:szCs w:val="24"/>
        </w:rPr>
        <w:t>,</w:t>
      </w:r>
      <w:r w:rsidRPr="000421E8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 podem desempenhar um papel importante na formação de hérnia hiatal, interferindo negativamente no </w:t>
      </w:r>
      <w:proofErr w:type="spellStart"/>
      <w:r w:rsidRPr="000421E8">
        <w:rPr>
          <w:rFonts w:ascii="Swis721 Th BT" w:eastAsia="MS Mincho" w:hAnsi="Swis721 Th BT"/>
          <w:color w:val="404040" w:themeColor="text1" w:themeTint="BF"/>
          <w:sz w:val="23"/>
          <w:szCs w:val="24"/>
        </w:rPr>
        <w:t>anti-refluxo</w:t>
      </w:r>
      <w:proofErr w:type="spellEnd"/>
      <w:r w:rsidRPr="000421E8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 </w:t>
      </w:r>
      <w:r w:rsidRPr="000421E8">
        <w:rPr>
          <w:rFonts w:ascii="Swis721 Th BT" w:eastAsia="MS Mincho" w:hAnsi="Swis721 Th BT"/>
          <w:color w:val="404040" w:themeColor="text1" w:themeTint="BF"/>
          <w:sz w:val="23"/>
          <w:szCs w:val="24"/>
          <w:lang w:val="en-US"/>
        </w:rPr>
        <w:fldChar w:fldCharType="begin">
          <w:fldData xml:space="preserve">PEVuZE5vdGU+PENpdGU+PEF1dGhvcj5Nb3Jvem92PC9BdXRob3I+PFllYXI+MjAxODwvWWVhcj48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</w:fldData>
        </w:fldChar>
      </w:r>
      <w:r w:rsidRPr="000421E8">
        <w:rPr>
          <w:rFonts w:ascii="Swis721 Th BT" w:eastAsia="MS Mincho" w:hAnsi="Swis721 Th BT"/>
          <w:color w:val="404040" w:themeColor="text1" w:themeTint="BF"/>
          <w:sz w:val="23"/>
          <w:szCs w:val="24"/>
        </w:rPr>
        <w:instrText xml:space="preserve"> ADDIN EN.CITE </w:instrText>
      </w:r>
      <w:r w:rsidRPr="000421E8">
        <w:rPr>
          <w:rFonts w:ascii="Swis721 Th BT" w:eastAsia="MS Mincho" w:hAnsi="Swis721 Th BT"/>
          <w:color w:val="404040" w:themeColor="text1" w:themeTint="BF"/>
          <w:sz w:val="23"/>
          <w:szCs w:val="24"/>
          <w:lang w:val="en-US"/>
        </w:rPr>
        <w:fldChar w:fldCharType="begin">
          <w:fldData xml:space="preserve">PEVuZE5vdGU+PENpdGU+PEF1dGhvcj5Nb3Jvem92PC9BdXRob3I+PFllYXI+MjAxODwvWWVhcj48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</w:fldData>
        </w:fldChar>
      </w:r>
      <w:r w:rsidRPr="000421E8">
        <w:rPr>
          <w:rFonts w:ascii="Swis721 Th BT" w:eastAsia="MS Mincho" w:hAnsi="Swis721 Th BT"/>
          <w:color w:val="404040" w:themeColor="text1" w:themeTint="BF"/>
          <w:sz w:val="23"/>
          <w:szCs w:val="24"/>
        </w:rPr>
        <w:instrText xml:space="preserve"> ADDIN EN.CITE.DATA </w:instrText>
      </w:r>
      <w:r w:rsidRPr="000421E8">
        <w:rPr>
          <w:rFonts w:ascii="Swis721 Th BT" w:eastAsia="MS Mincho" w:hAnsi="Swis721 Th BT"/>
          <w:color w:val="404040" w:themeColor="text1" w:themeTint="BF"/>
          <w:sz w:val="23"/>
          <w:szCs w:val="24"/>
        </w:rPr>
      </w:r>
      <w:r w:rsidRPr="000421E8">
        <w:rPr>
          <w:rFonts w:ascii="Swis721 Th BT" w:eastAsia="MS Mincho" w:hAnsi="Swis721 Th BT"/>
          <w:color w:val="404040" w:themeColor="text1" w:themeTint="BF"/>
          <w:sz w:val="23"/>
          <w:szCs w:val="24"/>
        </w:rPr>
        <w:fldChar w:fldCharType="end"/>
      </w:r>
      <w:r w:rsidRPr="000421E8">
        <w:rPr>
          <w:rFonts w:ascii="Swis721 Th BT" w:eastAsia="MS Mincho" w:hAnsi="Swis721 Th BT"/>
          <w:color w:val="404040" w:themeColor="text1" w:themeTint="BF"/>
          <w:sz w:val="23"/>
          <w:szCs w:val="24"/>
          <w:lang w:val="en-US"/>
        </w:rPr>
      </w:r>
      <w:r w:rsidRPr="000421E8">
        <w:rPr>
          <w:rFonts w:ascii="Swis721 Th BT" w:eastAsia="MS Mincho" w:hAnsi="Swis721 Th BT"/>
          <w:color w:val="404040" w:themeColor="text1" w:themeTint="BF"/>
          <w:sz w:val="23"/>
          <w:szCs w:val="24"/>
          <w:lang w:val="en-US"/>
        </w:rPr>
        <w:fldChar w:fldCharType="separate"/>
      </w:r>
      <w:r w:rsidRPr="000421E8">
        <w:rPr>
          <w:rFonts w:ascii="Swis721 Th BT" w:eastAsia="MS Mincho" w:hAnsi="Swis721 Th BT"/>
          <w:color w:val="404040" w:themeColor="text1" w:themeTint="BF"/>
          <w:sz w:val="23"/>
          <w:szCs w:val="24"/>
        </w:rPr>
        <w:t>(Morozov</w:t>
      </w:r>
      <w:r w:rsidRPr="000421E8">
        <w:rPr>
          <w:rFonts w:ascii="Swis721 Th BT" w:eastAsia="MS Mincho" w:hAnsi="Swis721 Th BT"/>
          <w:i/>
          <w:color w:val="404040" w:themeColor="text1" w:themeTint="BF"/>
          <w:sz w:val="23"/>
          <w:szCs w:val="24"/>
        </w:rPr>
        <w:t xml:space="preserve"> et al.</w:t>
      </w:r>
      <w:r w:rsidRPr="000421E8">
        <w:rPr>
          <w:rFonts w:ascii="Swis721 Th BT" w:eastAsia="MS Mincho" w:hAnsi="Swis721 Th BT"/>
          <w:color w:val="404040" w:themeColor="text1" w:themeTint="BF"/>
          <w:sz w:val="23"/>
          <w:szCs w:val="24"/>
        </w:rPr>
        <w:t>, 2018)</w:t>
      </w:r>
      <w:r w:rsidRPr="000421E8">
        <w:rPr>
          <w:rFonts w:ascii="Swis721 Th BT" w:eastAsia="MS Mincho" w:hAnsi="Swis721 Th BT"/>
          <w:color w:val="404040" w:themeColor="text1" w:themeTint="BF"/>
          <w:sz w:val="23"/>
          <w:szCs w:val="24"/>
        </w:rPr>
        <w:fldChar w:fldCharType="end"/>
      </w:r>
      <w:r w:rsidRPr="000421E8">
        <w:rPr>
          <w:rFonts w:ascii="Swis721 Th BT" w:eastAsia="MS Mincho" w:hAnsi="Swis721 Th BT"/>
          <w:color w:val="404040" w:themeColor="text1" w:themeTint="BF"/>
          <w:sz w:val="23"/>
          <w:szCs w:val="24"/>
        </w:rPr>
        <w:t>.</w:t>
      </w:r>
      <w:bookmarkStart w:id="4" w:name="_Toc62720087"/>
      <w:bookmarkStart w:id="5" w:name="_Hlk62658245"/>
    </w:p>
    <w:p w14:paraId="507823C8" w14:textId="34BEB598" w:rsidR="000421E8" w:rsidRPr="00D32086" w:rsidRDefault="000421E8" w:rsidP="00D32086">
      <w:pPr>
        <w:pStyle w:val="Ttulo1"/>
        <w:jc w:val="center"/>
        <w:rPr>
          <w:i/>
          <w:iCs/>
        </w:rPr>
      </w:pPr>
      <w:proofErr w:type="spellStart"/>
      <w:r w:rsidRPr="00D32086">
        <w:rPr>
          <w:i/>
          <w:iCs/>
        </w:rPr>
        <w:lastRenderedPageBreak/>
        <w:t>Phyllanthus</w:t>
      </w:r>
      <w:proofErr w:type="spellEnd"/>
      <w:r w:rsidRPr="00D32086">
        <w:rPr>
          <w:i/>
          <w:iCs/>
        </w:rPr>
        <w:t xml:space="preserve"> </w:t>
      </w:r>
      <w:proofErr w:type="spellStart"/>
      <w:r w:rsidRPr="00D32086">
        <w:rPr>
          <w:i/>
          <w:iCs/>
        </w:rPr>
        <w:t>emblica</w:t>
      </w:r>
      <w:bookmarkEnd w:id="4"/>
      <w:proofErr w:type="spellEnd"/>
    </w:p>
    <w:bookmarkEnd w:id="5"/>
    <w:p w14:paraId="38E846F2" w14:textId="2C01A299" w:rsidR="00863E2B" w:rsidRPr="00021144" w:rsidRDefault="000421E8" w:rsidP="000421E8">
      <w:pPr>
        <w:pStyle w:val="Subtitulocorpo"/>
        <w:rPr>
          <w:sz w:val="22"/>
        </w:rPr>
      </w:pPr>
      <w:r w:rsidRPr="000421E8">
        <w:t>Melhora a Severidade e Frequência da Azia e Regurgitação na DRGENE</w:t>
      </w:r>
    </w:p>
    <w:p w14:paraId="3DA75A3E" w14:textId="77777777" w:rsidR="000421E8" w:rsidRDefault="000421E8" w:rsidP="0064783D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252CFF90" w14:textId="77777777" w:rsidR="000421E8" w:rsidRPr="000421E8" w:rsidRDefault="000421E8" w:rsidP="000421E8">
      <w:pPr>
        <w:pStyle w:val="Subtitulocorpo"/>
        <w:jc w:val="both"/>
        <w:rPr>
          <w:b w:val="0"/>
          <w:bCs/>
          <w:color w:val="404040" w:themeColor="text1" w:themeTint="BF"/>
          <w:sz w:val="24"/>
          <w:szCs w:val="24"/>
        </w:rPr>
      </w:pPr>
      <w:r w:rsidRPr="000421E8">
        <w:rPr>
          <w:b w:val="0"/>
          <w:bCs/>
          <w:color w:val="404040" w:themeColor="text1" w:themeTint="BF"/>
          <w:sz w:val="24"/>
          <w:szCs w:val="24"/>
        </w:rPr>
        <w:t xml:space="preserve">Nesse estudo, </w:t>
      </w:r>
      <w:proofErr w:type="spellStart"/>
      <w:r w:rsidRPr="000421E8">
        <w:rPr>
          <w:b w:val="0"/>
          <w:bCs/>
          <w:color w:val="404040" w:themeColor="text1" w:themeTint="BF"/>
          <w:sz w:val="24"/>
          <w:szCs w:val="24"/>
        </w:rPr>
        <w:t>Varnosfaderani</w:t>
      </w:r>
      <w:proofErr w:type="spellEnd"/>
      <w:r w:rsidRPr="000421E8">
        <w:rPr>
          <w:b w:val="0"/>
          <w:bCs/>
          <w:color w:val="404040" w:themeColor="text1" w:themeTint="BF"/>
          <w:sz w:val="24"/>
          <w:szCs w:val="24"/>
        </w:rPr>
        <w:t xml:space="preserve"> </w:t>
      </w:r>
      <w:r w:rsidRPr="000421E8">
        <w:rPr>
          <w:b w:val="0"/>
          <w:bCs/>
          <w:i/>
          <w:color w:val="404040" w:themeColor="text1" w:themeTint="BF"/>
          <w:sz w:val="24"/>
          <w:szCs w:val="24"/>
        </w:rPr>
        <w:t>et al</w:t>
      </w:r>
      <w:r w:rsidRPr="000421E8">
        <w:rPr>
          <w:b w:val="0"/>
          <w:bCs/>
          <w:color w:val="404040" w:themeColor="text1" w:themeTint="BF"/>
          <w:sz w:val="24"/>
          <w:szCs w:val="24"/>
        </w:rPr>
        <w:t xml:space="preserve">. (2018) avaliaram a eficácia e segurança da </w:t>
      </w:r>
      <w:proofErr w:type="spellStart"/>
      <w:r w:rsidRPr="000421E8">
        <w:rPr>
          <w:b w:val="0"/>
          <w:bCs/>
          <w:i/>
          <w:color w:val="404040" w:themeColor="text1" w:themeTint="BF"/>
          <w:sz w:val="24"/>
          <w:szCs w:val="24"/>
        </w:rPr>
        <w:t>Phyllanthus</w:t>
      </w:r>
      <w:proofErr w:type="spellEnd"/>
      <w:r w:rsidRPr="000421E8">
        <w:rPr>
          <w:b w:val="0"/>
          <w:bCs/>
          <w:i/>
          <w:color w:val="404040" w:themeColor="text1" w:themeTint="BF"/>
          <w:sz w:val="24"/>
          <w:szCs w:val="24"/>
        </w:rPr>
        <w:t xml:space="preserve"> </w:t>
      </w:r>
      <w:proofErr w:type="spellStart"/>
      <w:r w:rsidRPr="000421E8">
        <w:rPr>
          <w:b w:val="0"/>
          <w:bCs/>
          <w:i/>
          <w:color w:val="404040" w:themeColor="text1" w:themeTint="BF"/>
          <w:sz w:val="24"/>
          <w:szCs w:val="24"/>
        </w:rPr>
        <w:t>emblica</w:t>
      </w:r>
      <w:proofErr w:type="spellEnd"/>
      <w:r w:rsidRPr="000421E8">
        <w:rPr>
          <w:b w:val="0"/>
          <w:bCs/>
          <w:color w:val="404040" w:themeColor="text1" w:themeTint="BF"/>
          <w:sz w:val="24"/>
          <w:szCs w:val="24"/>
        </w:rPr>
        <w:t xml:space="preserve"> L. na melhora dos sintomas de pacientes com Doença do Refluxo Gastroesofágico Não Erosiva (DRGENE).</w:t>
      </w:r>
    </w:p>
    <w:p w14:paraId="2AD7D73A" w14:textId="77777777" w:rsidR="00863E2B" w:rsidRDefault="00863E2B" w:rsidP="00863E2B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4D6BFE53" wp14:editId="5347CEF5">
                <wp:simplePos x="0" y="0"/>
                <wp:positionH relativeFrom="margin">
                  <wp:align>right</wp:align>
                </wp:positionH>
                <wp:positionV relativeFrom="paragraph">
                  <wp:posOffset>131445</wp:posOffset>
                </wp:positionV>
                <wp:extent cx="5372100" cy="696036"/>
                <wp:effectExtent l="0" t="0" r="19050" b="27940"/>
                <wp:wrapNone/>
                <wp:docPr id="14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696036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A14B9FD" w14:textId="77777777" w:rsidR="005D1916" w:rsidRPr="000421E8" w:rsidRDefault="005D1916" w:rsidP="000421E8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 w:rsidRPr="000421E8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Sessenta e oito indivíduos com sintomas clássicos de DRG (azia, regurgitação e epigastralgia) participaram desse estudo duplo-cego, randomizado e placebo-controlado, no qual receberam durante 4 semanas:</w:t>
                            </w:r>
                          </w:p>
                          <w:p w14:paraId="2BE754A3" w14:textId="77777777" w:rsidR="005D1916" w:rsidRPr="009D65A4" w:rsidRDefault="005D1916" w:rsidP="00863E2B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4D6BFE53" id="_x0000_t202" coordsize="21600,21600" o:spt="202" path="m,l,21600r21600,l21600,xe">
                <v:stroke joinstyle="miter"/>
                <v:path gradientshapeok="t" o:connecttype="rect"/>
              </v:shapetype>
              <v:shape id="Caixa de texto 14" o:spid="_x0000_s1026" type="#_x0000_t202" style="position:absolute;left:0;text-align:left;margin-left:371.8pt;margin-top:10.35pt;width:423pt;height:54.8pt;z-index:25166745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" fillcolor="white [3212]" strokecolor="#0070c0">
                <v:textbox>
                  <w:txbxContent>
                    <w:p w14:paraId="7A14B9FD" w14:textId="77777777" w:rsidR="005D1916" w:rsidRPr="000421E8" w:rsidRDefault="005D1916" w:rsidP="000421E8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 w:rsidRPr="000421E8">
                        <w:rPr>
                          <w:rFonts w:ascii="Swis721 Th BT" w:hAnsi="Swis721 Th BT"/>
                          <w:sz w:val="23"/>
                          <w:szCs w:val="23"/>
                        </w:rPr>
                        <w:t>Sessenta e oito indivíduos com sintomas clássicos de DRG (azia, regurgitação e epigastralgia) participaram desse estudo duplo-cego, randomizado e placebo-controlado, no qual receberam durante 4 semanas:</w:t>
                      </w:r>
                    </w:p>
                    <w:p w14:paraId="2BE754A3" w14:textId="77777777" w:rsidR="005D1916" w:rsidRPr="009D65A4" w:rsidRDefault="005D1916" w:rsidP="00863E2B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35688DB5" w14:textId="77777777" w:rsidR="00863E2B" w:rsidRDefault="00863E2B" w:rsidP="00863E2B">
      <w:pPr>
        <w:pStyle w:val="Corpo"/>
      </w:pPr>
    </w:p>
    <w:p w14:paraId="77C14AB3" w14:textId="77777777" w:rsidR="000421E8" w:rsidRDefault="000421E8" w:rsidP="00863E2B">
      <w:pPr>
        <w:pStyle w:val="Corpo"/>
      </w:pPr>
    </w:p>
    <w:p w14:paraId="531640AA" w14:textId="58D7E43D" w:rsidR="000421E8" w:rsidRDefault="000421E8" w:rsidP="00863E2B">
      <w:pPr>
        <w:pStyle w:val="Corpo"/>
      </w:pPr>
    </w:p>
    <w:p w14:paraId="12F1BC8F" w14:textId="474EEA7D" w:rsidR="000421E8" w:rsidRDefault="000421E8" w:rsidP="00863E2B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62784" behindDoc="0" locked="0" layoutInCell="1" allowOverlap="1" wp14:anchorId="61014F31" wp14:editId="0A641201">
                <wp:simplePos x="0" y="0"/>
                <wp:positionH relativeFrom="margin">
                  <wp:posOffset>4247828</wp:posOffset>
                </wp:positionH>
                <wp:positionV relativeFrom="paragraph">
                  <wp:posOffset>136155</wp:posOffset>
                </wp:positionV>
                <wp:extent cx="226695" cy="138430"/>
                <wp:effectExtent l="0" t="0" r="1905" b="0"/>
                <wp:wrapNone/>
                <wp:docPr id="611" name="Triângulo isósceles 6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2234878D" id="_x0000_t5" coordsize="21600,21600" o:spt="5" adj="10800" path="m@0,l,21600r21600,xe">
                <v:stroke joinstyle="miter"/>
                <v:formulas>
                  <v:f eqn="val #0"/>
                  <v:f eqn="prod #0 1 2"/>
                  <v:f eqn="sum @1 10800 0"/>
                </v:formulas>
                <v:path gradientshapeok="t" o:connecttype="custom" o:connectlocs="@0,0;@1,10800;0,21600;10800,21600;21600,21600;@2,10800" textboxrect="0,10800,10800,18000;5400,10800,16200,18000;10800,10800,21600,18000;0,7200,7200,21600;7200,7200,14400,21600;14400,7200,21600,21600"/>
                <v:handles>
                  <v:h position="#0,topLeft" xrange="0,21600"/>
                </v:handles>
              </v:shapetype>
              <v:shape id="Triângulo isósceles 611" o:spid="_x0000_s1026" type="#_x0000_t5" style="position:absolute;margin-left:334.45pt;margin-top:10.7pt;width:17.85pt;height:10.9pt;flip:y;z-index:25266278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3C773EB4" wp14:editId="6948CF26">
                <wp:simplePos x="0" y="0"/>
                <wp:positionH relativeFrom="margin">
                  <wp:posOffset>852454</wp:posOffset>
                </wp:positionH>
                <wp:positionV relativeFrom="paragraph">
                  <wp:posOffset>140771</wp:posOffset>
                </wp:positionV>
                <wp:extent cx="226695" cy="138430"/>
                <wp:effectExtent l="0" t="0" r="1905" b="0"/>
                <wp:wrapNone/>
                <wp:docPr id="13" name="Triângulo isósceles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CAFA159" id="Triângulo isósceles 13" o:spid="_x0000_s1026" type="#_x0000_t5" style="position:absolute;margin-left:67.1pt;margin-top:11.1pt;width:17.85pt;height:10.9pt;flip:y;z-index:25166848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" fillcolor="#d8d8d8 [2732]" stroked="f">
                <w10:wrap anchorx="margin"/>
              </v:shape>
            </w:pict>
          </mc:Fallback>
        </mc:AlternateContent>
      </w:r>
    </w:p>
    <w:p w14:paraId="229D24CC" w14:textId="7CFD5CE0" w:rsidR="000421E8" w:rsidRDefault="000421E8" w:rsidP="00863E2B">
      <w:pPr>
        <w:pStyle w:val="Corpo"/>
      </w:pPr>
    </w:p>
    <w:p w14:paraId="07113718" w14:textId="24684B8C" w:rsidR="00863E2B" w:rsidRDefault="000421E8" w:rsidP="00863E2B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61760" behindDoc="0" locked="0" layoutInCell="1" allowOverlap="1" wp14:anchorId="7A593D2F" wp14:editId="03A1CC82">
                <wp:simplePos x="0" y="0"/>
                <wp:positionH relativeFrom="margin">
                  <wp:posOffset>3339143</wp:posOffset>
                </wp:positionH>
                <wp:positionV relativeFrom="paragraph">
                  <wp:posOffset>94880</wp:posOffset>
                </wp:positionV>
                <wp:extent cx="2047164" cy="900752"/>
                <wp:effectExtent l="0" t="0" r="10795" b="13970"/>
                <wp:wrapNone/>
                <wp:docPr id="610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7164" cy="900752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E64AF0D" w14:textId="6A97D697" w:rsidR="005D1916" w:rsidRDefault="005D1916" w:rsidP="000421E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3592365C" w14:textId="77777777" w:rsidR="005D1916" w:rsidRPr="000421E8" w:rsidRDefault="005D1916" w:rsidP="000421E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0421E8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  <w:p w14:paraId="10C3F15A" w14:textId="77777777" w:rsidR="005D1916" w:rsidRPr="00086CFC" w:rsidRDefault="005D1916" w:rsidP="000421E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A593D2F" id="Caixa de texto 11" o:spid="_x0000_s1027" type="#_x0000_t202" style="position:absolute;left:0;text-align:left;margin-left:262.9pt;margin-top:7.45pt;width:161.2pt;height:70.95pt;z-index:2526617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" fillcolor="#0070c0" strokecolor="#0070c0">
                <v:textbox>
                  <w:txbxContent>
                    <w:p w14:paraId="2E64AF0D" w14:textId="6A97D697" w:rsidR="005D1916" w:rsidRDefault="005D1916" w:rsidP="000421E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3592365C" w14:textId="77777777" w:rsidR="005D1916" w:rsidRPr="000421E8" w:rsidRDefault="005D1916" w:rsidP="000421E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0421E8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  <w:p w14:paraId="10C3F15A" w14:textId="77777777" w:rsidR="005D1916" w:rsidRPr="00086CFC" w:rsidRDefault="005D1916" w:rsidP="000421E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23765E70" wp14:editId="5026F8E0">
                <wp:simplePos x="0" y="0"/>
                <wp:positionH relativeFrom="margin">
                  <wp:posOffset>-56752</wp:posOffset>
                </wp:positionH>
                <wp:positionV relativeFrom="paragraph">
                  <wp:posOffset>99126</wp:posOffset>
                </wp:positionV>
                <wp:extent cx="2047164" cy="900752"/>
                <wp:effectExtent l="0" t="0" r="10795" b="19050"/>
                <wp:wrapNone/>
                <wp:docPr id="11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7164" cy="900752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340E1CD" w14:textId="77777777" w:rsidR="005D1916" w:rsidRPr="000421E8" w:rsidRDefault="005D1916" w:rsidP="000421E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  <w:r w:rsidRPr="000421E8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P. </w:t>
                            </w:r>
                            <w:proofErr w:type="spellStart"/>
                            <w:r w:rsidRPr="000421E8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emblica</w:t>
                            </w:r>
                            <w:proofErr w:type="spellEnd"/>
                            <w:r w:rsidRPr="000421E8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L.</w:t>
                            </w:r>
                          </w:p>
                          <w:p w14:paraId="65A0B201" w14:textId="2430F26F" w:rsidR="005D1916" w:rsidRPr="00086CFC" w:rsidRDefault="005D1916" w:rsidP="000421E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  <w:r w:rsidRPr="000421E8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1000 mg duas vezes ao dia, após as refeições</w:t>
                            </w:r>
                          </w:p>
                          <w:p w14:paraId="60D9B045" w14:textId="77777777" w:rsidR="005D1916" w:rsidRPr="00086CFC" w:rsidRDefault="005D1916" w:rsidP="003272B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3765E70" id="_x0000_s1028" type="#_x0000_t202" style="position:absolute;left:0;text-align:left;margin-left:-4.45pt;margin-top:7.8pt;width:161.2pt;height:70.95pt;z-index:25166540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" fillcolor="#0070c0" strokecolor="#0070c0">
                <v:textbox>
                  <w:txbxContent>
                    <w:p w14:paraId="7340E1CD" w14:textId="77777777" w:rsidR="005D1916" w:rsidRPr="000421E8" w:rsidRDefault="005D1916" w:rsidP="000421E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  <w:r w:rsidRPr="000421E8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P. </w:t>
                      </w:r>
                      <w:proofErr w:type="spellStart"/>
                      <w:r w:rsidRPr="000421E8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>emblica</w:t>
                      </w:r>
                      <w:proofErr w:type="spellEnd"/>
                      <w:r w:rsidRPr="000421E8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L.</w:t>
                      </w:r>
                    </w:p>
                    <w:p w14:paraId="65A0B201" w14:textId="2430F26F" w:rsidR="005D1916" w:rsidRPr="00086CFC" w:rsidRDefault="005D1916" w:rsidP="000421E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  <w:r w:rsidRPr="000421E8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1000 mg duas vezes ao dia, após as refeições</w:t>
                      </w:r>
                    </w:p>
                    <w:p w14:paraId="60D9B045" w14:textId="77777777" w:rsidR="005D1916" w:rsidRPr="00086CFC" w:rsidRDefault="005D1916" w:rsidP="003272B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3A7B3B22" w14:textId="4DDE1718" w:rsidR="00863E2B" w:rsidRDefault="00863E2B" w:rsidP="00863E2B">
      <w:pPr>
        <w:pStyle w:val="Corpo"/>
      </w:pPr>
    </w:p>
    <w:p w14:paraId="24984FA9" w14:textId="77777777" w:rsidR="00863E2B" w:rsidRDefault="00863E2B" w:rsidP="00863E2B">
      <w:pPr>
        <w:pStyle w:val="Corpo"/>
      </w:pPr>
    </w:p>
    <w:p w14:paraId="0234C4BD" w14:textId="77777777" w:rsidR="00863E2B" w:rsidRDefault="00863E2B" w:rsidP="00863E2B">
      <w:pPr>
        <w:pStyle w:val="Corpo"/>
      </w:pPr>
    </w:p>
    <w:p w14:paraId="2A1E63D2" w14:textId="427D3A47" w:rsidR="0064783D" w:rsidRPr="0064783D" w:rsidRDefault="0064783D" w:rsidP="000421E8">
      <w:pPr>
        <w:pStyle w:val="Corpo"/>
        <w:rPr>
          <w:sz w:val="20"/>
          <w:szCs w:val="23"/>
        </w:rPr>
      </w:pPr>
    </w:p>
    <w:p w14:paraId="6AE83592" w14:textId="77777777" w:rsidR="00423361" w:rsidRPr="00423361" w:rsidRDefault="00423361" w:rsidP="00423361">
      <w:pPr>
        <w:pStyle w:val="Corpo"/>
        <w:spacing w:before="120" w:after="0"/>
        <w:ind w:left="405"/>
        <w:rPr>
          <w:sz w:val="20"/>
          <w:szCs w:val="23"/>
        </w:rPr>
      </w:pPr>
    </w:p>
    <w:p w14:paraId="695C0A69" w14:textId="77777777" w:rsidR="00863E2B" w:rsidRPr="00C72C0B" w:rsidRDefault="00863E2B" w:rsidP="00863E2B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0B085F66" w14:textId="77777777" w:rsidR="00863E2B" w:rsidRPr="00714E9A" w:rsidRDefault="00863E2B" w:rsidP="00863E2B">
      <w:pPr>
        <w:pStyle w:val="Corpo"/>
        <w:rPr>
          <w:sz w:val="16"/>
          <w:szCs w:val="16"/>
        </w:rPr>
      </w:pPr>
    </w:p>
    <w:p w14:paraId="03DC4250" w14:textId="481EA580" w:rsidR="000421E8" w:rsidRDefault="000421E8" w:rsidP="000421E8">
      <w:pPr>
        <w:pStyle w:val="PargrafodaLista"/>
        <w:numPr>
          <w:ilvl w:val="0"/>
          <w:numId w:val="1"/>
        </w:numPr>
        <w:jc w:val="both"/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  <w:r w:rsidRPr="000421E8">
        <w:rPr>
          <w:rFonts w:ascii="Swis721 Th BT" w:eastAsia="MS Mincho" w:hAnsi="Swis721 Th BT"/>
          <w:color w:val="404040" w:themeColor="text1" w:themeTint="BF"/>
          <w:sz w:val="23"/>
          <w:szCs w:val="23"/>
        </w:rPr>
        <w:t>A análise de regressão logística com medidas repetidas mostrou que, no decorrer do estudo, o grupo 1 teve uma redução mais significativa na frequência de regurgitação e de azia, gravidade da regurgitação e de azia em comparação com o grupo placebo.</w:t>
      </w:r>
    </w:p>
    <w:p w14:paraId="5ABFEAA7" w14:textId="77777777" w:rsidR="000421E8" w:rsidRPr="000421E8" w:rsidRDefault="000421E8" w:rsidP="000421E8">
      <w:pPr>
        <w:pStyle w:val="PargrafodaLista"/>
        <w:ind w:left="360"/>
        <w:jc w:val="both"/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2136"/>
        <w:gridCol w:w="2124"/>
        <w:gridCol w:w="2118"/>
        <w:gridCol w:w="2116"/>
      </w:tblGrid>
      <w:tr w:rsidR="000421E8" w:rsidRPr="005A21FC" w14:paraId="4836DC4F" w14:textId="77777777" w:rsidTr="000D4D21">
        <w:tc>
          <w:tcPr>
            <w:tcW w:w="2161" w:type="dxa"/>
            <w:vAlign w:val="center"/>
          </w:tcPr>
          <w:p w14:paraId="45476260" w14:textId="77777777" w:rsidR="000421E8" w:rsidRPr="005A21FC" w:rsidRDefault="000421E8" w:rsidP="000D4D21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Item</w:t>
            </w:r>
          </w:p>
        </w:tc>
        <w:tc>
          <w:tcPr>
            <w:tcW w:w="2161" w:type="dxa"/>
            <w:vAlign w:val="center"/>
          </w:tcPr>
          <w:p w14:paraId="5E95E52C" w14:textId="77777777" w:rsidR="000421E8" w:rsidRPr="005A21FC" w:rsidRDefault="000421E8" w:rsidP="000D4D21">
            <w:pPr>
              <w:jc w:val="center"/>
              <w:rPr>
                <w:rFonts w:cstheme="minorHAnsi"/>
              </w:rPr>
            </w:pPr>
            <w:r w:rsidRPr="005A21FC">
              <w:rPr>
                <w:rFonts w:cstheme="minorHAnsi"/>
              </w:rPr>
              <w:t>Tempo</w:t>
            </w:r>
          </w:p>
        </w:tc>
        <w:tc>
          <w:tcPr>
            <w:tcW w:w="2161" w:type="dxa"/>
            <w:vAlign w:val="center"/>
          </w:tcPr>
          <w:p w14:paraId="3785C331" w14:textId="77777777" w:rsidR="000421E8" w:rsidRPr="005A21FC" w:rsidRDefault="000421E8" w:rsidP="000D4D21">
            <w:pPr>
              <w:jc w:val="center"/>
              <w:rPr>
                <w:rFonts w:cstheme="minorHAnsi"/>
              </w:rPr>
            </w:pPr>
            <w:r w:rsidRPr="005A21FC">
              <w:rPr>
                <w:rFonts w:cstheme="minorHAnsi"/>
              </w:rPr>
              <w:t>Grupo 1 (N=32)</w:t>
            </w:r>
          </w:p>
        </w:tc>
        <w:tc>
          <w:tcPr>
            <w:tcW w:w="2161" w:type="dxa"/>
            <w:vAlign w:val="center"/>
          </w:tcPr>
          <w:p w14:paraId="219E1275" w14:textId="77777777" w:rsidR="000421E8" w:rsidRPr="005A21FC" w:rsidRDefault="000421E8" w:rsidP="000D4D21">
            <w:pPr>
              <w:jc w:val="center"/>
              <w:rPr>
                <w:rFonts w:cstheme="minorHAnsi"/>
              </w:rPr>
            </w:pPr>
            <w:r w:rsidRPr="005A21FC">
              <w:rPr>
                <w:rFonts w:cstheme="minorHAnsi"/>
              </w:rPr>
              <w:t>Grupo 2 (N= 36)</w:t>
            </w:r>
          </w:p>
        </w:tc>
      </w:tr>
      <w:tr w:rsidR="000421E8" w:rsidRPr="005A21FC" w14:paraId="7262BE41" w14:textId="77777777" w:rsidTr="000D4D21">
        <w:tc>
          <w:tcPr>
            <w:tcW w:w="2161" w:type="dxa"/>
            <w:vMerge w:val="restart"/>
            <w:shd w:val="clear" w:color="auto" w:fill="F2F2F2" w:themeFill="background1" w:themeFillShade="F2"/>
            <w:vAlign w:val="center"/>
          </w:tcPr>
          <w:p w14:paraId="7BAE9950" w14:textId="77777777" w:rsidR="000421E8" w:rsidRPr="005A21FC" w:rsidRDefault="000421E8" w:rsidP="000D4D21">
            <w:pPr>
              <w:jc w:val="center"/>
              <w:rPr>
                <w:rFonts w:cstheme="minorHAnsi"/>
                <w:b/>
                <w:i/>
              </w:rPr>
            </w:pPr>
            <w:r w:rsidRPr="005A21FC">
              <w:rPr>
                <w:rFonts w:cstheme="minorHAnsi"/>
                <w:i/>
              </w:rPr>
              <w:t>Frequência de Azia</w:t>
            </w:r>
          </w:p>
        </w:tc>
        <w:tc>
          <w:tcPr>
            <w:tcW w:w="2161" w:type="dxa"/>
            <w:shd w:val="clear" w:color="auto" w:fill="F2F2F2" w:themeFill="background1" w:themeFillShade="F2"/>
            <w:vAlign w:val="center"/>
          </w:tcPr>
          <w:p w14:paraId="743C915D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 w:rsidRPr="005A21FC">
              <w:rPr>
                <w:rFonts w:cstheme="minorHAnsi"/>
              </w:rPr>
              <w:t>Início</w:t>
            </w:r>
          </w:p>
        </w:tc>
        <w:tc>
          <w:tcPr>
            <w:tcW w:w="2161" w:type="dxa"/>
            <w:shd w:val="clear" w:color="auto" w:fill="F2F2F2" w:themeFill="background1" w:themeFillShade="F2"/>
            <w:vAlign w:val="center"/>
          </w:tcPr>
          <w:p w14:paraId="52A18E00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 w:rsidRPr="005A21FC">
              <w:rPr>
                <w:rFonts w:cstheme="minorHAnsi"/>
              </w:rPr>
              <w:t>3,78 ± 0,78</w:t>
            </w:r>
          </w:p>
        </w:tc>
        <w:tc>
          <w:tcPr>
            <w:tcW w:w="2161" w:type="dxa"/>
            <w:shd w:val="clear" w:color="auto" w:fill="F2F2F2" w:themeFill="background1" w:themeFillShade="F2"/>
            <w:vAlign w:val="center"/>
          </w:tcPr>
          <w:p w14:paraId="1AD18186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 w:rsidRPr="005A21FC">
              <w:rPr>
                <w:rFonts w:cstheme="minorHAnsi"/>
              </w:rPr>
              <w:t>4,10 ± 1,06</w:t>
            </w:r>
          </w:p>
        </w:tc>
      </w:tr>
      <w:tr w:rsidR="000421E8" w:rsidRPr="005A21FC" w14:paraId="5E4618F8" w14:textId="77777777" w:rsidTr="000D4D21">
        <w:tc>
          <w:tcPr>
            <w:tcW w:w="2161" w:type="dxa"/>
            <w:vMerge/>
            <w:shd w:val="clear" w:color="auto" w:fill="F2F2F2" w:themeFill="background1" w:themeFillShade="F2"/>
            <w:vAlign w:val="center"/>
          </w:tcPr>
          <w:p w14:paraId="5129B5E1" w14:textId="77777777" w:rsidR="000421E8" w:rsidRPr="005A21FC" w:rsidRDefault="000421E8" w:rsidP="000D4D21">
            <w:pPr>
              <w:jc w:val="center"/>
              <w:rPr>
                <w:rFonts w:cstheme="minorHAnsi"/>
                <w:b/>
                <w:i/>
              </w:rPr>
            </w:pPr>
          </w:p>
        </w:tc>
        <w:tc>
          <w:tcPr>
            <w:tcW w:w="2161" w:type="dxa"/>
            <w:shd w:val="clear" w:color="auto" w:fill="F2F2F2" w:themeFill="background1" w:themeFillShade="F2"/>
            <w:vAlign w:val="center"/>
          </w:tcPr>
          <w:p w14:paraId="483352BA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 w:rsidRPr="005A21FC">
              <w:rPr>
                <w:rFonts w:cstheme="minorHAnsi"/>
              </w:rPr>
              <w:t>2 Semanas</w:t>
            </w:r>
          </w:p>
        </w:tc>
        <w:tc>
          <w:tcPr>
            <w:tcW w:w="2161" w:type="dxa"/>
            <w:shd w:val="clear" w:color="auto" w:fill="F2F2F2" w:themeFill="background1" w:themeFillShade="F2"/>
            <w:vAlign w:val="center"/>
          </w:tcPr>
          <w:p w14:paraId="73F9892D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 w:rsidRPr="005A21FC">
              <w:rPr>
                <w:rFonts w:cstheme="minorHAnsi"/>
              </w:rPr>
              <w:t>1,73 ± 0,96</w:t>
            </w:r>
          </w:p>
        </w:tc>
        <w:tc>
          <w:tcPr>
            <w:tcW w:w="2161" w:type="dxa"/>
            <w:shd w:val="clear" w:color="auto" w:fill="F2F2F2" w:themeFill="background1" w:themeFillShade="F2"/>
            <w:vAlign w:val="center"/>
          </w:tcPr>
          <w:p w14:paraId="47107ADC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 w:rsidRPr="005A21FC">
              <w:rPr>
                <w:rFonts w:cstheme="minorHAnsi"/>
              </w:rPr>
              <w:t>3,17 ± 0,86</w:t>
            </w:r>
          </w:p>
        </w:tc>
      </w:tr>
      <w:tr w:rsidR="000421E8" w:rsidRPr="005A21FC" w14:paraId="3E92A201" w14:textId="77777777" w:rsidTr="000D4D21">
        <w:tc>
          <w:tcPr>
            <w:tcW w:w="2161" w:type="dxa"/>
            <w:vMerge/>
            <w:shd w:val="clear" w:color="auto" w:fill="F2F2F2" w:themeFill="background1" w:themeFillShade="F2"/>
            <w:vAlign w:val="center"/>
          </w:tcPr>
          <w:p w14:paraId="4238D423" w14:textId="77777777" w:rsidR="000421E8" w:rsidRPr="005A21FC" w:rsidRDefault="000421E8" w:rsidP="000D4D21">
            <w:pPr>
              <w:jc w:val="center"/>
              <w:rPr>
                <w:rFonts w:cstheme="minorHAnsi"/>
                <w:b/>
                <w:i/>
              </w:rPr>
            </w:pPr>
          </w:p>
        </w:tc>
        <w:tc>
          <w:tcPr>
            <w:tcW w:w="2161" w:type="dxa"/>
            <w:shd w:val="clear" w:color="auto" w:fill="F2F2F2" w:themeFill="background1" w:themeFillShade="F2"/>
            <w:vAlign w:val="center"/>
          </w:tcPr>
          <w:p w14:paraId="192F07BA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 w:rsidRPr="005A21FC">
              <w:rPr>
                <w:rFonts w:cstheme="minorHAnsi"/>
              </w:rPr>
              <w:t>4 Semanas</w:t>
            </w:r>
          </w:p>
        </w:tc>
        <w:tc>
          <w:tcPr>
            <w:tcW w:w="2161" w:type="dxa"/>
            <w:shd w:val="clear" w:color="auto" w:fill="F2F2F2" w:themeFill="background1" w:themeFillShade="F2"/>
            <w:vAlign w:val="center"/>
          </w:tcPr>
          <w:p w14:paraId="3C482936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 w:rsidRPr="005A21FC">
              <w:rPr>
                <w:rFonts w:cstheme="minorHAnsi"/>
              </w:rPr>
              <w:t>1,27 ± 0,59</w:t>
            </w:r>
          </w:p>
        </w:tc>
        <w:tc>
          <w:tcPr>
            <w:tcW w:w="2161" w:type="dxa"/>
            <w:shd w:val="clear" w:color="auto" w:fill="F2F2F2" w:themeFill="background1" w:themeFillShade="F2"/>
            <w:vAlign w:val="center"/>
          </w:tcPr>
          <w:p w14:paraId="3761D0C3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 w:rsidRPr="005A21FC">
              <w:rPr>
                <w:rFonts w:cstheme="minorHAnsi"/>
              </w:rPr>
              <w:t>3,17 ± 0,86</w:t>
            </w:r>
          </w:p>
        </w:tc>
      </w:tr>
      <w:tr w:rsidR="000421E8" w:rsidRPr="005A21FC" w14:paraId="2F3FFDEF" w14:textId="77777777" w:rsidTr="000D4D21">
        <w:tc>
          <w:tcPr>
            <w:tcW w:w="2161" w:type="dxa"/>
            <w:vMerge w:val="restart"/>
            <w:vAlign w:val="center"/>
          </w:tcPr>
          <w:p w14:paraId="1A5DE00D" w14:textId="77777777" w:rsidR="000421E8" w:rsidRPr="005A21FC" w:rsidRDefault="000421E8" w:rsidP="000D4D21">
            <w:pPr>
              <w:jc w:val="center"/>
              <w:rPr>
                <w:rFonts w:cstheme="minorHAnsi"/>
                <w:b/>
                <w:i/>
              </w:rPr>
            </w:pPr>
            <w:r w:rsidRPr="005A21FC">
              <w:rPr>
                <w:rFonts w:cstheme="minorHAnsi"/>
                <w:i/>
              </w:rPr>
              <w:t>Severidade da Azia</w:t>
            </w:r>
          </w:p>
        </w:tc>
        <w:tc>
          <w:tcPr>
            <w:tcW w:w="2161" w:type="dxa"/>
            <w:vAlign w:val="center"/>
          </w:tcPr>
          <w:p w14:paraId="1E69047A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 w:rsidRPr="005A21FC">
              <w:rPr>
                <w:rFonts w:cstheme="minorHAnsi"/>
              </w:rPr>
              <w:t>Início</w:t>
            </w:r>
          </w:p>
        </w:tc>
        <w:tc>
          <w:tcPr>
            <w:tcW w:w="2161" w:type="dxa"/>
            <w:vAlign w:val="center"/>
          </w:tcPr>
          <w:p w14:paraId="3DDD872D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 w:rsidRPr="005A21FC">
              <w:rPr>
                <w:rFonts w:cstheme="minorHAnsi"/>
              </w:rPr>
              <w:t>2,16 ± 0,64</w:t>
            </w:r>
          </w:p>
        </w:tc>
        <w:tc>
          <w:tcPr>
            <w:tcW w:w="2161" w:type="dxa"/>
            <w:vAlign w:val="center"/>
          </w:tcPr>
          <w:p w14:paraId="76978E6E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 w:rsidRPr="005A21FC">
              <w:rPr>
                <w:rFonts w:cstheme="minorHAnsi"/>
              </w:rPr>
              <w:t>2,00 ± 0,37</w:t>
            </w:r>
          </w:p>
        </w:tc>
      </w:tr>
      <w:tr w:rsidR="000421E8" w:rsidRPr="005A21FC" w14:paraId="5655E484" w14:textId="77777777" w:rsidTr="000D4D21">
        <w:tc>
          <w:tcPr>
            <w:tcW w:w="2161" w:type="dxa"/>
            <w:vMerge/>
            <w:vAlign w:val="center"/>
          </w:tcPr>
          <w:p w14:paraId="44FD89EC" w14:textId="77777777" w:rsidR="000421E8" w:rsidRPr="005A21FC" w:rsidRDefault="000421E8" w:rsidP="000D4D21">
            <w:pPr>
              <w:jc w:val="center"/>
              <w:rPr>
                <w:rFonts w:cstheme="minorHAnsi"/>
                <w:b/>
                <w:i/>
              </w:rPr>
            </w:pPr>
          </w:p>
        </w:tc>
        <w:tc>
          <w:tcPr>
            <w:tcW w:w="2161" w:type="dxa"/>
            <w:vAlign w:val="center"/>
          </w:tcPr>
          <w:p w14:paraId="4DA1033E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 w:rsidRPr="005A21FC">
              <w:rPr>
                <w:rFonts w:cstheme="minorHAnsi"/>
              </w:rPr>
              <w:t>2 Semanas</w:t>
            </w:r>
          </w:p>
        </w:tc>
        <w:tc>
          <w:tcPr>
            <w:tcW w:w="2161" w:type="dxa"/>
            <w:vAlign w:val="center"/>
          </w:tcPr>
          <w:p w14:paraId="35063991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 w:rsidRPr="005A21FC">
              <w:rPr>
                <w:rFonts w:cstheme="minorHAnsi"/>
              </w:rPr>
              <w:t>1,50 ± 0,71</w:t>
            </w:r>
          </w:p>
        </w:tc>
        <w:tc>
          <w:tcPr>
            <w:tcW w:w="2161" w:type="dxa"/>
            <w:vAlign w:val="center"/>
          </w:tcPr>
          <w:p w14:paraId="4ADB338F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 w:rsidRPr="005A21FC">
              <w:rPr>
                <w:rFonts w:cstheme="minorHAnsi"/>
              </w:rPr>
              <w:t>1,97 ± 0,32</w:t>
            </w:r>
          </w:p>
        </w:tc>
      </w:tr>
      <w:tr w:rsidR="000421E8" w:rsidRPr="005A21FC" w14:paraId="29CC88E2" w14:textId="77777777" w:rsidTr="000D4D21">
        <w:tc>
          <w:tcPr>
            <w:tcW w:w="2161" w:type="dxa"/>
            <w:vMerge/>
            <w:vAlign w:val="center"/>
          </w:tcPr>
          <w:p w14:paraId="382C878D" w14:textId="77777777" w:rsidR="000421E8" w:rsidRPr="005A21FC" w:rsidRDefault="000421E8" w:rsidP="000D4D21">
            <w:pPr>
              <w:jc w:val="center"/>
              <w:rPr>
                <w:rFonts w:cstheme="minorHAnsi"/>
                <w:b/>
                <w:i/>
              </w:rPr>
            </w:pPr>
          </w:p>
        </w:tc>
        <w:tc>
          <w:tcPr>
            <w:tcW w:w="2161" w:type="dxa"/>
            <w:vAlign w:val="center"/>
          </w:tcPr>
          <w:p w14:paraId="1F58FFC5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 w:rsidRPr="005A21FC">
              <w:rPr>
                <w:rFonts w:cstheme="minorHAnsi"/>
              </w:rPr>
              <w:t>4 Semanas</w:t>
            </w:r>
          </w:p>
        </w:tc>
        <w:tc>
          <w:tcPr>
            <w:tcW w:w="2161" w:type="dxa"/>
            <w:vAlign w:val="center"/>
          </w:tcPr>
          <w:p w14:paraId="3458F059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 w:rsidRPr="005A21FC">
              <w:rPr>
                <w:rFonts w:cstheme="minorHAnsi"/>
              </w:rPr>
              <w:t>1,13 ± 0,34</w:t>
            </w:r>
          </w:p>
        </w:tc>
        <w:tc>
          <w:tcPr>
            <w:tcW w:w="2161" w:type="dxa"/>
            <w:vAlign w:val="center"/>
          </w:tcPr>
          <w:p w14:paraId="5309609F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 w:rsidRPr="005A21FC">
              <w:rPr>
                <w:rFonts w:cstheme="minorHAnsi"/>
              </w:rPr>
              <w:t>1,89 ± 0,41</w:t>
            </w:r>
          </w:p>
        </w:tc>
      </w:tr>
      <w:tr w:rsidR="000421E8" w:rsidRPr="005A21FC" w14:paraId="4F39AD78" w14:textId="77777777" w:rsidTr="000D4D21">
        <w:tc>
          <w:tcPr>
            <w:tcW w:w="2161" w:type="dxa"/>
            <w:vMerge w:val="restart"/>
            <w:shd w:val="clear" w:color="auto" w:fill="F2F2F2" w:themeFill="background1" w:themeFillShade="F2"/>
            <w:vAlign w:val="center"/>
          </w:tcPr>
          <w:p w14:paraId="26AC06C4" w14:textId="77777777" w:rsidR="000421E8" w:rsidRPr="005A21FC" w:rsidRDefault="000421E8" w:rsidP="000D4D21">
            <w:pPr>
              <w:jc w:val="center"/>
              <w:rPr>
                <w:rFonts w:cstheme="minorHAnsi"/>
                <w:b/>
                <w:i/>
              </w:rPr>
            </w:pPr>
            <w:r w:rsidRPr="005A21FC">
              <w:rPr>
                <w:rFonts w:cstheme="minorHAnsi"/>
                <w:i/>
              </w:rPr>
              <w:t>Frequência da Regurgitação</w:t>
            </w:r>
          </w:p>
        </w:tc>
        <w:tc>
          <w:tcPr>
            <w:tcW w:w="2161" w:type="dxa"/>
            <w:shd w:val="clear" w:color="auto" w:fill="F2F2F2" w:themeFill="background1" w:themeFillShade="F2"/>
            <w:vAlign w:val="center"/>
          </w:tcPr>
          <w:p w14:paraId="308C5DAD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 w:rsidRPr="005A21FC">
              <w:rPr>
                <w:rFonts w:cstheme="minorHAnsi"/>
              </w:rPr>
              <w:t>Início</w:t>
            </w:r>
          </w:p>
        </w:tc>
        <w:tc>
          <w:tcPr>
            <w:tcW w:w="2161" w:type="dxa"/>
            <w:shd w:val="clear" w:color="auto" w:fill="F2F2F2" w:themeFill="background1" w:themeFillShade="F2"/>
            <w:vAlign w:val="center"/>
          </w:tcPr>
          <w:p w14:paraId="13F292D6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 w:rsidRPr="005A21FC">
              <w:rPr>
                <w:rFonts w:cstheme="minorHAnsi"/>
              </w:rPr>
              <w:t>3,58 ± 0,98</w:t>
            </w:r>
          </w:p>
        </w:tc>
        <w:tc>
          <w:tcPr>
            <w:tcW w:w="2161" w:type="dxa"/>
            <w:shd w:val="clear" w:color="auto" w:fill="F2F2F2" w:themeFill="background1" w:themeFillShade="F2"/>
            <w:vAlign w:val="center"/>
          </w:tcPr>
          <w:p w14:paraId="5BF7DF2D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 w:rsidRPr="005A21FC">
              <w:rPr>
                <w:rFonts w:cstheme="minorHAnsi"/>
              </w:rPr>
              <w:t>3,79 ± 0,13</w:t>
            </w:r>
          </w:p>
        </w:tc>
      </w:tr>
      <w:tr w:rsidR="000421E8" w:rsidRPr="005A21FC" w14:paraId="1E060F82" w14:textId="77777777" w:rsidTr="000D4D21">
        <w:tc>
          <w:tcPr>
            <w:tcW w:w="2161" w:type="dxa"/>
            <w:vMerge/>
            <w:shd w:val="clear" w:color="auto" w:fill="F2F2F2" w:themeFill="background1" w:themeFillShade="F2"/>
            <w:vAlign w:val="center"/>
          </w:tcPr>
          <w:p w14:paraId="72C0B28D" w14:textId="77777777" w:rsidR="000421E8" w:rsidRPr="005A21FC" w:rsidRDefault="000421E8" w:rsidP="000D4D21">
            <w:pPr>
              <w:jc w:val="center"/>
              <w:rPr>
                <w:rFonts w:cstheme="minorHAnsi"/>
                <w:b/>
                <w:i/>
              </w:rPr>
            </w:pPr>
          </w:p>
        </w:tc>
        <w:tc>
          <w:tcPr>
            <w:tcW w:w="2161" w:type="dxa"/>
            <w:shd w:val="clear" w:color="auto" w:fill="F2F2F2" w:themeFill="background1" w:themeFillShade="F2"/>
            <w:vAlign w:val="center"/>
          </w:tcPr>
          <w:p w14:paraId="658EC2E2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 w:rsidRPr="005A21FC">
              <w:rPr>
                <w:rFonts w:cstheme="minorHAnsi"/>
              </w:rPr>
              <w:t>2 Semanas</w:t>
            </w:r>
          </w:p>
        </w:tc>
        <w:tc>
          <w:tcPr>
            <w:tcW w:w="2161" w:type="dxa"/>
            <w:shd w:val="clear" w:color="auto" w:fill="F2F2F2" w:themeFill="background1" w:themeFillShade="F2"/>
            <w:vAlign w:val="center"/>
          </w:tcPr>
          <w:p w14:paraId="30D73517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 w:rsidRPr="005A21FC">
              <w:rPr>
                <w:rFonts w:cstheme="minorHAnsi"/>
              </w:rPr>
              <w:t>1,52 ± 0,79</w:t>
            </w:r>
          </w:p>
        </w:tc>
        <w:tc>
          <w:tcPr>
            <w:tcW w:w="2161" w:type="dxa"/>
            <w:shd w:val="clear" w:color="auto" w:fill="F2F2F2" w:themeFill="background1" w:themeFillShade="F2"/>
            <w:vAlign w:val="center"/>
          </w:tcPr>
          <w:p w14:paraId="4B1C76CA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 w:rsidRPr="005A21FC">
              <w:rPr>
                <w:rFonts w:cstheme="minorHAnsi"/>
              </w:rPr>
              <w:t>3,60 ± 0,55</w:t>
            </w:r>
          </w:p>
        </w:tc>
      </w:tr>
      <w:tr w:rsidR="000421E8" w:rsidRPr="005A21FC" w14:paraId="261303F3" w14:textId="77777777" w:rsidTr="000D4D21">
        <w:tc>
          <w:tcPr>
            <w:tcW w:w="2161" w:type="dxa"/>
            <w:vMerge/>
            <w:shd w:val="clear" w:color="auto" w:fill="F2F2F2" w:themeFill="background1" w:themeFillShade="F2"/>
            <w:vAlign w:val="center"/>
          </w:tcPr>
          <w:p w14:paraId="698DA5D2" w14:textId="77777777" w:rsidR="000421E8" w:rsidRPr="005A21FC" w:rsidRDefault="000421E8" w:rsidP="000D4D21">
            <w:pPr>
              <w:jc w:val="center"/>
              <w:rPr>
                <w:rFonts w:cstheme="minorHAnsi"/>
                <w:b/>
                <w:i/>
              </w:rPr>
            </w:pPr>
          </w:p>
        </w:tc>
        <w:tc>
          <w:tcPr>
            <w:tcW w:w="2161" w:type="dxa"/>
            <w:shd w:val="clear" w:color="auto" w:fill="F2F2F2" w:themeFill="background1" w:themeFillShade="F2"/>
            <w:vAlign w:val="center"/>
          </w:tcPr>
          <w:p w14:paraId="7A1F60F2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 w:rsidRPr="005A21FC">
              <w:rPr>
                <w:rFonts w:cstheme="minorHAnsi"/>
              </w:rPr>
              <w:t>4 Semanas</w:t>
            </w:r>
          </w:p>
        </w:tc>
        <w:tc>
          <w:tcPr>
            <w:tcW w:w="2161" w:type="dxa"/>
            <w:shd w:val="clear" w:color="auto" w:fill="F2F2F2" w:themeFill="background1" w:themeFillShade="F2"/>
            <w:vAlign w:val="center"/>
          </w:tcPr>
          <w:p w14:paraId="20D72731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 w:rsidRPr="005A21FC">
              <w:rPr>
                <w:rFonts w:cstheme="minorHAnsi"/>
              </w:rPr>
              <w:t>1,45 ± 0,82</w:t>
            </w:r>
          </w:p>
        </w:tc>
        <w:tc>
          <w:tcPr>
            <w:tcW w:w="2161" w:type="dxa"/>
            <w:shd w:val="clear" w:color="auto" w:fill="F2F2F2" w:themeFill="background1" w:themeFillShade="F2"/>
            <w:vAlign w:val="center"/>
          </w:tcPr>
          <w:p w14:paraId="79073F44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 w:rsidRPr="005A21FC">
              <w:rPr>
                <w:rFonts w:cstheme="minorHAnsi"/>
              </w:rPr>
              <w:t>2,86 ± 0,95</w:t>
            </w:r>
          </w:p>
        </w:tc>
      </w:tr>
      <w:tr w:rsidR="000421E8" w:rsidRPr="005A21FC" w14:paraId="5F82A652" w14:textId="77777777" w:rsidTr="000D4D21">
        <w:tc>
          <w:tcPr>
            <w:tcW w:w="2161" w:type="dxa"/>
            <w:vMerge w:val="restart"/>
            <w:vAlign w:val="center"/>
          </w:tcPr>
          <w:p w14:paraId="428B38A6" w14:textId="77777777" w:rsidR="000421E8" w:rsidRPr="005A21FC" w:rsidRDefault="000421E8" w:rsidP="000D4D21">
            <w:pPr>
              <w:jc w:val="center"/>
              <w:rPr>
                <w:rFonts w:cstheme="minorHAnsi"/>
                <w:b/>
                <w:i/>
              </w:rPr>
            </w:pPr>
            <w:r w:rsidRPr="005A21FC">
              <w:rPr>
                <w:rFonts w:cstheme="minorHAnsi"/>
                <w:i/>
              </w:rPr>
              <w:t>Severidade da Regurgitação</w:t>
            </w:r>
          </w:p>
        </w:tc>
        <w:tc>
          <w:tcPr>
            <w:tcW w:w="2161" w:type="dxa"/>
            <w:vAlign w:val="center"/>
          </w:tcPr>
          <w:p w14:paraId="72091B0F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 w:rsidRPr="005A21FC">
              <w:rPr>
                <w:rFonts w:cstheme="minorHAnsi"/>
              </w:rPr>
              <w:t>Início</w:t>
            </w:r>
          </w:p>
        </w:tc>
        <w:tc>
          <w:tcPr>
            <w:tcW w:w="2161" w:type="dxa"/>
            <w:vAlign w:val="center"/>
          </w:tcPr>
          <w:p w14:paraId="625FF7B9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>
              <w:t>2,04 ± 0,</w:t>
            </w:r>
            <w:r w:rsidRPr="005A21FC">
              <w:t>52</w:t>
            </w:r>
          </w:p>
        </w:tc>
        <w:tc>
          <w:tcPr>
            <w:tcW w:w="2161" w:type="dxa"/>
            <w:vAlign w:val="center"/>
          </w:tcPr>
          <w:p w14:paraId="16AF55FE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>
              <w:t>2,10 ± 0,</w:t>
            </w:r>
            <w:r w:rsidRPr="005A21FC">
              <w:t>56</w:t>
            </w:r>
          </w:p>
        </w:tc>
      </w:tr>
      <w:tr w:rsidR="000421E8" w:rsidRPr="005A21FC" w14:paraId="6531D7A9" w14:textId="77777777" w:rsidTr="000D4D21">
        <w:tc>
          <w:tcPr>
            <w:tcW w:w="2161" w:type="dxa"/>
            <w:vMerge/>
            <w:vAlign w:val="center"/>
          </w:tcPr>
          <w:p w14:paraId="323388B5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</w:p>
        </w:tc>
        <w:tc>
          <w:tcPr>
            <w:tcW w:w="2161" w:type="dxa"/>
            <w:vAlign w:val="center"/>
          </w:tcPr>
          <w:p w14:paraId="7E105753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 w:rsidRPr="005A21FC">
              <w:rPr>
                <w:rFonts w:cstheme="minorHAnsi"/>
              </w:rPr>
              <w:t>2 Semanas</w:t>
            </w:r>
          </w:p>
        </w:tc>
        <w:tc>
          <w:tcPr>
            <w:tcW w:w="2161" w:type="dxa"/>
            <w:vAlign w:val="center"/>
          </w:tcPr>
          <w:p w14:paraId="53F3079B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>
              <w:t>1,30 ± 0,</w:t>
            </w:r>
            <w:r w:rsidRPr="005A21FC">
              <w:t>59</w:t>
            </w:r>
          </w:p>
        </w:tc>
        <w:tc>
          <w:tcPr>
            <w:tcW w:w="2161" w:type="dxa"/>
            <w:vAlign w:val="center"/>
          </w:tcPr>
          <w:p w14:paraId="2D77BA46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>
              <w:t>1,</w:t>
            </w:r>
            <w:r w:rsidRPr="005A21FC">
              <w:t>97 ± 0</w:t>
            </w:r>
            <w:r>
              <w:t>,</w:t>
            </w:r>
            <w:r w:rsidRPr="005A21FC">
              <w:t>32</w:t>
            </w:r>
          </w:p>
        </w:tc>
      </w:tr>
      <w:tr w:rsidR="000421E8" w:rsidRPr="005A21FC" w14:paraId="4FE62ADF" w14:textId="77777777" w:rsidTr="000D4D21">
        <w:tc>
          <w:tcPr>
            <w:tcW w:w="2161" w:type="dxa"/>
            <w:vMerge/>
            <w:vAlign w:val="center"/>
          </w:tcPr>
          <w:p w14:paraId="442B4C21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</w:p>
        </w:tc>
        <w:tc>
          <w:tcPr>
            <w:tcW w:w="2161" w:type="dxa"/>
            <w:vAlign w:val="center"/>
          </w:tcPr>
          <w:p w14:paraId="4C1470BE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 w:rsidRPr="005A21FC">
              <w:rPr>
                <w:rFonts w:cstheme="minorHAnsi"/>
              </w:rPr>
              <w:t>4 Semanas</w:t>
            </w:r>
          </w:p>
        </w:tc>
        <w:tc>
          <w:tcPr>
            <w:tcW w:w="2161" w:type="dxa"/>
            <w:vAlign w:val="center"/>
          </w:tcPr>
          <w:p w14:paraId="4736124C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>
              <w:t>1,09 ± 0,</w:t>
            </w:r>
            <w:r w:rsidRPr="005A21FC">
              <w:t>31</w:t>
            </w:r>
          </w:p>
        </w:tc>
        <w:tc>
          <w:tcPr>
            <w:tcW w:w="2161" w:type="dxa"/>
            <w:vAlign w:val="center"/>
          </w:tcPr>
          <w:p w14:paraId="0068CF52" w14:textId="77777777" w:rsidR="000421E8" w:rsidRPr="005A21FC" w:rsidRDefault="000421E8" w:rsidP="000D4D21">
            <w:pPr>
              <w:jc w:val="center"/>
              <w:rPr>
                <w:rFonts w:cstheme="minorHAnsi"/>
                <w:b/>
              </w:rPr>
            </w:pPr>
            <w:r>
              <w:t>1,</w:t>
            </w:r>
            <w:r w:rsidRPr="005A21FC">
              <w:t>93 ± 0</w:t>
            </w:r>
            <w:r>
              <w:t>,</w:t>
            </w:r>
            <w:r w:rsidRPr="005A21FC">
              <w:t>65</w:t>
            </w:r>
          </w:p>
        </w:tc>
      </w:tr>
    </w:tbl>
    <w:p w14:paraId="37AC111A" w14:textId="33E8A6CB" w:rsidR="00B22DA6" w:rsidRDefault="00B22DA6" w:rsidP="000421E8">
      <w:pPr>
        <w:pStyle w:val="Corpo"/>
        <w:spacing w:after="40"/>
        <w:rPr>
          <w:sz w:val="24"/>
        </w:rPr>
      </w:pPr>
    </w:p>
    <w:p w14:paraId="5F18D6A1" w14:textId="77777777" w:rsidR="001828BC" w:rsidRDefault="001828BC" w:rsidP="00097BAD">
      <w:pPr>
        <w:pStyle w:val="Ttulo1"/>
        <w:jc w:val="center"/>
      </w:pPr>
      <w:bookmarkStart w:id="6" w:name="_Toc62720088"/>
      <w:r>
        <w:lastRenderedPageBreak/>
        <w:t>Formulário</w:t>
      </w:r>
      <w:bookmarkEnd w:id="6"/>
    </w:p>
    <w:p w14:paraId="56EEC391" w14:textId="77777777" w:rsidR="001828BC" w:rsidRDefault="001828BC" w:rsidP="001828BC">
      <w:pPr>
        <w:pStyle w:val="Corpo"/>
        <w:spacing w:after="120"/>
      </w:pPr>
    </w:p>
    <w:p w14:paraId="1D47566E" w14:textId="77777777" w:rsidR="001828BC" w:rsidRPr="00C30C20" w:rsidRDefault="001828BC" w:rsidP="001828BC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1828BC" w:rsidRPr="009537E7" w14:paraId="1C20C8A1" w14:textId="77777777" w:rsidTr="000421E8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54CB73A8" w14:textId="0AEA3C17" w:rsidR="001828BC" w:rsidRPr="00C87A84" w:rsidRDefault="000421E8" w:rsidP="000421E8">
            <w:pPr>
              <w:pStyle w:val="Corpo"/>
              <w:spacing w:after="0"/>
              <w:jc w:val="center"/>
              <w:rPr>
                <w:b/>
                <w:color w:val="FFFFFF" w:themeColor="background1"/>
              </w:rPr>
            </w:pPr>
            <w:r w:rsidRPr="000421E8">
              <w:rPr>
                <w:b/>
                <w:color w:val="FFFFFF" w:themeColor="background1"/>
              </w:rPr>
              <w:t>Cápsulas de</w:t>
            </w:r>
            <w:r w:rsidRPr="000421E8">
              <w:rPr>
                <w:b/>
                <w:i/>
                <w:color w:val="FFFFFF" w:themeColor="background1"/>
              </w:rPr>
              <w:t xml:space="preserve"> P. </w:t>
            </w:r>
            <w:proofErr w:type="spellStart"/>
            <w:r w:rsidRPr="000421E8">
              <w:rPr>
                <w:b/>
                <w:i/>
                <w:color w:val="FFFFFF" w:themeColor="background1"/>
              </w:rPr>
              <w:t>emblica</w:t>
            </w:r>
            <w:proofErr w:type="spellEnd"/>
          </w:p>
        </w:tc>
      </w:tr>
      <w:tr w:rsidR="001828BC" w:rsidRPr="009537E7" w14:paraId="70B3DF9D" w14:textId="77777777" w:rsidTr="004727F7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30BD7EBD" w14:textId="2B716E1D" w:rsidR="001828BC" w:rsidRPr="003A6682" w:rsidRDefault="000421E8" w:rsidP="004727F7">
            <w:pPr>
              <w:pStyle w:val="Corpo"/>
            </w:pPr>
            <w:r w:rsidRPr="000421E8">
              <w:rPr>
                <w:bCs/>
                <w:i/>
              </w:rPr>
              <w:t xml:space="preserve">P. </w:t>
            </w:r>
            <w:proofErr w:type="spellStart"/>
            <w:r w:rsidRPr="000421E8">
              <w:rPr>
                <w:bCs/>
                <w:i/>
              </w:rPr>
              <w:t>emblica</w:t>
            </w:r>
            <w:proofErr w:type="spellEnd"/>
            <w:r w:rsidR="001828BC">
              <w:t>.............</w:t>
            </w:r>
            <w:r>
              <w:t>..................</w:t>
            </w:r>
            <w:r w:rsidR="001828BC">
              <w:t xml:space="preserve">..... </w:t>
            </w:r>
            <w:r>
              <w:t>1000</w:t>
            </w:r>
            <w:r w:rsidR="001828BC">
              <w:t xml:space="preserve"> mg</w:t>
            </w:r>
          </w:p>
        </w:tc>
      </w:tr>
      <w:tr w:rsidR="001828BC" w:rsidRPr="009537E7" w14:paraId="6D0C720C" w14:textId="77777777" w:rsidTr="004727F7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0DE6DF2D" w14:textId="77777777" w:rsidR="001828BC" w:rsidRPr="003A6682" w:rsidRDefault="001828BC" w:rsidP="004727F7">
            <w:pPr>
              <w:pStyle w:val="Corpo"/>
            </w:pPr>
            <w:r>
              <w:t>Excipiente qsp............................1 cápsula</w:t>
            </w:r>
          </w:p>
        </w:tc>
      </w:tr>
    </w:tbl>
    <w:p w14:paraId="3D2F4302" w14:textId="77777777" w:rsidR="000421E8" w:rsidRDefault="000421E8" w:rsidP="000421E8">
      <w:pPr>
        <w:pStyle w:val="Corpo"/>
        <w:rPr>
          <w:sz w:val="16"/>
          <w:szCs w:val="16"/>
        </w:rPr>
      </w:pPr>
      <w:r w:rsidRPr="000421E8">
        <w:rPr>
          <w:sz w:val="16"/>
          <w:szCs w:val="16"/>
        </w:rPr>
        <w:t>Administrar 1 cápsula 2 vezes ao dia (após as refeições) ou conforme</w:t>
      </w:r>
    </w:p>
    <w:p w14:paraId="38C1629D" w14:textId="592A7CD1" w:rsidR="000421E8" w:rsidRPr="000421E8" w:rsidRDefault="000421E8" w:rsidP="000421E8">
      <w:pPr>
        <w:pStyle w:val="Corpo"/>
        <w:rPr>
          <w:sz w:val="16"/>
          <w:szCs w:val="16"/>
        </w:rPr>
      </w:pPr>
      <w:r w:rsidRPr="000421E8">
        <w:rPr>
          <w:sz w:val="16"/>
          <w:szCs w:val="16"/>
        </w:rPr>
        <w:t>a orientação médica.</w:t>
      </w:r>
    </w:p>
    <w:p w14:paraId="7F1BBFA9" w14:textId="77777777" w:rsidR="001828BC" w:rsidRDefault="001828BC" w:rsidP="0064783D">
      <w:pPr>
        <w:pStyle w:val="Corpo"/>
        <w:jc w:val="center"/>
        <w:rPr>
          <w:b/>
          <w:i/>
        </w:rPr>
      </w:pPr>
    </w:p>
    <w:p w14:paraId="6694A416" w14:textId="77777777" w:rsidR="001828BC" w:rsidRDefault="001828BC" w:rsidP="0064783D">
      <w:pPr>
        <w:pStyle w:val="Corpo"/>
        <w:jc w:val="center"/>
        <w:rPr>
          <w:b/>
          <w:i/>
        </w:rPr>
      </w:pPr>
    </w:p>
    <w:p w14:paraId="6F67DD32" w14:textId="77777777" w:rsidR="001828BC" w:rsidRDefault="001828BC" w:rsidP="0064783D">
      <w:pPr>
        <w:pStyle w:val="Corpo"/>
        <w:jc w:val="center"/>
        <w:rPr>
          <w:b/>
          <w:i/>
        </w:rPr>
      </w:pPr>
    </w:p>
    <w:p w14:paraId="7E9DB501" w14:textId="77777777" w:rsidR="001828BC" w:rsidRDefault="001828BC" w:rsidP="0064783D">
      <w:pPr>
        <w:pStyle w:val="Corpo"/>
        <w:jc w:val="center"/>
        <w:rPr>
          <w:b/>
          <w:i/>
        </w:rPr>
      </w:pPr>
    </w:p>
    <w:p w14:paraId="0335F2A9" w14:textId="77777777" w:rsidR="001828BC" w:rsidRDefault="001828BC" w:rsidP="0064783D">
      <w:pPr>
        <w:pStyle w:val="Corpo"/>
        <w:jc w:val="center"/>
        <w:rPr>
          <w:b/>
          <w:i/>
        </w:rPr>
      </w:pPr>
    </w:p>
    <w:p w14:paraId="47AAE448" w14:textId="77777777" w:rsidR="001828BC" w:rsidRDefault="001828BC" w:rsidP="0064783D">
      <w:pPr>
        <w:pStyle w:val="Corpo"/>
        <w:jc w:val="center"/>
        <w:rPr>
          <w:b/>
          <w:i/>
        </w:rPr>
      </w:pPr>
    </w:p>
    <w:p w14:paraId="0204826B" w14:textId="77777777" w:rsidR="001828BC" w:rsidRDefault="001828BC" w:rsidP="0064783D">
      <w:pPr>
        <w:pStyle w:val="Corpo"/>
        <w:jc w:val="center"/>
        <w:rPr>
          <w:b/>
          <w:i/>
        </w:rPr>
      </w:pPr>
    </w:p>
    <w:p w14:paraId="020BE857" w14:textId="77777777" w:rsidR="001828BC" w:rsidRDefault="001828BC" w:rsidP="0064783D">
      <w:pPr>
        <w:pStyle w:val="Corpo"/>
        <w:jc w:val="center"/>
        <w:rPr>
          <w:b/>
          <w:i/>
        </w:rPr>
      </w:pPr>
    </w:p>
    <w:p w14:paraId="1DDCFE31" w14:textId="77777777" w:rsidR="001828BC" w:rsidRDefault="001828BC" w:rsidP="0064783D">
      <w:pPr>
        <w:pStyle w:val="Corpo"/>
        <w:jc w:val="center"/>
        <w:rPr>
          <w:b/>
          <w:i/>
        </w:rPr>
      </w:pPr>
    </w:p>
    <w:p w14:paraId="42106B32" w14:textId="77777777" w:rsidR="001828BC" w:rsidRDefault="001828BC" w:rsidP="0064783D">
      <w:pPr>
        <w:pStyle w:val="Corpo"/>
        <w:jc w:val="center"/>
        <w:rPr>
          <w:b/>
          <w:i/>
        </w:rPr>
      </w:pPr>
    </w:p>
    <w:p w14:paraId="0AED47B7" w14:textId="77777777" w:rsidR="001828BC" w:rsidRDefault="001828BC" w:rsidP="0064783D">
      <w:pPr>
        <w:pStyle w:val="Corpo"/>
        <w:jc w:val="center"/>
        <w:rPr>
          <w:b/>
          <w:i/>
        </w:rPr>
      </w:pPr>
    </w:p>
    <w:p w14:paraId="4BE4F632" w14:textId="77777777" w:rsidR="001828BC" w:rsidRDefault="001828BC" w:rsidP="0064783D">
      <w:pPr>
        <w:pStyle w:val="Corpo"/>
        <w:jc w:val="center"/>
        <w:rPr>
          <w:b/>
          <w:i/>
        </w:rPr>
      </w:pPr>
    </w:p>
    <w:p w14:paraId="29C5B747" w14:textId="77777777" w:rsidR="001828BC" w:rsidRDefault="001828BC" w:rsidP="0064783D">
      <w:pPr>
        <w:pStyle w:val="Corpo"/>
        <w:jc w:val="center"/>
        <w:rPr>
          <w:b/>
          <w:i/>
        </w:rPr>
      </w:pPr>
    </w:p>
    <w:p w14:paraId="2114F3D7" w14:textId="77777777" w:rsidR="001828BC" w:rsidRDefault="001828BC" w:rsidP="0064783D">
      <w:pPr>
        <w:pStyle w:val="Corpo"/>
        <w:jc w:val="center"/>
        <w:rPr>
          <w:b/>
          <w:i/>
        </w:rPr>
      </w:pPr>
    </w:p>
    <w:p w14:paraId="3BDB38CD" w14:textId="77777777" w:rsidR="001828BC" w:rsidRDefault="001828BC" w:rsidP="0064783D">
      <w:pPr>
        <w:pStyle w:val="Corpo"/>
        <w:jc w:val="center"/>
        <w:rPr>
          <w:b/>
          <w:i/>
        </w:rPr>
      </w:pPr>
    </w:p>
    <w:p w14:paraId="641EE511" w14:textId="7445827A" w:rsidR="001828BC" w:rsidRDefault="003109FD" w:rsidP="003109FD">
      <w:pPr>
        <w:pStyle w:val="Corpo"/>
        <w:tabs>
          <w:tab w:val="left" w:pos="4806"/>
        </w:tabs>
        <w:jc w:val="left"/>
        <w:rPr>
          <w:b/>
          <w:i/>
        </w:rPr>
      </w:pPr>
      <w:r>
        <w:rPr>
          <w:b/>
          <w:i/>
        </w:rPr>
        <w:tab/>
      </w:r>
    </w:p>
    <w:p w14:paraId="29AB8945" w14:textId="180C145C" w:rsidR="00C8347C" w:rsidRDefault="00C8347C" w:rsidP="003109FD">
      <w:pPr>
        <w:pStyle w:val="Corpo"/>
        <w:tabs>
          <w:tab w:val="left" w:pos="4806"/>
        </w:tabs>
        <w:jc w:val="left"/>
        <w:rPr>
          <w:b/>
          <w:i/>
        </w:rPr>
      </w:pPr>
    </w:p>
    <w:p w14:paraId="2275CF96" w14:textId="1CA96FE2" w:rsidR="00C8347C" w:rsidRDefault="00C8347C" w:rsidP="003109FD">
      <w:pPr>
        <w:pStyle w:val="Corpo"/>
        <w:tabs>
          <w:tab w:val="left" w:pos="4806"/>
        </w:tabs>
        <w:jc w:val="left"/>
        <w:rPr>
          <w:b/>
          <w:i/>
        </w:rPr>
      </w:pPr>
    </w:p>
    <w:p w14:paraId="2B35E208" w14:textId="4D2D17D6" w:rsidR="00C8347C" w:rsidRDefault="00C8347C" w:rsidP="003109FD">
      <w:pPr>
        <w:pStyle w:val="Corpo"/>
        <w:tabs>
          <w:tab w:val="left" w:pos="4806"/>
        </w:tabs>
        <w:jc w:val="left"/>
        <w:rPr>
          <w:b/>
          <w:i/>
        </w:rPr>
      </w:pPr>
    </w:p>
    <w:p w14:paraId="55F838CB" w14:textId="2EA7AB99" w:rsidR="00C8347C" w:rsidRDefault="00C8347C" w:rsidP="003109FD">
      <w:pPr>
        <w:pStyle w:val="Corpo"/>
        <w:tabs>
          <w:tab w:val="left" w:pos="4806"/>
        </w:tabs>
        <w:jc w:val="left"/>
        <w:rPr>
          <w:b/>
          <w:i/>
        </w:rPr>
      </w:pPr>
    </w:p>
    <w:p w14:paraId="716EDCFA" w14:textId="45205F34" w:rsidR="00C8347C" w:rsidRDefault="00C8347C" w:rsidP="003109FD">
      <w:pPr>
        <w:pStyle w:val="Corpo"/>
        <w:tabs>
          <w:tab w:val="left" w:pos="4806"/>
        </w:tabs>
        <w:jc w:val="left"/>
        <w:rPr>
          <w:b/>
          <w:i/>
        </w:rPr>
      </w:pPr>
    </w:p>
    <w:p w14:paraId="05F11573" w14:textId="0CD0A22A" w:rsidR="00C8347C" w:rsidRDefault="00C8347C" w:rsidP="003109FD">
      <w:pPr>
        <w:pStyle w:val="Corpo"/>
        <w:tabs>
          <w:tab w:val="left" w:pos="4806"/>
        </w:tabs>
        <w:jc w:val="left"/>
        <w:rPr>
          <w:b/>
          <w:i/>
        </w:rPr>
      </w:pPr>
    </w:p>
    <w:p w14:paraId="3AE9E060" w14:textId="77777777" w:rsidR="00C8347C" w:rsidRDefault="00C8347C" w:rsidP="003109FD">
      <w:pPr>
        <w:pStyle w:val="Corpo"/>
        <w:tabs>
          <w:tab w:val="left" w:pos="4806"/>
        </w:tabs>
        <w:jc w:val="left"/>
        <w:rPr>
          <w:b/>
          <w:i/>
        </w:rPr>
      </w:pPr>
    </w:p>
    <w:p w14:paraId="612083D1" w14:textId="77777777" w:rsidR="003109FD" w:rsidRDefault="003109FD" w:rsidP="003109FD">
      <w:pPr>
        <w:pStyle w:val="Corpo"/>
        <w:tabs>
          <w:tab w:val="left" w:pos="4806"/>
        </w:tabs>
        <w:jc w:val="left"/>
        <w:rPr>
          <w:b/>
          <w:i/>
        </w:rPr>
      </w:pPr>
    </w:p>
    <w:p w14:paraId="104699CA" w14:textId="77777777" w:rsidR="001828BC" w:rsidRDefault="001828BC" w:rsidP="0064783D">
      <w:pPr>
        <w:pStyle w:val="Corpo"/>
        <w:jc w:val="center"/>
        <w:rPr>
          <w:b/>
          <w:i/>
        </w:rPr>
      </w:pPr>
    </w:p>
    <w:bookmarkEnd w:id="2"/>
    <w:bookmarkEnd w:id="3"/>
    <w:p w14:paraId="34564CF0" w14:textId="6DD26322" w:rsidR="000421E8" w:rsidRDefault="000421E8" w:rsidP="00B70169">
      <w:pPr>
        <w:pStyle w:val="Corpo"/>
        <w:spacing w:line="276" w:lineRule="auto"/>
        <w:rPr>
          <w:b/>
        </w:rPr>
      </w:pPr>
    </w:p>
    <w:p w14:paraId="3A984E42" w14:textId="13496788" w:rsidR="000421E8" w:rsidRDefault="000421E8" w:rsidP="00D32086">
      <w:pPr>
        <w:pStyle w:val="Ttulo1"/>
        <w:jc w:val="center"/>
      </w:pPr>
      <w:bookmarkStart w:id="7" w:name="_Toc62720089"/>
      <w:proofErr w:type="spellStart"/>
      <w:r w:rsidRPr="000421E8">
        <w:lastRenderedPageBreak/>
        <w:t>Psyllium</w:t>
      </w:r>
      <w:bookmarkEnd w:id="7"/>
      <w:proofErr w:type="spellEnd"/>
    </w:p>
    <w:p w14:paraId="27145F1D" w14:textId="2D6C9B8D" w:rsidR="000421E8" w:rsidRPr="000421E8" w:rsidRDefault="000421E8" w:rsidP="000421E8">
      <w:pPr>
        <w:pStyle w:val="Subtitulocorpo"/>
        <w:rPr>
          <w:b w:val="0"/>
          <w:iCs/>
          <w:color w:val="404040" w:themeColor="text1" w:themeTint="BF"/>
          <w:sz w:val="24"/>
          <w:szCs w:val="24"/>
        </w:rPr>
      </w:pPr>
      <w:r w:rsidRPr="000421E8">
        <w:rPr>
          <w:iCs/>
        </w:rPr>
        <w:t>Fibras Alimentares são Benéficas em Pacientes com a Doença do Refluxo Gastroesofágico</w:t>
      </w:r>
    </w:p>
    <w:p w14:paraId="394EE67F" w14:textId="77777777" w:rsidR="000421E8" w:rsidRDefault="000421E8" w:rsidP="000421E8">
      <w:pPr>
        <w:pStyle w:val="Subtitulocorpo"/>
        <w:jc w:val="both"/>
        <w:rPr>
          <w:b w:val="0"/>
          <w:bCs/>
          <w:color w:val="404040" w:themeColor="text1" w:themeTint="BF"/>
          <w:sz w:val="24"/>
          <w:szCs w:val="24"/>
        </w:rPr>
      </w:pPr>
    </w:p>
    <w:p w14:paraId="47D654A7" w14:textId="77777777" w:rsidR="000421E8" w:rsidRPr="000421E8" w:rsidRDefault="000421E8" w:rsidP="000421E8">
      <w:pPr>
        <w:pStyle w:val="Subtitulocorpo"/>
        <w:rPr>
          <w:bCs/>
          <w:color w:val="404040" w:themeColor="text1" w:themeTint="BF"/>
          <w:sz w:val="24"/>
          <w:szCs w:val="24"/>
        </w:rPr>
      </w:pPr>
    </w:p>
    <w:p w14:paraId="047A58BF" w14:textId="77777777" w:rsidR="000421E8" w:rsidRPr="000421E8" w:rsidRDefault="000421E8" w:rsidP="000421E8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  <w:r w:rsidRPr="000421E8">
        <w:rPr>
          <w:b w:val="0"/>
          <w:color w:val="404040" w:themeColor="text1" w:themeTint="BF"/>
          <w:sz w:val="24"/>
          <w:szCs w:val="24"/>
        </w:rPr>
        <w:t xml:space="preserve">Esse estudo prospectivo teve como objetivo avaliar os efeitos da fibra alimentar no refluxo gastroesofágico, acidez esofágica, pressão do esfíncter esofágico inferior e manifestações clínicas da doença do refluxo gastroesofágico não erosiva em pacientes com baixo consumo de fibra alimentar </w:t>
      </w:r>
      <w:r w:rsidRPr="000421E8">
        <w:rPr>
          <w:b w:val="0"/>
          <w:color w:val="404040" w:themeColor="text1" w:themeTint="BF"/>
          <w:sz w:val="24"/>
          <w:szCs w:val="24"/>
          <w:lang w:val="en-US"/>
        </w:rPr>
        <w:fldChar w:fldCharType="begin">
          <w:fldData xml:space="preserve">PEVuZE5vdGU+PENpdGU+PEF1dGhvcj5Nb3Jvem92PC9BdXRob3I+PFllYXI+MjAxODwvWWVhcj48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</w:fldData>
        </w:fldChar>
      </w:r>
      <w:r w:rsidRPr="000421E8">
        <w:rPr>
          <w:b w:val="0"/>
          <w:color w:val="404040" w:themeColor="text1" w:themeTint="BF"/>
          <w:sz w:val="24"/>
          <w:szCs w:val="24"/>
        </w:rPr>
        <w:instrText xml:space="preserve"> ADDIN EN.CITE </w:instrText>
      </w:r>
      <w:r w:rsidRPr="000421E8">
        <w:rPr>
          <w:b w:val="0"/>
          <w:color w:val="404040" w:themeColor="text1" w:themeTint="BF"/>
          <w:sz w:val="24"/>
          <w:szCs w:val="24"/>
          <w:lang w:val="en-US"/>
        </w:rPr>
        <w:fldChar w:fldCharType="begin">
          <w:fldData xml:space="preserve">PEVuZE5vdGU+PENpdGU+PEF1dGhvcj5Nb3Jvem92PC9BdXRob3I+PFllYXI+MjAxODwvWWVhcj48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</w:fldData>
        </w:fldChar>
      </w:r>
      <w:r w:rsidRPr="000421E8">
        <w:rPr>
          <w:b w:val="0"/>
          <w:color w:val="404040" w:themeColor="text1" w:themeTint="BF"/>
          <w:sz w:val="24"/>
          <w:szCs w:val="24"/>
        </w:rPr>
        <w:instrText xml:space="preserve"> ADDIN EN.CITE.DATA </w:instrText>
      </w:r>
      <w:r w:rsidRPr="000421E8">
        <w:rPr>
          <w:b w:val="0"/>
          <w:color w:val="404040" w:themeColor="text1" w:themeTint="BF"/>
          <w:sz w:val="24"/>
          <w:szCs w:val="24"/>
        </w:rPr>
      </w:r>
      <w:r w:rsidRPr="000421E8">
        <w:rPr>
          <w:b w:val="0"/>
          <w:color w:val="404040" w:themeColor="text1" w:themeTint="BF"/>
          <w:sz w:val="24"/>
          <w:szCs w:val="24"/>
        </w:rPr>
        <w:fldChar w:fldCharType="end"/>
      </w:r>
      <w:r w:rsidRPr="000421E8">
        <w:rPr>
          <w:b w:val="0"/>
          <w:color w:val="404040" w:themeColor="text1" w:themeTint="BF"/>
          <w:sz w:val="24"/>
          <w:szCs w:val="24"/>
          <w:lang w:val="en-US"/>
        </w:rPr>
      </w:r>
      <w:r w:rsidRPr="000421E8">
        <w:rPr>
          <w:b w:val="0"/>
          <w:color w:val="404040" w:themeColor="text1" w:themeTint="BF"/>
          <w:sz w:val="24"/>
          <w:szCs w:val="24"/>
          <w:lang w:val="en-US"/>
        </w:rPr>
        <w:fldChar w:fldCharType="separate"/>
      </w:r>
      <w:r w:rsidRPr="000421E8">
        <w:rPr>
          <w:b w:val="0"/>
          <w:color w:val="404040" w:themeColor="text1" w:themeTint="BF"/>
          <w:sz w:val="24"/>
          <w:szCs w:val="24"/>
        </w:rPr>
        <w:t>(Morozov</w:t>
      </w:r>
      <w:r w:rsidRPr="000421E8">
        <w:rPr>
          <w:b w:val="0"/>
          <w:i/>
          <w:color w:val="404040" w:themeColor="text1" w:themeTint="BF"/>
          <w:sz w:val="24"/>
          <w:szCs w:val="24"/>
        </w:rPr>
        <w:t xml:space="preserve"> et al.</w:t>
      </w:r>
      <w:r w:rsidRPr="000421E8">
        <w:rPr>
          <w:b w:val="0"/>
          <w:color w:val="404040" w:themeColor="text1" w:themeTint="BF"/>
          <w:sz w:val="24"/>
          <w:szCs w:val="24"/>
        </w:rPr>
        <w:t>, 2018)</w:t>
      </w:r>
      <w:r w:rsidRPr="000421E8">
        <w:rPr>
          <w:b w:val="0"/>
          <w:color w:val="404040" w:themeColor="text1" w:themeTint="BF"/>
          <w:sz w:val="24"/>
          <w:szCs w:val="24"/>
        </w:rPr>
        <w:fldChar w:fldCharType="end"/>
      </w:r>
      <w:r w:rsidRPr="000421E8">
        <w:rPr>
          <w:b w:val="0"/>
          <w:color w:val="404040" w:themeColor="text1" w:themeTint="BF"/>
          <w:sz w:val="24"/>
          <w:szCs w:val="24"/>
        </w:rPr>
        <w:t>.</w:t>
      </w:r>
    </w:p>
    <w:p w14:paraId="15167603" w14:textId="77777777" w:rsidR="000421E8" w:rsidRDefault="000421E8" w:rsidP="000421E8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65856" behindDoc="0" locked="0" layoutInCell="1" allowOverlap="1" wp14:anchorId="0E30898F" wp14:editId="6C73BC37">
                <wp:simplePos x="0" y="0"/>
                <wp:positionH relativeFrom="margin">
                  <wp:align>right</wp:align>
                </wp:positionH>
                <wp:positionV relativeFrom="paragraph">
                  <wp:posOffset>131445</wp:posOffset>
                </wp:positionV>
                <wp:extent cx="5372100" cy="477672"/>
                <wp:effectExtent l="0" t="0" r="19050" b="17780"/>
                <wp:wrapNone/>
                <wp:docPr id="612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477672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FB53E1B" w14:textId="77777777" w:rsidR="005D1916" w:rsidRPr="000421E8" w:rsidRDefault="005D1916" w:rsidP="000421E8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 w:rsidRPr="000421E8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Para isso, 30 pacientes com</w:t>
                            </w:r>
                            <w:r w:rsidRPr="000421E8">
                              <w:rPr>
                                <w:rFonts w:ascii="Swis721 Th BT" w:hAnsi="Swis721 Th BT"/>
                                <w:b/>
                                <w:sz w:val="23"/>
                                <w:szCs w:val="23"/>
                              </w:rPr>
                              <w:t xml:space="preserve"> </w:t>
                            </w:r>
                            <w:r w:rsidRPr="000421E8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DRGE não erosiva com baixa ingestão de fibras dietéticas foram selecionados para receberem durante 10 dias: </w:t>
                            </w:r>
                          </w:p>
                          <w:p w14:paraId="5DE839B6" w14:textId="77777777" w:rsidR="005D1916" w:rsidRPr="009D65A4" w:rsidRDefault="005D1916" w:rsidP="000421E8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E30898F" id="_x0000_s1029" type="#_x0000_t202" style="position:absolute;left:0;text-align:left;margin-left:371.8pt;margin-top:10.35pt;width:423pt;height:37.6pt;z-index:25266585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" fillcolor="white [3212]" strokecolor="#0070c0">
                <v:textbox>
                  <w:txbxContent>
                    <w:p w14:paraId="1FB53E1B" w14:textId="77777777" w:rsidR="005D1916" w:rsidRPr="000421E8" w:rsidRDefault="005D1916" w:rsidP="000421E8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 w:rsidRPr="000421E8">
                        <w:rPr>
                          <w:rFonts w:ascii="Swis721 Th BT" w:hAnsi="Swis721 Th BT"/>
                          <w:sz w:val="23"/>
                          <w:szCs w:val="23"/>
                        </w:rPr>
                        <w:t>Para isso, 30 pacientes com</w:t>
                      </w:r>
                      <w:r w:rsidRPr="000421E8">
                        <w:rPr>
                          <w:rFonts w:ascii="Swis721 Th BT" w:hAnsi="Swis721 Th BT"/>
                          <w:b/>
                          <w:sz w:val="23"/>
                          <w:szCs w:val="23"/>
                        </w:rPr>
                        <w:t xml:space="preserve"> </w:t>
                      </w:r>
                      <w:r w:rsidRPr="000421E8"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DRGE não erosiva com baixa ingestão de fibras dietéticas foram selecionados para receberem durante 10 dias: </w:t>
                      </w:r>
                    </w:p>
                    <w:p w14:paraId="5DE839B6" w14:textId="77777777" w:rsidR="005D1916" w:rsidRPr="009D65A4" w:rsidRDefault="005D1916" w:rsidP="000421E8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19BA02B2" w14:textId="6C923867" w:rsidR="000421E8" w:rsidRDefault="000421E8" w:rsidP="000421E8">
      <w:pPr>
        <w:pStyle w:val="Corpo"/>
      </w:pPr>
    </w:p>
    <w:p w14:paraId="676FC55C" w14:textId="74F3B97C" w:rsidR="000421E8" w:rsidRDefault="000421E8" w:rsidP="000421E8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66880" behindDoc="0" locked="0" layoutInCell="1" allowOverlap="1" wp14:anchorId="11A9FD2C" wp14:editId="209CA4BB">
                <wp:simplePos x="0" y="0"/>
                <wp:positionH relativeFrom="margin">
                  <wp:posOffset>2707640</wp:posOffset>
                </wp:positionH>
                <wp:positionV relativeFrom="paragraph">
                  <wp:posOffset>196253</wp:posOffset>
                </wp:positionV>
                <wp:extent cx="226695" cy="138430"/>
                <wp:effectExtent l="0" t="0" r="1905" b="0"/>
                <wp:wrapNone/>
                <wp:docPr id="614" name="Triângulo isósceles 6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3B1924D" id="Triângulo isósceles 614" o:spid="_x0000_s1026" type="#_x0000_t5" style="position:absolute;margin-left:213.2pt;margin-top:15.45pt;width:17.85pt;height:10.9pt;flip:y;z-index:25266688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" fillcolor="#d8d8d8 [2732]" stroked="f">
                <w10:wrap anchorx="margin"/>
              </v:shape>
            </w:pict>
          </mc:Fallback>
        </mc:AlternateContent>
      </w:r>
    </w:p>
    <w:p w14:paraId="45F357DA" w14:textId="747E8976" w:rsidR="000421E8" w:rsidRDefault="000421E8" w:rsidP="000421E8">
      <w:pPr>
        <w:pStyle w:val="Corpo"/>
      </w:pPr>
    </w:p>
    <w:p w14:paraId="237E2295" w14:textId="451FB425" w:rsidR="000421E8" w:rsidRDefault="000421E8" w:rsidP="000421E8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64832" behindDoc="0" locked="0" layoutInCell="1" allowOverlap="1" wp14:anchorId="2C9F7391" wp14:editId="0536BB15">
                <wp:simplePos x="0" y="0"/>
                <wp:positionH relativeFrom="margin">
                  <wp:posOffset>1798955</wp:posOffset>
                </wp:positionH>
                <wp:positionV relativeFrom="paragraph">
                  <wp:posOffset>125730</wp:posOffset>
                </wp:positionV>
                <wp:extent cx="2046605" cy="900430"/>
                <wp:effectExtent l="0" t="0" r="10795" b="19050"/>
                <wp:wrapNone/>
                <wp:docPr id="616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0043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B4F82C9" w14:textId="77777777" w:rsidR="005D1916" w:rsidRDefault="005D1916" w:rsidP="001E4A3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7DCB876A" w14:textId="15A94F2F" w:rsidR="005D1916" w:rsidRPr="001E4A3E" w:rsidRDefault="005D1916" w:rsidP="001E4A3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1E4A3E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Psyllium</w:t>
                            </w:r>
                            <w:proofErr w:type="spellEnd"/>
                            <w:r w:rsidRPr="001E4A3E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5g</w:t>
                            </w:r>
                          </w:p>
                          <w:p w14:paraId="0416EF36" w14:textId="77777777" w:rsidR="005D1916" w:rsidRPr="001E4A3E" w:rsidRDefault="005D1916" w:rsidP="001E4A3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1E4A3E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3 vezes ao dia</w:t>
                            </w:r>
                          </w:p>
                          <w:p w14:paraId="5AF0A42F" w14:textId="7EE3AE46" w:rsidR="005D1916" w:rsidRPr="00086CFC" w:rsidRDefault="005D1916" w:rsidP="001E4A3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C9F7391" id="_x0000_s1030" type="#_x0000_t202" style="position:absolute;left:0;text-align:left;margin-left:141.65pt;margin-top:9.9pt;width:161.15pt;height:70.9pt;z-index:25266483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" fillcolor="#0070c0" strokecolor="#0070c0">
                <v:textbox>
                  <w:txbxContent>
                    <w:p w14:paraId="1B4F82C9" w14:textId="77777777" w:rsidR="005D1916" w:rsidRDefault="005D1916" w:rsidP="001E4A3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7DCB876A" w14:textId="15A94F2F" w:rsidR="005D1916" w:rsidRPr="001E4A3E" w:rsidRDefault="005D1916" w:rsidP="001E4A3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1E4A3E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Psyllium</w:t>
                      </w:r>
                      <w:proofErr w:type="spellEnd"/>
                      <w:r w:rsidRPr="001E4A3E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 xml:space="preserve"> 5g</w:t>
                      </w:r>
                    </w:p>
                    <w:p w14:paraId="0416EF36" w14:textId="77777777" w:rsidR="005D1916" w:rsidRPr="001E4A3E" w:rsidRDefault="005D1916" w:rsidP="001E4A3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1E4A3E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3 vezes ao dia</w:t>
                      </w:r>
                    </w:p>
                    <w:p w14:paraId="5AF0A42F" w14:textId="7EE3AE46" w:rsidR="005D1916" w:rsidRPr="00086CFC" w:rsidRDefault="005D1916" w:rsidP="001E4A3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3901868C" w14:textId="77777777" w:rsidR="000421E8" w:rsidRDefault="000421E8" w:rsidP="000421E8">
      <w:pPr>
        <w:pStyle w:val="Corpo"/>
      </w:pPr>
    </w:p>
    <w:p w14:paraId="0A93693A" w14:textId="77777777" w:rsidR="000421E8" w:rsidRDefault="000421E8" w:rsidP="000421E8">
      <w:pPr>
        <w:pStyle w:val="Corpo"/>
      </w:pPr>
    </w:p>
    <w:p w14:paraId="54388AAB" w14:textId="77777777" w:rsidR="000421E8" w:rsidRDefault="000421E8" w:rsidP="000421E8">
      <w:pPr>
        <w:pStyle w:val="Corpo"/>
      </w:pPr>
    </w:p>
    <w:p w14:paraId="182CAF98" w14:textId="77777777" w:rsidR="000421E8" w:rsidRPr="0064783D" w:rsidRDefault="000421E8" w:rsidP="000421E8">
      <w:pPr>
        <w:pStyle w:val="Corpo"/>
        <w:rPr>
          <w:sz w:val="20"/>
          <w:szCs w:val="23"/>
        </w:rPr>
      </w:pPr>
    </w:p>
    <w:p w14:paraId="05591C29" w14:textId="77777777" w:rsidR="000421E8" w:rsidRPr="00423361" w:rsidRDefault="000421E8" w:rsidP="000421E8">
      <w:pPr>
        <w:pStyle w:val="Corpo"/>
        <w:spacing w:before="120" w:after="0"/>
        <w:ind w:left="405"/>
        <w:rPr>
          <w:sz w:val="20"/>
          <w:szCs w:val="23"/>
        </w:rPr>
      </w:pPr>
    </w:p>
    <w:p w14:paraId="4699FE60" w14:textId="77777777" w:rsidR="000421E8" w:rsidRPr="00C72C0B" w:rsidRDefault="000421E8" w:rsidP="000421E8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1CC08C88" w14:textId="77777777" w:rsidR="000421E8" w:rsidRPr="00714E9A" w:rsidRDefault="000421E8" w:rsidP="000421E8">
      <w:pPr>
        <w:pStyle w:val="Corpo"/>
        <w:rPr>
          <w:sz w:val="16"/>
          <w:szCs w:val="16"/>
        </w:rPr>
      </w:pPr>
    </w:p>
    <w:p w14:paraId="3CA3EFEC" w14:textId="7EB3E3F1" w:rsidR="001E4A3E" w:rsidRPr="001E4A3E" w:rsidRDefault="001E4A3E" w:rsidP="001E4A3E">
      <w:pPr>
        <w:pStyle w:val="PargrafodaLista"/>
        <w:numPr>
          <w:ilvl w:val="0"/>
          <w:numId w:val="1"/>
        </w:numPr>
        <w:jc w:val="both"/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  <w:r w:rsidRPr="001E4A3E">
        <w:rPr>
          <w:rFonts w:ascii="Swis721 Th BT" w:eastAsia="MS Mincho" w:hAnsi="Swis721 Th BT"/>
          <w:color w:val="404040" w:themeColor="text1" w:themeTint="BF"/>
          <w:sz w:val="23"/>
          <w:szCs w:val="23"/>
        </w:rPr>
        <w:t xml:space="preserve">O número de pacientes com azia foi menor (93,3% no início </w:t>
      </w:r>
      <w:r w:rsidRPr="001E4A3E">
        <w:rPr>
          <w:rFonts w:ascii="Swis721 Th BT" w:eastAsia="MS Mincho" w:hAnsi="Swis721 Th BT"/>
          <w:i/>
          <w:color w:val="404040" w:themeColor="text1" w:themeTint="BF"/>
          <w:sz w:val="23"/>
          <w:szCs w:val="23"/>
        </w:rPr>
        <w:t>versus</w:t>
      </w:r>
      <w:r w:rsidRPr="001E4A3E">
        <w:rPr>
          <w:rFonts w:ascii="Swis721 Th BT" w:eastAsia="MS Mincho" w:hAnsi="Swis721 Th BT"/>
          <w:color w:val="404040" w:themeColor="text1" w:themeTint="BF"/>
          <w:sz w:val="23"/>
          <w:szCs w:val="23"/>
        </w:rPr>
        <w:t xml:space="preserve"> 40% no final do estudo, P &lt;0,001) e o escore GERD-Q diminuiu (média ± DP: 10,9 ± 1,7 </w:t>
      </w:r>
      <w:proofErr w:type="spellStart"/>
      <w:r w:rsidRPr="001E4A3E">
        <w:rPr>
          <w:rFonts w:ascii="Swis721 Th BT" w:eastAsia="MS Mincho" w:hAnsi="Swis721 Th BT"/>
          <w:color w:val="404040" w:themeColor="text1" w:themeTint="BF"/>
          <w:sz w:val="23"/>
          <w:szCs w:val="23"/>
        </w:rPr>
        <w:t>vs</w:t>
      </w:r>
      <w:proofErr w:type="spellEnd"/>
      <w:r w:rsidRPr="001E4A3E">
        <w:rPr>
          <w:rFonts w:ascii="Swis721 Th BT" w:eastAsia="MS Mincho" w:hAnsi="Swis721 Th BT"/>
          <w:color w:val="404040" w:themeColor="text1" w:themeTint="BF"/>
          <w:sz w:val="23"/>
          <w:szCs w:val="23"/>
        </w:rPr>
        <w:t xml:space="preserve"> 6,0 ± 2,3, P &lt;0,001) após o período de tratamento;</w:t>
      </w:r>
    </w:p>
    <w:p w14:paraId="78380507" w14:textId="5829DE56" w:rsidR="001E4A3E" w:rsidRPr="001E4A3E" w:rsidRDefault="001E4A3E" w:rsidP="001E4A3E">
      <w:pPr>
        <w:pStyle w:val="PargrafodaLista"/>
        <w:numPr>
          <w:ilvl w:val="0"/>
          <w:numId w:val="1"/>
        </w:numPr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  <w:r w:rsidRPr="001E4A3E">
        <w:rPr>
          <w:rFonts w:ascii="Swis721 Th BT" w:eastAsia="MS Mincho" w:hAnsi="Swis721 Th BT"/>
          <w:color w:val="404040" w:themeColor="text1" w:themeTint="BF"/>
          <w:sz w:val="23"/>
          <w:szCs w:val="23"/>
        </w:rPr>
        <w:t>A pressão mínima do esfíncter esofágico inferior em repouso (EEI) aumentou de 5,41 ± 10,1 para 11,3 ± 9,4 mmHg (P = 0,023), contudo</w:t>
      </w:r>
      <w:r w:rsidR="00027E3E">
        <w:rPr>
          <w:rFonts w:ascii="Swis721 Th BT" w:eastAsia="MS Mincho" w:hAnsi="Swis721 Th BT"/>
          <w:color w:val="404040" w:themeColor="text1" w:themeTint="BF"/>
          <w:sz w:val="23"/>
          <w:szCs w:val="23"/>
        </w:rPr>
        <w:t>,</w:t>
      </w:r>
      <w:r w:rsidRPr="001E4A3E">
        <w:rPr>
          <w:rFonts w:ascii="Swis721 Th BT" w:eastAsia="MS Mincho" w:hAnsi="Swis721 Th BT"/>
          <w:color w:val="404040" w:themeColor="text1" w:themeTint="BF"/>
          <w:sz w:val="23"/>
          <w:szCs w:val="23"/>
        </w:rPr>
        <w:t xml:space="preserve"> nenhuma alteração na pressão residual do EEI e na pressão média de repouso foi encontrada;</w:t>
      </w:r>
    </w:p>
    <w:p w14:paraId="1825C4A6" w14:textId="505C1CD9" w:rsidR="001E4A3E" w:rsidRPr="001E4A3E" w:rsidRDefault="001E4A3E" w:rsidP="001E4A3E">
      <w:pPr>
        <w:pStyle w:val="PargrafodaLista"/>
        <w:numPr>
          <w:ilvl w:val="0"/>
          <w:numId w:val="1"/>
        </w:numPr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  <w:r w:rsidRPr="001E4A3E">
        <w:rPr>
          <w:rFonts w:ascii="Swis721 Th BT" w:eastAsia="MS Mincho" w:hAnsi="Swis721 Th BT"/>
          <w:color w:val="404040" w:themeColor="text1" w:themeTint="BF"/>
          <w:sz w:val="23"/>
          <w:szCs w:val="23"/>
        </w:rPr>
        <w:t xml:space="preserve">O número total de refluxos gastroesofágicos (RGE) diminuiu de 67,9 ± 17,7 para 42,4 ± 13,5 </w:t>
      </w:r>
      <w:proofErr w:type="gramStart"/>
      <w:r w:rsidRPr="001E4A3E">
        <w:rPr>
          <w:rFonts w:ascii="Swis721 Th BT" w:eastAsia="MS Mincho" w:hAnsi="Swis721 Th BT"/>
          <w:color w:val="404040" w:themeColor="text1" w:themeTint="BF"/>
          <w:sz w:val="23"/>
          <w:szCs w:val="23"/>
        </w:rPr>
        <w:t>( P</w:t>
      </w:r>
      <w:proofErr w:type="gramEnd"/>
      <w:r w:rsidRPr="001E4A3E">
        <w:rPr>
          <w:rFonts w:ascii="Swis721 Th BT" w:eastAsia="MS Mincho" w:hAnsi="Swis721 Th BT"/>
          <w:color w:val="404040" w:themeColor="text1" w:themeTint="BF"/>
          <w:sz w:val="23"/>
          <w:szCs w:val="23"/>
        </w:rPr>
        <w:t>&lt;0,001)</w:t>
      </w:r>
      <w:r w:rsidR="00B223B0">
        <w:rPr>
          <w:rFonts w:ascii="Swis721 Th BT" w:eastAsia="MS Mincho" w:hAnsi="Swis721 Th BT"/>
          <w:color w:val="404040" w:themeColor="text1" w:themeTint="BF"/>
          <w:sz w:val="23"/>
          <w:szCs w:val="23"/>
        </w:rPr>
        <w:t>,</w:t>
      </w:r>
      <w:r w:rsidRPr="001E4A3E">
        <w:rPr>
          <w:rFonts w:ascii="Swis721 Th BT" w:eastAsia="MS Mincho" w:hAnsi="Swis721 Th BT"/>
          <w:color w:val="404040" w:themeColor="text1" w:themeTint="BF"/>
          <w:sz w:val="23"/>
          <w:szCs w:val="23"/>
        </w:rPr>
        <w:t xml:space="preserve"> predominantemente por tipos de ácido e tipo de ácido fraco de </w:t>
      </w:r>
      <w:proofErr w:type="spellStart"/>
      <w:r w:rsidRPr="001E4A3E">
        <w:rPr>
          <w:rFonts w:ascii="Swis721 Th BT" w:eastAsia="MS Mincho" w:hAnsi="Swis721 Th BT"/>
          <w:color w:val="404040" w:themeColor="text1" w:themeTint="BF"/>
          <w:sz w:val="23"/>
          <w:szCs w:val="23"/>
        </w:rPr>
        <w:t>RGEs</w:t>
      </w:r>
      <w:proofErr w:type="spellEnd"/>
      <w:r w:rsidRPr="001E4A3E">
        <w:rPr>
          <w:rFonts w:ascii="Swis721 Th BT" w:eastAsia="MS Mincho" w:hAnsi="Swis721 Th BT"/>
          <w:color w:val="404040" w:themeColor="text1" w:themeTint="BF"/>
          <w:sz w:val="23"/>
          <w:szCs w:val="23"/>
        </w:rPr>
        <w:t>;</w:t>
      </w:r>
    </w:p>
    <w:p w14:paraId="7BF5C561" w14:textId="77777777" w:rsidR="001E4A3E" w:rsidRPr="001E4A3E" w:rsidRDefault="001E4A3E" w:rsidP="001E4A3E">
      <w:pPr>
        <w:pStyle w:val="PargrafodaLista"/>
        <w:numPr>
          <w:ilvl w:val="0"/>
          <w:numId w:val="1"/>
        </w:numPr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  <w:r w:rsidRPr="001E4A3E">
        <w:rPr>
          <w:rFonts w:ascii="Swis721 Th BT" w:eastAsia="MS Mincho" w:hAnsi="Swis721 Th BT"/>
          <w:color w:val="404040" w:themeColor="text1" w:themeTint="BF"/>
          <w:sz w:val="23"/>
          <w:szCs w:val="23"/>
        </w:rPr>
        <w:t>Nenhuma alteração significativa no pH esofágico médio e % de tempo de pH &lt;4 foi registrado;</w:t>
      </w:r>
    </w:p>
    <w:p w14:paraId="1EA21978" w14:textId="2B152F7C" w:rsidR="001E4A3E" w:rsidRDefault="001E4A3E" w:rsidP="001E4A3E">
      <w:pPr>
        <w:pStyle w:val="PargrafodaLista"/>
        <w:numPr>
          <w:ilvl w:val="0"/>
          <w:numId w:val="1"/>
        </w:numPr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  <w:r w:rsidRPr="001E4A3E">
        <w:rPr>
          <w:rFonts w:ascii="Swis721 Th BT" w:eastAsia="MS Mincho" w:hAnsi="Swis721 Th BT"/>
          <w:color w:val="404040" w:themeColor="text1" w:themeTint="BF"/>
          <w:sz w:val="23"/>
          <w:szCs w:val="23"/>
        </w:rPr>
        <w:t>O tempo máximo de refluxo diminuiu de 10,6 ± 12,0 min para 5,3 ± 3,7 min (P &lt;0,05).</w:t>
      </w:r>
    </w:p>
    <w:p w14:paraId="66CB7466" w14:textId="1374D32E" w:rsidR="001E4A3E" w:rsidRDefault="001E4A3E" w:rsidP="001E4A3E">
      <w:pPr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</w:p>
    <w:p w14:paraId="1B314BF2" w14:textId="4D3B4872" w:rsidR="001E4A3E" w:rsidRDefault="001E4A3E" w:rsidP="001E4A3E">
      <w:pPr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</w:p>
    <w:p w14:paraId="76572CD4" w14:textId="095FC50B" w:rsidR="001E4A3E" w:rsidRDefault="001E4A3E" w:rsidP="001E4A3E">
      <w:pPr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</w:p>
    <w:p w14:paraId="65630260" w14:textId="77777777" w:rsidR="001E4A3E" w:rsidRPr="001E4A3E" w:rsidRDefault="001E4A3E" w:rsidP="001E4A3E">
      <w:pPr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</w:p>
    <w:tbl>
      <w:tblPr>
        <w:tblStyle w:val="SimplesTabela2"/>
        <w:tblW w:w="0" w:type="auto"/>
        <w:tblLook w:val="04A0" w:firstRow="1" w:lastRow="0" w:firstColumn="1" w:lastColumn="0" w:noHBand="0" w:noVBand="1"/>
      </w:tblPr>
      <w:tblGrid>
        <w:gridCol w:w="2908"/>
        <w:gridCol w:w="1345"/>
        <w:gridCol w:w="1984"/>
        <w:gridCol w:w="2267"/>
      </w:tblGrid>
      <w:tr w:rsidR="001E4A3E" w:rsidRPr="001E4A3E" w14:paraId="222E57DA" w14:textId="77777777" w:rsidTr="000D4D2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25F064D" w14:textId="77777777" w:rsidR="001E4A3E" w:rsidRPr="001E4A3E" w:rsidRDefault="001E4A3E" w:rsidP="001E4A3E">
            <w:pPr>
              <w:spacing w:after="160" w:line="259" w:lineRule="auto"/>
              <w:jc w:val="center"/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</w:pPr>
            <w:r w:rsidRPr="001E4A3E"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  <w:t>Caraterísticas dos Sintomas</w:t>
            </w:r>
          </w:p>
        </w:tc>
        <w:tc>
          <w:tcPr>
            <w:tcW w:w="1345" w:type="dxa"/>
          </w:tcPr>
          <w:p w14:paraId="32818141" w14:textId="77777777" w:rsidR="001E4A3E" w:rsidRPr="001E4A3E" w:rsidRDefault="001E4A3E" w:rsidP="001E4A3E">
            <w:pPr>
              <w:spacing w:after="160" w:line="259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</w:pPr>
            <w:r w:rsidRPr="001E4A3E"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  <w:t>Linha de Base</w:t>
            </w:r>
          </w:p>
        </w:tc>
        <w:tc>
          <w:tcPr>
            <w:tcW w:w="1984" w:type="dxa"/>
          </w:tcPr>
          <w:p w14:paraId="2D4866D1" w14:textId="77777777" w:rsidR="001E4A3E" w:rsidRPr="001E4A3E" w:rsidRDefault="001E4A3E" w:rsidP="001E4A3E">
            <w:pPr>
              <w:spacing w:after="160" w:line="259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</w:pPr>
            <w:r w:rsidRPr="001E4A3E"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  <w:t>Final do Período de Tratamento</w:t>
            </w:r>
          </w:p>
        </w:tc>
        <w:tc>
          <w:tcPr>
            <w:tcW w:w="2267" w:type="dxa"/>
          </w:tcPr>
          <w:p w14:paraId="4D9D2F59" w14:textId="77777777" w:rsidR="001E4A3E" w:rsidRPr="001E4A3E" w:rsidRDefault="001E4A3E" w:rsidP="001E4A3E">
            <w:pPr>
              <w:spacing w:after="160" w:line="259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</w:pPr>
            <w:r w:rsidRPr="001E4A3E"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  <w:t>Valor de p</w:t>
            </w:r>
          </w:p>
        </w:tc>
      </w:tr>
      <w:tr w:rsidR="001E4A3E" w:rsidRPr="001E4A3E" w14:paraId="5DAC96EA" w14:textId="77777777" w:rsidTr="000D4D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6ED1CF6" w14:textId="77777777" w:rsidR="001E4A3E" w:rsidRPr="001E4A3E" w:rsidRDefault="001E4A3E" w:rsidP="001E4A3E">
            <w:pPr>
              <w:spacing w:after="160" w:line="259" w:lineRule="auto"/>
              <w:jc w:val="center"/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</w:pPr>
            <w:r w:rsidRPr="001E4A3E"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  <w:t>Presença de azia durante 7 dias, % de pacientes</w:t>
            </w:r>
          </w:p>
        </w:tc>
        <w:tc>
          <w:tcPr>
            <w:tcW w:w="1345" w:type="dxa"/>
          </w:tcPr>
          <w:p w14:paraId="317CF03F" w14:textId="77777777" w:rsidR="001E4A3E" w:rsidRPr="001E4A3E" w:rsidRDefault="001E4A3E" w:rsidP="001E4A3E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</w:pPr>
            <w:r w:rsidRPr="001E4A3E"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  <w:t>93,3</w:t>
            </w:r>
          </w:p>
        </w:tc>
        <w:tc>
          <w:tcPr>
            <w:tcW w:w="1984" w:type="dxa"/>
          </w:tcPr>
          <w:p w14:paraId="2119636D" w14:textId="77777777" w:rsidR="001E4A3E" w:rsidRPr="001E4A3E" w:rsidRDefault="001E4A3E" w:rsidP="001E4A3E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</w:pPr>
            <w:r w:rsidRPr="001E4A3E"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  <w:t>40</w:t>
            </w:r>
          </w:p>
        </w:tc>
        <w:tc>
          <w:tcPr>
            <w:tcW w:w="2267" w:type="dxa"/>
          </w:tcPr>
          <w:p w14:paraId="66080B76" w14:textId="77777777" w:rsidR="001E4A3E" w:rsidRPr="001E4A3E" w:rsidRDefault="001E4A3E" w:rsidP="001E4A3E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</w:pPr>
            <w:r w:rsidRPr="001E4A3E"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  <w:t>0,000438</w:t>
            </w:r>
          </w:p>
        </w:tc>
      </w:tr>
      <w:tr w:rsidR="001E4A3E" w:rsidRPr="001E4A3E" w14:paraId="64DE7172" w14:textId="77777777" w:rsidTr="000D4D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126822C" w14:textId="77777777" w:rsidR="001E4A3E" w:rsidRPr="001E4A3E" w:rsidRDefault="001E4A3E" w:rsidP="001E4A3E">
            <w:pPr>
              <w:spacing w:after="160" w:line="259" w:lineRule="auto"/>
              <w:jc w:val="center"/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</w:pPr>
            <w:r w:rsidRPr="001E4A3E"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  <w:t>Número de refluxos</w:t>
            </w:r>
          </w:p>
        </w:tc>
        <w:tc>
          <w:tcPr>
            <w:tcW w:w="1345" w:type="dxa"/>
          </w:tcPr>
          <w:p w14:paraId="7D5CB2CA" w14:textId="77777777" w:rsidR="001E4A3E" w:rsidRPr="001E4A3E" w:rsidRDefault="001E4A3E" w:rsidP="001E4A3E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</w:pPr>
            <w:r w:rsidRPr="001E4A3E"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  <w:t>67,9 ± 17,7</w:t>
            </w:r>
          </w:p>
        </w:tc>
        <w:tc>
          <w:tcPr>
            <w:tcW w:w="1984" w:type="dxa"/>
          </w:tcPr>
          <w:p w14:paraId="6843E34B" w14:textId="77777777" w:rsidR="001E4A3E" w:rsidRPr="001E4A3E" w:rsidRDefault="001E4A3E" w:rsidP="001E4A3E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</w:pPr>
            <w:r w:rsidRPr="001E4A3E"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  <w:t>42,4 ± 13,5</w:t>
            </w:r>
          </w:p>
        </w:tc>
        <w:tc>
          <w:tcPr>
            <w:tcW w:w="2267" w:type="dxa"/>
          </w:tcPr>
          <w:p w14:paraId="0F73B474" w14:textId="77777777" w:rsidR="001E4A3E" w:rsidRPr="001E4A3E" w:rsidRDefault="001E4A3E" w:rsidP="001E4A3E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</w:pPr>
            <w:r w:rsidRPr="001E4A3E"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  <w:t>0,000002</w:t>
            </w:r>
          </w:p>
        </w:tc>
      </w:tr>
      <w:tr w:rsidR="001E4A3E" w:rsidRPr="001E4A3E" w14:paraId="147C177B" w14:textId="77777777" w:rsidTr="000D4D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4B3222B" w14:textId="77777777" w:rsidR="001E4A3E" w:rsidRPr="001E4A3E" w:rsidRDefault="001E4A3E" w:rsidP="001E4A3E">
            <w:pPr>
              <w:spacing w:after="160" w:line="259" w:lineRule="auto"/>
              <w:jc w:val="center"/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</w:pPr>
            <w:r w:rsidRPr="001E4A3E"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  <w:t>Número de refluxos ácidos</w:t>
            </w:r>
          </w:p>
        </w:tc>
        <w:tc>
          <w:tcPr>
            <w:tcW w:w="1345" w:type="dxa"/>
          </w:tcPr>
          <w:p w14:paraId="273299D9" w14:textId="77777777" w:rsidR="001E4A3E" w:rsidRPr="001E4A3E" w:rsidRDefault="001E4A3E" w:rsidP="001E4A3E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</w:pPr>
            <w:r w:rsidRPr="001E4A3E"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  <w:t>43,2 ± 14,7</w:t>
            </w:r>
          </w:p>
        </w:tc>
        <w:tc>
          <w:tcPr>
            <w:tcW w:w="1984" w:type="dxa"/>
          </w:tcPr>
          <w:p w14:paraId="5B44E595" w14:textId="77777777" w:rsidR="001E4A3E" w:rsidRPr="001E4A3E" w:rsidRDefault="001E4A3E" w:rsidP="001E4A3E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</w:pPr>
            <w:r w:rsidRPr="001E4A3E"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  <w:t>30,3 ± 15,3</w:t>
            </w:r>
          </w:p>
        </w:tc>
        <w:tc>
          <w:tcPr>
            <w:tcW w:w="2267" w:type="dxa"/>
          </w:tcPr>
          <w:p w14:paraId="7D287777" w14:textId="77777777" w:rsidR="001E4A3E" w:rsidRPr="001E4A3E" w:rsidRDefault="001E4A3E" w:rsidP="001E4A3E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</w:pPr>
            <w:r w:rsidRPr="001E4A3E"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  <w:t>0,002415</w:t>
            </w:r>
          </w:p>
        </w:tc>
      </w:tr>
      <w:tr w:rsidR="001E4A3E" w:rsidRPr="001E4A3E" w14:paraId="66EAF836" w14:textId="77777777" w:rsidTr="000D4D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79D77E9" w14:textId="77777777" w:rsidR="001E4A3E" w:rsidRPr="001E4A3E" w:rsidRDefault="001E4A3E" w:rsidP="001E4A3E">
            <w:pPr>
              <w:spacing w:after="160" w:line="259" w:lineRule="auto"/>
              <w:jc w:val="center"/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</w:pPr>
            <w:r w:rsidRPr="001E4A3E"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  <w:t>Número de refluxos ácidos fracos</w:t>
            </w:r>
          </w:p>
        </w:tc>
        <w:tc>
          <w:tcPr>
            <w:tcW w:w="1345" w:type="dxa"/>
          </w:tcPr>
          <w:p w14:paraId="6F0E289E" w14:textId="77777777" w:rsidR="001E4A3E" w:rsidRPr="001E4A3E" w:rsidRDefault="001E4A3E" w:rsidP="001E4A3E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</w:pPr>
            <w:r w:rsidRPr="001E4A3E"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  <w:t>23,9 ± 11,7</w:t>
            </w:r>
          </w:p>
        </w:tc>
        <w:tc>
          <w:tcPr>
            <w:tcW w:w="1984" w:type="dxa"/>
          </w:tcPr>
          <w:p w14:paraId="0D3922B9" w14:textId="77777777" w:rsidR="001E4A3E" w:rsidRPr="001E4A3E" w:rsidRDefault="001E4A3E" w:rsidP="001E4A3E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</w:pPr>
            <w:r w:rsidRPr="001E4A3E"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  <w:t>11,3 ± 8,27</w:t>
            </w:r>
          </w:p>
        </w:tc>
        <w:tc>
          <w:tcPr>
            <w:tcW w:w="2267" w:type="dxa"/>
          </w:tcPr>
          <w:p w14:paraId="63F5C748" w14:textId="77777777" w:rsidR="001E4A3E" w:rsidRPr="001E4A3E" w:rsidRDefault="001E4A3E" w:rsidP="001E4A3E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</w:pPr>
            <w:r w:rsidRPr="001E4A3E"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  <w:t>0,000016</w:t>
            </w:r>
          </w:p>
        </w:tc>
      </w:tr>
      <w:tr w:rsidR="001E4A3E" w:rsidRPr="001E4A3E" w14:paraId="25D2A093" w14:textId="77777777" w:rsidTr="000D4D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F410E66" w14:textId="77777777" w:rsidR="001E4A3E" w:rsidRPr="001E4A3E" w:rsidRDefault="001E4A3E" w:rsidP="001E4A3E">
            <w:pPr>
              <w:spacing w:after="160" w:line="259" w:lineRule="auto"/>
              <w:jc w:val="center"/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</w:pPr>
            <w:r w:rsidRPr="001E4A3E"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  <w:t>Número de refluxos não ácidos</w:t>
            </w:r>
          </w:p>
        </w:tc>
        <w:tc>
          <w:tcPr>
            <w:tcW w:w="1345" w:type="dxa"/>
          </w:tcPr>
          <w:p w14:paraId="5DD256A4" w14:textId="77777777" w:rsidR="001E4A3E" w:rsidRPr="001E4A3E" w:rsidRDefault="001E4A3E" w:rsidP="001E4A3E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</w:pPr>
            <w:r w:rsidRPr="001E4A3E"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  <w:t>0,7 ± 1,1</w:t>
            </w:r>
          </w:p>
        </w:tc>
        <w:tc>
          <w:tcPr>
            <w:tcW w:w="1984" w:type="dxa"/>
          </w:tcPr>
          <w:p w14:paraId="6952A785" w14:textId="77777777" w:rsidR="001E4A3E" w:rsidRPr="001E4A3E" w:rsidRDefault="001E4A3E" w:rsidP="001E4A3E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</w:pPr>
            <w:r w:rsidRPr="001E4A3E"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  <w:t>0,6 ± 1,7</w:t>
            </w:r>
          </w:p>
        </w:tc>
        <w:tc>
          <w:tcPr>
            <w:tcW w:w="2267" w:type="dxa"/>
          </w:tcPr>
          <w:p w14:paraId="22F18045" w14:textId="77777777" w:rsidR="001E4A3E" w:rsidRPr="001E4A3E" w:rsidRDefault="001E4A3E" w:rsidP="001E4A3E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</w:pPr>
            <w:r w:rsidRPr="001E4A3E"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  <w:t>0,34</w:t>
            </w:r>
          </w:p>
        </w:tc>
      </w:tr>
      <w:tr w:rsidR="001E4A3E" w:rsidRPr="001E4A3E" w14:paraId="19EF222F" w14:textId="77777777" w:rsidTr="000D4D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C66E226" w14:textId="77777777" w:rsidR="001E4A3E" w:rsidRPr="001E4A3E" w:rsidRDefault="001E4A3E" w:rsidP="001E4A3E">
            <w:pPr>
              <w:spacing w:after="160" w:line="259" w:lineRule="auto"/>
              <w:jc w:val="center"/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</w:pPr>
            <w:r w:rsidRPr="001E4A3E"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  <w:t>PH médio</w:t>
            </w:r>
          </w:p>
        </w:tc>
        <w:tc>
          <w:tcPr>
            <w:tcW w:w="1345" w:type="dxa"/>
          </w:tcPr>
          <w:p w14:paraId="31FE8EDE" w14:textId="77777777" w:rsidR="001E4A3E" w:rsidRPr="001E4A3E" w:rsidRDefault="001E4A3E" w:rsidP="001E4A3E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</w:pPr>
            <w:r w:rsidRPr="001E4A3E"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  <w:t>5,9 ± 0,8</w:t>
            </w:r>
          </w:p>
        </w:tc>
        <w:tc>
          <w:tcPr>
            <w:tcW w:w="1984" w:type="dxa"/>
          </w:tcPr>
          <w:p w14:paraId="0DBBA3EF" w14:textId="77777777" w:rsidR="001E4A3E" w:rsidRPr="001E4A3E" w:rsidRDefault="001E4A3E" w:rsidP="001E4A3E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</w:pPr>
            <w:r w:rsidRPr="001E4A3E"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  <w:t>5,7 ± 0,9</w:t>
            </w:r>
          </w:p>
        </w:tc>
        <w:tc>
          <w:tcPr>
            <w:tcW w:w="2267" w:type="dxa"/>
          </w:tcPr>
          <w:p w14:paraId="728CADA9" w14:textId="77777777" w:rsidR="001E4A3E" w:rsidRPr="001E4A3E" w:rsidRDefault="001E4A3E" w:rsidP="001E4A3E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</w:pPr>
            <w:r w:rsidRPr="001E4A3E"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  <w:t>0,06</w:t>
            </w:r>
          </w:p>
        </w:tc>
      </w:tr>
      <w:tr w:rsidR="001E4A3E" w:rsidRPr="001E4A3E" w14:paraId="5E0046A7" w14:textId="77777777" w:rsidTr="000D4D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5FF2D3C" w14:textId="77777777" w:rsidR="001E4A3E" w:rsidRPr="001E4A3E" w:rsidRDefault="001E4A3E" w:rsidP="001E4A3E">
            <w:pPr>
              <w:spacing w:after="160" w:line="259" w:lineRule="auto"/>
              <w:jc w:val="center"/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</w:pPr>
            <w:r w:rsidRPr="001E4A3E"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  <w:t>% tempo pH &lt;4</w:t>
            </w:r>
          </w:p>
        </w:tc>
        <w:tc>
          <w:tcPr>
            <w:tcW w:w="1345" w:type="dxa"/>
          </w:tcPr>
          <w:p w14:paraId="29770734" w14:textId="77777777" w:rsidR="001E4A3E" w:rsidRPr="001E4A3E" w:rsidRDefault="001E4A3E" w:rsidP="001E4A3E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</w:pPr>
            <w:r w:rsidRPr="001E4A3E"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  <w:t>5,6 ± 4,8</w:t>
            </w:r>
          </w:p>
        </w:tc>
        <w:tc>
          <w:tcPr>
            <w:tcW w:w="1984" w:type="dxa"/>
          </w:tcPr>
          <w:p w14:paraId="565C1667" w14:textId="77777777" w:rsidR="001E4A3E" w:rsidRPr="001E4A3E" w:rsidRDefault="001E4A3E" w:rsidP="001E4A3E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</w:pPr>
            <w:r w:rsidRPr="001E4A3E"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  <w:t>5,5 ± 7,57</w:t>
            </w:r>
          </w:p>
        </w:tc>
        <w:tc>
          <w:tcPr>
            <w:tcW w:w="2267" w:type="dxa"/>
          </w:tcPr>
          <w:p w14:paraId="25D45652" w14:textId="77777777" w:rsidR="001E4A3E" w:rsidRPr="001E4A3E" w:rsidRDefault="001E4A3E" w:rsidP="001E4A3E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</w:pPr>
            <w:r w:rsidRPr="001E4A3E">
              <w:rPr>
                <w:rFonts w:ascii="Swis721 Th BT" w:eastAsia="MS Mincho" w:hAnsi="Swis721 Th BT"/>
                <w:color w:val="404040" w:themeColor="text1" w:themeTint="BF"/>
                <w:sz w:val="23"/>
                <w:szCs w:val="23"/>
              </w:rPr>
              <w:t>0,20</w:t>
            </w:r>
          </w:p>
        </w:tc>
      </w:tr>
    </w:tbl>
    <w:p w14:paraId="4BA35DB8" w14:textId="77777777" w:rsidR="001E4A3E" w:rsidRPr="001E4A3E" w:rsidRDefault="001E4A3E" w:rsidP="001E4A3E">
      <w:pPr>
        <w:rPr>
          <w:rFonts w:ascii="Swis721 Th BT" w:eastAsia="MS Mincho" w:hAnsi="Swis721 Th BT"/>
          <w:b/>
          <w:color w:val="404040" w:themeColor="text1" w:themeTint="BF"/>
          <w:sz w:val="23"/>
          <w:szCs w:val="23"/>
        </w:rPr>
      </w:pPr>
    </w:p>
    <w:p w14:paraId="3A16EC92" w14:textId="384068C9" w:rsidR="001E4A3E" w:rsidRDefault="001E4A3E" w:rsidP="001E4A3E">
      <w:pPr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</w:p>
    <w:p w14:paraId="54E17B4E" w14:textId="2F8C2261" w:rsidR="001E4A3E" w:rsidRPr="00C72C0B" w:rsidRDefault="001E4A3E" w:rsidP="001E4A3E">
      <w:pPr>
        <w:pStyle w:val="Corpo"/>
        <w:rPr>
          <w:b/>
          <w:color w:val="339966"/>
        </w:rPr>
      </w:pPr>
      <w:r>
        <w:rPr>
          <w:b/>
          <w:color w:val="339966"/>
        </w:rPr>
        <w:t>Conclusão:</w:t>
      </w:r>
    </w:p>
    <w:p w14:paraId="6944399F" w14:textId="77777777" w:rsidR="001E4A3E" w:rsidRPr="00714E9A" w:rsidRDefault="001E4A3E" w:rsidP="001E4A3E">
      <w:pPr>
        <w:pStyle w:val="Corpo"/>
        <w:rPr>
          <w:sz w:val="16"/>
          <w:szCs w:val="16"/>
        </w:rPr>
      </w:pPr>
    </w:p>
    <w:p w14:paraId="61DECD7D" w14:textId="2447FC22" w:rsidR="001E4A3E" w:rsidRDefault="001E4A3E" w:rsidP="001E4A3E">
      <w:pPr>
        <w:jc w:val="both"/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  <w:r w:rsidRPr="001E4A3E">
        <w:rPr>
          <w:rFonts w:ascii="Swis721 Th BT" w:eastAsia="MS Mincho" w:hAnsi="Swis721 Th BT"/>
          <w:color w:val="404040" w:themeColor="text1" w:themeTint="BF"/>
          <w:sz w:val="23"/>
          <w:szCs w:val="23"/>
        </w:rPr>
        <w:t xml:space="preserve">Em conclusão, a dieta rica em fibras levou </w:t>
      </w:r>
      <w:r w:rsidR="00D44362">
        <w:rPr>
          <w:rFonts w:ascii="Swis721 Th BT" w:eastAsia="MS Mincho" w:hAnsi="Swis721 Th BT"/>
          <w:color w:val="404040" w:themeColor="text1" w:themeTint="BF"/>
          <w:sz w:val="23"/>
          <w:szCs w:val="23"/>
        </w:rPr>
        <w:t>à</w:t>
      </w:r>
      <w:r w:rsidRPr="001E4A3E">
        <w:rPr>
          <w:rFonts w:ascii="Swis721 Th BT" w:eastAsia="MS Mincho" w:hAnsi="Swis721 Th BT"/>
          <w:color w:val="404040" w:themeColor="text1" w:themeTint="BF"/>
          <w:sz w:val="23"/>
          <w:szCs w:val="23"/>
        </w:rPr>
        <w:t xml:space="preserve"> um aumento significativo da pressão de repouso do esfíncter esofágico mínimo, uma diminuição do número de refluxos gastroesofágicos e da frequência de azia por semana em pacientes com DRGE não erosiva. O </w:t>
      </w:r>
      <w:proofErr w:type="spellStart"/>
      <w:r w:rsidRPr="001E4A3E">
        <w:rPr>
          <w:rFonts w:ascii="Swis721 Th BT" w:eastAsia="MS Mincho" w:hAnsi="Swis721 Th BT"/>
          <w:color w:val="404040" w:themeColor="text1" w:themeTint="BF"/>
          <w:sz w:val="23"/>
          <w:szCs w:val="23"/>
        </w:rPr>
        <w:t>Psyllium</w:t>
      </w:r>
      <w:proofErr w:type="spellEnd"/>
      <w:r w:rsidRPr="001E4A3E">
        <w:rPr>
          <w:rFonts w:ascii="Swis721 Th BT" w:eastAsia="MS Mincho" w:hAnsi="Swis721 Th BT"/>
          <w:color w:val="404040" w:themeColor="text1" w:themeTint="BF"/>
          <w:sz w:val="23"/>
          <w:szCs w:val="23"/>
        </w:rPr>
        <w:t xml:space="preserve"> foi bem tolerado por pacientes com DRGE não erosiva e com baixo consumo de fibra dietética.    </w:t>
      </w:r>
    </w:p>
    <w:p w14:paraId="01BD6DBB" w14:textId="5B2753AF" w:rsidR="001E4A3E" w:rsidRDefault="001E4A3E" w:rsidP="001E4A3E">
      <w:pPr>
        <w:jc w:val="both"/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</w:p>
    <w:p w14:paraId="0EC235A0" w14:textId="4B8FE576" w:rsidR="001E4A3E" w:rsidRDefault="001E4A3E" w:rsidP="001E4A3E">
      <w:pPr>
        <w:jc w:val="both"/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</w:p>
    <w:p w14:paraId="6A62AB65" w14:textId="3951A8C7" w:rsidR="001E4A3E" w:rsidRDefault="001E4A3E" w:rsidP="001E4A3E">
      <w:pPr>
        <w:jc w:val="both"/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</w:p>
    <w:p w14:paraId="0CC4B556" w14:textId="716D4BF4" w:rsidR="00C8347C" w:rsidRDefault="00C8347C" w:rsidP="001E4A3E">
      <w:pPr>
        <w:jc w:val="both"/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</w:p>
    <w:p w14:paraId="0907B3D3" w14:textId="77777777" w:rsidR="00C8347C" w:rsidRDefault="00C8347C" w:rsidP="001E4A3E">
      <w:pPr>
        <w:jc w:val="both"/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</w:p>
    <w:p w14:paraId="10F4FBE0" w14:textId="216F6D69" w:rsidR="001E4A3E" w:rsidRDefault="001E4A3E" w:rsidP="001E4A3E">
      <w:pPr>
        <w:jc w:val="both"/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</w:p>
    <w:p w14:paraId="56BB69A7" w14:textId="77777777" w:rsidR="000421E8" w:rsidRDefault="000421E8" w:rsidP="000421E8">
      <w:pPr>
        <w:pStyle w:val="Ttulo1"/>
        <w:jc w:val="center"/>
      </w:pPr>
      <w:bookmarkStart w:id="8" w:name="_Toc62720090"/>
      <w:r>
        <w:lastRenderedPageBreak/>
        <w:t>Formulário</w:t>
      </w:r>
      <w:bookmarkEnd w:id="8"/>
    </w:p>
    <w:p w14:paraId="6ED115B0" w14:textId="77777777" w:rsidR="000421E8" w:rsidRDefault="000421E8" w:rsidP="000421E8">
      <w:pPr>
        <w:pStyle w:val="Corpo"/>
        <w:spacing w:after="120"/>
      </w:pPr>
    </w:p>
    <w:p w14:paraId="663A01F6" w14:textId="77777777" w:rsidR="000421E8" w:rsidRPr="00C30C20" w:rsidRDefault="000421E8" w:rsidP="000421E8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0421E8" w:rsidRPr="009537E7" w14:paraId="371F52AE" w14:textId="77777777" w:rsidTr="000D4D2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5A6A327A" w14:textId="1B0D29FC" w:rsidR="000421E8" w:rsidRPr="00C87A84" w:rsidRDefault="001E4A3E" w:rsidP="001E4A3E">
            <w:pPr>
              <w:pStyle w:val="Corpo"/>
              <w:jc w:val="center"/>
              <w:rPr>
                <w:b/>
                <w:color w:val="FFFFFF" w:themeColor="background1"/>
              </w:rPr>
            </w:pPr>
            <w:r>
              <w:rPr>
                <w:b/>
                <w:color w:val="FFFFFF" w:themeColor="background1"/>
              </w:rPr>
              <w:t xml:space="preserve">Sachês de </w:t>
            </w:r>
            <w:proofErr w:type="spellStart"/>
            <w:r w:rsidRPr="001E4A3E">
              <w:rPr>
                <w:b/>
                <w:color w:val="FFFFFF" w:themeColor="background1"/>
              </w:rPr>
              <w:t>Psyllium</w:t>
            </w:r>
            <w:proofErr w:type="spellEnd"/>
          </w:p>
        </w:tc>
      </w:tr>
      <w:tr w:rsidR="000421E8" w:rsidRPr="009537E7" w14:paraId="52269A8D" w14:textId="77777777" w:rsidTr="000D4D2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7B3A751" w14:textId="5E66FD58" w:rsidR="000421E8" w:rsidRPr="003A6682" w:rsidRDefault="001E4A3E" w:rsidP="000D4D21">
            <w:pPr>
              <w:pStyle w:val="Corpo"/>
            </w:pPr>
            <w:proofErr w:type="spellStart"/>
            <w:r w:rsidRPr="001E4A3E">
              <w:rPr>
                <w:iCs/>
              </w:rPr>
              <w:t>Psyllium</w:t>
            </w:r>
            <w:proofErr w:type="spellEnd"/>
            <w:r w:rsidR="000421E8">
              <w:t>...............................</w:t>
            </w:r>
            <w:r>
              <w:t>............</w:t>
            </w:r>
            <w:r w:rsidR="000421E8">
              <w:t xml:space="preserve">..... </w:t>
            </w:r>
            <w:r>
              <w:t>5 g</w:t>
            </w:r>
          </w:p>
        </w:tc>
      </w:tr>
      <w:tr w:rsidR="000421E8" w:rsidRPr="009537E7" w14:paraId="6ACF2C45" w14:textId="77777777" w:rsidTr="000D4D21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E04020B" w14:textId="19D4CDEC" w:rsidR="000421E8" w:rsidRPr="003A6682" w:rsidRDefault="000421E8" w:rsidP="000D4D21">
            <w:pPr>
              <w:pStyle w:val="Corpo"/>
            </w:pPr>
            <w:r>
              <w:t xml:space="preserve">Excipiente qsp............................1 </w:t>
            </w:r>
            <w:r w:rsidR="001E4A3E">
              <w:t>Sachê</w:t>
            </w:r>
          </w:p>
        </w:tc>
      </w:tr>
    </w:tbl>
    <w:p w14:paraId="721387FA" w14:textId="43C3F3C9" w:rsidR="001E4A3E" w:rsidRPr="001E4A3E" w:rsidRDefault="001E4A3E" w:rsidP="001E4A3E">
      <w:pPr>
        <w:pStyle w:val="Corpo"/>
        <w:rPr>
          <w:sz w:val="16"/>
          <w:szCs w:val="16"/>
        </w:rPr>
      </w:pPr>
      <w:r w:rsidRPr="001E4A3E">
        <w:rPr>
          <w:sz w:val="16"/>
          <w:szCs w:val="16"/>
        </w:rPr>
        <w:t>Administrar 1 sachê três vezes ao dia ou conforme orientação médica.</w:t>
      </w:r>
    </w:p>
    <w:p w14:paraId="2FD8B7F3" w14:textId="77777777" w:rsidR="000421E8" w:rsidRDefault="000421E8" w:rsidP="000421E8">
      <w:pPr>
        <w:pStyle w:val="Corpo"/>
        <w:jc w:val="center"/>
        <w:rPr>
          <w:b/>
          <w:i/>
        </w:rPr>
      </w:pPr>
    </w:p>
    <w:p w14:paraId="2815C483" w14:textId="77777777" w:rsidR="000421E8" w:rsidRDefault="000421E8" w:rsidP="000421E8">
      <w:pPr>
        <w:pStyle w:val="Corpo"/>
        <w:jc w:val="center"/>
        <w:rPr>
          <w:b/>
          <w:i/>
        </w:rPr>
      </w:pPr>
    </w:p>
    <w:p w14:paraId="6620AA42" w14:textId="77777777" w:rsidR="000421E8" w:rsidRDefault="000421E8" w:rsidP="000421E8">
      <w:pPr>
        <w:pStyle w:val="Corpo"/>
        <w:jc w:val="center"/>
        <w:rPr>
          <w:b/>
          <w:i/>
        </w:rPr>
      </w:pPr>
    </w:p>
    <w:p w14:paraId="3B320849" w14:textId="77777777" w:rsidR="000421E8" w:rsidRDefault="000421E8" w:rsidP="00B70169">
      <w:pPr>
        <w:pStyle w:val="Corpo"/>
        <w:spacing w:line="276" w:lineRule="auto"/>
        <w:rPr>
          <w:b/>
        </w:rPr>
      </w:pPr>
    </w:p>
    <w:p w14:paraId="7E27A333" w14:textId="5316668D" w:rsidR="00FE3C9F" w:rsidRDefault="00FE3C9F" w:rsidP="00B70169">
      <w:pPr>
        <w:pStyle w:val="Corpo"/>
        <w:spacing w:line="276" w:lineRule="auto"/>
        <w:rPr>
          <w:b/>
        </w:rPr>
      </w:pPr>
    </w:p>
    <w:p w14:paraId="1D6900AC" w14:textId="604B8AF8" w:rsidR="00F25AE5" w:rsidRDefault="00F25AE5" w:rsidP="00B70169">
      <w:pPr>
        <w:pStyle w:val="Corpo"/>
        <w:spacing w:line="276" w:lineRule="auto"/>
        <w:rPr>
          <w:b/>
        </w:rPr>
      </w:pPr>
    </w:p>
    <w:p w14:paraId="4D1F26AE" w14:textId="4663D34C" w:rsidR="00F25AE5" w:rsidRDefault="00F25AE5" w:rsidP="00B70169">
      <w:pPr>
        <w:pStyle w:val="Corpo"/>
        <w:spacing w:line="276" w:lineRule="auto"/>
        <w:rPr>
          <w:b/>
        </w:rPr>
      </w:pPr>
    </w:p>
    <w:p w14:paraId="7EADD981" w14:textId="774FCC50" w:rsidR="00F25AE5" w:rsidRDefault="00F25AE5" w:rsidP="00B70169">
      <w:pPr>
        <w:pStyle w:val="Corpo"/>
        <w:spacing w:line="276" w:lineRule="auto"/>
        <w:rPr>
          <w:b/>
        </w:rPr>
      </w:pPr>
    </w:p>
    <w:p w14:paraId="4B5E21A8" w14:textId="35765AAE" w:rsidR="00F25AE5" w:rsidRDefault="00F25AE5" w:rsidP="00B70169">
      <w:pPr>
        <w:pStyle w:val="Corpo"/>
        <w:spacing w:line="276" w:lineRule="auto"/>
        <w:rPr>
          <w:b/>
        </w:rPr>
      </w:pPr>
    </w:p>
    <w:p w14:paraId="1881947D" w14:textId="77A65243" w:rsidR="00F25AE5" w:rsidRDefault="00F25AE5" w:rsidP="00B70169">
      <w:pPr>
        <w:pStyle w:val="Corpo"/>
        <w:spacing w:line="276" w:lineRule="auto"/>
        <w:rPr>
          <w:b/>
        </w:rPr>
      </w:pPr>
    </w:p>
    <w:p w14:paraId="42AEC45C" w14:textId="1217B869" w:rsidR="00F25AE5" w:rsidRDefault="00F25AE5" w:rsidP="00B70169">
      <w:pPr>
        <w:pStyle w:val="Corpo"/>
        <w:spacing w:line="276" w:lineRule="auto"/>
        <w:rPr>
          <w:b/>
        </w:rPr>
      </w:pPr>
    </w:p>
    <w:p w14:paraId="330A59AE" w14:textId="32AA5702" w:rsidR="00F25AE5" w:rsidRDefault="00F25AE5" w:rsidP="00B70169">
      <w:pPr>
        <w:pStyle w:val="Corpo"/>
        <w:spacing w:line="276" w:lineRule="auto"/>
        <w:rPr>
          <w:b/>
        </w:rPr>
      </w:pPr>
    </w:p>
    <w:p w14:paraId="4BD8AEAF" w14:textId="40065856" w:rsidR="00F25AE5" w:rsidRDefault="00F25AE5" w:rsidP="00B70169">
      <w:pPr>
        <w:pStyle w:val="Corpo"/>
        <w:spacing w:line="276" w:lineRule="auto"/>
        <w:rPr>
          <w:b/>
        </w:rPr>
      </w:pPr>
    </w:p>
    <w:p w14:paraId="4E77AC17" w14:textId="148594AE" w:rsidR="00F25AE5" w:rsidRDefault="00F25AE5" w:rsidP="00B70169">
      <w:pPr>
        <w:pStyle w:val="Corpo"/>
        <w:spacing w:line="276" w:lineRule="auto"/>
        <w:rPr>
          <w:b/>
        </w:rPr>
      </w:pPr>
    </w:p>
    <w:p w14:paraId="63A5A390" w14:textId="72CA745A" w:rsidR="00F25AE5" w:rsidRDefault="00F25AE5" w:rsidP="00B70169">
      <w:pPr>
        <w:pStyle w:val="Corpo"/>
        <w:spacing w:line="276" w:lineRule="auto"/>
        <w:rPr>
          <w:b/>
        </w:rPr>
      </w:pPr>
    </w:p>
    <w:p w14:paraId="5BDEA6E4" w14:textId="6AEB8A34" w:rsidR="00F25AE5" w:rsidRDefault="00F25AE5" w:rsidP="00B70169">
      <w:pPr>
        <w:pStyle w:val="Corpo"/>
        <w:spacing w:line="276" w:lineRule="auto"/>
        <w:rPr>
          <w:b/>
        </w:rPr>
      </w:pPr>
    </w:p>
    <w:p w14:paraId="6921D231" w14:textId="4FD52446" w:rsidR="00F25AE5" w:rsidRDefault="00F25AE5" w:rsidP="00B70169">
      <w:pPr>
        <w:pStyle w:val="Corpo"/>
        <w:spacing w:line="276" w:lineRule="auto"/>
        <w:rPr>
          <w:b/>
        </w:rPr>
      </w:pPr>
    </w:p>
    <w:p w14:paraId="3EDD81D3" w14:textId="12E788FC" w:rsidR="00F25AE5" w:rsidRDefault="00F25AE5" w:rsidP="00B70169">
      <w:pPr>
        <w:pStyle w:val="Corpo"/>
        <w:spacing w:line="276" w:lineRule="auto"/>
        <w:rPr>
          <w:b/>
        </w:rPr>
      </w:pPr>
    </w:p>
    <w:p w14:paraId="577EDF19" w14:textId="472296EC" w:rsidR="00F25AE5" w:rsidRDefault="00F25AE5" w:rsidP="00B70169">
      <w:pPr>
        <w:pStyle w:val="Corpo"/>
        <w:spacing w:line="276" w:lineRule="auto"/>
        <w:rPr>
          <w:b/>
        </w:rPr>
      </w:pPr>
    </w:p>
    <w:p w14:paraId="1504A3F8" w14:textId="723AFFF8" w:rsidR="00F25AE5" w:rsidRDefault="00F25AE5" w:rsidP="00B70169">
      <w:pPr>
        <w:pStyle w:val="Corpo"/>
        <w:spacing w:line="276" w:lineRule="auto"/>
        <w:rPr>
          <w:b/>
        </w:rPr>
      </w:pPr>
    </w:p>
    <w:p w14:paraId="5C7ABCCF" w14:textId="734C1B83" w:rsidR="00F25AE5" w:rsidRDefault="00F25AE5" w:rsidP="00B70169">
      <w:pPr>
        <w:pStyle w:val="Corpo"/>
        <w:spacing w:line="276" w:lineRule="auto"/>
        <w:rPr>
          <w:b/>
        </w:rPr>
      </w:pPr>
    </w:p>
    <w:p w14:paraId="49C87896" w14:textId="1FCE068C" w:rsidR="00F25AE5" w:rsidRDefault="00F25AE5" w:rsidP="00B70169">
      <w:pPr>
        <w:pStyle w:val="Corpo"/>
        <w:spacing w:line="276" w:lineRule="auto"/>
        <w:rPr>
          <w:b/>
        </w:rPr>
      </w:pPr>
    </w:p>
    <w:p w14:paraId="3DDDE002" w14:textId="24231338" w:rsidR="00F25AE5" w:rsidRDefault="00F25AE5" w:rsidP="00B70169">
      <w:pPr>
        <w:pStyle w:val="Corpo"/>
        <w:spacing w:line="276" w:lineRule="auto"/>
        <w:rPr>
          <w:b/>
        </w:rPr>
      </w:pPr>
    </w:p>
    <w:p w14:paraId="70A503FD" w14:textId="3324C390" w:rsidR="00F25AE5" w:rsidRDefault="00F25AE5" w:rsidP="00B70169">
      <w:pPr>
        <w:pStyle w:val="Corpo"/>
        <w:spacing w:line="276" w:lineRule="auto"/>
        <w:rPr>
          <w:b/>
        </w:rPr>
      </w:pPr>
    </w:p>
    <w:p w14:paraId="246F4C7F" w14:textId="10BBC13C" w:rsidR="00F25AE5" w:rsidRDefault="00F25AE5" w:rsidP="00B70169">
      <w:pPr>
        <w:pStyle w:val="Corpo"/>
        <w:spacing w:line="276" w:lineRule="auto"/>
        <w:rPr>
          <w:b/>
        </w:rPr>
      </w:pPr>
    </w:p>
    <w:p w14:paraId="5F907372" w14:textId="00E368B3" w:rsidR="00F25AE5" w:rsidRDefault="00F25AE5" w:rsidP="00B70169">
      <w:pPr>
        <w:pStyle w:val="Corpo"/>
        <w:spacing w:line="276" w:lineRule="auto"/>
        <w:rPr>
          <w:b/>
        </w:rPr>
      </w:pPr>
    </w:p>
    <w:p w14:paraId="05B88C5B" w14:textId="69E0B4CC" w:rsidR="00F25AE5" w:rsidRDefault="00F25AE5" w:rsidP="00D32086">
      <w:pPr>
        <w:pStyle w:val="Ttulo1"/>
        <w:jc w:val="center"/>
      </w:pPr>
      <w:bookmarkStart w:id="9" w:name="_Toc62720091"/>
      <w:bookmarkStart w:id="10" w:name="_Hlk62658289"/>
      <w:proofErr w:type="spellStart"/>
      <w:r w:rsidRPr="00F25AE5">
        <w:lastRenderedPageBreak/>
        <w:t>Dexlansoprazol</w:t>
      </w:r>
      <w:bookmarkEnd w:id="9"/>
      <w:proofErr w:type="spellEnd"/>
    </w:p>
    <w:bookmarkEnd w:id="10"/>
    <w:p w14:paraId="108A02FC" w14:textId="3B82DF83" w:rsidR="00F25AE5" w:rsidRDefault="00F25AE5" w:rsidP="00F25AE5">
      <w:pPr>
        <w:pStyle w:val="Subtitulocorpo"/>
        <w:rPr>
          <w:b w:val="0"/>
          <w:bCs/>
          <w:color w:val="404040" w:themeColor="text1" w:themeTint="BF"/>
          <w:sz w:val="24"/>
          <w:szCs w:val="24"/>
        </w:rPr>
      </w:pPr>
      <w:r w:rsidRPr="00F25AE5">
        <w:rPr>
          <w:iCs/>
        </w:rPr>
        <w:t>Eficaz no Tratamento da Azia em Pacientes com DRGE</w:t>
      </w:r>
    </w:p>
    <w:p w14:paraId="19A13200" w14:textId="77777777" w:rsidR="00F25AE5" w:rsidRPr="000421E8" w:rsidRDefault="00F25AE5" w:rsidP="00F25AE5">
      <w:pPr>
        <w:pStyle w:val="Subtitulocorpo"/>
        <w:rPr>
          <w:bCs/>
          <w:color w:val="404040" w:themeColor="text1" w:themeTint="BF"/>
          <w:sz w:val="24"/>
          <w:szCs w:val="24"/>
        </w:rPr>
      </w:pPr>
    </w:p>
    <w:p w14:paraId="097C644A" w14:textId="77777777" w:rsidR="00F25AE5" w:rsidRPr="00F25AE5" w:rsidRDefault="00F25AE5" w:rsidP="00F25AE5">
      <w:pPr>
        <w:pStyle w:val="Subtitulocorpo"/>
        <w:jc w:val="both"/>
        <w:rPr>
          <w:b w:val="0"/>
          <w:bCs/>
          <w:color w:val="404040" w:themeColor="text1" w:themeTint="BF"/>
          <w:sz w:val="24"/>
          <w:szCs w:val="24"/>
        </w:rPr>
      </w:pPr>
      <w:r w:rsidRPr="00F25AE5">
        <w:rPr>
          <w:b w:val="0"/>
          <w:bCs/>
          <w:color w:val="404040" w:themeColor="text1" w:themeTint="BF"/>
          <w:sz w:val="24"/>
          <w:szCs w:val="24"/>
        </w:rPr>
        <w:t xml:space="preserve">O objetivo desse estudo foi investigar a eficácia do </w:t>
      </w:r>
      <w:proofErr w:type="spellStart"/>
      <w:r w:rsidRPr="00F25AE5">
        <w:rPr>
          <w:b w:val="0"/>
          <w:bCs/>
          <w:color w:val="404040" w:themeColor="text1" w:themeTint="BF"/>
          <w:sz w:val="24"/>
          <w:szCs w:val="24"/>
        </w:rPr>
        <w:t>dexlansoprazol</w:t>
      </w:r>
      <w:proofErr w:type="spellEnd"/>
      <w:r w:rsidRPr="00F25AE5">
        <w:rPr>
          <w:b w:val="0"/>
          <w:bCs/>
          <w:color w:val="404040" w:themeColor="text1" w:themeTint="BF"/>
          <w:sz w:val="24"/>
          <w:szCs w:val="24"/>
        </w:rPr>
        <w:t xml:space="preserve"> em pacientes com DRGE que planejavam jejuar durante o mês do Ramadã </w:t>
      </w:r>
      <w:r w:rsidRPr="00F25AE5">
        <w:rPr>
          <w:b w:val="0"/>
          <w:bCs/>
          <w:color w:val="404040" w:themeColor="text1" w:themeTint="BF"/>
          <w:sz w:val="24"/>
          <w:szCs w:val="24"/>
        </w:rPr>
        <w:fldChar w:fldCharType="begin"/>
      </w:r>
      <w:r w:rsidRPr="00F25AE5">
        <w:rPr>
          <w:b w:val="0"/>
          <w:bCs/>
          <w:color w:val="404040" w:themeColor="text1" w:themeTint="BF"/>
          <w:sz w:val="24"/>
          <w:szCs w:val="24"/>
        </w:rPr>
        <w:instrText xml:space="preserve"> ADDIN EN.CITE &lt;EndNote&gt;&lt;Cite&gt;&lt;Author&gt;Rimmani&lt;/Author&gt;&lt;Year&gt;2019&lt;/Year&gt;&lt;IDText&gt;Dexlansoprazole is Effective in Relieving Heartburn during the Fasting Month of Ramadan&lt;/IDText&gt;&lt;DisplayText&gt;(Rimmani&lt;style face="italic"&gt; et al.&lt;/style&gt;, 2019)&lt;/DisplayText&gt;&lt;record&gt;&lt;keywords&gt;&lt;keyword&gt;Adult&lt;/keyword&gt;&lt;keyword&gt;Dexlansoprazole/*therapeutic use&lt;/keyword&gt;&lt;keyword&gt;*Fasting&lt;/keyword&gt;&lt;keyword&gt;Female&lt;/keyword&gt;&lt;keyword&gt;Gastroesophageal Reflux/drug therapy&lt;/keyword&gt;&lt;keyword&gt;Heartburn/*drug therapy&lt;/keyword&gt;&lt;keyword&gt;Humans&lt;/keyword&gt;&lt;keyword&gt;Male&lt;/keyword&gt;&lt;keyword&gt;Proton Pump Inhibitors/therapeutic use&lt;/keyword&gt;&lt;keyword&gt;*Religion&lt;/keyword&gt;&lt;keyword&gt;Surveys and Questionnaires&lt;/keyword&gt;&lt;keyword&gt;Treatment Outcome&lt;/keyword&gt;&lt;keyword&gt;Acid reflux&lt;/keyword&gt;&lt;keyword&gt;Gastroesophageal reflux&lt;/keyword&gt;&lt;keyword&gt;Proton pump inhibitor&lt;/keyword&gt;&lt;/keywords&gt;&lt;isbn&gt;0257-2753&lt;/isbn&gt;&lt;titles&gt;&lt;title&gt;Dexlansoprazole is Effective in Relieving Heartburn during the Fasting Month of Ramadan&lt;/title&gt;&lt;secondary-title&gt;Dig Dis&lt;/secondary-title&gt;&lt;/titles&gt;&lt;pages&gt;188-193&lt;/pages&gt;&lt;number&gt;3&lt;/number&gt;&lt;contributors&gt;&lt;authors&gt;&lt;author&gt;Rimmani, H. H.&lt;/author&gt;&lt;author&gt;Rustom, L. B. O.&lt;/author&gt;&lt;author&gt;Rahal, M. A.&lt;/author&gt;&lt;author&gt;Shayto, R. H.&lt;/author&gt;&lt;author&gt;Chaar, H.&lt;/author&gt;&lt;author&gt;Sharara, A. I.&lt;/author&gt;&lt;/authors&gt;&lt;/contributors&gt;&lt;edition&gt;2019/01/10&lt;/edition&gt;&lt;language&gt;eng&lt;/language&gt;&lt;added-date format="utc"&gt;1565708008&lt;/added-date&gt;&lt;ref-type name="Journal Article"&gt;17&lt;/ref-type&gt;&lt;auth-address&gt;Division of Gastroenterology, Department of Internal Medicine, American University of Beirut Medical Center, Beirut, Lebanon.&amp;#xD;Division of Gastroenterology, Department of Internal Medicine, American University of Beirut Medical Center, Beirut, Lebanon, as08@aub.edu.lb.&lt;/auth-address&gt;&lt;dates&gt;&lt;year&gt;2019&lt;/year&gt;&lt;/dates&gt;&lt;remote-database-provider&gt;NLM&lt;/remote-database-provider&gt;&lt;rec-number&gt;791&lt;/rec-number&gt;&lt;last-updated-date format="utc"&gt;1565708008&lt;/last-updated-date&gt;&lt;accession-num&gt;30625462&lt;/accession-num&gt;&lt;electronic-resource-num&gt;10.1159/000496091&lt;/electronic-resource-num&gt;&lt;volume&gt;37&lt;/volume&gt;&lt;/record&gt;&lt;/Cite&gt;&lt;/EndNote&gt;</w:instrText>
      </w:r>
      <w:r w:rsidRPr="00F25AE5">
        <w:rPr>
          <w:b w:val="0"/>
          <w:bCs/>
          <w:color w:val="404040" w:themeColor="text1" w:themeTint="BF"/>
          <w:sz w:val="24"/>
          <w:szCs w:val="24"/>
        </w:rPr>
        <w:fldChar w:fldCharType="separate"/>
      </w:r>
      <w:r w:rsidRPr="00F25AE5">
        <w:rPr>
          <w:b w:val="0"/>
          <w:bCs/>
          <w:color w:val="404040" w:themeColor="text1" w:themeTint="BF"/>
          <w:sz w:val="24"/>
          <w:szCs w:val="24"/>
        </w:rPr>
        <w:t>(</w:t>
      </w:r>
      <w:proofErr w:type="spellStart"/>
      <w:r w:rsidRPr="00F25AE5">
        <w:rPr>
          <w:b w:val="0"/>
          <w:bCs/>
          <w:color w:val="404040" w:themeColor="text1" w:themeTint="BF"/>
          <w:sz w:val="24"/>
          <w:szCs w:val="24"/>
        </w:rPr>
        <w:t>Rimmani</w:t>
      </w:r>
      <w:proofErr w:type="spellEnd"/>
      <w:r w:rsidRPr="00F25AE5">
        <w:rPr>
          <w:b w:val="0"/>
          <w:bCs/>
          <w:i/>
          <w:color w:val="404040" w:themeColor="text1" w:themeTint="BF"/>
          <w:sz w:val="24"/>
          <w:szCs w:val="24"/>
        </w:rPr>
        <w:t xml:space="preserve"> et al.</w:t>
      </w:r>
      <w:r w:rsidRPr="00F25AE5">
        <w:rPr>
          <w:b w:val="0"/>
          <w:bCs/>
          <w:color w:val="404040" w:themeColor="text1" w:themeTint="BF"/>
          <w:sz w:val="24"/>
          <w:szCs w:val="24"/>
        </w:rPr>
        <w:t>, 2019)</w:t>
      </w:r>
      <w:r w:rsidRPr="00F25AE5">
        <w:rPr>
          <w:b w:val="0"/>
          <w:bCs/>
          <w:color w:val="404040" w:themeColor="text1" w:themeTint="BF"/>
          <w:sz w:val="24"/>
          <w:szCs w:val="24"/>
        </w:rPr>
        <w:fldChar w:fldCharType="end"/>
      </w:r>
      <w:r w:rsidRPr="00F25AE5">
        <w:rPr>
          <w:b w:val="0"/>
          <w:bCs/>
          <w:color w:val="404040" w:themeColor="text1" w:themeTint="BF"/>
          <w:sz w:val="24"/>
          <w:szCs w:val="24"/>
        </w:rPr>
        <w:t xml:space="preserve">. </w:t>
      </w:r>
    </w:p>
    <w:p w14:paraId="41A2D92A" w14:textId="77777777" w:rsidR="00F25AE5" w:rsidRDefault="00F25AE5" w:rsidP="00F25AE5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69952" behindDoc="0" locked="0" layoutInCell="1" allowOverlap="1" wp14:anchorId="5A961A0B" wp14:editId="4B720F95">
                <wp:simplePos x="0" y="0"/>
                <wp:positionH relativeFrom="margin">
                  <wp:align>right</wp:align>
                </wp:positionH>
                <wp:positionV relativeFrom="paragraph">
                  <wp:posOffset>131445</wp:posOffset>
                </wp:positionV>
                <wp:extent cx="5372100" cy="477672"/>
                <wp:effectExtent l="0" t="0" r="19050" b="17780"/>
                <wp:wrapNone/>
                <wp:docPr id="622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477672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CF77FE9" w14:textId="77777777" w:rsidR="005D1916" w:rsidRPr="00F25AE5" w:rsidRDefault="005D1916" w:rsidP="00F25AE5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 w:rsidRPr="00F25AE5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Para isso, 32 pacientes com DRGE (idade entre 18 e 75 anos) receberam o tratamento no dia 8 até a terceira semana do Ramadã com:</w:t>
                            </w:r>
                          </w:p>
                          <w:p w14:paraId="5C1C7363" w14:textId="77777777" w:rsidR="005D1916" w:rsidRPr="009D65A4" w:rsidRDefault="005D1916" w:rsidP="00F25AE5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A961A0B" id="_x0000_s1031" type="#_x0000_t202" style="position:absolute;left:0;text-align:left;margin-left:371.8pt;margin-top:10.35pt;width:423pt;height:37.6pt;z-index:252669952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" fillcolor="white [3212]" strokecolor="#0070c0">
                <v:textbox>
                  <w:txbxContent>
                    <w:p w14:paraId="7CF77FE9" w14:textId="77777777" w:rsidR="005D1916" w:rsidRPr="00F25AE5" w:rsidRDefault="005D1916" w:rsidP="00F25AE5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 w:rsidRPr="00F25AE5">
                        <w:rPr>
                          <w:rFonts w:ascii="Swis721 Th BT" w:hAnsi="Swis721 Th BT"/>
                          <w:sz w:val="23"/>
                          <w:szCs w:val="23"/>
                        </w:rPr>
                        <w:t>Para isso, 32 pacientes com DRGE (idade entre 18 e 75 anos) receberam o tratamento no dia 8 até a terceira semana do Ramadã com:</w:t>
                      </w:r>
                    </w:p>
                    <w:p w14:paraId="5C1C7363" w14:textId="77777777" w:rsidR="005D1916" w:rsidRPr="009D65A4" w:rsidRDefault="005D1916" w:rsidP="00F25AE5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1F71F35B" w14:textId="77777777" w:rsidR="00F25AE5" w:rsidRDefault="00F25AE5" w:rsidP="00F25AE5">
      <w:pPr>
        <w:pStyle w:val="Corpo"/>
      </w:pPr>
    </w:p>
    <w:p w14:paraId="7191AE64" w14:textId="77777777" w:rsidR="00F25AE5" w:rsidRDefault="00F25AE5" w:rsidP="00F25AE5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70976" behindDoc="0" locked="0" layoutInCell="1" allowOverlap="1" wp14:anchorId="71CC9D12" wp14:editId="51B2A27D">
                <wp:simplePos x="0" y="0"/>
                <wp:positionH relativeFrom="margin">
                  <wp:posOffset>2707640</wp:posOffset>
                </wp:positionH>
                <wp:positionV relativeFrom="paragraph">
                  <wp:posOffset>196253</wp:posOffset>
                </wp:positionV>
                <wp:extent cx="226695" cy="138430"/>
                <wp:effectExtent l="0" t="0" r="1905" b="0"/>
                <wp:wrapNone/>
                <wp:docPr id="623" name="Triângulo isósceles 62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18D8480" id="Triângulo isósceles 623" o:spid="_x0000_s1026" type="#_x0000_t5" style="position:absolute;margin-left:213.2pt;margin-top:15.45pt;width:17.85pt;height:10.9pt;flip:y;z-index:25267097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" fillcolor="#d8d8d8 [2732]" stroked="f">
                <w10:wrap anchorx="margin"/>
              </v:shape>
            </w:pict>
          </mc:Fallback>
        </mc:AlternateContent>
      </w:r>
    </w:p>
    <w:p w14:paraId="7CDC2557" w14:textId="77777777" w:rsidR="00F25AE5" w:rsidRDefault="00F25AE5" w:rsidP="00F25AE5">
      <w:pPr>
        <w:pStyle w:val="Corpo"/>
      </w:pPr>
    </w:p>
    <w:p w14:paraId="249173EB" w14:textId="77777777" w:rsidR="00F25AE5" w:rsidRDefault="00F25AE5" w:rsidP="00F25AE5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68928" behindDoc="0" locked="0" layoutInCell="1" allowOverlap="1" wp14:anchorId="4D10856D" wp14:editId="1D97EFAC">
                <wp:simplePos x="0" y="0"/>
                <wp:positionH relativeFrom="margin">
                  <wp:posOffset>1799543</wp:posOffset>
                </wp:positionH>
                <wp:positionV relativeFrom="paragraph">
                  <wp:posOffset>125048</wp:posOffset>
                </wp:positionV>
                <wp:extent cx="2046605" cy="982638"/>
                <wp:effectExtent l="0" t="0" r="10795" b="27305"/>
                <wp:wrapNone/>
                <wp:docPr id="624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82638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479D265" w14:textId="3E33C370" w:rsidR="005D1916" w:rsidRPr="00F25AE5" w:rsidRDefault="005D1916" w:rsidP="00F25AE5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  <w:proofErr w:type="spellStart"/>
                            <w:r w:rsidRPr="00F25AE5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Dexlanzoprazol</w:t>
                            </w:r>
                            <w:proofErr w:type="spellEnd"/>
                            <w:r w:rsidRPr="00F25AE5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</w:p>
                          <w:p w14:paraId="60895152" w14:textId="77777777" w:rsidR="005D1916" w:rsidRPr="00F25AE5" w:rsidRDefault="005D1916" w:rsidP="00F25AE5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F25AE5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60 mg ao dia (antes do primeiro consumo de alimentos do dia) </w:t>
                            </w:r>
                          </w:p>
                          <w:p w14:paraId="208ABE70" w14:textId="77777777" w:rsidR="005D1916" w:rsidRPr="00086CFC" w:rsidRDefault="005D1916" w:rsidP="00F25AE5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D10856D" id="_x0000_s1032" type="#_x0000_t202" style="position:absolute;left:0;text-align:left;margin-left:141.7pt;margin-top:9.85pt;width:161.15pt;height:77.35pt;z-index:25266892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" fillcolor="#0070c0" strokecolor="#0070c0">
                <v:textbox>
                  <w:txbxContent>
                    <w:p w14:paraId="5479D265" w14:textId="3E33C370" w:rsidR="005D1916" w:rsidRPr="00F25AE5" w:rsidRDefault="005D1916" w:rsidP="00F25AE5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  <w:proofErr w:type="spellStart"/>
                      <w:r w:rsidRPr="00F25AE5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Dexlanzoprazol</w:t>
                      </w:r>
                      <w:proofErr w:type="spellEnd"/>
                      <w:r w:rsidRPr="00F25AE5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</w:p>
                    <w:p w14:paraId="60895152" w14:textId="77777777" w:rsidR="005D1916" w:rsidRPr="00F25AE5" w:rsidRDefault="005D1916" w:rsidP="00F25AE5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F25AE5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 xml:space="preserve">60 mg ao dia (antes do primeiro consumo de alimentos do dia) </w:t>
                      </w:r>
                    </w:p>
                    <w:p w14:paraId="208ABE70" w14:textId="77777777" w:rsidR="005D1916" w:rsidRPr="00086CFC" w:rsidRDefault="005D1916" w:rsidP="00F25AE5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B18B4D7" w14:textId="77777777" w:rsidR="00F25AE5" w:rsidRDefault="00F25AE5" w:rsidP="00F25AE5">
      <w:pPr>
        <w:pStyle w:val="Corpo"/>
      </w:pPr>
    </w:p>
    <w:p w14:paraId="7DDE9E54" w14:textId="77777777" w:rsidR="00F25AE5" w:rsidRDefault="00F25AE5" w:rsidP="00F25AE5">
      <w:pPr>
        <w:pStyle w:val="Corpo"/>
      </w:pPr>
    </w:p>
    <w:p w14:paraId="606CF107" w14:textId="77777777" w:rsidR="00F25AE5" w:rsidRDefault="00F25AE5" w:rsidP="00F25AE5">
      <w:pPr>
        <w:pStyle w:val="Corpo"/>
      </w:pPr>
    </w:p>
    <w:p w14:paraId="4E6784C4" w14:textId="77777777" w:rsidR="00F25AE5" w:rsidRPr="0064783D" w:rsidRDefault="00F25AE5" w:rsidP="00F25AE5">
      <w:pPr>
        <w:pStyle w:val="Corpo"/>
        <w:rPr>
          <w:sz w:val="20"/>
          <w:szCs w:val="23"/>
        </w:rPr>
      </w:pPr>
    </w:p>
    <w:p w14:paraId="745D2A44" w14:textId="77777777" w:rsidR="00F25AE5" w:rsidRPr="00423361" w:rsidRDefault="00F25AE5" w:rsidP="00F25AE5">
      <w:pPr>
        <w:pStyle w:val="Corpo"/>
        <w:spacing w:before="120" w:after="0"/>
        <w:ind w:left="405"/>
        <w:rPr>
          <w:sz w:val="20"/>
          <w:szCs w:val="23"/>
        </w:rPr>
      </w:pPr>
    </w:p>
    <w:p w14:paraId="352B7574" w14:textId="77777777" w:rsidR="00F25AE5" w:rsidRPr="00C72C0B" w:rsidRDefault="00F25AE5" w:rsidP="00F25AE5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5F45BBA1" w14:textId="77777777" w:rsidR="00F25AE5" w:rsidRPr="00714E9A" w:rsidRDefault="00F25AE5" w:rsidP="00F25AE5">
      <w:pPr>
        <w:pStyle w:val="Corpo"/>
        <w:rPr>
          <w:sz w:val="16"/>
          <w:szCs w:val="16"/>
        </w:rPr>
      </w:pPr>
    </w:p>
    <w:p w14:paraId="52F839DA" w14:textId="0C13BBA3" w:rsidR="00F25AE5" w:rsidRPr="00F25AE5" w:rsidRDefault="00F25AE5" w:rsidP="00F25AE5">
      <w:pPr>
        <w:pStyle w:val="PargrafodaLista"/>
        <w:numPr>
          <w:ilvl w:val="0"/>
          <w:numId w:val="1"/>
        </w:numPr>
        <w:jc w:val="both"/>
        <w:rPr>
          <w:rFonts w:ascii="Swis721 Th BT" w:eastAsia="MS Mincho" w:hAnsi="Swis721 Th BT"/>
          <w:b/>
          <w:color w:val="404040" w:themeColor="text1" w:themeTint="BF"/>
          <w:sz w:val="23"/>
          <w:szCs w:val="23"/>
        </w:rPr>
      </w:pPr>
      <w:r w:rsidRPr="00F25AE5">
        <w:rPr>
          <w:rFonts w:ascii="Swis721 Th BT" w:eastAsia="MS Mincho" w:hAnsi="Swis721 Th BT"/>
          <w:color w:val="404040" w:themeColor="text1" w:themeTint="BF"/>
          <w:sz w:val="23"/>
          <w:szCs w:val="23"/>
        </w:rPr>
        <w:t>Durante a primeira semana, apenas 1 participante estava sem pirose e a porcentagem média livre de azia em 24 horas (24FH%) foi de 41,1±24,8%;</w:t>
      </w:r>
    </w:p>
    <w:p w14:paraId="17D04CFE" w14:textId="77777777" w:rsidR="00F25AE5" w:rsidRPr="00F25AE5" w:rsidRDefault="00F25AE5" w:rsidP="00F25AE5">
      <w:pPr>
        <w:pStyle w:val="PargrafodaLista"/>
        <w:numPr>
          <w:ilvl w:val="0"/>
          <w:numId w:val="1"/>
        </w:numPr>
        <w:jc w:val="both"/>
        <w:rPr>
          <w:rFonts w:ascii="Swis721 Th BT" w:eastAsia="MS Mincho" w:hAnsi="Swis721 Th BT"/>
          <w:b/>
          <w:color w:val="404040" w:themeColor="text1" w:themeTint="BF"/>
          <w:sz w:val="23"/>
          <w:szCs w:val="23"/>
        </w:rPr>
      </w:pPr>
      <w:r w:rsidRPr="00F25AE5">
        <w:rPr>
          <w:rFonts w:ascii="Swis721 Th BT" w:eastAsia="MS Mincho" w:hAnsi="Swis721 Th BT"/>
          <w:color w:val="404040" w:themeColor="text1" w:themeTint="BF"/>
          <w:sz w:val="23"/>
          <w:szCs w:val="23"/>
        </w:rPr>
        <w:t xml:space="preserve">Após o tratamento com </w:t>
      </w:r>
      <w:proofErr w:type="spellStart"/>
      <w:r w:rsidRPr="00F25AE5">
        <w:rPr>
          <w:rFonts w:ascii="Swis721 Th BT" w:eastAsia="MS Mincho" w:hAnsi="Swis721 Th BT"/>
          <w:color w:val="404040" w:themeColor="text1" w:themeTint="BF"/>
          <w:sz w:val="23"/>
          <w:szCs w:val="23"/>
        </w:rPr>
        <w:t>dexlansoprazol</w:t>
      </w:r>
      <w:proofErr w:type="spellEnd"/>
      <w:r w:rsidRPr="00F25AE5">
        <w:rPr>
          <w:rFonts w:ascii="Swis721 Th BT" w:eastAsia="MS Mincho" w:hAnsi="Swis721 Th BT"/>
          <w:color w:val="404040" w:themeColor="text1" w:themeTint="BF"/>
          <w:sz w:val="23"/>
          <w:szCs w:val="23"/>
        </w:rPr>
        <w:t>, os valores de 24FH% subiram para 63,4±23,8 e 81,6±24,5% nas semanas 2 e 4, respectivamente;</w:t>
      </w:r>
    </w:p>
    <w:p w14:paraId="2D267C39" w14:textId="77777777" w:rsidR="00F25AE5" w:rsidRPr="00F25AE5" w:rsidRDefault="00F25AE5" w:rsidP="00F25AE5">
      <w:pPr>
        <w:pStyle w:val="PargrafodaLista"/>
        <w:numPr>
          <w:ilvl w:val="0"/>
          <w:numId w:val="1"/>
        </w:numPr>
        <w:jc w:val="both"/>
        <w:rPr>
          <w:rFonts w:ascii="Swis721 Th BT" w:eastAsia="MS Mincho" w:hAnsi="Swis721 Th BT"/>
          <w:b/>
          <w:color w:val="404040" w:themeColor="text1" w:themeTint="BF"/>
          <w:sz w:val="23"/>
          <w:szCs w:val="23"/>
        </w:rPr>
      </w:pPr>
      <w:r w:rsidRPr="00F25AE5">
        <w:rPr>
          <w:rFonts w:ascii="Swis721 Th BT" w:eastAsia="MS Mincho" w:hAnsi="Swis721 Th BT"/>
          <w:color w:val="404040" w:themeColor="text1" w:themeTint="BF"/>
          <w:sz w:val="23"/>
          <w:szCs w:val="23"/>
        </w:rPr>
        <w:t xml:space="preserve">A média dos escores do </w:t>
      </w:r>
      <w:proofErr w:type="spellStart"/>
      <w:r w:rsidRPr="00F25AE5">
        <w:rPr>
          <w:rFonts w:ascii="Swis721 Th BT" w:eastAsia="MS Mincho" w:hAnsi="Swis721 Th BT"/>
          <w:i/>
          <w:color w:val="404040" w:themeColor="text1" w:themeTint="BF"/>
          <w:sz w:val="23"/>
          <w:szCs w:val="23"/>
        </w:rPr>
        <w:t>Gastroesophageal</w:t>
      </w:r>
      <w:proofErr w:type="spellEnd"/>
      <w:r w:rsidRPr="00F25AE5">
        <w:rPr>
          <w:rFonts w:ascii="Swis721 Th BT" w:eastAsia="MS Mincho" w:hAnsi="Swis721 Th BT"/>
          <w:i/>
          <w:color w:val="404040" w:themeColor="text1" w:themeTint="BF"/>
          <w:sz w:val="23"/>
          <w:szCs w:val="23"/>
        </w:rPr>
        <w:t xml:space="preserve"> </w:t>
      </w:r>
      <w:proofErr w:type="spellStart"/>
      <w:r w:rsidRPr="00F25AE5">
        <w:rPr>
          <w:rFonts w:ascii="Swis721 Th BT" w:eastAsia="MS Mincho" w:hAnsi="Swis721 Th BT"/>
          <w:i/>
          <w:color w:val="404040" w:themeColor="text1" w:themeTint="BF"/>
          <w:sz w:val="23"/>
          <w:szCs w:val="23"/>
        </w:rPr>
        <w:t>Reflux</w:t>
      </w:r>
      <w:proofErr w:type="spellEnd"/>
      <w:r w:rsidRPr="00F25AE5">
        <w:rPr>
          <w:rFonts w:ascii="Swis721 Th BT" w:eastAsia="MS Mincho" w:hAnsi="Swis721 Th BT"/>
          <w:i/>
          <w:color w:val="404040" w:themeColor="text1" w:themeTint="BF"/>
          <w:sz w:val="23"/>
          <w:szCs w:val="23"/>
        </w:rPr>
        <w:t xml:space="preserve"> </w:t>
      </w:r>
      <w:proofErr w:type="spellStart"/>
      <w:r w:rsidRPr="00F25AE5">
        <w:rPr>
          <w:rFonts w:ascii="Swis721 Th BT" w:eastAsia="MS Mincho" w:hAnsi="Swis721 Th BT"/>
          <w:i/>
          <w:color w:val="404040" w:themeColor="text1" w:themeTint="BF"/>
          <w:sz w:val="23"/>
          <w:szCs w:val="23"/>
        </w:rPr>
        <w:t>Disease</w:t>
      </w:r>
      <w:proofErr w:type="spellEnd"/>
      <w:r w:rsidRPr="00F25AE5">
        <w:rPr>
          <w:rFonts w:ascii="Swis721 Th BT" w:eastAsia="MS Mincho" w:hAnsi="Swis721 Th BT"/>
          <w:i/>
          <w:color w:val="404040" w:themeColor="text1" w:themeTint="BF"/>
          <w:sz w:val="23"/>
          <w:szCs w:val="23"/>
        </w:rPr>
        <w:t xml:space="preserve"> </w:t>
      </w:r>
      <w:proofErr w:type="spellStart"/>
      <w:r w:rsidRPr="00F25AE5">
        <w:rPr>
          <w:rFonts w:ascii="Swis721 Th BT" w:eastAsia="MS Mincho" w:hAnsi="Swis721 Th BT"/>
          <w:i/>
          <w:color w:val="404040" w:themeColor="text1" w:themeTint="BF"/>
          <w:sz w:val="23"/>
          <w:szCs w:val="23"/>
        </w:rPr>
        <w:t>Questionnaire</w:t>
      </w:r>
      <w:proofErr w:type="spellEnd"/>
      <w:r w:rsidRPr="00F25AE5">
        <w:rPr>
          <w:rFonts w:ascii="Swis721 Th BT" w:eastAsia="MS Mincho" w:hAnsi="Swis721 Th BT"/>
          <w:color w:val="404040" w:themeColor="text1" w:themeTint="BF"/>
          <w:sz w:val="23"/>
          <w:szCs w:val="23"/>
        </w:rPr>
        <w:t xml:space="preserve"> (GERDQ) diminuíram de 10,0±3,2 na semana 1 para 6,53±2,2 na semana 2 e 5,87±2,1 na semana 4;</w:t>
      </w:r>
    </w:p>
    <w:p w14:paraId="38786947" w14:textId="77777777" w:rsidR="00F25AE5" w:rsidRPr="00F25AE5" w:rsidRDefault="00F25AE5" w:rsidP="00F25AE5">
      <w:pPr>
        <w:pStyle w:val="PargrafodaLista"/>
        <w:numPr>
          <w:ilvl w:val="0"/>
          <w:numId w:val="1"/>
        </w:numPr>
        <w:jc w:val="both"/>
        <w:rPr>
          <w:rFonts w:ascii="Swis721 Th BT" w:eastAsia="MS Mincho" w:hAnsi="Swis721 Th BT"/>
          <w:b/>
          <w:color w:val="404040" w:themeColor="text1" w:themeTint="BF"/>
          <w:sz w:val="23"/>
          <w:szCs w:val="23"/>
        </w:rPr>
      </w:pPr>
      <w:r w:rsidRPr="00F25AE5">
        <w:rPr>
          <w:rFonts w:ascii="Swis721 Th BT" w:eastAsia="MS Mincho" w:hAnsi="Swis721 Th BT"/>
          <w:color w:val="404040" w:themeColor="text1" w:themeTint="BF"/>
          <w:sz w:val="23"/>
          <w:szCs w:val="23"/>
        </w:rPr>
        <w:t>A média dos escores de severidade da azia reduziram de 2,5±1,0 para 1,7±0,8;</w:t>
      </w:r>
    </w:p>
    <w:p w14:paraId="7E6BA913" w14:textId="77777777" w:rsidR="00F25AE5" w:rsidRPr="00F25AE5" w:rsidRDefault="00F25AE5" w:rsidP="00F25AE5">
      <w:pPr>
        <w:pStyle w:val="PargrafodaLista"/>
        <w:numPr>
          <w:ilvl w:val="0"/>
          <w:numId w:val="1"/>
        </w:numPr>
        <w:jc w:val="both"/>
        <w:rPr>
          <w:rFonts w:ascii="Swis721 Th BT" w:eastAsia="MS Mincho" w:hAnsi="Swis721 Th BT"/>
          <w:b/>
          <w:color w:val="404040" w:themeColor="text1" w:themeTint="BF"/>
          <w:sz w:val="23"/>
          <w:szCs w:val="23"/>
        </w:rPr>
      </w:pPr>
      <w:r w:rsidRPr="00F25AE5">
        <w:rPr>
          <w:rFonts w:ascii="Swis721 Th BT" w:eastAsia="MS Mincho" w:hAnsi="Swis721 Th BT"/>
          <w:color w:val="404040" w:themeColor="text1" w:themeTint="BF"/>
          <w:sz w:val="23"/>
          <w:szCs w:val="23"/>
        </w:rPr>
        <w:t>A resposta precoce foi maior em pacientes com escore GERDQ ≥8.</w:t>
      </w:r>
    </w:p>
    <w:p w14:paraId="2E22C9D9" w14:textId="03422768" w:rsidR="00F25AE5" w:rsidRDefault="00F25AE5" w:rsidP="00F25AE5">
      <w:pPr>
        <w:pStyle w:val="PargrafodaLista"/>
        <w:ind w:left="360"/>
        <w:jc w:val="both"/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</w:p>
    <w:p w14:paraId="07A66446" w14:textId="77777777" w:rsidR="00F25AE5" w:rsidRDefault="00F25AE5" w:rsidP="00F25AE5">
      <w:pPr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</w:p>
    <w:p w14:paraId="1FBAE462" w14:textId="149692EE" w:rsidR="00F25AE5" w:rsidRPr="00C72C0B" w:rsidRDefault="00F25AE5" w:rsidP="00F25AE5">
      <w:pPr>
        <w:pStyle w:val="Corpo"/>
        <w:rPr>
          <w:b/>
          <w:color w:val="339966"/>
        </w:rPr>
      </w:pPr>
      <w:r>
        <w:rPr>
          <w:b/>
          <w:color w:val="339966"/>
        </w:rPr>
        <w:t>Conclusão:</w:t>
      </w:r>
    </w:p>
    <w:p w14:paraId="5FD84DC7" w14:textId="77777777" w:rsidR="00F25AE5" w:rsidRPr="00714E9A" w:rsidRDefault="00F25AE5" w:rsidP="00F25AE5">
      <w:pPr>
        <w:pStyle w:val="Corpo"/>
        <w:rPr>
          <w:sz w:val="16"/>
          <w:szCs w:val="16"/>
        </w:rPr>
      </w:pPr>
    </w:p>
    <w:p w14:paraId="0A01EB10" w14:textId="77777777" w:rsidR="00F25AE5" w:rsidRPr="00F25AE5" w:rsidRDefault="00F25AE5" w:rsidP="00F25AE5">
      <w:pPr>
        <w:pStyle w:val="Corpo"/>
        <w:rPr>
          <w:szCs w:val="23"/>
        </w:rPr>
      </w:pPr>
      <w:r w:rsidRPr="00F25AE5">
        <w:rPr>
          <w:szCs w:val="23"/>
        </w:rPr>
        <w:t xml:space="preserve">De acordo com os resultados do estudo, os pesquisadores concluíram que </w:t>
      </w:r>
      <w:proofErr w:type="spellStart"/>
      <w:r w:rsidRPr="00F25AE5">
        <w:rPr>
          <w:szCs w:val="23"/>
        </w:rPr>
        <w:t>dexlansoprazol</w:t>
      </w:r>
      <w:proofErr w:type="spellEnd"/>
      <w:r w:rsidRPr="00F25AE5">
        <w:rPr>
          <w:szCs w:val="23"/>
        </w:rPr>
        <w:t xml:space="preserve"> é eficaz no tratamento da azia durante períodos de jejum.</w:t>
      </w:r>
    </w:p>
    <w:p w14:paraId="0CC87E00" w14:textId="71087148" w:rsidR="00F25AE5" w:rsidRDefault="00F25AE5" w:rsidP="00B70169">
      <w:pPr>
        <w:pStyle w:val="Corpo"/>
        <w:spacing w:line="276" w:lineRule="auto"/>
        <w:rPr>
          <w:b/>
        </w:rPr>
      </w:pPr>
    </w:p>
    <w:p w14:paraId="6BEEB989" w14:textId="4050A9A4" w:rsidR="00F25AE5" w:rsidRDefault="00F25AE5" w:rsidP="00B70169">
      <w:pPr>
        <w:pStyle w:val="Corpo"/>
        <w:spacing w:line="276" w:lineRule="auto"/>
        <w:rPr>
          <w:b/>
        </w:rPr>
      </w:pPr>
    </w:p>
    <w:p w14:paraId="7188CF91" w14:textId="671A07FC" w:rsidR="00F25AE5" w:rsidRDefault="00F25AE5" w:rsidP="00B70169">
      <w:pPr>
        <w:pStyle w:val="Corpo"/>
        <w:spacing w:line="276" w:lineRule="auto"/>
        <w:rPr>
          <w:b/>
        </w:rPr>
      </w:pPr>
    </w:p>
    <w:p w14:paraId="6CB12D07" w14:textId="1744CA1C" w:rsidR="00F25AE5" w:rsidRDefault="00F25AE5" w:rsidP="00B70169">
      <w:pPr>
        <w:pStyle w:val="Corpo"/>
        <w:spacing w:line="276" w:lineRule="auto"/>
        <w:rPr>
          <w:b/>
        </w:rPr>
      </w:pPr>
    </w:p>
    <w:p w14:paraId="2A3AEBC3" w14:textId="77777777" w:rsidR="00F25AE5" w:rsidRDefault="00F25AE5" w:rsidP="00F25AE5">
      <w:pPr>
        <w:pStyle w:val="Ttulo1"/>
        <w:jc w:val="center"/>
      </w:pPr>
      <w:bookmarkStart w:id="11" w:name="_Toc62720092"/>
      <w:r>
        <w:lastRenderedPageBreak/>
        <w:t>Formulário</w:t>
      </w:r>
      <w:bookmarkEnd w:id="11"/>
    </w:p>
    <w:p w14:paraId="31735A27" w14:textId="77777777" w:rsidR="00F25AE5" w:rsidRDefault="00F25AE5" w:rsidP="00F25AE5">
      <w:pPr>
        <w:pStyle w:val="Corpo"/>
        <w:spacing w:after="120"/>
      </w:pPr>
    </w:p>
    <w:p w14:paraId="31565A7E" w14:textId="77777777" w:rsidR="00F25AE5" w:rsidRPr="00C30C20" w:rsidRDefault="00F25AE5" w:rsidP="00F25AE5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F25AE5" w:rsidRPr="009537E7" w14:paraId="4D0E0454" w14:textId="77777777" w:rsidTr="000D4D2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58DA62D2" w14:textId="5FAC0FB4" w:rsidR="00F25AE5" w:rsidRPr="00C87A84" w:rsidRDefault="00F25AE5" w:rsidP="000D4D21">
            <w:pPr>
              <w:pStyle w:val="Corpo"/>
              <w:jc w:val="center"/>
              <w:rPr>
                <w:b/>
                <w:color w:val="FFFFFF" w:themeColor="background1"/>
              </w:rPr>
            </w:pPr>
            <w:proofErr w:type="spellStart"/>
            <w:r w:rsidRPr="00F25AE5">
              <w:rPr>
                <w:b/>
                <w:color w:val="FFFFFF" w:themeColor="background1"/>
              </w:rPr>
              <w:t>Dexlansoprazol</w:t>
            </w:r>
            <w:proofErr w:type="spellEnd"/>
          </w:p>
        </w:tc>
      </w:tr>
      <w:tr w:rsidR="00F25AE5" w:rsidRPr="009537E7" w14:paraId="118DEA79" w14:textId="77777777" w:rsidTr="000D4D2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DC8F5E4" w14:textId="752DFD1E" w:rsidR="00F25AE5" w:rsidRPr="003A6682" w:rsidRDefault="00F25AE5" w:rsidP="000D4D21">
            <w:pPr>
              <w:pStyle w:val="Corpo"/>
            </w:pPr>
            <w:proofErr w:type="spellStart"/>
            <w:r w:rsidRPr="00F25AE5">
              <w:rPr>
                <w:iCs/>
              </w:rPr>
              <w:t>Dexlansoprazol</w:t>
            </w:r>
            <w:proofErr w:type="spellEnd"/>
            <w:r>
              <w:t>................................ 60 mg</w:t>
            </w:r>
          </w:p>
        </w:tc>
      </w:tr>
      <w:tr w:rsidR="00F25AE5" w:rsidRPr="009537E7" w14:paraId="2C4318D4" w14:textId="77777777" w:rsidTr="000D4D21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0C68D1BE" w14:textId="2BF94031" w:rsidR="00F25AE5" w:rsidRPr="003A6682" w:rsidRDefault="00F25AE5" w:rsidP="000D4D21">
            <w:pPr>
              <w:pStyle w:val="Corpo"/>
            </w:pPr>
            <w:r>
              <w:t>Excipiente qsp............................1 Cápsula</w:t>
            </w:r>
          </w:p>
        </w:tc>
      </w:tr>
    </w:tbl>
    <w:p w14:paraId="385B86F9" w14:textId="77777777" w:rsidR="00F25AE5" w:rsidRDefault="00F25AE5" w:rsidP="00F25AE5">
      <w:pPr>
        <w:pStyle w:val="Corpo"/>
        <w:spacing w:line="276" w:lineRule="auto"/>
        <w:rPr>
          <w:sz w:val="16"/>
          <w:szCs w:val="16"/>
        </w:rPr>
      </w:pPr>
      <w:r w:rsidRPr="00F25AE5">
        <w:rPr>
          <w:sz w:val="16"/>
          <w:szCs w:val="16"/>
        </w:rPr>
        <w:t xml:space="preserve">Administrar 1 cápsula ao dia antes do café da manhã ou conforme </w:t>
      </w:r>
    </w:p>
    <w:p w14:paraId="6B5AE62F" w14:textId="2D127692" w:rsidR="00F25AE5" w:rsidRPr="00F25AE5" w:rsidRDefault="00F25AE5" w:rsidP="00F25AE5">
      <w:pPr>
        <w:pStyle w:val="Corpo"/>
        <w:spacing w:line="276" w:lineRule="auto"/>
        <w:rPr>
          <w:sz w:val="16"/>
          <w:szCs w:val="16"/>
        </w:rPr>
      </w:pPr>
      <w:r w:rsidRPr="00F25AE5">
        <w:rPr>
          <w:sz w:val="16"/>
          <w:szCs w:val="16"/>
        </w:rPr>
        <w:t>orientação médica.</w:t>
      </w:r>
    </w:p>
    <w:p w14:paraId="450A4566" w14:textId="16FA960B" w:rsidR="00F25AE5" w:rsidRDefault="00F25AE5" w:rsidP="00B70169">
      <w:pPr>
        <w:pStyle w:val="Corpo"/>
        <w:spacing w:line="276" w:lineRule="auto"/>
        <w:rPr>
          <w:b/>
        </w:rPr>
      </w:pPr>
    </w:p>
    <w:p w14:paraId="265ADDEB" w14:textId="07004383" w:rsidR="002277A1" w:rsidRDefault="002277A1" w:rsidP="00B70169">
      <w:pPr>
        <w:pStyle w:val="Corpo"/>
        <w:spacing w:line="276" w:lineRule="auto"/>
        <w:rPr>
          <w:b/>
        </w:rPr>
      </w:pPr>
    </w:p>
    <w:p w14:paraId="302AA27A" w14:textId="154AC60E" w:rsidR="002277A1" w:rsidRDefault="002277A1" w:rsidP="00B70169">
      <w:pPr>
        <w:pStyle w:val="Corpo"/>
        <w:spacing w:line="276" w:lineRule="auto"/>
        <w:rPr>
          <w:b/>
        </w:rPr>
      </w:pPr>
    </w:p>
    <w:p w14:paraId="709CD037" w14:textId="38D6CAE2" w:rsidR="002277A1" w:rsidRDefault="002277A1" w:rsidP="00B70169">
      <w:pPr>
        <w:pStyle w:val="Corpo"/>
        <w:spacing w:line="276" w:lineRule="auto"/>
        <w:rPr>
          <w:b/>
        </w:rPr>
      </w:pPr>
    </w:p>
    <w:p w14:paraId="233219F1" w14:textId="580F054E" w:rsidR="002277A1" w:rsidRDefault="002277A1" w:rsidP="00B70169">
      <w:pPr>
        <w:pStyle w:val="Corpo"/>
        <w:spacing w:line="276" w:lineRule="auto"/>
        <w:rPr>
          <w:b/>
        </w:rPr>
      </w:pPr>
    </w:p>
    <w:p w14:paraId="534B7373" w14:textId="448DAD2D" w:rsidR="002277A1" w:rsidRDefault="002277A1" w:rsidP="00B70169">
      <w:pPr>
        <w:pStyle w:val="Corpo"/>
        <w:spacing w:line="276" w:lineRule="auto"/>
        <w:rPr>
          <w:b/>
        </w:rPr>
      </w:pPr>
    </w:p>
    <w:p w14:paraId="0A396CFF" w14:textId="3B98662F" w:rsidR="002277A1" w:rsidRDefault="002277A1" w:rsidP="00B70169">
      <w:pPr>
        <w:pStyle w:val="Corpo"/>
        <w:spacing w:line="276" w:lineRule="auto"/>
        <w:rPr>
          <w:b/>
        </w:rPr>
      </w:pPr>
    </w:p>
    <w:p w14:paraId="6094EA38" w14:textId="472672A6" w:rsidR="002277A1" w:rsidRDefault="002277A1" w:rsidP="00B70169">
      <w:pPr>
        <w:pStyle w:val="Corpo"/>
        <w:spacing w:line="276" w:lineRule="auto"/>
        <w:rPr>
          <w:b/>
        </w:rPr>
      </w:pPr>
    </w:p>
    <w:p w14:paraId="29092EEF" w14:textId="2903F586" w:rsidR="002277A1" w:rsidRDefault="002277A1" w:rsidP="00B70169">
      <w:pPr>
        <w:pStyle w:val="Corpo"/>
        <w:spacing w:line="276" w:lineRule="auto"/>
        <w:rPr>
          <w:b/>
        </w:rPr>
      </w:pPr>
    </w:p>
    <w:p w14:paraId="17EED90B" w14:textId="4228D45E" w:rsidR="002277A1" w:rsidRDefault="002277A1" w:rsidP="00B70169">
      <w:pPr>
        <w:pStyle w:val="Corpo"/>
        <w:spacing w:line="276" w:lineRule="auto"/>
        <w:rPr>
          <w:b/>
        </w:rPr>
      </w:pPr>
    </w:p>
    <w:p w14:paraId="3367FA95" w14:textId="25953963" w:rsidR="002277A1" w:rsidRDefault="002277A1" w:rsidP="00B70169">
      <w:pPr>
        <w:pStyle w:val="Corpo"/>
        <w:spacing w:line="276" w:lineRule="auto"/>
        <w:rPr>
          <w:b/>
        </w:rPr>
      </w:pPr>
    </w:p>
    <w:p w14:paraId="68C753B8" w14:textId="76A5B564" w:rsidR="002277A1" w:rsidRDefault="002277A1" w:rsidP="00B70169">
      <w:pPr>
        <w:pStyle w:val="Corpo"/>
        <w:spacing w:line="276" w:lineRule="auto"/>
        <w:rPr>
          <w:b/>
        </w:rPr>
      </w:pPr>
    </w:p>
    <w:p w14:paraId="4E2CACBF" w14:textId="73B76BB9" w:rsidR="002277A1" w:rsidRDefault="002277A1" w:rsidP="00B70169">
      <w:pPr>
        <w:pStyle w:val="Corpo"/>
        <w:spacing w:line="276" w:lineRule="auto"/>
        <w:rPr>
          <w:b/>
        </w:rPr>
      </w:pPr>
    </w:p>
    <w:p w14:paraId="5EACA046" w14:textId="6B7622F0" w:rsidR="002277A1" w:rsidRDefault="002277A1" w:rsidP="00B70169">
      <w:pPr>
        <w:pStyle w:val="Corpo"/>
        <w:spacing w:line="276" w:lineRule="auto"/>
        <w:rPr>
          <w:b/>
        </w:rPr>
      </w:pPr>
    </w:p>
    <w:p w14:paraId="2E27512B" w14:textId="300F01F2" w:rsidR="002277A1" w:rsidRDefault="002277A1" w:rsidP="00B70169">
      <w:pPr>
        <w:pStyle w:val="Corpo"/>
        <w:spacing w:line="276" w:lineRule="auto"/>
        <w:rPr>
          <w:b/>
        </w:rPr>
      </w:pPr>
    </w:p>
    <w:p w14:paraId="4ACA774E" w14:textId="1D65000B" w:rsidR="002277A1" w:rsidRDefault="002277A1" w:rsidP="00B70169">
      <w:pPr>
        <w:pStyle w:val="Corpo"/>
        <w:spacing w:line="276" w:lineRule="auto"/>
        <w:rPr>
          <w:b/>
        </w:rPr>
      </w:pPr>
    </w:p>
    <w:p w14:paraId="46BF7A4A" w14:textId="451CBBC6" w:rsidR="002277A1" w:rsidRDefault="002277A1" w:rsidP="00B70169">
      <w:pPr>
        <w:pStyle w:val="Corpo"/>
        <w:spacing w:line="276" w:lineRule="auto"/>
        <w:rPr>
          <w:b/>
        </w:rPr>
      </w:pPr>
    </w:p>
    <w:p w14:paraId="7A5C8540" w14:textId="452F17CC" w:rsidR="002277A1" w:rsidRDefault="002277A1" w:rsidP="00B70169">
      <w:pPr>
        <w:pStyle w:val="Corpo"/>
        <w:spacing w:line="276" w:lineRule="auto"/>
        <w:rPr>
          <w:b/>
        </w:rPr>
      </w:pPr>
    </w:p>
    <w:p w14:paraId="3AB0CF7E" w14:textId="6D53AD76" w:rsidR="002277A1" w:rsidRDefault="002277A1" w:rsidP="00B70169">
      <w:pPr>
        <w:pStyle w:val="Corpo"/>
        <w:spacing w:line="276" w:lineRule="auto"/>
        <w:rPr>
          <w:b/>
        </w:rPr>
      </w:pPr>
    </w:p>
    <w:p w14:paraId="3E326827" w14:textId="7796E776" w:rsidR="002277A1" w:rsidRDefault="002277A1" w:rsidP="00B70169">
      <w:pPr>
        <w:pStyle w:val="Corpo"/>
        <w:spacing w:line="276" w:lineRule="auto"/>
        <w:rPr>
          <w:b/>
        </w:rPr>
      </w:pPr>
    </w:p>
    <w:p w14:paraId="733A9067" w14:textId="66A19772" w:rsidR="002277A1" w:rsidRDefault="002277A1" w:rsidP="00B70169">
      <w:pPr>
        <w:pStyle w:val="Corpo"/>
        <w:spacing w:line="276" w:lineRule="auto"/>
        <w:rPr>
          <w:b/>
        </w:rPr>
      </w:pPr>
    </w:p>
    <w:p w14:paraId="603BD916" w14:textId="39F3FF18" w:rsidR="002277A1" w:rsidRDefault="002277A1" w:rsidP="00B70169">
      <w:pPr>
        <w:pStyle w:val="Corpo"/>
        <w:spacing w:line="276" w:lineRule="auto"/>
        <w:rPr>
          <w:b/>
        </w:rPr>
      </w:pPr>
    </w:p>
    <w:p w14:paraId="608E07C5" w14:textId="53CEBA15" w:rsidR="002277A1" w:rsidRDefault="002277A1" w:rsidP="00B70169">
      <w:pPr>
        <w:pStyle w:val="Corpo"/>
        <w:spacing w:line="276" w:lineRule="auto"/>
        <w:rPr>
          <w:b/>
        </w:rPr>
      </w:pPr>
    </w:p>
    <w:p w14:paraId="3CC5A58D" w14:textId="597AC949" w:rsidR="002277A1" w:rsidRDefault="002277A1" w:rsidP="00B70169">
      <w:pPr>
        <w:pStyle w:val="Corpo"/>
        <w:spacing w:line="276" w:lineRule="auto"/>
        <w:rPr>
          <w:b/>
        </w:rPr>
      </w:pPr>
    </w:p>
    <w:p w14:paraId="5688D08E" w14:textId="56722BA4" w:rsidR="002277A1" w:rsidRDefault="002277A1" w:rsidP="00B70169">
      <w:pPr>
        <w:pStyle w:val="Corpo"/>
        <w:spacing w:line="276" w:lineRule="auto"/>
        <w:rPr>
          <w:b/>
        </w:rPr>
      </w:pPr>
    </w:p>
    <w:p w14:paraId="750112B5" w14:textId="46272277" w:rsidR="002277A1" w:rsidRDefault="002277A1" w:rsidP="00B70169">
      <w:pPr>
        <w:pStyle w:val="Corpo"/>
        <w:spacing w:line="276" w:lineRule="auto"/>
        <w:rPr>
          <w:b/>
        </w:rPr>
      </w:pPr>
    </w:p>
    <w:p w14:paraId="6661FDD4" w14:textId="504C7A89" w:rsidR="002277A1" w:rsidRDefault="002277A1" w:rsidP="00B70169">
      <w:pPr>
        <w:pStyle w:val="Corpo"/>
        <w:spacing w:line="276" w:lineRule="auto"/>
        <w:rPr>
          <w:b/>
        </w:rPr>
      </w:pPr>
    </w:p>
    <w:p w14:paraId="00C2B326" w14:textId="3D54487C" w:rsidR="002277A1" w:rsidRDefault="002277A1" w:rsidP="00D32086">
      <w:pPr>
        <w:pStyle w:val="Ttulo1"/>
        <w:jc w:val="center"/>
      </w:pPr>
      <w:bookmarkStart w:id="12" w:name="_Toc62720093"/>
      <w:proofErr w:type="spellStart"/>
      <w:r w:rsidRPr="002277A1">
        <w:lastRenderedPageBreak/>
        <w:t>Esomeprazol</w:t>
      </w:r>
      <w:bookmarkEnd w:id="12"/>
      <w:proofErr w:type="spellEnd"/>
    </w:p>
    <w:p w14:paraId="47A58747" w14:textId="77777777" w:rsidR="002277A1" w:rsidRPr="002277A1" w:rsidRDefault="002277A1" w:rsidP="002277A1">
      <w:pPr>
        <w:pStyle w:val="Subtitulocorpo"/>
        <w:rPr>
          <w:iCs/>
        </w:rPr>
      </w:pPr>
      <w:r w:rsidRPr="002277A1">
        <w:rPr>
          <w:iCs/>
        </w:rPr>
        <w:t>Eficaz no Controle dos Sintomas do Refluxo Gastroesofágico</w:t>
      </w:r>
    </w:p>
    <w:p w14:paraId="0D45F4CD" w14:textId="77777777" w:rsidR="002277A1" w:rsidRPr="000421E8" w:rsidRDefault="002277A1" w:rsidP="002277A1">
      <w:pPr>
        <w:pStyle w:val="Subtitulocorpo"/>
        <w:rPr>
          <w:bCs/>
          <w:color w:val="404040" w:themeColor="text1" w:themeTint="BF"/>
          <w:sz w:val="24"/>
          <w:szCs w:val="24"/>
        </w:rPr>
      </w:pPr>
    </w:p>
    <w:p w14:paraId="72EAD52E" w14:textId="77777777" w:rsidR="000A44C1" w:rsidRPr="000A44C1" w:rsidRDefault="000A44C1" w:rsidP="000A44C1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  <w:r w:rsidRPr="000A44C1">
        <w:rPr>
          <w:b w:val="0"/>
          <w:color w:val="404040" w:themeColor="text1" w:themeTint="BF"/>
          <w:sz w:val="24"/>
          <w:szCs w:val="24"/>
        </w:rPr>
        <w:t xml:space="preserve">Sun </w:t>
      </w:r>
      <w:r w:rsidRPr="000A44C1">
        <w:rPr>
          <w:b w:val="0"/>
          <w:i/>
          <w:color w:val="404040" w:themeColor="text1" w:themeTint="BF"/>
          <w:sz w:val="24"/>
          <w:szCs w:val="24"/>
        </w:rPr>
        <w:t>et al</w:t>
      </w:r>
      <w:r w:rsidRPr="000A44C1">
        <w:rPr>
          <w:b w:val="0"/>
          <w:color w:val="404040" w:themeColor="text1" w:themeTint="BF"/>
          <w:sz w:val="24"/>
          <w:szCs w:val="24"/>
        </w:rPr>
        <w:t xml:space="preserve">. (2015) conduziram um estudo que teve como objetivo avaliar a eficácia do </w:t>
      </w:r>
      <w:proofErr w:type="spellStart"/>
      <w:r w:rsidRPr="000A44C1">
        <w:rPr>
          <w:b w:val="0"/>
          <w:color w:val="404040" w:themeColor="text1" w:themeTint="BF"/>
          <w:sz w:val="24"/>
          <w:szCs w:val="24"/>
        </w:rPr>
        <w:t>esomeprazol</w:t>
      </w:r>
      <w:proofErr w:type="spellEnd"/>
      <w:r w:rsidRPr="000A44C1">
        <w:rPr>
          <w:b w:val="0"/>
          <w:color w:val="404040" w:themeColor="text1" w:themeTint="BF"/>
          <w:sz w:val="24"/>
          <w:szCs w:val="24"/>
        </w:rPr>
        <w:t xml:space="preserve"> no controle dos sintomas da DRGE não erosiva e gastrite crônica.</w:t>
      </w:r>
    </w:p>
    <w:p w14:paraId="0AEC37CE" w14:textId="77777777" w:rsidR="002277A1" w:rsidRDefault="002277A1" w:rsidP="002277A1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74048" behindDoc="0" locked="0" layoutInCell="1" allowOverlap="1" wp14:anchorId="0F8C1C6F" wp14:editId="0D2B8241">
                <wp:simplePos x="0" y="0"/>
                <wp:positionH relativeFrom="margin">
                  <wp:align>right</wp:align>
                </wp:positionH>
                <wp:positionV relativeFrom="paragraph">
                  <wp:posOffset>131445</wp:posOffset>
                </wp:positionV>
                <wp:extent cx="5372100" cy="477672"/>
                <wp:effectExtent l="0" t="0" r="19050" b="17780"/>
                <wp:wrapNone/>
                <wp:docPr id="625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477672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84F8FB7" w14:textId="77777777" w:rsidR="005D1916" w:rsidRPr="000A44C1" w:rsidRDefault="005D1916" w:rsidP="000A44C1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 w:rsidRPr="000A44C1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Para isso, os pacientes foram selecionados e divididos em 2 grupos para receberem:</w:t>
                            </w:r>
                          </w:p>
                          <w:p w14:paraId="234D29C4" w14:textId="77777777" w:rsidR="005D1916" w:rsidRPr="009D65A4" w:rsidRDefault="005D1916" w:rsidP="002277A1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F8C1C6F" id="_x0000_s1033" type="#_x0000_t202" style="position:absolute;left:0;text-align:left;margin-left:371.8pt;margin-top:10.35pt;width:423pt;height:37.6pt;z-index:252674048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" fillcolor="white [3212]" strokecolor="#0070c0">
                <v:textbox>
                  <w:txbxContent>
                    <w:p w14:paraId="384F8FB7" w14:textId="77777777" w:rsidR="005D1916" w:rsidRPr="000A44C1" w:rsidRDefault="005D1916" w:rsidP="000A44C1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 w:rsidRPr="000A44C1">
                        <w:rPr>
                          <w:rFonts w:ascii="Swis721 Th BT" w:hAnsi="Swis721 Th BT"/>
                          <w:sz w:val="23"/>
                          <w:szCs w:val="23"/>
                        </w:rPr>
                        <w:t>Para isso, os pacientes foram selecionados e divididos em 2 grupos para receberem:</w:t>
                      </w:r>
                    </w:p>
                    <w:p w14:paraId="234D29C4" w14:textId="77777777" w:rsidR="005D1916" w:rsidRPr="009D65A4" w:rsidRDefault="005D1916" w:rsidP="002277A1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23258419" w14:textId="475833CA" w:rsidR="002277A1" w:rsidRDefault="002277A1" w:rsidP="002277A1">
      <w:pPr>
        <w:pStyle w:val="Corpo"/>
      </w:pPr>
    </w:p>
    <w:p w14:paraId="714977A4" w14:textId="1DC799A3" w:rsidR="002277A1" w:rsidRDefault="000A44C1" w:rsidP="002277A1">
      <w:pPr>
        <w:pStyle w:val="Corpo"/>
      </w:pPr>
      <w:r w:rsidRPr="000A44C1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78144" behindDoc="0" locked="0" layoutInCell="1" allowOverlap="1" wp14:anchorId="092022F7" wp14:editId="4C95DE15">
                <wp:simplePos x="0" y="0"/>
                <wp:positionH relativeFrom="margin">
                  <wp:posOffset>4247828</wp:posOffset>
                </wp:positionH>
                <wp:positionV relativeFrom="paragraph">
                  <wp:posOffset>108888</wp:posOffset>
                </wp:positionV>
                <wp:extent cx="226695" cy="138430"/>
                <wp:effectExtent l="0" t="0" r="1905" b="0"/>
                <wp:wrapNone/>
                <wp:docPr id="630" name="Triângulo isósceles 63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E74913D" id="Triângulo isósceles 630" o:spid="_x0000_s1026" type="#_x0000_t5" style="position:absolute;margin-left:334.45pt;margin-top:8.55pt;width:17.85pt;height:10.9pt;flip:y;z-index:25267814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75072" behindDoc="0" locked="0" layoutInCell="1" allowOverlap="1" wp14:anchorId="5930A65E" wp14:editId="33DD2CE7">
                <wp:simplePos x="0" y="0"/>
                <wp:positionH relativeFrom="margin">
                  <wp:posOffset>919783</wp:posOffset>
                </wp:positionH>
                <wp:positionV relativeFrom="paragraph">
                  <wp:posOffset>114328</wp:posOffset>
                </wp:positionV>
                <wp:extent cx="226695" cy="138430"/>
                <wp:effectExtent l="0" t="0" r="1905" b="0"/>
                <wp:wrapNone/>
                <wp:docPr id="627" name="Triângulo isósceles 62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147C099" id="Triângulo isósceles 627" o:spid="_x0000_s1026" type="#_x0000_t5" style="position:absolute;margin-left:72.4pt;margin-top:9pt;width:17.85pt;height:10.9pt;flip:y;z-index:25267507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" fillcolor="#d8d8d8 [2732]" stroked="f">
                <w10:wrap anchorx="margin"/>
              </v:shape>
            </w:pict>
          </mc:Fallback>
        </mc:AlternateContent>
      </w:r>
    </w:p>
    <w:p w14:paraId="2A7FB023" w14:textId="6CE9943B" w:rsidR="002277A1" w:rsidRDefault="002277A1" w:rsidP="002277A1">
      <w:pPr>
        <w:pStyle w:val="Corpo"/>
      </w:pPr>
    </w:p>
    <w:p w14:paraId="7F94F55E" w14:textId="57E88515" w:rsidR="002277A1" w:rsidRDefault="000A44C1" w:rsidP="002277A1">
      <w:pPr>
        <w:pStyle w:val="Corpo"/>
      </w:pPr>
      <w:r w:rsidRPr="000A44C1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77120" behindDoc="0" locked="0" layoutInCell="1" allowOverlap="1" wp14:anchorId="605F710B" wp14:editId="6EF3AA31">
                <wp:simplePos x="0" y="0"/>
                <wp:positionH relativeFrom="margin">
                  <wp:posOffset>3339143</wp:posOffset>
                </wp:positionH>
                <wp:positionV relativeFrom="paragraph">
                  <wp:posOffset>37133</wp:posOffset>
                </wp:positionV>
                <wp:extent cx="2046605" cy="982638"/>
                <wp:effectExtent l="0" t="0" r="10795" b="27305"/>
                <wp:wrapNone/>
                <wp:docPr id="629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82638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677A11D" w14:textId="701DD11F" w:rsidR="005D1916" w:rsidRDefault="005D1916" w:rsidP="000A44C1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61636682" w14:textId="524A464C" w:rsidR="005D1916" w:rsidRPr="000A44C1" w:rsidRDefault="005D1916" w:rsidP="000A44C1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0A44C1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Cápsulas de </w:t>
                            </w:r>
                            <w:proofErr w:type="spellStart"/>
                            <w:r w:rsidRPr="000A44C1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esomeprazol</w:t>
                            </w:r>
                            <w:proofErr w:type="spellEnd"/>
                          </w:p>
                          <w:p w14:paraId="3D6063BE" w14:textId="77777777" w:rsidR="005D1916" w:rsidRPr="000A44C1" w:rsidRDefault="005D1916" w:rsidP="000A44C1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0A44C1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20 mg/dia, durante 8 semanas</w:t>
                            </w:r>
                          </w:p>
                          <w:p w14:paraId="40CC270F" w14:textId="35DF33AF" w:rsidR="005D1916" w:rsidRPr="00086CFC" w:rsidRDefault="005D1916" w:rsidP="000A44C1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05F710B" id="_x0000_s1034" type="#_x0000_t202" style="position:absolute;left:0;text-align:left;margin-left:262.9pt;margin-top:2.9pt;width:161.15pt;height:77.35pt;z-index:25267712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" fillcolor="#0070c0" strokecolor="#0070c0">
                <v:textbox>
                  <w:txbxContent>
                    <w:p w14:paraId="0677A11D" w14:textId="701DD11F" w:rsidR="005D1916" w:rsidRDefault="005D1916" w:rsidP="000A44C1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61636682" w14:textId="524A464C" w:rsidR="005D1916" w:rsidRPr="000A44C1" w:rsidRDefault="005D1916" w:rsidP="000A44C1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0A44C1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 xml:space="preserve">Cápsulas de </w:t>
                      </w:r>
                      <w:proofErr w:type="spellStart"/>
                      <w:r w:rsidRPr="000A44C1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esomeprazol</w:t>
                      </w:r>
                      <w:proofErr w:type="spellEnd"/>
                    </w:p>
                    <w:p w14:paraId="3D6063BE" w14:textId="77777777" w:rsidR="005D1916" w:rsidRPr="000A44C1" w:rsidRDefault="005D1916" w:rsidP="000A44C1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0A44C1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20 mg/dia, durante 8 semanas</w:t>
                      </w:r>
                    </w:p>
                    <w:p w14:paraId="40CC270F" w14:textId="35DF33AF" w:rsidR="005D1916" w:rsidRPr="00086CFC" w:rsidRDefault="005D1916" w:rsidP="000A44C1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73024" behindDoc="0" locked="0" layoutInCell="1" allowOverlap="1" wp14:anchorId="412FCDD2" wp14:editId="7D2B5539">
                <wp:simplePos x="0" y="0"/>
                <wp:positionH relativeFrom="margin">
                  <wp:posOffset>10795</wp:posOffset>
                </wp:positionH>
                <wp:positionV relativeFrom="paragraph">
                  <wp:posOffset>42545</wp:posOffset>
                </wp:positionV>
                <wp:extent cx="2046605" cy="982345"/>
                <wp:effectExtent l="0" t="0" r="10795" b="27305"/>
                <wp:wrapNone/>
                <wp:docPr id="628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8234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B35FC41" w14:textId="77777777" w:rsidR="005D1916" w:rsidRDefault="005D1916" w:rsidP="000A44C1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49E29A86" w14:textId="366C7E4C" w:rsidR="005D1916" w:rsidRPr="000A44C1" w:rsidRDefault="005D1916" w:rsidP="000A44C1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0A44C1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Cápsulas de </w:t>
                            </w:r>
                            <w:proofErr w:type="spellStart"/>
                            <w:r w:rsidRPr="000A44C1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esomeprazol</w:t>
                            </w:r>
                            <w:proofErr w:type="spellEnd"/>
                          </w:p>
                          <w:p w14:paraId="154EE65E" w14:textId="77777777" w:rsidR="005D1916" w:rsidRPr="000A44C1" w:rsidRDefault="005D1916" w:rsidP="000A44C1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0A44C1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20 mg/dia, durante 2 semanas</w:t>
                            </w:r>
                          </w:p>
                          <w:p w14:paraId="490491BE" w14:textId="0EE855E7" w:rsidR="005D1916" w:rsidRPr="00086CFC" w:rsidRDefault="005D1916" w:rsidP="000A44C1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12FCDD2" id="_x0000_s1035" type="#_x0000_t202" style="position:absolute;left:0;text-align:left;margin-left:.85pt;margin-top:3.35pt;width:161.15pt;height:77.35pt;z-index:25267302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" fillcolor="#0070c0" strokecolor="#0070c0">
                <v:textbox>
                  <w:txbxContent>
                    <w:p w14:paraId="7B35FC41" w14:textId="77777777" w:rsidR="005D1916" w:rsidRDefault="005D1916" w:rsidP="000A44C1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49E29A86" w14:textId="366C7E4C" w:rsidR="005D1916" w:rsidRPr="000A44C1" w:rsidRDefault="005D1916" w:rsidP="000A44C1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0A44C1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 xml:space="preserve">Cápsulas de </w:t>
                      </w:r>
                      <w:proofErr w:type="spellStart"/>
                      <w:r w:rsidRPr="000A44C1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esomeprazol</w:t>
                      </w:r>
                      <w:proofErr w:type="spellEnd"/>
                    </w:p>
                    <w:p w14:paraId="154EE65E" w14:textId="77777777" w:rsidR="005D1916" w:rsidRPr="000A44C1" w:rsidRDefault="005D1916" w:rsidP="000A44C1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0A44C1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20 mg/dia, durante 2 semanas</w:t>
                      </w:r>
                    </w:p>
                    <w:p w14:paraId="490491BE" w14:textId="0EE855E7" w:rsidR="005D1916" w:rsidRPr="00086CFC" w:rsidRDefault="005D1916" w:rsidP="000A44C1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1096225E" w14:textId="77777777" w:rsidR="002277A1" w:rsidRDefault="002277A1" w:rsidP="002277A1">
      <w:pPr>
        <w:pStyle w:val="Corpo"/>
      </w:pPr>
    </w:p>
    <w:p w14:paraId="6AB13681" w14:textId="77777777" w:rsidR="002277A1" w:rsidRDefault="002277A1" w:rsidP="002277A1">
      <w:pPr>
        <w:pStyle w:val="Corpo"/>
      </w:pPr>
    </w:p>
    <w:p w14:paraId="2B84E235" w14:textId="77777777" w:rsidR="002277A1" w:rsidRDefault="002277A1" w:rsidP="002277A1">
      <w:pPr>
        <w:pStyle w:val="Corpo"/>
      </w:pPr>
    </w:p>
    <w:p w14:paraId="23E6E1F3" w14:textId="77777777" w:rsidR="002277A1" w:rsidRPr="0064783D" w:rsidRDefault="002277A1" w:rsidP="002277A1">
      <w:pPr>
        <w:pStyle w:val="Corpo"/>
        <w:rPr>
          <w:sz w:val="20"/>
          <w:szCs w:val="23"/>
        </w:rPr>
      </w:pPr>
    </w:p>
    <w:p w14:paraId="6B76E0D2" w14:textId="77777777" w:rsidR="002277A1" w:rsidRPr="00423361" w:rsidRDefault="002277A1" w:rsidP="002277A1">
      <w:pPr>
        <w:pStyle w:val="Corpo"/>
        <w:spacing w:before="120" w:after="0"/>
        <w:ind w:left="405"/>
        <w:rPr>
          <w:sz w:val="20"/>
          <w:szCs w:val="23"/>
        </w:rPr>
      </w:pPr>
    </w:p>
    <w:p w14:paraId="47AF220A" w14:textId="77777777" w:rsidR="000A44C1" w:rsidRPr="00765925" w:rsidRDefault="000A44C1" w:rsidP="00BB0BFA">
      <w:pPr>
        <w:pStyle w:val="PargrafodaLista"/>
        <w:numPr>
          <w:ilvl w:val="0"/>
          <w:numId w:val="3"/>
        </w:numPr>
        <w:spacing w:after="200" w:line="276" w:lineRule="auto"/>
        <w:ind w:left="360"/>
        <w:jc w:val="both"/>
        <w:rPr>
          <w:rFonts w:ascii="Swis721 Th BT" w:hAnsi="Swis721 Th BT"/>
          <w:color w:val="404040" w:themeColor="text1" w:themeTint="BF"/>
          <w:sz w:val="18"/>
          <w:szCs w:val="23"/>
        </w:rPr>
      </w:pPr>
      <w:r w:rsidRPr="00765925">
        <w:rPr>
          <w:rFonts w:ascii="Swis721 Th BT" w:hAnsi="Swis721 Th BT"/>
          <w:color w:val="404040" w:themeColor="text1" w:themeTint="BF"/>
          <w:sz w:val="18"/>
          <w:szCs w:val="23"/>
        </w:rPr>
        <w:t xml:space="preserve">Pacientes com alívio dos sintomas puderam entrar no tratamento de manutenção de 24 semanas onde foi administrado </w:t>
      </w:r>
      <w:proofErr w:type="spellStart"/>
      <w:r w:rsidRPr="00765925">
        <w:rPr>
          <w:rFonts w:ascii="Swis721 Th BT" w:hAnsi="Swis721 Th BT"/>
          <w:color w:val="404040" w:themeColor="text1" w:themeTint="BF"/>
          <w:sz w:val="18"/>
          <w:szCs w:val="23"/>
        </w:rPr>
        <w:t>esomeprazol</w:t>
      </w:r>
      <w:proofErr w:type="spellEnd"/>
      <w:r w:rsidRPr="00765925">
        <w:rPr>
          <w:rFonts w:ascii="Swis721 Th BT" w:hAnsi="Swis721 Th BT"/>
          <w:color w:val="404040" w:themeColor="text1" w:themeTint="BF"/>
          <w:sz w:val="18"/>
          <w:szCs w:val="23"/>
        </w:rPr>
        <w:t xml:space="preserve"> 20 mg/dia em caso de recorrência dos sintomas;</w:t>
      </w:r>
    </w:p>
    <w:p w14:paraId="24B9AA55" w14:textId="77777777" w:rsidR="000A44C1" w:rsidRPr="00765925" w:rsidRDefault="000A44C1" w:rsidP="00BB0BFA">
      <w:pPr>
        <w:pStyle w:val="PargrafodaLista"/>
        <w:numPr>
          <w:ilvl w:val="0"/>
          <w:numId w:val="3"/>
        </w:numPr>
        <w:spacing w:after="200" w:line="276" w:lineRule="auto"/>
        <w:ind w:left="360"/>
        <w:jc w:val="both"/>
        <w:rPr>
          <w:rFonts w:ascii="Swis721 Th BT" w:hAnsi="Swis721 Th BT"/>
          <w:color w:val="404040" w:themeColor="text1" w:themeTint="BF"/>
          <w:sz w:val="18"/>
          <w:szCs w:val="23"/>
        </w:rPr>
      </w:pPr>
      <w:r w:rsidRPr="00765925">
        <w:rPr>
          <w:rFonts w:ascii="Swis721 Th BT" w:hAnsi="Swis721 Th BT"/>
          <w:color w:val="404040" w:themeColor="text1" w:themeTint="BF"/>
          <w:sz w:val="18"/>
          <w:szCs w:val="23"/>
        </w:rPr>
        <w:t>Os parâmetros avaliados foram taxa de controle de sintomas no período de man</w:t>
      </w:r>
      <w:r>
        <w:rPr>
          <w:rFonts w:ascii="Swis721 Th BT" w:hAnsi="Swis721 Th BT"/>
          <w:color w:val="404040" w:themeColor="text1" w:themeTint="BF"/>
          <w:sz w:val="18"/>
          <w:szCs w:val="23"/>
        </w:rPr>
        <w:t xml:space="preserve">utenção, alívio dos sintomas, </w:t>
      </w:r>
      <w:r w:rsidRPr="00765925">
        <w:rPr>
          <w:rFonts w:ascii="Swis721 Th BT" w:hAnsi="Swis721 Th BT"/>
          <w:color w:val="404040" w:themeColor="text1" w:themeTint="BF"/>
          <w:sz w:val="18"/>
          <w:szCs w:val="23"/>
        </w:rPr>
        <w:t>taxa de sucesso após tratamento inicial e manutenção, tempo até a primeira recorrência e taxa de satisfação.</w:t>
      </w:r>
    </w:p>
    <w:p w14:paraId="4A9BC54F" w14:textId="2C75979C" w:rsidR="002277A1" w:rsidRPr="00C72C0B" w:rsidRDefault="002277A1" w:rsidP="002277A1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54ED4CA0" w14:textId="77777777" w:rsidR="002277A1" w:rsidRPr="00714E9A" w:rsidRDefault="002277A1" w:rsidP="002277A1">
      <w:pPr>
        <w:pStyle w:val="Corpo"/>
        <w:rPr>
          <w:sz w:val="16"/>
          <w:szCs w:val="16"/>
        </w:rPr>
      </w:pPr>
    </w:p>
    <w:p w14:paraId="070A6593" w14:textId="77777777" w:rsidR="000A44C1" w:rsidRPr="000A44C1" w:rsidRDefault="000A44C1" w:rsidP="00BB0BFA">
      <w:pPr>
        <w:pStyle w:val="PargrafodaLista"/>
        <w:numPr>
          <w:ilvl w:val="0"/>
          <w:numId w:val="4"/>
        </w:numPr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  <w:r w:rsidRPr="000A44C1">
        <w:rPr>
          <w:rFonts w:ascii="Swis721 Th BT" w:eastAsia="MS Mincho" w:hAnsi="Swis721 Th BT"/>
          <w:color w:val="404040" w:themeColor="text1" w:themeTint="BF"/>
          <w:sz w:val="23"/>
          <w:szCs w:val="23"/>
        </w:rPr>
        <w:t xml:space="preserve">O grupo 2 apresentou uma diferença estatisticamente significativa na taxa de controle dos sintomas (84,9% </w:t>
      </w:r>
      <w:r w:rsidRPr="000A44C1">
        <w:rPr>
          <w:rFonts w:ascii="Swis721 Th BT" w:eastAsia="MS Mincho" w:hAnsi="Swis721 Th BT"/>
          <w:i/>
          <w:color w:val="404040" w:themeColor="text1" w:themeTint="BF"/>
          <w:sz w:val="23"/>
          <w:szCs w:val="23"/>
        </w:rPr>
        <w:t>vs</w:t>
      </w:r>
      <w:r w:rsidRPr="000A44C1">
        <w:rPr>
          <w:rFonts w:ascii="Swis721 Th BT" w:eastAsia="MS Mincho" w:hAnsi="Swis721 Th BT"/>
          <w:color w:val="404040" w:themeColor="text1" w:themeTint="BF"/>
          <w:sz w:val="23"/>
          <w:szCs w:val="23"/>
        </w:rPr>
        <w:t>. 87,3%, P=0,0473);</w:t>
      </w:r>
    </w:p>
    <w:p w14:paraId="34E765F6" w14:textId="77777777" w:rsidR="000A44C1" w:rsidRPr="000A44C1" w:rsidRDefault="000A44C1" w:rsidP="00BB0BFA">
      <w:pPr>
        <w:pStyle w:val="PargrafodaLista"/>
        <w:numPr>
          <w:ilvl w:val="0"/>
          <w:numId w:val="4"/>
        </w:numPr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  <w:r w:rsidRPr="000A44C1">
        <w:rPr>
          <w:rFonts w:ascii="Swis721 Th BT" w:eastAsia="MS Mincho" w:hAnsi="Swis721 Th BT"/>
          <w:color w:val="404040" w:themeColor="text1" w:themeTint="BF"/>
          <w:sz w:val="23"/>
          <w:szCs w:val="23"/>
        </w:rPr>
        <w:t xml:space="preserve">O grupo de 8 semanas de tratamento apresentou melhores resultados no alívio dos sintomas após o tratamento inicial com </w:t>
      </w:r>
      <w:proofErr w:type="spellStart"/>
      <w:r w:rsidRPr="000A44C1">
        <w:rPr>
          <w:rFonts w:ascii="Swis721 Th BT" w:eastAsia="MS Mincho" w:hAnsi="Swis721 Th BT"/>
          <w:color w:val="404040" w:themeColor="text1" w:themeTint="BF"/>
          <w:sz w:val="23"/>
          <w:szCs w:val="23"/>
        </w:rPr>
        <w:t>esomeprazol</w:t>
      </w:r>
      <w:proofErr w:type="spellEnd"/>
      <w:r w:rsidRPr="000A44C1">
        <w:rPr>
          <w:rFonts w:ascii="Swis721 Th BT" w:eastAsia="MS Mincho" w:hAnsi="Swis721 Th BT"/>
          <w:color w:val="404040" w:themeColor="text1" w:themeTint="BF"/>
          <w:sz w:val="23"/>
          <w:szCs w:val="23"/>
        </w:rPr>
        <w:t xml:space="preserve"> (88,3% </w:t>
      </w:r>
      <w:r w:rsidRPr="000A44C1">
        <w:rPr>
          <w:rFonts w:ascii="Swis721 Th BT" w:eastAsia="MS Mincho" w:hAnsi="Swis721 Th BT"/>
          <w:i/>
          <w:color w:val="404040" w:themeColor="text1" w:themeTint="BF"/>
          <w:sz w:val="23"/>
          <w:szCs w:val="23"/>
        </w:rPr>
        <w:t>vs.</w:t>
      </w:r>
      <w:r w:rsidRPr="000A44C1">
        <w:rPr>
          <w:rFonts w:ascii="Swis721 Th BT" w:eastAsia="MS Mincho" w:hAnsi="Swis721 Th BT"/>
          <w:color w:val="404040" w:themeColor="text1" w:themeTint="BF"/>
          <w:sz w:val="23"/>
          <w:szCs w:val="23"/>
        </w:rPr>
        <w:t xml:space="preserve"> 83,4%, P=0,2513) e taxa de sucesso ao longo de todo o estudo (83,8% </w:t>
      </w:r>
      <w:proofErr w:type="spellStart"/>
      <w:r w:rsidRPr="000A44C1">
        <w:rPr>
          <w:rFonts w:ascii="Swis721 Th BT" w:eastAsia="MS Mincho" w:hAnsi="Swis721 Th BT"/>
          <w:i/>
          <w:color w:val="404040" w:themeColor="text1" w:themeTint="BF"/>
          <w:sz w:val="23"/>
          <w:szCs w:val="23"/>
        </w:rPr>
        <w:t>vs</w:t>
      </w:r>
      <w:proofErr w:type="spellEnd"/>
      <w:r w:rsidRPr="000A44C1">
        <w:rPr>
          <w:rFonts w:ascii="Swis721 Th BT" w:eastAsia="MS Mincho" w:hAnsi="Swis721 Th BT"/>
          <w:color w:val="404040" w:themeColor="text1" w:themeTint="BF"/>
          <w:sz w:val="23"/>
          <w:szCs w:val="23"/>
        </w:rPr>
        <w:t xml:space="preserve"> 72,8%, P=0,0258);</w:t>
      </w:r>
    </w:p>
    <w:p w14:paraId="2C3F52A1" w14:textId="77777777" w:rsidR="000A44C1" w:rsidRPr="000A44C1" w:rsidRDefault="000A44C1" w:rsidP="00BB0BFA">
      <w:pPr>
        <w:pStyle w:val="PargrafodaLista"/>
        <w:numPr>
          <w:ilvl w:val="0"/>
          <w:numId w:val="4"/>
        </w:numPr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  <w:r w:rsidRPr="000A44C1">
        <w:rPr>
          <w:rFonts w:ascii="Swis721 Th BT" w:eastAsia="MS Mincho" w:hAnsi="Swis721 Th BT"/>
          <w:color w:val="404040" w:themeColor="text1" w:themeTint="BF"/>
          <w:sz w:val="23"/>
          <w:szCs w:val="23"/>
        </w:rPr>
        <w:t>Em comparação com o grupo 1, o grupo 2 apresentou uma redução de 46% do risco de recaída (HR=0,543);</w:t>
      </w:r>
    </w:p>
    <w:p w14:paraId="12AAC3E0" w14:textId="79C35D7A" w:rsidR="00714BBA" w:rsidRPr="00C8347C" w:rsidRDefault="000A44C1" w:rsidP="002277A1">
      <w:pPr>
        <w:pStyle w:val="PargrafodaLista"/>
        <w:numPr>
          <w:ilvl w:val="0"/>
          <w:numId w:val="4"/>
        </w:numPr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  <w:r w:rsidRPr="000A44C1">
        <w:rPr>
          <w:rFonts w:ascii="Swis721 Th BT" w:eastAsia="MS Mincho" w:hAnsi="Swis721 Th BT"/>
          <w:color w:val="404040" w:themeColor="text1" w:themeTint="BF"/>
          <w:sz w:val="23"/>
          <w:szCs w:val="23"/>
        </w:rPr>
        <w:t>Os pacientes do grupo 2 demonstraram maior satisfação e menor contagem de visitas programadas indicadas em casos de recorrência ou necessidade de tratamentos extras.</w:t>
      </w:r>
    </w:p>
    <w:p w14:paraId="3C293567" w14:textId="77777777" w:rsidR="00714BBA" w:rsidRDefault="00714BBA" w:rsidP="002277A1">
      <w:pPr>
        <w:pStyle w:val="Corpo"/>
        <w:rPr>
          <w:b/>
          <w:color w:val="339966"/>
        </w:rPr>
      </w:pPr>
    </w:p>
    <w:p w14:paraId="13F27FC5" w14:textId="77777777" w:rsidR="00714BBA" w:rsidRDefault="00714BBA" w:rsidP="002277A1">
      <w:pPr>
        <w:pStyle w:val="Corpo"/>
        <w:rPr>
          <w:b/>
          <w:color w:val="339966"/>
        </w:rPr>
      </w:pPr>
    </w:p>
    <w:p w14:paraId="1B3C464B" w14:textId="73E21B49" w:rsidR="002277A1" w:rsidRDefault="002277A1" w:rsidP="002277A1">
      <w:pPr>
        <w:pStyle w:val="Corpo"/>
        <w:rPr>
          <w:b/>
          <w:color w:val="339966"/>
        </w:rPr>
      </w:pPr>
      <w:r>
        <w:rPr>
          <w:b/>
          <w:color w:val="339966"/>
        </w:rPr>
        <w:t>Conclusão:</w:t>
      </w:r>
    </w:p>
    <w:p w14:paraId="443DBE99" w14:textId="77777777" w:rsidR="000A44C1" w:rsidRPr="00C72C0B" w:rsidRDefault="000A44C1" w:rsidP="002277A1">
      <w:pPr>
        <w:pStyle w:val="Corpo"/>
        <w:rPr>
          <w:b/>
          <w:color w:val="339966"/>
        </w:rPr>
      </w:pPr>
    </w:p>
    <w:p w14:paraId="591C69C1" w14:textId="56E6010A" w:rsidR="00714BBA" w:rsidRPr="00C8347C" w:rsidRDefault="000A44C1" w:rsidP="00C8347C">
      <w:pPr>
        <w:pStyle w:val="Corpo"/>
        <w:spacing w:line="276" w:lineRule="auto"/>
        <w:jc w:val="center"/>
        <w:rPr>
          <w:b/>
          <w:i/>
          <w:szCs w:val="23"/>
        </w:rPr>
      </w:pPr>
      <w:r w:rsidRPr="000A44C1">
        <w:rPr>
          <w:b/>
          <w:i/>
          <w:szCs w:val="23"/>
        </w:rPr>
        <w:t xml:space="preserve">Com base nos resultados, pode-se concluir que a administração de </w:t>
      </w:r>
      <w:proofErr w:type="spellStart"/>
      <w:r w:rsidRPr="000A44C1">
        <w:rPr>
          <w:b/>
          <w:i/>
          <w:szCs w:val="23"/>
        </w:rPr>
        <w:t>esomeprazol</w:t>
      </w:r>
      <w:proofErr w:type="spellEnd"/>
      <w:r w:rsidRPr="000A44C1">
        <w:rPr>
          <w:b/>
          <w:i/>
          <w:szCs w:val="23"/>
        </w:rPr>
        <w:t xml:space="preserve"> durante 8 semanas é mais eficaz no controle dos sintomas de refluxo gastroesofágico em comparação com o tratamento de 2 semanas.</w:t>
      </w:r>
      <w:bookmarkStart w:id="13" w:name="_Toc62720094"/>
    </w:p>
    <w:p w14:paraId="4114EAD7" w14:textId="77777777" w:rsidR="002277A1" w:rsidRDefault="002277A1" w:rsidP="002277A1">
      <w:pPr>
        <w:pStyle w:val="Ttulo1"/>
        <w:jc w:val="center"/>
      </w:pPr>
      <w:r>
        <w:lastRenderedPageBreak/>
        <w:t>Formulário</w:t>
      </w:r>
      <w:bookmarkEnd w:id="13"/>
    </w:p>
    <w:p w14:paraId="5A82021C" w14:textId="77777777" w:rsidR="002277A1" w:rsidRDefault="002277A1" w:rsidP="002277A1">
      <w:pPr>
        <w:pStyle w:val="Corpo"/>
        <w:spacing w:after="120"/>
      </w:pPr>
    </w:p>
    <w:p w14:paraId="4897DB5E" w14:textId="77777777" w:rsidR="002277A1" w:rsidRPr="00C30C20" w:rsidRDefault="002277A1" w:rsidP="002277A1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2277A1" w:rsidRPr="009537E7" w14:paraId="71D01F11" w14:textId="77777777" w:rsidTr="000D4D2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04C76DE8" w14:textId="5860A786" w:rsidR="002277A1" w:rsidRPr="00C87A84" w:rsidRDefault="000A44C1" w:rsidP="000A44C1">
            <w:pPr>
              <w:pStyle w:val="Corpo"/>
              <w:jc w:val="center"/>
              <w:rPr>
                <w:b/>
                <w:color w:val="FFFFFF" w:themeColor="background1"/>
              </w:rPr>
            </w:pPr>
            <w:r w:rsidRPr="000A44C1">
              <w:rPr>
                <w:b/>
                <w:color w:val="FFFFFF" w:themeColor="background1"/>
              </w:rPr>
              <w:t xml:space="preserve">Cápsulas de </w:t>
            </w:r>
            <w:proofErr w:type="spellStart"/>
            <w:r w:rsidRPr="000A44C1">
              <w:rPr>
                <w:b/>
                <w:color w:val="FFFFFF" w:themeColor="background1"/>
              </w:rPr>
              <w:t>Esomeprazol</w:t>
            </w:r>
            <w:proofErr w:type="spellEnd"/>
          </w:p>
        </w:tc>
      </w:tr>
      <w:tr w:rsidR="002277A1" w:rsidRPr="009537E7" w14:paraId="5FD7F062" w14:textId="77777777" w:rsidTr="000D4D2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5844BB72" w14:textId="44FF19B7" w:rsidR="002277A1" w:rsidRPr="003A6682" w:rsidRDefault="000A44C1" w:rsidP="000D4D21">
            <w:pPr>
              <w:pStyle w:val="Corpo"/>
            </w:pPr>
            <w:proofErr w:type="spellStart"/>
            <w:r w:rsidRPr="000A44C1">
              <w:rPr>
                <w:iCs/>
              </w:rPr>
              <w:t>Esomeprazol</w:t>
            </w:r>
            <w:proofErr w:type="spellEnd"/>
            <w:r w:rsidR="002277A1">
              <w:t>....................</w:t>
            </w:r>
            <w:r>
              <w:t>....</w:t>
            </w:r>
            <w:r w:rsidR="002277A1">
              <w:t xml:space="preserve">............ </w:t>
            </w:r>
            <w:r>
              <w:t>20</w:t>
            </w:r>
            <w:r w:rsidR="002277A1">
              <w:t xml:space="preserve"> mg</w:t>
            </w:r>
          </w:p>
        </w:tc>
      </w:tr>
      <w:tr w:rsidR="002277A1" w:rsidRPr="009537E7" w14:paraId="4B772473" w14:textId="77777777" w:rsidTr="000D4D21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A2DD5FC" w14:textId="77777777" w:rsidR="002277A1" w:rsidRPr="003A6682" w:rsidRDefault="002277A1" w:rsidP="000D4D21">
            <w:pPr>
              <w:pStyle w:val="Corpo"/>
            </w:pPr>
            <w:r>
              <w:t>Excipiente qsp............................1 Cápsula</w:t>
            </w:r>
          </w:p>
        </w:tc>
      </w:tr>
    </w:tbl>
    <w:p w14:paraId="1F379009" w14:textId="77777777" w:rsidR="000A44C1" w:rsidRPr="000A44C1" w:rsidRDefault="000A44C1" w:rsidP="000A44C1">
      <w:pPr>
        <w:pStyle w:val="Corpo"/>
        <w:spacing w:line="276" w:lineRule="auto"/>
        <w:rPr>
          <w:sz w:val="16"/>
          <w:szCs w:val="16"/>
        </w:rPr>
      </w:pPr>
      <w:r w:rsidRPr="000A44C1">
        <w:rPr>
          <w:sz w:val="16"/>
          <w:szCs w:val="16"/>
        </w:rPr>
        <w:t>Administrar 1 cápsula ao dia ou conforme orientação médica.</w:t>
      </w:r>
    </w:p>
    <w:p w14:paraId="2105C30C" w14:textId="7098277D" w:rsidR="002277A1" w:rsidRDefault="002277A1" w:rsidP="00B70169">
      <w:pPr>
        <w:pStyle w:val="Corpo"/>
        <w:spacing w:line="276" w:lineRule="auto"/>
        <w:rPr>
          <w:b/>
        </w:rPr>
      </w:pPr>
    </w:p>
    <w:p w14:paraId="182FE2F2" w14:textId="03CE2394" w:rsidR="002277A1" w:rsidRDefault="002277A1" w:rsidP="00B70169">
      <w:pPr>
        <w:pStyle w:val="Corpo"/>
        <w:spacing w:line="276" w:lineRule="auto"/>
        <w:rPr>
          <w:b/>
        </w:rPr>
      </w:pPr>
    </w:p>
    <w:p w14:paraId="16378584" w14:textId="6B09CB85" w:rsidR="0061340F" w:rsidRDefault="0061340F" w:rsidP="00B70169">
      <w:pPr>
        <w:pStyle w:val="Corpo"/>
        <w:spacing w:line="276" w:lineRule="auto"/>
        <w:rPr>
          <w:b/>
        </w:rPr>
      </w:pPr>
    </w:p>
    <w:p w14:paraId="71D18F35" w14:textId="0F6FDD6B" w:rsidR="0061340F" w:rsidRDefault="0061340F" w:rsidP="00B70169">
      <w:pPr>
        <w:pStyle w:val="Corpo"/>
        <w:spacing w:line="276" w:lineRule="auto"/>
        <w:rPr>
          <w:b/>
        </w:rPr>
      </w:pPr>
    </w:p>
    <w:p w14:paraId="518DFA68" w14:textId="4ECC4BE3" w:rsidR="0061340F" w:rsidRDefault="0061340F" w:rsidP="00B70169">
      <w:pPr>
        <w:pStyle w:val="Corpo"/>
        <w:spacing w:line="276" w:lineRule="auto"/>
        <w:rPr>
          <w:b/>
        </w:rPr>
      </w:pPr>
    </w:p>
    <w:p w14:paraId="0E8810B8" w14:textId="14F620BD" w:rsidR="0061340F" w:rsidRDefault="0061340F" w:rsidP="00B70169">
      <w:pPr>
        <w:pStyle w:val="Corpo"/>
        <w:spacing w:line="276" w:lineRule="auto"/>
        <w:rPr>
          <w:b/>
        </w:rPr>
      </w:pPr>
    </w:p>
    <w:p w14:paraId="4152A77C" w14:textId="1AF01C10" w:rsidR="0061340F" w:rsidRDefault="0061340F" w:rsidP="00B70169">
      <w:pPr>
        <w:pStyle w:val="Corpo"/>
        <w:spacing w:line="276" w:lineRule="auto"/>
        <w:rPr>
          <w:b/>
        </w:rPr>
      </w:pPr>
    </w:p>
    <w:p w14:paraId="08714764" w14:textId="7CCC75EE" w:rsidR="0061340F" w:rsidRDefault="0061340F" w:rsidP="00B70169">
      <w:pPr>
        <w:pStyle w:val="Corpo"/>
        <w:spacing w:line="276" w:lineRule="auto"/>
        <w:rPr>
          <w:b/>
        </w:rPr>
      </w:pPr>
    </w:p>
    <w:p w14:paraId="4AD52AEA" w14:textId="6EDC2BCC" w:rsidR="0061340F" w:rsidRDefault="0061340F" w:rsidP="00B70169">
      <w:pPr>
        <w:pStyle w:val="Corpo"/>
        <w:spacing w:line="276" w:lineRule="auto"/>
        <w:rPr>
          <w:b/>
        </w:rPr>
      </w:pPr>
    </w:p>
    <w:p w14:paraId="0F891451" w14:textId="18DD2DC9" w:rsidR="0061340F" w:rsidRDefault="0061340F" w:rsidP="00B70169">
      <w:pPr>
        <w:pStyle w:val="Corpo"/>
        <w:spacing w:line="276" w:lineRule="auto"/>
        <w:rPr>
          <w:b/>
        </w:rPr>
      </w:pPr>
    </w:p>
    <w:p w14:paraId="783240FF" w14:textId="3AF473B1" w:rsidR="0061340F" w:rsidRDefault="0061340F" w:rsidP="00B70169">
      <w:pPr>
        <w:pStyle w:val="Corpo"/>
        <w:spacing w:line="276" w:lineRule="auto"/>
        <w:rPr>
          <w:b/>
        </w:rPr>
      </w:pPr>
    </w:p>
    <w:p w14:paraId="4F072D49" w14:textId="61611725" w:rsidR="0061340F" w:rsidRDefault="0061340F" w:rsidP="00B70169">
      <w:pPr>
        <w:pStyle w:val="Corpo"/>
        <w:spacing w:line="276" w:lineRule="auto"/>
        <w:rPr>
          <w:b/>
        </w:rPr>
      </w:pPr>
    </w:p>
    <w:p w14:paraId="64C1C72C" w14:textId="7902CFED" w:rsidR="0061340F" w:rsidRDefault="0061340F" w:rsidP="00B70169">
      <w:pPr>
        <w:pStyle w:val="Corpo"/>
        <w:spacing w:line="276" w:lineRule="auto"/>
        <w:rPr>
          <w:b/>
        </w:rPr>
      </w:pPr>
    </w:p>
    <w:p w14:paraId="7BEFBB58" w14:textId="36F30FBD" w:rsidR="0061340F" w:rsidRDefault="0061340F" w:rsidP="00B70169">
      <w:pPr>
        <w:pStyle w:val="Corpo"/>
        <w:spacing w:line="276" w:lineRule="auto"/>
        <w:rPr>
          <w:b/>
        </w:rPr>
      </w:pPr>
    </w:p>
    <w:p w14:paraId="25AF8760" w14:textId="50C2AFE1" w:rsidR="0061340F" w:rsidRDefault="0061340F" w:rsidP="00B70169">
      <w:pPr>
        <w:pStyle w:val="Corpo"/>
        <w:spacing w:line="276" w:lineRule="auto"/>
        <w:rPr>
          <w:b/>
        </w:rPr>
      </w:pPr>
    </w:p>
    <w:p w14:paraId="57E21D02" w14:textId="030BEE04" w:rsidR="00C8347C" w:rsidRDefault="00C8347C" w:rsidP="00B70169">
      <w:pPr>
        <w:pStyle w:val="Corpo"/>
        <w:spacing w:line="276" w:lineRule="auto"/>
        <w:rPr>
          <w:b/>
        </w:rPr>
      </w:pPr>
    </w:p>
    <w:p w14:paraId="7BB6BF54" w14:textId="2CD6FC58" w:rsidR="00C8347C" w:rsidRDefault="00C8347C" w:rsidP="00B70169">
      <w:pPr>
        <w:pStyle w:val="Corpo"/>
        <w:spacing w:line="276" w:lineRule="auto"/>
        <w:rPr>
          <w:b/>
        </w:rPr>
      </w:pPr>
    </w:p>
    <w:p w14:paraId="4E9B8C11" w14:textId="77777777" w:rsidR="00C8347C" w:rsidRDefault="00C8347C" w:rsidP="00B70169">
      <w:pPr>
        <w:pStyle w:val="Corpo"/>
        <w:spacing w:line="276" w:lineRule="auto"/>
        <w:rPr>
          <w:b/>
        </w:rPr>
      </w:pPr>
    </w:p>
    <w:p w14:paraId="61691794" w14:textId="17BA77D0" w:rsidR="0061340F" w:rsidRDefault="0061340F" w:rsidP="00B70169">
      <w:pPr>
        <w:pStyle w:val="Corpo"/>
        <w:spacing w:line="276" w:lineRule="auto"/>
        <w:rPr>
          <w:b/>
        </w:rPr>
      </w:pPr>
    </w:p>
    <w:p w14:paraId="67932161" w14:textId="127476A2" w:rsidR="0061340F" w:rsidRDefault="0061340F" w:rsidP="00B70169">
      <w:pPr>
        <w:pStyle w:val="Corpo"/>
        <w:spacing w:line="276" w:lineRule="auto"/>
        <w:rPr>
          <w:b/>
        </w:rPr>
      </w:pPr>
    </w:p>
    <w:p w14:paraId="18F7EA03" w14:textId="79D941AA" w:rsidR="0061340F" w:rsidRDefault="0061340F" w:rsidP="00B70169">
      <w:pPr>
        <w:pStyle w:val="Corpo"/>
        <w:spacing w:line="276" w:lineRule="auto"/>
        <w:rPr>
          <w:b/>
        </w:rPr>
      </w:pPr>
    </w:p>
    <w:p w14:paraId="1EB90907" w14:textId="3B9C052B" w:rsidR="0061340F" w:rsidRDefault="0061340F" w:rsidP="00B70169">
      <w:pPr>
        <w:pStyle w:val="Corpo"/>
        <w:spacing w:line="276" w:lineRule="auto"/>
        <w:rPr>
          <w:b/>
        </w:rPr>
      </w:pPr>
    </w:p>
    <w:p w14:paraId="4BE39E13" w14:textId="39AD1DAA" w:rsidR="0061340F" w:rsidRDefault="005828E0" w:rsidP="00D32086">
      <w:pPr>
        <w:pStyle w:val="Ttulo1"/>
        <w:jc w:val="center"/>
      </w:pPr>
      <w:bookmarkStart w:id="14" w:name="_Toc62720095"/>
      <w:proofErr w:type="spellStart"/>
      <w:r>
        <w:lastRenderedPageBreak/>
        <w:t>L</w:t>
      </w:r>
      <w:r w:rsidRPr="005828E0">
        <w:t>ansoprazol</w:t>
      </w:r>
      <w:bookmarkEnd w:id="14"/>
      <w:proofErr w:type="spellEnd"/>
    </w:p>
    <w:p w14:paraId="4A85E196" w14:textId="3944B40F" w:rsidR="0061340F" w:rsidRPr="000421E8" w:rsidRDefault="005828E0" w:rsidP="0061340F">
      <w:pPr>
        <w:pStyle w:val="Subtitulocorpo"/>
        <w:rPr>
          <w:bCs/>
          <w:color w:val="404040" w:themeColor="text1" w:themeTint="BF"/>
          <w:sz w:val="24"/>
          <w:szCs w:val="24"/>
        </w:rPr>
      </w:pPr>
      <w:r w:rsidRPr="005828E0">
        <w:rPr>
          <w:iCs/>
        </w:rPr>
        <w:t xml:space="preserve">Eficácia e </w:t>
      </w:r>
      <w:r>
        <w:rPr>
          <w:iCs/>
        </w:rPr>
        <w:t>S</w:t>
      </w:r>
      <w:r w:rsidRPr="005828E0">
        <w:rPr>
          <w:iCs/>
        </w:rPr>
        <w:t xml:space="preserve">egurança em </w:t>
      </w:r>
      <w:r>
        <w:rPr>
          <w:iCs/>
        </w:rPr>
        <w:t>A</w:t>
      </w:r>
      <w:r w:rsidRPr="005828E0">
        <w:rPr>
          <w:iCs/>
        </w:rPr>
        <w:t xml:space="preserve">dolescentes com </w:t>
      </w:r>
      <w:r>
        <w:rPr>
          <w:iCs/>
        </w:rPr>
        <w:t>R</w:t>
      </w:r>
      <w:r w:rsidRPr="005828E0">
        <w:rPr>
          <w:iCs/>
        </w:rPr>
        <w:t xml:space="preserve">efluxo </w:t>
      </w:r>
      <w:r>
        <w:rPr>
          <w:iCs/>
        </w:rPr>
        <w:t>G</w:t>
      </w:r>
      <w:r w:rsidRPr="005828E0">
        <w:rPr>
          <w:iCs/>
        </w:rPr>
        <w:t xml:space="preserve">astroesofágico </w:t>
      </w:r>
      <w:r>
        <w:rPr>
          <w:iCs/>
        </w:rPr>
        <w:t>S</w:t>
      </w:r>
      <w:r w:rsidRPr="005828E0">
        <w:rPr>
          <w:iCs/>
        </w:rPr>
        <w:t xml:space="preserve">intomático </w:t>
      </w:r>
      <w:r>
        <w:rPr>
          <w:iCs/>
        </w:rPr>
        <w:t>E</w:t>
      </w:r>
      <w:r w:rsidRPr="005828E0">
        <w:rPr>
          <w:iCs/>
        </w:rPr>
        <w:t xml:space="preserve">rosivo e </w:t>
      </w:r>
      <w:r>
        <w:rPr>
          <w:iCs/>
        </w:rPr>
        <w:t>N</w:t>
      </w:r>
      <w:r w:rsidRPr="005828E0">
        <w:rPr>
          <w:iCs/>
        </w:rPr>
        <w:t>ão–erosivo</w:t>
      </w:r>
    </w:p>
    <w:p w14:paraId="43E1AD6F" w14:textId="77777777" w:rsidR="00D94C49" w:rsidRDefault="00D94C49" w:rsidP="0061340F">
      <w:pPr>
        <w:pStyle w:val="Corpo"/>
        <w:rPr>
          <w:sz w:val="24"/>
        </w:rPr>
      </w:pPr>
    </w:p>
    <w:p w14:paraId="521232CF" w14:textId="77777777" w:rsidR="00D94C49" w:rsidRDefault="00D94C49" w:rsidP="0061340F">
      <w:pPr>
        <w:pStyle w:val="Corpo"/>
        <w:rPr>
          <w:sz w:val="24"/>
        </w:rPr>
      </w:pPr>
    </w:p>
    <w:p w14:paraId="62F5C7D2" w14:textId="7D27C096" w:rsidR="005828E0" w:rsidRPr="00D94C49" w:rsidRDefault="005828E0" w:rsidP="0061340F">
      <w:pPr>
        <w:pStyle w:val="Corpo"/>
        <w:rPr>
          <w:sz w:val="24"/>
        </w:rPr>
      </w:pPr>
      <w:r w:rsidRPr="005828E0">
        <w:rPr>
          <w:sz w:val="24"/>
        </w:rPr>
        <w:t xml:space="preserve">O objetivo deste estudo foi avaliar a eficácia e segurança do </w:t>
      </w:r>
      <w:proofErr w:type="spellStart"/>
      <w:r w:rsidRPr="005828E0">
        <w:rPr>
          <w:sz w:val="24"/>
        </w:rPr>
        <w:t>lansoprazol</w:t>
      </w:r>
      <w:proofErr w:type="spellEnd"/>
      <w:r w:rsidRPr="005828E0">
        <w:rPr>
          <w:sz w:val="24"/>
        </w:rPr>
        <w:t xml:space="preserve"> no tratamento de adolescentes com refluxo gastroesofágico sintomático, </w:t>
      </w:r>
      <w:proofErr w:type="spellStart"/>
      <w:r w:rsidRPr="005828E0">
        <w:rPr>
          <w:sz w:val="24"/>
        </w:rPr>
        <w:t>endoscopicamente</w:t>
      </w:r>
      <w:proofErr w:type="spellEnd"/>
      <w:r w:rsidRPr="005828E0">
        <w:rPr>
          <w:sz w:val="24"/>
        </w:rPr>
        <w:t xml:space="preserve"> comprovado e não-erosivo e esofagite erosiva</w:t>
      </w:r>
      <w:r w:rsidR="00D94C49">
        <w:rPr>
          <w:sz w:val="24"/>
        </w:rPr>
        <w:t xml:space="preserve"> (</w:t>
      </w:r>
      <w:proofErr w:type="spellStart"/>
      <w:r w:rsidR="00D94C49" w:rsidRPr="00D94C49">
        <w:rPr>
          <w:bCs/>
        </w:rPr>
        <w:t>Fiedorek</w:t>
      </w:r>
      <w:proofErr w:type="spellEnd"/>
      <w:r w:rsidR="00D94C49">
        <w:rPr>
          <w:bCs/>
        </w:rPr>
        <w:t xml:space="preserve"> </w:t>
      </w:r>
      <w:r w:rsidR="00D94C49" w:rsidRPr="00D94C49">
        <w:rPr>
          <w:bCs/>
          <w:i/>
          <w:iCs/>
        </w:rPr>
        <w:t>et al.,</w:t>
      </w:r>
      <w:r w:rsidR="00D94C49">
        <w:rPr>
          <w:bCs/>
        </w:rPr>
        <w:t xml:space="preserve"> 2005)</w:t>
      </w:r>
    </w:p>
    <w:p w14:paraId="5E571ED7" w14:textId="77777777" w:rsidR="00D94C49" w:rsidRDefault="00D94C49" w:rsidP="0061340F">
      <w:pPr>
        <w:pStyle w:val="Corpo"/>
        <w:rPr>
          <w:sz w:val="24"/>
        </w:rPr>
      </w:pPr>
    </w:p>
    <w:p w14:paraId="71761AF5" w14:textId="25C3C8A9" w:rsidR="0061340F" w:rsidRDefault="0061340F" w:rsidP="0061340F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81216" behindDoc="0" locked="0" layoutInCell="1" allowOverlap="1" wp14:anchorId="3C5169FC" wp14:editId="5E21EF93">
                <wp:simplePos x="0" y="0"/>
                <wp:positionH relativeFrom="margin">
                  <wp:posOffset>12395</wp:posOffset>
                </wp:positionH>
                <wp:positionV relativeFrom="paragraph">
                  <wp:posOffset>126125</wp:posOffset>
                </wp:positionV>
                <wp:extent cx="5372100" cy="684695"/>
                <wp:effectExtent l="0" t="0" r="19050" b="20320"/>
                <wp:wrapNone/>
                <wp:docPr id="631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68469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F0CA47C" w14:textId="14ED0FA3" w:rsidR="005D1916" w:rsidRPr="005828E0" w:rsidRDefault="005D1916" w:rsidP="005828E0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bookmarkStart w:id="15" w:name="_Hlk56598727"/>
                            <w:r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A</w:t>
                            </w:r>
                            <w:r w:rsidRPr="005828E0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dolescentes com idade entre 12 e 17 anos com esofagite foram envolvidos nesse estudo aberto</w:t>
                            </w:r>
                            <w:bookmarkEnd w:id="15"/>
                            <w:r w:rsidRPr="005828E0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 e tratados com </w:t>
                            </w:r>
                            <w:proofErr w:type="spellStart"/>
                            <w:r w:rsidRPr="005828E0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lansoprazol</w:t>
                            </w:r>
                            <w:proofErr w:type="spellEnd"/>
                            <w:r w:rsidRPr="005828E0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 15 mg (</w:t>
                            </w:r>
                            <w:bookmarkStart w:id="16" w:name="_Hlk56598868"/>
                            <w:r w:rsidRPr="005828E0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não-erosiva</w:t>
                            </w:r>
                            <w:bookmarkEnd w:id="16"/>
                            <w:r w:rsidRPr="005828E0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) ou 30 mg (erosiva), uma vez ao dia por 8 semanas;</w:t>
                            </w:r>
                          </w:p>
                          <w:p w14:paraId="4429A907" w14:textId="7FF0AC3D" w:rsidR="005D1916" w:rsidRPr="009D65A4" w:rsidRDefault="005D1916" w:rsidP="0061340F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C5169FC" id="_x0000_s1036" type="#_x0000_t202" style="position:absolute;left:0;text-align:left;margin-left:1pt;margin-top:9.95pt;width:423pt;height:53.9pt;z-index:25268121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" fillcolor="white [3212]" strokecolor="#0070c0">
                <v:textbox>
                  <w:txbxContent>
                    <w:p w14:paraId="4F0CA47C" w14:textId="14ED0FA3" w:rsidR="005D1916" w:rsidRPr="005828E0" w:rsidRDefault="005D1916" w:rsidP="005828E0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bookmarkStart w:id="17" w:name="_Hlk56598727"/>
                      <w:r>
                        <w:rPr>
                          <w:rFonts w:ascii="Swis721 Th BT" w:hAnsi="Swis721 Th BT"/>
                          <w:sz w:val="23"/>
                          <w:szCs w:val="23"/>
                        </w:rPr>
                        <w:t>A</w:t>
                      </w:r>
                      <w:r w:rsidRPr="005828E0">
                        <w:rPr>
                          <w:rFonts w:ascii="Swis721 Th BT" w:hAnsi="Swis721 Th BT"/>
                          <w:sz w:val="23"/>
                          <w:szCs w:val="23"/>
                        </w:rPr>
                        <w:t>dolescentes com idade entre 12 e 17 anos com esofagite foram envolvidos nesse estudo aberto</w:t>
                      </w:r>
                      <w:bookmarkEnd w:id="17"/>
                      <w:r w:rsidRPr="005828E0"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 e tratados com </w:t>
                      </w:r>
                      <w:proofErr w:type="spellStart"/>
                      <w:r w:rsidRPr="005828E0">
                        <w:rPr>
                          <w:rFonts w:ascii="Swis721 Th BT" w:hAnsi="Swis721 Th BT"/>
                          <w:sz w:val="23"/>
                          <w:szCs w:val="23"/>
                        </w:rPr>
                        <w:t>lansoprazol</w:t>
                      </w:r>
                      <w:proofErr w:type="spellEnd"/>
                      <w:r w:rsidRPr="005828E0"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 15 mg (</w:t>
                      </w:r>
                      <w:bookmarkStart w:id="18" w:name="_Hlk56598868"/>
                      <w:r w:rsidRPr="005828E0">
                        <w:rPr>
                          <w:rFonts w:ascii="Swis721 Th BT" w:hAnsi="Swis721 Th BT"/>
                          <w:sz w:val="23"/>
                          <w:szCs w:val="23"/>
                        </w:rPr>
                        <w:t>não-erosiva</w:t>
                      </w:r>
                      <w:bookmarkEnd w:id="18"/>
                      <w:r w:rsidRPr="005828E0">
                        <w:rPr>
                          <w:rFonts w:ascii="Swis721 Th BT" w:hAnsi="Swis721 Th BT"/>
                          <w:sz w:val="23"/>
                          <w:szCs w:val="23"/>
                        </w:rPr>
                        <w:t>) ou 30 mg (erosiva), uma vez ao dia por 8 semanas;</w:t>
                      </w:r>
                    </w:p>
                    <w:p w14:paraId="4429A907" w14:textId="7FF0AC3D" w:rsidR="005D1916" w:rsidRPr="009D65A4" w:rsidRDefault="005D1916" w:rsidP="0061340F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5AF5260F" w14:textId="77777777" w:rsidR="0061340F" w:rsidRDefault="0061340F" w:rsidP="0061340F">
      <w:pPr>
        <w:pStyle w:val="Corpo"/>
      </w:pPr>
    </w:p>
    <w:p w14:paraId="09C1ED70" w14:textId="0A92A65A" w:rsidR="0061340F" w:rsidRDefault="0061340F" w:rsidP="0061340F">
      <w:pPr>
        <w:pStyle w:val="Corpo"/>
      </w:pPr>
    </w:p>
    <w:p w14:paraId="6FBE88F3" w14:textId="77777777" w:rsidR="0061340F" w:rsidRDefault="0061340F" w:rsidP="0061340F">
      <w:pPr>
        <w:pStyle w:val="Corpo"/>
      </w:pPr>
    </w:p>
    <w:p w14:paraId="112A87BF" w14:textId="77777777" w:rsidR="0061340F" w:rsidRPr="00423361" w:rsidRDefault="0061340F" w:rsidP="00F06F0F">
      <w:pPr>
        <w:pStyle w:val="Corpo"/>
        <w:spacing w:before="120" w:after="0"/>
        <w:rPr>
          <w:sz w:val="20"/>
          <w:szCs w:val="23"/>
        </w:rPr>
      </w:pPr>
    </w:p>
    <w:p w14:paraId="3BF36E22" w14:textId="4579211A" w:rsidR="00F06F0F" w:rsidRPr="00F06F0F" w:rsidRDefault="00F06F0F" w:rsidP="00BB0BFA">
      <w:pPr>
        <w:pStyle w:val="PargrafodaLista"/>
        <w:numPr>
          <w:ilvl w:val="0"/>
          <w:numId w:val="3"/>
        </w:numPr>
        <w:spacing w:after="200" w:line="276" w:lineRule="auto"/>
        <w:ind w:left="360"/>
        <w:jc w:val="both"/>
        <w:rPr>
          <w:bCs/>
          <w:color w:val="339966"/>
        </w:rPr>
      </w:pPr>
      <w:r w:rsidRPr="00F06F0F">
        <w:rPr>
          <w:rFonts w:ascii="Swis721 Th BT" w:hAnsi="Swis721 Th BT"/>
          <w:bCs/>
          <w:color w:val="404040" w:themeColor="text1" w:themeTint="BF"/>
          <w:sz w:val="18"/>
          <w:szCs w:val="23"/>
        </w:rPr>
        <w:t xml:space="preserve">Caso não curados na oitava semana, os pacientes com esofagite erosiva foram tratados por mais 4 semanas com </w:t>
      </w:r>
      <w:proofErr w:type="spellStart"/>
      <w:r w:rsidRPr="00F06F0F">
        <w:rPr>
          <w:rFonts w:ascii="Swis721 Th BT" w:hAnsi="Swis721 Th BT"/>
          <w:bCs/>
          <w:color w:val="404040" w:themeColor="text1" w:themeTint="BF"/>
          <w:sz w:val="18"/>
          <w:szCs w:val="23"/>
        </w:rPr>
        <w:t>lansoprazol</w:t>
      </w:r>
      <w:proofErr w:type="spellEnd"/>
      <w:r w:rsidRPr="00F06F0F">
        <w:rPr>
          <w:rFonts w:ascii="Swis721 Th BT" w:hAnsi="Swis721 Th BT"/>
          <w:bCs/>
          <w:color w:val="404040" w:themeColor="text1" w:themeTint="BF"/>
          <w:sz w:val="18"/>
          <w:szCs w:val="23"/>
        </w:rPr>
        <w:t xml:space="preserve"> 30 mg, uma vez ao dia</w:t>
      </w:r>
      <w:r>
        <w:rPr>
          <w:rFonts w:ascii="Swis721 Th BT" w:hAnsi="Swis721 Th BT"/>
          <w:bCs/>
          <w:color w:val="404040" w:themeColor="text1" w:themeTint="BF"/>
          <w:sz w:val="18"/>
          <w:szCs w:val="23"/>
        </w:rPr>
        <w:t>.</w:t>
      </w:r>
    </w:p>
    <w:p w14:paraId="2954BCBC" w14:textId="77777777" w:rsidR="00F06F0F" w:rsidRDefault="00F06F0F" w:rsidP="00F06F0F">
      <w:pPr>
        <w:spacing w:after="200" w:line="276" w:lineRule="auto"/>
        <w:jc w:val="both"/>
        <w:rPr>
          <w:b/>
          <w:color w:val="339966"/>
        </w:rPr>
      </w:pPr>
    </w:p>
    <w:p w14:paraId="7A3D55C4" w14:textId="2222BA60" w:rsidR="0061340F" w:rsidRPr="00F06F0F" w:rsidRDefault="0061340F" w:rsidP="00F06F0F">
      <w:pPr>
        <w:spacing w:after="200" w:line="276" w:lineRule="auto"/>
        <w:jc w:val="both"/>
        <w:rPr>
          <w:rFonts w:ascii="Swis721 Th BT" w:hAnsi="Swis721 Th BT"/>
          <w:b/>
          <w:color w:val="339966"/>
        </w:rPr>
      </w:pPr>
      <w:r w:rsidRPr="00F06F0F">
        <w:rPr>
          <w:rFonts w:ascii="Swis721 Th BT" w:hAnsi="Swis721 Th BT"/>
          <w:b/>
          <w:color w:val="339966"/>
        </w:rPr>
        <w:t>Resultados:</w:t>
      </w:r>
    </w:p>
    <w:p w14:paraId="1E103DC9" w14:textId="77777777" w:rsidR="0061340F" w:rsidRPr="00714E9A" w:rsidRDefault="0061340F" w:rsidP="0061340F">
      <w:pPr>
        <w:pStyle w:val="Corpo"/>
        <w:rPr>
          <w:sz w:val="16"/>
          <w:szCs w:val="16"/>
        </w:rPr>
      </w:pPr>
    </w:p>
    <w:p w14:paraId="46F88336" w14:textId="46E5DBC2" w:rsidR="0061340F" w:rsidRPr="00D94C49" w:rsidRDefault="00D94C49" w:rsidP="00BB0BFA">
      <w:pPr>
        <w:pStyle w:val="PargrafodaLista"/>
        <w:numPr>
          <w:ilvl w:val="0"/>
          <w:numId w:val="4"/>
        </w:numPr>
        <w:jc w:val="both"/>
        <w:rPr>
          <w:bCs/>
          <w:color w:val="339966"/>
        </w:rPr>
      </w:pPr>
      <w:proofErr w:type="spellStart"/>
      <w:r w:rsidRPr="00D94C49">
        <w:rPr>
          <w:rFonts w:ascii="Swis721 Th BT" w:eastAsia="MS Mincho" w:hAnsi="Swis721 Th BT"/>
          <w:bCs/>
          <w:color w:val="404040" w:themeColor="text1" w:themeTint="BF"/>
          <w:sz w:val="23"/>
          <w:szCs w:val="23"/>
        </w:rPr>
        <w:t>Lansoprazol</w:t>
      </w:r>
      <w:proofErr w:type="spellEnd"/>
      <w:r w:rsidRPr="00D94C49">
        <w:rPr>
          <w:rFonts w:ascii="Swis721 Th BT" w:eastAsia="MS Mincho" w:hAnsi="Swis721 Th BT"/>
          <w:bCs/>
          <w:color w:val="404040" w:themeColor="text1" w:themeTint="BF"/>
          <w:sz w:val="23"/>
          <w:szCs w:val="23"/>
        </w:rPr>
        <w:t xml:space="preserve"> promoveu uma redução significativa, comparado à linha base, na porcentagem média de dias com sintomas de refluxo (91 para 43% em 64 adolescentes com doença não-erosiva e 85 para 16% em 23 adolescentes com esofagite erosiva, P&lt;ou=0,001 para cada comparação). Na oitava semana, a cura da mucosa ocorreu em 95% (21 de 22) pacientes com esofagite erosiva.</w:t>
      </w:r>
    </w:p>
    <w:p w14:paraId="0BFF518B" w14:textId="5CE7F006" w:rsidR="00D94C49" w:rsidRDefault="00D94C49" w:rsidP="0061340F">
      <w:pPr>
        <w:pStyle w:val="Corpo"/>
        <w:rPr>
          <w:b/>
          <w:color w:val="339966"/>
        </w:rPr>
      </w:pPr>
    </w:p>
    <w:p w14:paraId="48F00EAA" w14:textId="3C6F6C98" w:rsidR="00D94C49" w:rsidRDefault="00D94C49" w:rsidP="0061340F">
      <w:pPr>
        <w:pStyle w:val="Corpo"/>
        <w:rPr>
          <w:b/>
          <w:color w:val="339966"/>
        </w:rPr>
      </w:pPr>
    </w:p>
    <w:p w14:paraId="19A5DF15" w14:textId="0B6BF6A2" w:rsidR="00D94C49" w:rsidRDefault="00D94C49" w:rsidP="0061340F">
      <w:pPr>
        <w:pStyle w:val="Corpo"/>
        <w:rPr>
          <w:b/>
          <w:color w:val="339966"/>
        </w:rPr>
      </w:pPr>
    </w:p>
    <w:p w14:paraId="47E15BB3" w14:textId="2B87BA5F" w:rsidR="00D94C49" w:rsidRDefault="00D94C49" w:rsidP="0061340F">
      <w:pPr>
        <w:pStyle w:val="Corpo"/>
        <w:rPr>
          <w:b/>
          <w:color w:val="339966"/>
        </w:rPr>
      </w:pPr>
    </w:p>
    <w:p w14:paraId="110587E9" w14:textId="1C3BAE5E" w:rsidR="00D94C49" w:rsidRDefault="00D94C49" w:rsidP="0061340F">
      <w:pPr>
        <w:pStyle w:val="Corpo"/>
        <w:rPr>
          <w:b/>
          <w:color w:val="339966"/>
        </w:rPr>
      </w:pPr>
    </w:p>
    <w:p w14:paraId="389D12E2" w14:textId="7CEA2D8F" w:rsidR="00D94C49" w:rsidRDefault="00D94C49" w:rsidP="0061340F">
      <w:pPr>
        <w:pStyle w:val="Corpo"/>
        <w:rPr>
          <w:b/>
          <w:color w:val="339966"/>
        </w:rPr>
      </w:pPr>
    </w:p>
    <w:p w14:paraId="3EE2AF66" w14:textId="196FBDFD" w:rsidR="00D94C49" w:rsidRDefault="00D94C49" w:rsidP="0061340F">
      <w:pPr>
        <w:pStyle w:val="Corpo"/>
        <w:rPr>
          <w:b/>
          <w:color w:val="339966"/>
        </w:rPr>
      </w:pPr>
    </w:p>
    <w:p w14:paraId="6ED855E5" w14:textId="7C641ADD" w:rsidR="00D94C49" w:rsidRDefault="00D94C49" w:rsidP="0061340F">
      <w:pPr>
        <w:pStyle w:val="Corpo"/>
        <w:rPr>
          <w:b/>
          <w:color w:val="339966"/>
        </w:rPr>
      </w:pPr>
    </w:p>
    <w:p w14:paraId="2767870C" w14:textId="49B4AD74" w:rsidR="00D94C49" w:rsidRDefault="00D94C49" w:rsidP="0061340F">
      <w:pPr>
        <w:pStyle w:val="Corpo"/>
        <w:rPr>
          <w:b/>
          <w:color w:val="339966"/>
        </w:rPr>
      </w:pPr>
    </w:p>
    <w:p w14:paraId="336F09AB" w14:textId="45D2A662" w:rsidR="00D94C49" w:rsidRDefault="00D94C49" w:rsidP="0061340F">
      <w:pPr>
        <w:pStyle w:val="Corpo"/>
        <w:rPr>
          <w:b/>
          <w:color w:val="339966"/>
        </w:rPr>
      </w:pPr>
    </w:p>
    <w:p w14:paraId="0B7663E7" w14:textId="77777777" w:rsidR="00D94C49" w:rsidRDefault="00D94C49" w:rsidP="0061340F">
      <w:pPr>
        <w:pStyle w:val="Corpo"/>
        <w:rPr>
          <w:b/>
          <w:color w:val="339966"/>
        </w:rPr>
      </w:pPr>
    </w:p>
    <w:p w14:paraId="1446561C" w14:textId="77777777" w:rsidR="0061340F" w:rsidRDefault="0061340F" w:rsidP="0061340F">
      <w:pPr>
        <w:pStyle w:val="Ttulo1"/>
        <w:jc w:val="center"/>
      </w:pPr>
      <w:bookmarkStart w:id="19" w:name="_Toc62720096"/>
      <w:r>
        <w:lastRenderedPageBreak/>
        <w:t>Formulário</w:t>
      </w:r>
      <w:bookmarkEnd w:id="19"/>
    </w:p>
    <w:p w14:paraId="69623C26" w14:textId="77777777" w:rsidR="0061340F" w:rsidRDefault="0061340F" w:rsidP="0061340F">
      <w:pPr>
        <w:pStyle w:val="Corpo"/>
        <w:spacing w:after="120"/>
      </w:pPr>
    </w:p>
    <w:p w14:paraId="78AA5EAF" w14:textId="77777777" w:rsidR="0061340F" w:rsidRPr="00C30C20" w:rsidRDefault="0061340F" w:rsidP="0061340F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61340F" w:rsidRPr="009537E7" w14:paraId="713E1025" w14:textId="77777777" w:rsidTr="000D4D2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3AFF5A75" w14:textId="3F7B6167" w:rsidR="0061340F" w:rsidRPr="00C87A84" w:rsidRDefault="0061340F" w:rsidP="000D4D21">
            <w:pPr>
              <w:pStyle w:val="Corpo"/>
              <w:jc w:val="center"/>
              <w:rPr>
                <w:b/>
                <w:color w:val="FFFFFF" w:themeColor="background1"/>
              </w:rPr>
            </w:pPr>
            <w:r w:rsidRPr="000A44C1">
              <w:rPr>
                <w:b/>
                <w:color w:val="FFFFFF" w:themeColor="background1"/>
              </w:rPr>
              <w:t xml:space="preserve">Cápsulas de </w:t>
            </w:r>
            <w:proofErr w:type="spellStart"/>
            <w:r w:rsidR="00D94C49">
              <w:rPr>
                <w:b/>
                <w:color w:val="FFFFFF" w:themeColor="background1"/>
              </w:rPr>
              <w:t>Lansoprazol</w:t>
            </w:r>
            <w:proofErr w:type="spellEnd"/>
          </w:p>
        </w:tc>
      </w:tr>
      <w:tr w:rsidR="0061340F" w:rsidRPr="009537E7" w14:paraId="5AD8543D" w14:textId="77777777" w:rsidTr="000D4D2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4FE4CE1" w14:textId="46122727" w:rsidR="0061340F" w:rsidRPr="003A6682" w:rsidRDefault="00D94C49" w:rsidP="000D4D21">
            <w:pPr>
              <w:pStyle w:val="Corpo"/>
            </w:pPr>
            <w:proofErr w:type="spellStart"/>
            <w:r w:rsidRPr="00D94C49">
              <w:rPr>
                <w:bCs/>
                <w:iCs/>
              </w:rPr>
              <w:t>Lansoprazol</w:t>
            </w:r>
            <w:proofErr w:type="spellEnd"/>
            <w:r w:rsidR="0061340F">
              <w:t>...............................</w:t>
            </w:r>
            <w:r>
              <w:t>15 a 30</w:t>
            </w:r>
            <w:r w:rsidR="0061340F">
              <w:t xml:space="preserve"> mg</w:t>
            </w:r>
          </w:p>
        </w:tc>
      </w:tr>
      <w:tr w:rsidR="0061340F" w:rsidRPr="009537E7" w14:paraId="6E92E987" w14:textId="77777777" w:rsidTr="000D4D21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382495C8" w14:textId="77777777" w:rsidR="0061340F" w:rsidRPr="003A6682" w:rsidRDefault="0061340F" w:rsidP="000D4D21">
            <w:pPr>
              <w:pStyle w:val="Corpo"/>
            </w:pPr>
            <w:r>
              <w:t>Excipiente qsp............................1 Cápsula</w:t>
            </w:r>
          </w:p>
        </w:tc>
      </w:tr>
    </w:tbl>
    <w:p w14:paraId="1515D203" w14:textId="77777777" w:rsidR="0061340F" w:rsidRPr="000A44C1" w:rsidRDefault="0061340F" w:rsidP="0061340F">
      <w:pPr>
        <w:pStyle w:val="Corpo"/>
        <w:spacing w:line="276" w:lineRule="auto"/>
        <w:rPr>
          <w:sz w:val="16"/>
          <w:szCs w:val="16"/>
        </w:rPr>
      </w:pPr>
      <w:r w:rsidRPr="000A44C1">
        <w:rPr>
          <w:sz w:val="16"/>
          <w:szCs w:val="16"/>
        </w:rPr>
        <w:t>Administrar 1 cápsula ao dia ou conforme orientação médica.</w:t>
      </w:r>
    </w:p>
    <w:p w14:paraId="01267B36" w14:textId="77777777" w:rsidR="0061340F" w:rsidRDefault="0061340F" w:rsidP="0061340F">
      <w:pPr>
        <w:pStyle w:val="Corpo"/>
        <w:spacing w:line="276" w:lineRule="auto"/>
        <w:rPr>
          <w:b/>
        </w:rPr>
      </w:pPr>
    </w:p>
    <w:p w14:paraId="2A5D42E2" w14:textId="77777777" w:rsidR="0061340F" w:rsidRDefault="0061340F" w:rsidP="00B70169">
      <w:pPr>
        <w:pStyle w:val="Corpo"/>
        <w:spacing w:line="276" w:lineRule="auto"/>
        <w:rPr>
          <w:b/>
        </w:rPr>
      </w:pPr>
    </w:p>
    <w:p w14:paraId="41283596" w14:textId="4174EB78" w:rsidR="002277A1" w:rsidRDefault="002277A1" w:rsidP="00B70169">
      <w:pPr>
        <w:pStyle w:val="Corpo"/>
        <w:spacing w:line="276" w:lineRule="auto"/>
        <w:rPr>
          <w:b/>
        </w:rPr>
      </w:pPr>
    </w:p>
    <w:p w14:paraId="3D7A2E70" w14:textId="13546258" w:rsidR="00D94C49" w:rsidRDefault="00D94C49" w:rsidP="00B70169">
      <w:pPr>
        <w:pStyle w:val="Corpo"/>
        <w:spacing w:line="276" w:lineRule="auto"/>
        <w:rPr>
          <w:b/>
        </w:rPr>
      </w:pPr>
    </w:p>
    <w:p w14:paraId="274D93C6" w14:textId="328B4ABB" w:rsidR="00D94C49" w:rsidRDefault="00D94C49" w:rsidP="00B70169">
      <w:pPr>
        <w:pStyle w:val="Corpo"/>
        <w:spacing w:line="276" w:lineRule="auto"/>
        <w:rPr>
          <w:b/>
        </w:rPr>
      </w:pPr>
    </w:p>
    <w:p w14:paraId="24BEB1AA" w14:textId="4E6458DF" w:rsidR="00D94C49" w:rsidRDefault="00D94C49" w:rsidP="00B70169">
      <w:pPr>
        <w:pStyle w:val="Corpo"/>
        <w:spacing w:line="276" w:lineRule="auto"/>
        <w:rPr>
          <w:b/>
        </w:rPr>
      </w:pPr>
    </w:p>
    <w:p w14:paraId="7AB24B02" w14:textId="4A3AD20D" w:rsidR="00D94C49" w:rsidRDefault="00D94C49" w:rsidP="00B70169">
      <w:pPr>
        <w:pStyle w:val="Corpo"/>
        <w:spacing w:line="276" w:lineRule="auto"/>
        <w:rPr>
          <w:b/>
        </w:rPr>
      </w:pPr>
    </w:p>
    <w:p w14:paraId="4D991D4E" w14:textId="754F5EA9" w:rsidR="00D94C49" w:rsidRDefault="00D94C49" w:rsidP="00B70169">
      <w:pPr>
        <w:pStyle w:val="Corpo"/>
        <w:spacing w:line="276" w:lineRule="auto"/>
        <w:rPr>
          <w:b/>
        </w:rPr>
      </w:pPr>
    </w:p>
    <w:p w14:paraId="00EF6179" w14:textId="1F3EB7BB" w:rsidR="00D94C49" w:rsidRDefault="00D94C49" w:rsidP="00B70169">
      <w:pPr>
        <w:pStyle w:val="Corpo"/>
        <w:spacing w:line="276" w:lineRule="auto"/>
        <w:rPr>
          <w:b/>
        </w:rPr>
      </w:pPr>
    </w:p>
    <w:p w14:paraId="441B3B14" w14:textId="2FBA2BB3" w:rsidR="00D94C49" w:rsidRDefault="00D94C49" w:rsidP="00B70169">
      <w:pPr>
        <w:pStyle w:val="Corpo"/>
        <w:spacing w:line="276" w:lineRule="auto"/>
        <w:rPr>
          <w:b/>
        </w:rPr>
      </w:pPr>
    </w:p>
    <w:p w14:paraId="142B3744" w14:textId="734AFF2C" w:rsidR="00D94C49" w:rsidRDefault="00D94C49" w:rsidP="00B70169">
      <w:pPr>
        <w:pStyle w:val="Corpo"/>
        <w:spacing w:line="276" w:lineRule="auto"/>
        <w:rPr>
          <w:b/>
        </w:rPr>
      </w:pPr>
    </w:p>
    <w:p w14:paraId="1F2C3678" w14:textId="391026EA" w:rsidR="00D94C49" w:rsidRDefault="00D94C49" w:rsidP="00B70169">
      <w:pPr>
        <w:pStyle w:val="Corpo"/>
        <w:spacing w:line="276" w:lineRule="auto"/>
        <w:rPr>
          <w:b/>
        </w:rPr>
      </w:pPr>
    </w:p>
    <w:p w14:paraId="3BB1B075" w14:textId="6E874920" w:rsidR="00D94C49" w:rsidRDefault="00D94C49" w:rsidP="00B70169">
      <w:pPr>
        <w:pStyle w:val="Corpo"/>
        <w:spacing w:line="276" w:lineRule="auto"/>
        <w:rPr>
          <w:b/>
        </w:rPr>
      </w:pPr>
    </w:p>
    <w:p w14:paraId="570D4D88" w14:textId="5C7A10B5" w:rsidR="00D94C49" w:rsidRDefault="00D94C49" w:rsidP="00B70169">
      <w:pPr>
        <w:pStyle w:val="Corpo"/>
        <w:spacing w:line="276" w:lineRule="auto"/>
        <w:rPr>
          <w:b/>
        </w:rPr>
      </w:pPr>
    </w:p>
    <w:p w14:paraId="51DFE3BF" w14:textId="4ACD3EC5" w:rsidR="00D94C49" w:rsidRDefault="00D94C49" w:rsidP="00B70169">
      <w:pPr>
        <w:pStyle w:val="Corpo"/>
        <w:spacing w:line="276" w:lineRule="auto"/>
        <w:rPr>
          <w:b/>
        </w:rPr>
      </w:pPr>
    </w:p>
    <w:p w14:paraId="3EEDD5D2" w14:textId="32C2CC75" w:rsidR="00D94C49" w:rsidRDefault="00D94C49" w:rsidP="00B70169">
      <w:pPr>
        <w:pStyle w:val="Corpo"/>
        <w:spacing w:line="276" w:lineRule="auto"/>
        <w:rPr>
          <w:b/>
        </w:rPr>
      </w:pPr>
    </w:p>
    <w:p w14:paraId="762A73DA" w14:textId="4C8856AC" w:rsidR="00D94C49" w:rsidRDefault="00D94C49" w:rsidP="00B70169">
      <w:pPr>
        <w:pStyle w:val="Corpo"/>
        <w:spacing w:line="276" w:lineRule="auto"/>
        <w:rPr>
          <w:b/>
        </w:rPr>
      </w:pPr>
    </w:p>
    <w:p w14:paraId="2571E8AA" w14:textId="70A3A733" w:rsidR="00D94C49" w:rsidRDefault="00D94C49" w:rsidP="00B70169">
      <w:pPr>
        <w:pStyle w:val="Corpo"/>
        <w:spacing w:line="276" w:lineRule="auto"/>
        <w:rPr>
          <w:b/>
        </w:rPr>
      </w:pPr>
    </w:p>
    <w:p w14:paraId="51524E61" w14:textId="691CA87E" w:rsidR="00D94C49" w:rsidRDefault="00D94C49" w:rsidP="00B70169">
      <w:pPr>
        <w:pStyle w:val="Corpo"/>
        <w:spacing w:line="276" w:lineRule="auto"/>
        <w:rPr>
          <w:b/>
        </w:rPr>
      </w:pPr>
    </w:p>
    <w:p w14:paraId="0B78CEEE" w14:textId="70C60448" w:rsidR="00D94C49" w:rsidRDefault="00D94C49" w:rsidP="00B70169">
      <w:pPr>
        <w:pStyle w:val="Corpo"/>
        <w:spacing w:line="276" w:lineRule="auto"/>
        <w:rPr>
          <w:b/>
        </w:rPr>
      </w:pPr>
    </w:p>
    <w:p w14:paraId="779F3597" w14:textId="25845F54" w:rsidR="00D94C49" w:rsidRDefault="00D94C49" w:rsidP="00B70169">
      <w:pPr>
        <w:pStyle w:val="Corpo"/>
        <w:spacing w:line="276" w:lineRule="auto"/>
        <w:rPr>
          <w:b/>
        </w:rPr>
      </w:pPr>
    </w:p>
    <w:p w14:paraId="6249D7EE" w14:textId="28A46A2B" w:rsidR="00D94C49" w:rsidRDefault="00D94C49" w:rsidP="00B70169">
      <w:pPr>
        <w:pStyle w:val="Corpo"/>
        <w:spacing w:line="276" w:lineRule="auto"/>
        <w:rPr>
          <w:b/>
        </w:rPr>
      </w:pPr>
    </w:p>
    <w:p w14:paraId="4689AFF0" w14:textId="2C30FF04" w:rsidR="00D94C49" w:rsidRDefault="00D94C49" w:rsidP="00B70169">
      <w:pPr>
        <w:pStyle w:val="Corpo"/>
        <w:spacing w:line="276" w:lineRule="auto"/>
        <w:rPr>
          <w:b/>
        </w:rPr>
      </w:pPr>
    </w:p>
    <w:p w14:paraId="6EB40EA6" w14:textId="44854E62" w:rsidR="00D94C49" w:rsidRDefault="00D94C49" w:rsidP="00B70169">
      <w:pPr>
        <w:pStyle w:val="Corpo"/>
        <w:spacing w:line="276" w:lineRule="auto"/>
        <w:rPr>
          <w:b/>
        </w:rPr>
      </w:pPr>
    </w:p>
    <w:p w14:paraId="491CDF4A" w14:textId="7A2763D9" w:rsidR="00D94C49" w:rsidRDefault="00D94C49" w:rsidP="00B70169">
      <w:pPr>
        <w:pStyle w:val="Corpo"/>
        <w:spacing w:line="276" w:lineRule="auto"/>
        <w:rPr>
          <w:b/>
        </w:rPr>
      </w:pPr>
    </w:p>
    <w:p w14:paraId="542E7511" w14:textId="154DE31F" w:rsidR="00397344" w:rsidRDefault="00397344" w:rsidP="00B70169">
      <w:pPr>
        <w:pStyle w:val="Corpo"/>
        <w:spacing w:line="276" w:lineRule="auto"/>
        <w:rPr>
          <w:b/>
        </w:rPr>
      </w:pPr>
    </w:p>
    <w:p w14:paraId="680EDCD9" w14:textId="46B4C5C7" w:rsidR="00397344" w:rsidRDefault="00397344" w:rsidP="00B70169">
      <w:pPr>
        <w:pStyle w:val="Corpo"/>
        <w:spacing w:line="276" w:lineRule="auto"/>
        <w:rPr>
          <w:b/>
        </w:rPr>
      </w:pPr>
    </w:p>
    <w:p w14:paraId="20142C93" w14:textId="6879C073" w:rsidR="00397344" w:rsidRDefault="00397344" w:rsidP="00B70169">
      <w:pPr>
        <w:pStyle w:val="Corpo"/>
        <w:spacing w:line="276" w:lineRule="auto"/>
        <w:rPr>
          <w:b/>
        </w:rPr>
      </w:pPr>
    </w:p>
    <w:p w14:paraId="38A750D0" w14:textId="78B90619" w:rsidR="00397344" w:rsidRDefault="00397344" w:rsidP="00D32086">
      <w:pPr>
        <w:pStyle w:val="Ttulo1"/>
        <w:jc w:val="center"/>
      </w:pPr>
      <w:bookmarkStart w:id="20" w:name="_Toc62720097"/>
      <w:bookmarkStart w:id="21" w:name="_Hlk62658388"/>
      <w:r>
        <w:lastRenderedPageBreak/>
        <w:t xml:space="preserve">Omeprazol + </w:t>
      </w:r>
      <w:proofErr w:type="spellStart"/>
      <w:r>
        <w:t>Domperidona</w:t>
      </w:r>
      <w:bookmarkEnd w:id="20"/>
      <w:proofErr w:type="spellEnd"/>
    </w:p>
    <w:bookmarkEnd w:id="21"/>
    <w:p w14:paraId="30914CC5" w14:textId="60366B87" w:rsidR="00397344" w:rsidRPr="000421E8" w:rsidRDefault="00397344" w:rsidP="00397344">
      <w:pPr>
        <w:pStyle w:val="Subtitulocorpo"/>
        <w:rPr>
          <w:bCs/>
          <w:color w:val="404040" w:themeColor="text1" w:themeTint="BF"/>
          <w:sz w:val="24"/>
          <w:szCs w:val="24"/>
        </w:rPr>
      </w:pPr>
      <w:r w:rsidRPr="00397344">
        <w:rPr>
          <w:iCs/>
        </w:rPr>
        <w:t xml:space="preserve">Associação em </w:t>
      </w:r>
      <w:r>
        <w:rPr>
          <w:iCs/>
        </w:rPr>
        <w:t>A</w:t>
      </w:r>
      <w:r w:rsidRPr="00397344">
        <w:rPr>
          <w:iCs/>
        </w:rPr>
        <w:t xml:space="preserve">dultos </w:t>
      </w:r>
      <w:r>
        <w:rPr>
          <w:iCs/>
        </w:rPr>
        <w:t>A</w:t>
      </w:r>
      <w:r w:rsidRPr="00397344">
        <w:rPr>
          <w:iCs/>
        </w:rPr>
        <w:t xml:space="preserve">smáticos com </w:t>
      </w:r>
      <w:r>
        <w:rPr>
          <w:iCs/>
        </w:rPr>
        <w:t>R</w:t>
      </w:r>
      <w:r w:rsidRPr="00397344">
        <w:rPr>
          <w:iCs/>
        </w:rPr>
        <w:t xml:space="preserve">efluxo </w:t>
      </w:r>
      <w:r>
        <w:rPr>
          <w:iCs/>
        </w:rPr>
        <w:t>G</w:t>
      </w:r>
      <w:r w:rsidRPr="00397344">
        <w:rPr>
          <w:iCs/>
        </w:rPr>
        <w:t>astroesofágico</w:t>
      </w:r>
    </w:p>
    <w:p w14:paraId="6CB00D97" w14:textId="77777777" w:rsidR="00397344" w:rsidRDefault="00397344" w:rsidP="00397344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4B95EE5B" w14:textId="3AA6D732" w:rsidR="00397344" w:rsidRDefault="00397344" w:rsidP="00397344">
      <w:pPr>
        <w:pStyle w:val="Corpo"/>
        <w:rPr>
          <w:sz w:val="24"/>
        </w:rPr>
      </w:pPr>
      <w:r w:rsidRPr="00397344">
        <w:rPr>
          <w:sz w:val="24"/>
        </w:rPr>
        <w:t>O objetivo deste estudo foi pesquisar o efeito da terapia associada de omeprazol (</w:t>
      </w:r>
      <w:proofErr w:type="spellStart"/>
      <w:r w:rsidRPr="00397344">
        <w:rPr>
          <w:sz w:val="24"/>
        </w:rPr>
        <w:t>Ome</w:t>
      </w:r>
      <w:proofErr w:type="spellEnd"/>
      <w:r w:rsidRPr="00397344">
        <w:rPr>
          <w:sz w:val="24"/>
        </w:rPr>
        <w:t xml:space="preserve">) e </w:t>
      </w:r>
      <w:proofErr w:type="spellStart"/>
      <w:r w:rsidRPr="00397344">
        <w:rPr>
          <w:sz w:val="24"/>
        </w:rPr>
        <w:t>domperidona</w:t>
      </w:r>
      <w:proofErr w:type="spellEnd"/>
      <w:r w:rsidRPr="00397344">
        <w:rPr>
          <w:sz w:val="24"/>
        </w:rPr>
        <w:t xml:space="preserve"> (Dom) nos sintomas da asma e na função pulmonar em pacientes asmáticos com refluxo gastroesofágico </w:t>
      </w:r>
      <w:r w:rsidR="00F909F8" w:rsidRPr="00397344">
        <w:rPr>
          <w:sz w:val="24"/>
        </w:rPr>
        <w:t xml:space="preserve">(Sharma </w:t>
      </w:r>
      <w:r w:rsidR="00F909F8" w:rsidRPr="00397344">
        <w:rPr>
          <w:i/>
          <w:sz w:val="24"/>
        </w:rPr>
        <w:t>et al</w:t>
      </w:r>
      <w:r w:rsidR="00F909F8" w:rsidRPr="00397344">
        <w:rPr>
          <w:sz w:val="24"/>
        </w:rPr>
        <w:t>., 2007).</w:t>
      </w:r>
    </w:p>
    <w:p w14:paraId="5B8FBBB3" w14:textId="5767FE5C" w:rsidR="00397344" w:rsidRDefault="00397344" w:rsidP="00397344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84288" behindDoc="0" locked="0" layoutInCell="1" allowOverlap="1" wp14:anchorId="278173B5" wp14:editId="5240F09B">
                <wp:simplePos x="0" y="0"/>
                <wp:positionH relativeFrom="margin">
                  <wp:align>right</wp:align>
                </wp:positionH>
                <wp:positionV relativeFrom="paragraph">
                  <wp:posOffset>131445</wp:posOffset>
                </wp:positionV>
                <wp:extent cx="5372100" cy="653142"/>
                <wp:effectExtent l="0" t="0" r="19050" b="13970"/>
                <wp:wrapNone/>
                <wp:docPr id="641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653142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4F9857E" w14:textId="53EF1DB2" w:rsidR="005D1916" w:rsidRPr="009D65A4" w:rsidRDefault="005D1916" w:rsidP="00397344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 w:rsidRPr="00397344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Foram selecionados 198 pacientes asmáticos com refluxo gastroesofágico diagnosticados através da monitorização de pH do esôfago durante 24 horas para receber</w:t>
                            </w:r>
                            <w:r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:</w:t>
                            </w:r>
                            <w:r w:rsidRPr="00397344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78173B5" id="_x0000_s1037" type="#_x0000_t202" style="position:absolute;left:0;text-align:left;margin-left:371.8pt;margin-top:10.35pt;width:423pt;height:51.45pt;z-index:252684288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" fillcolor="white [3212]" strokecolor="#0070c0">
                <v:textbox>
                  <w:txbxContent>
                    <w:p w14:paraId="04F9857E" w14:textId="53EF1DB2" w:rsidR="005D1916" w:rsidRPr="009D65A4" w:rsidRDefault="005D1916" w:rsidP="00397344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 w:rsidRPr="00397344">
                        <w:rPr>
                          <w:rFonts w:ascii="Swis721 Th BT" w:hAnsi="Swis721 Th BT"/>
                          <w:sz w:val="23"/>
                          <w:szCs w:val="23"/>
                        </w:rPr>
                        <w:t>Foram selecionados 198 pacientes asmáticos com refluxo gastroesofágico diagnosticados através da monitorização de pH do esôfago durante 24 horas para receber</w:t>
                      </w:r>
                      <w:r>
                        <w:rPr>
                          <w:rFonts w:ascii="Swis721 Th BT" w:hAnsi="Swis721 Th BT"/>
                          <w:sz w:val="23"/>
                          <w:szCs w:val="23"/>
                        </w:rPr>
                        <w:t>:</w:t>
                      </w:r>
                      <w:r w:rsidRPr="00397344"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 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34209905" w14:textId="6AB58351" w:rsidR="00397344" w:rsidRDefault="00397344" w:rsidP="00397344">
      <w:pPr>
        <w:pStyle w:val="Corpo"/>
      </w:pPr>
    </w:p>
    <w:p w14:paraId="507BA439" w14:textId="32580AD4" w:rsidR="00397344" w:rsidRDefault="00397344" w:rsidP="00397344">
      <w:pPr>
        <w:pStyle w:val="Corpo"/>
      </w:pPr>
    </w:p>
    <w:p w14:paraId="619B2A3C" w14:textId="77777777" w:rsidR="00397344" w:rsidRDefault="00397344" w:rsidP="00397344">
      <w:pPr>
        <w:pStyle w:val="Corpo"/>
      </w:pPr>
      <w:r w:rsidRPr="000A44C1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87360" behindDoc="0" locked="0" layoutInCell="1" allowOverlap="1" wp14:anchorId="495D6D95" wp14:editId="2041CDB7">
                <wp:simplePos x="0" y="0"/>
                <wp:positionH relativeFrom="margin">
                  <wp:posOffset>4247828</wp:posOffset>
                </wp:positionH>
                <wp:positionV relativeFrom="paragraph">
                  <wp:posOffset>108888</wp:posOffset>
                </wp:positionV>
                <wp:extent cx="226695" cy="138430"/>
                <wp:effectExtent l="0" t="0" r="1905" b="0"/>
                <wp:wrapNone/>
                <wp:docPr id="642" name="Triângulo isósceles 64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43804DF" id="Triângulo isósceles 642" o:spid="_x0000_s1026" type="#_x0000_t5" style="position:absolute;margin-left:334.45pt;margin-top:8.55pt;width:17.85pt;height:10.9pt;flip:y;z-index:2526873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85312" behindDoc="0" locked="0" layoutInCell="1" allowOverlap="1" wp14:anchorId="177D9E21" wp14:editId="492817C1">
                <wp:simplePos x="0" y="0"/>
                <wp:positionH relativeFrom="margin">
                  <wp:posOffset>919783</wp:posOffset>
                </wp:positionH>
                <wp:positionV relativeFrom="paragraph">
                  <wp:posOffset>114328</wp:posOffset>
                </wp:positionV>
                <wp:extent cx="226695" cy="138430"/>
                <wp:effectExtent l="0" t="0" r="1905" b="0"/>
                <wp:wrapNone/>
                <wp:docPr id="643" name="Triângulo isósceles 64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495DBCF" id="Triângulo isósceles 643" o:spid="_x0000_s1026" type="#_x0000_t5" style="position:absolute;margin-left:72.4pt;margin-top:9pt;width:17.85pt;height:10.9pt;flip:y;z-index:2526853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" fillcolor="#d8d8d8 [2732]" stroked="f">
                <w10:wrap anchorx="margin"/>
              </v:shape>
            </w:pict>
          </mc:Fallback>
        </mc:AlternateContent>
      </w:r>
    </w:p>
    <w:p w14:paraId="18B01C56" w14:textId="77777777" w:rsidR="00397344" w:rsidRDefault="00397344" w:rsidP="00397344">
      <w:pPr>
        <w:pStyle w:val="Corpo"/>
      </w:pPr>
    </w:p>
    <w:p w14:paraId="373BCF3B" w14:textId="77777777" w:rsidR="00397344" w:rsidRDefault="00397344" w:rsidP="00397344">
      <w:pPr>
        <w:pStyle w:val="Corpo"/>
      </w:pPr>
      <w:r w:rsidRPr="000A44C1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86336" behindDoc="0" locked="0" layoutInCell="1" allowOverlap="1" wp14:anchorId="222410B2" wp14:editId="5CA13E60">
                <wp:simplePos x="0" y="0"/>
                <wp:positionH relativeFrom="margin">
                  <wp:posOffset>3339143</wp:posOffset>
                </wp:positionH>
                <wp:positionV relativeFrom="paragraph">
                  <wp:posOffset>37133</wp:posOffset>
                </wp:positionV>
                <wp:extent cx="2046605" cy="982638"/>
                <wp:effectExtent l="0" t="0" r="10795" b="27305"/>
                <wp:wrapNone/>
                <wp:docPr id="644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82638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382D95C" w14:textId="77777777" w:rsidR="005D1916" w:rsidRDefault="005D1916" w:rsidP="00397344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6B1D97CA" w14:textId="71BBFD3E" w:rsidR="005D1916" w:rsidRPr="00086CFC" w:rsidRDefault="005D1916" w:rsidP="00397344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22410B2" id="_x0000_s1038" type="#_x0000_t202" style="position:absolute;left:0;text-align:left;margin-left:262.9pt;margin-top:2.9pt;width:161.15pt;height:77.35pt;z-index:25268633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" fillcolor="#0070c0" strokecolor="#0070c0">
                <v:textbox>
                  <w:txbxContent>
                    <w:p w14:paraId="7382D95C" w14:textId="77777777" w:rsidR="005D1916" w:rsidRDefault="005D1916" w:rsidP="00397344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6B1D97CA" w14:textId="71BBFD3E" w:rsidR="005D1916" w:rsidRPr="00086CFC" w:rsidRDefault="005D1916" w:rsidP="00397344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83264" behindDoc="0" locked="0" layoutInCell="1" allowOverlap="1" wp14:anchorId="30E2CE2E" wp14:editId="080C845F">
                <wp:simplePos x="0" y="0"/>
                <wp:positionH relativeFrom="margin">
                  <wp:posOffset>10795</wp:posOffset>
                </wp:positionH>
                <wp:positionV relativeFrom="paragraph">
                  <wp:posOffset>42545</wp:posOffset>
                </wp:positionV>
                <wp:extent cx="2046605" cy="982345"/>
                <wp:effectExtent l="0" t="0" r="10795" b="27305"/>
                <wp:wrapNone/>
                <wp:docPr id="645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8234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9550921" w14:textId="77777777" w:rsidR="005D1916" w:rsidRDefault="005D1916" w:rsidP="00397344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1E2CD2FF" w14:textId="569CBA8B" w:rsidR="005D1916" w:rsidRDefault="005D1916" w:rsidP="00397344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Omeprazol 20 mg </w:t>
                            </w:r>
                          </w:p>
                          <w:p w14:paraId="55AD48F3" w14:textId="11220A3D" w:rsidR="005D1916" w:rsidRDefault="005D1916" w:rsidP="00397344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Domperidona</w:t>
                            </w:r>
                            <w:proofErr w:type="spellEnd"/>
                            <w:r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10 mg</w:t>
                            </w:r>
                          </w:p>
                          <w:p w14:paraId="61EF91B0" w14:textId="6C0B17C5" w:rsidR="005D1916" w:rsidRPr="00086CFC" w:rsidRDefault="005D1916" w:rsidP="00397344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3 vezes ao di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0E2CE2E" id="_x0000_s1039" type="#_x0000_t202" style="position:absolute;left:0;text-align:left;margin-left:.85pt;margin-top:3.35pt;width:161.15pt;height:77.35pt;z-index:2526832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" fillcolor="#0070c0" strokecolor="#0070c0">
                <v:textbox>
                  <w:txbxContent>
                    <w:p w14:paraId="69550921" w14:textId="77777777" w:rsidR="005D1916" w:rsidRDefault="005D1916" w:rsidP="00397344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1E2CD2FF" w14:textId="569CBA8B" w:rsidR="005D1916" w:rsidRDefault="005D1916" w:rsidP="00397344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 xml:space="preserve">Omeprazol 20 mg </w:t>
                      </w:r>
                    </w:p>
                    <w:p w14:paraId="55AD48F3" w14:textId="11220A3D" w:rsidR="005D1916" w:rsidRDefault="005D1916" w:rsidP="00397344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Domperidona</w:t>
                      </w:r>
                      <w:proofErr w:type="spellEnd"/>
                      <w:r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 xml:space="preserve"> 10 mg</w:t>
                      </w:r>
                    </w:p>
                    <w:p w14:paraId="61EF91B0" w14:textId="6C0B17C5" w:rsidR="005D1916" w:rsidRPr="00086CFC" w:rsidRDefault="005D1916" w:rsidP="00397344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3 vezes ao dia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C89E8EC" w14:textId="77777777" w:rsidR="00397344" w:rsidRDefault="00397344" w:rsidP="00397344">
      <w:pPr>
        <w:pStyle w:val="Corpo"/>
      </w:pPr>
    </w:p>
    <w:p w14:paraId="21B95B16" w14:textId="77777777" w:rsidR="00397344" w:rsidRDefault="00397344" w:rsidP="00397344">
      <w:pPr>
        <w:pStyle w:val="Corpo"/>
      </w:pPr>
    </w:p>
    <w:p w14:paraId="5EE81B0E" w14:textId="77777777" w:rsidR="00397344" w:rsidRDefault="00397344" w:rsidP="00397344">
      <w:pPr>
        <w:pStyle w:val="Corpo"/>
      </w:pPr>
    </w:p>
    <w:p w14:paraId="0962CD8B" w14:textId="77777777" w:rsidR="00397344" w:rsidRPr="0064783D" w:rsidRDefault="00397344" w:rsidP="00397344">
      <w:pPr>
        <w:pStyle w:val="Corpo"/>
        <w:rPr>
          <w:sz w:val="20"/>
          <w:szCs w:val="23"/>
        </w:rPr>
      </w:pPr>
    </w:p>
    <w:p w14:paraId="2E73FEBA" w14:textId="77777777" w:rsidR="00397344" w:rsidRPr="00423361" w:rsidRDefault="00397344" w:rsidP="00397344">
      <w:pPr>
        <w:pStyle w:val="Corpo"/>
        <w:spacing w:before="120" w:after="0"/>
        <w:ind w:left="405"/>
        <w:rPr>
          <w:sz w:val="20"/>
          <w:szCs w:val="23"/>
        </w:rPr>
      </w:pPr>
    </w:p>
    <w:p w14:paraId="1E27BCA9" w14:textId="74B43B6F" w:rsidR="00397344" w:rsidRPr="00397344" w:rsidRDefault="00397344" w:rsidP="00397344">
      <w:pPr>
        <w:spacing w:after="200" w:line="276" w:lineRule="auto"/>
        <w:jc w:val="both"/>
        <w:rPr>
          <w:rFonts w:ascii="Swis721 Th BT" w:hAnsi="Swis721 Th BT"/>
          <w:color w:val="404040" w:themeColor="text1" w:themeTint="BF"/>
          <w:sz w:val="18"/>
          <w:szCs w:val="23"/>
        </w:rPr>
      </w:pPr>
    </w:p>
    <w:p w14:paraId="757D6261" w14:textId="77777777" w:rsidR="00397344" w:rsidRPr="00C72C0B" w:rsidRDefault="00397344" w:rsidP="00397344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66340BE9" w14:textId="77777777" w:rsidR="00397344" w:rsidRPr="00714E9A" w:rsidRDefault="00397344" w:rsidP="00397344">
      <w:pPr>
        <w:pStyle w:val="Corpo"/>
        <w:rPr>
          <w:sz w:val="16"/>
          <w:szCs w:val="16"/>
        </w:rPr>
      </w:pPr>
    </w:p>
    <w:p w14:paraId="40D833B4" w14:textId="59899BF2" w:rsidR="00397344" w:rsidRPr="00F909F8" w:rsidRDefault="00397344" w:rsidP="00BB0BFA">
      <w:pPr>
        <w:pStyle w:val="PargrafodaLista"/>
        <w:numPr>
          <w:ilvl w:val="0"/>
          <w:numId w:val="4"/>
        </w:numPr>
        <w:jc w:val="both"/>
        <w:rPr>
          <w:rFonts w:ascii="Swis721 Th BT" w:eastAsia="MS Mincho" w:hAnsi="Swis721 Th BT"/>
          <w:bCs/>
          <w:color w:val="404040" w:themeColor="text1" w:themeTint="BF"/>
          <w:sz w:val="23"/>
          <w:szCs w:val="23"/>
        </w:rPr>
      </w:pPr>
      <w:r w:rsidRPr="00F909F8">
        <w:rPr>
          <w:rFonts w:ascii="Swis721 Th BT" w:eastAsia="MS Mincho" w:hAnsi="Swis721 Th BT"/>
          <w:bCs/>
          <w:color w:val="404040" w:themeColor="text1" w:themeTint="BF"/>
          <w:sz w:val="23"/>
          <w:szCs w:val="23"/>
        </w:rPr>
        <w:t xml:space="preserve">A comparação das alterações entre a terapia </w:t>
      </w:r>
      <w:proofErr w:type="spellStart"/>
      <w:r w:rsidRPr="00F909F8">
        <w:rPr>
          <w:rFonts w:ascii="Swis721 Th BT" w:eastAsia="MS Mincho" w:hAnsi="Swis721 Th BT"/>
          <w:bCs/>
          <w:color w:val="404040" w:themeColor="text1" w:themeTint="BF"/>
          <w:sz w:val="23"/>
          <w:szCs w:val="23"/>
        </w:rPr>
        <w:t>antirrefluxo</w:t>
      </w:r>
      <w:proofErr w:type="spellEnd"/>
      <w:r w:rsidRPr="00F909F8">
        <w:rPr>
          <w:rFonts w:ascii="Swis721 Th BT" w:eastAsia="MS Mincho" w:hAnsi="Swis721 Th BT"/>
          <w:bCs/>
          <w:color w:val="404040" w:themeColor="text1" w:themeTint="BF"/>
          <w:sz w:val="23"/>
          <w:szCs w:val="23"/>
        </w:rPr>
        <w:t xml:space="preserve"> e o placebo em relação à linha base revelaram uma redução significativa nos escores dos sintomas da asma durante o dia (17,4% </w:t>
      </w:r>
      <w:r w:rsidRPr="00F909F8">
        <w:rPr>
          <w:rFonts w:ascii="Swis721 Th BT" w:eastAsia="MS Mincho" w:hAnsi="Swis721 Th BT"/>
          <w:bCs/>
          <w:i/>
          <w:color w:val="404040" w:themeColor="text1" w:themeTint="BF"/>
          <w:sz w:val="23"/>
          <w:szCs w:val="23"/>
        </w:rPr>
        <w:t>vs.</w:t>
      </w:r>
      <w:r w:rsidR="008A080B">
        <w:rPr>
          <w:rFonts w:ascii="Swis721 Th BT" w:eastAsia="MS Mincho" w:hAnsi="Swis721 Th BT"/>
          <w:bCs/>
          <w:color w:val="404040" w:themeColor="text1" w:themeTint="BF"/>
          <w:sz w:val="23"/>
          <w:szCs w:val="23"/>
        </w:rPr>
        <w:t xml:space="preserve"> 8,9%) e à</w:t>
      </w:r>
      <w:r w:rsidRPr="00F909F8">
        <w:rPr>
          <w:rFonts w:ascii="Swis721 Th BT" w:eastAsia="MS Mincho" w:hAnsi="Swis721 Th BT"/>
          <w:bCs/>
          <w:color w:val="404040" w:themeColor="text1" w:themeTint="BF"/>
          <w:sz w:val="23"/>
          <w:szCs w:val="23"/>
        </w:rPr>
        <w:t xml:space="preserve"> noite (19,6%</w:t>
      </w:r>
      <w:r w:rsidRPr="00F909F8">
        <w:rPr>
          <w:rFonts w:ascii="Swis721 Th BT" w:eastAsia="MS Mincho" w:hAnsi="Swis721 Th BT"/>
          <w:bCs/>
          <w:i/>
          <w:color w:val="404040" w:themeColor="text1" w:themeTint="BF"/>
          <w:sz w:val="23"/>
          <w:szCs w:val="23"/>
        </w:rPr>
        <w:t xml:space="preserve"> vs</w:t>
      </w:r>
      <w:r w:rsidRPr="00F909F8">
        <w:rPr>
          <w:rFonts w:ascii="Swis721 Th BT" w:eastAsia="MS Mincho" w:hAnsi="Swis721 Th BT"/>
          <w:bCs/>
          <w:color w:val="404040" w:themeColor="text1" w:themeTint="BF"/>
          <w:sz w:val="23"/>
          <w:szCs w:val="23"/>
        </w:rPr>
        <w:t xml:space="preserve">. 5,4%) e dos sintomas de refluxo (8,7% </w:t>
      </w:r>
      <w:r w:rsidRPr="00F909F8">
        <w:rPr>
          <w:rFonts w:ascii="Swis721 Th BT" w:eastAsia="MS Mincho" w:hAnsi="Swis721 Th BT"/>
          <w:bCs/>
          <w:i/>
          <w:color w:val="404040" w:themeColor="text1" w:themeTint="BF"/>
          <w:sz w:val="23"/>
          <w:szCs w:val="23"/>
        </w:rPr>
        <w:t xml:space="preserve">vs. </w:t>
      </w:r>
      <w:r w:rsidRPr="00F909F8">
        <w:rPr>
          <w:rFonts w:ascii="Swis721 Th BT" w:eastAsia="MS Mincho" w:hAnsi="Swis721 Th BT"/>
          <w:bCs/>
          <w:color w:val="404040" w:themeColor="text1" w:themeTint="BF"/>
          <w:sz w:val="23"/>
          <w:szCs w:val="23"/>
        </w:rPr>
        <w:t xml:space="preserve">1,6%) e no uso da medicação de resgate (23,2% </w:t>
      </w:r>
      <w:r w:rsidRPr="00F909F8">
        <w:rPr>
          <w:rFonts w:ascii="Swis721 Th BT" w:eastAsia="MS Mincho" w:hAnsi="Swis721 Th BT"/>
          <w:bCs/>
          <w:i/>
          <w:color w:val="404040" w:themeColor="text1" w:themeTint="BF"/>
          <w:sz w:val="23"/>
          <w:szCs w:val="23"/>
        </w:rPr>
        <w:t xml:space="preserve">vs. </w:t>
      </w:r>
      <w:r w:rsidRPr="00F909F8">
        <w:rPr>
          <w:rFonts w:ascii="Swis721 Th BT" w:eastAsia="MS Mincho" w:hAnsi="Swis721 Th BT"/>
          <w:bCs/>
          <w:color w:val="404040" w:themeColor="text1" w:themeTint="BF"/>
          <w:sz w:val="23"/>
          <w:szCs w:val="23"/>
        </w:rPr>
        <w:t xml:space="preserve">3,1%) após a terapia </w:t>
      </w:r>
      <w:proofErr w:type="spellStart"/>
      <w:r w:rsidRPr="00F909F8">
        <w:rPr>
          <w:rFonts w:ascii="Swis721 Th BT" w:eastAsia="MS Mincho" w:hAnsi="Swis721 Th BT"/>
          <w:bCs/>
          <w:color w:val="404040" w:themeColor="text1" w:themeTint="BF"/>
          <w:sz w:val="23"/>
          <w:szCs w:val="23"/>
        </w:rPr>
        <w:t>antirrefluxo</w:t>
      </w:r>
      <w:proofErr w:type="spellEnd"/>
      <w:r w:rsidRPr="00F909F8">
        <w:rPr>
          <w:rFonts w:ascii="Swis721 Th BT" w:eastAsia="MS Mincho" w:hAnsi="Swis721 Th BT"/>
          <w:bCs/>
          <w:color w:val="404040" w:themeColor="text1" w:themeTint="BF"/>
          <w:sz w:val="23"/>
          <w:szCs w:val="23"/>
        </w:rPr>
        <w:t xml:space="preserve"> em relação à alteração média no grupo placebo (P &lt; 0,001);</w:t>
      </w:r>
    </w:p>
    <w:p w14:paraId="414462FF" w14:textId="77777777" w:rsidR="00397344" w:rsidRPr="00397344" w:rsidRDefault="00397344" w:rsidP="00F909F8">
      <w:pPr>
        <w:pStyle w:val="PargrafodaLista"/>
        <w:ind w:left="360"/>
        <w:jc w:val="both"/>
        <w:rPr>
          <w:rFonts w:ascii="Swis721 Th BT" w:eastAsia="MS Mincho" w:hAnsi="Swis721 Th BT"/>
          <w:bCs/>
          <w:color w:val="404040" w:themeColor="text1" w:themeTint="BF"/>
          <w:sz w:val="23"/>
          <w:szCs w:val="23"/>
        </w:rPr>
      </w:pPr>
    </w:p>
    <w:p w14:paraId="7796ABF9" w14:textId="6D86370F" w:rsidR="00397344" w:rsidRPr="00397344" w:rsidRDefault="00397344" w:rsidP="00BB0BFA">
      <w:pPr>
        <w:pStyle w:val="PargrafodaLista"/>
        <w:numPr>
          <w:ilvl w:val="0"/>
          <w:numId w:val="4"/>
        </w:numPr>
        <w:jc w:val="both"/>
        <w:rPr>
          <w:rFonts w:ascii="Swis721 Th BT" w:eastAsia="MS Mincho" w:hAnsi="Swis721 Th BT"/>
          <w:bCs/>
          <w:color w:val="404040" w:themeColor="text1" w:themeTint="BF"/>
          <w:sz w:val="23"/>
          <w:szCs w:val="23"/>
        </w:rPr>
      </w:pPr>
      <w:r w:rsidRPr="00397344">
        <w:rPr>
          <w:rFonts w:ascii="Swis721 Th BT" w:eastAsia="MS Mincho" w:hAnsi="Swis721 Th BT"/>
          <w:bCs/>
          <w:color w:val="404040" w:themeColor="text1" w:themeTint="BF"/>
          <w:sz w:val="23"/>
          <w:szCs w:val="23"/>
        </w:rPr>
        <w:t xml:space="preserve">- Houve melhora significativa no PEFR pela manhã (7,9% </w:t>
      </w:r>
      <w:r w:rsidRPr="00397344">
        <w:rPr>
          <w:rFonts w:ascii="Swis721 Th BT" w:eastAsia="MS Mincho" w:hAnsi="Swis721 Th BT"/>
          <w:bCs/>
          <w:i/>
          <w:color w:val="404040" w:themeColor="text1" w:themeTint="BF"/>
          <w:sz w:val="23"/>
          <w:szCs w:val="23"/>
        </w:rPr>
        <w:t>vs.</w:t>
      </w:r>
      <w:r w:rsidRPr="00397344">
        <w:rPr>
          <w:rFonts w:ascii="Swis721 Th BT" w:eastAsia="MS Mincho" w:hAnsi="Swis721 Th BT"/>
          <w:bCs/>
          <w:color w:val="404040" w:themeColor="text1" w:themeTint="BF"/>
          <w:sz w:val="23"/>
          <w:szCs w:val="23"/>
        </w:rPr>
        <w:t xml:space="preserve"> 0,2%), no PEFR à noite (9,8% </w:t>
      </w:r>
      <w:r w:rsidRPr="00397344">
        <w:rPr>
          <w:rFonts w:ascii="Swis721 Th BT" w:eastAsia="MS Mincho" w:hAnsi="Swis721 Th BT"/>
          <w:bCs/>
          <w:i/>
          <w:color w:val="404040" w:themeColor="text1" w:themeTint="BF"/>
          <w:sz w:val="23"/>
          <w:szCs w:val="23"/>
        </w:rPr>
        <w:t>vs.</w:t>
      </w:r>
      <w:r w:rsidRPr="00397344">
        <w:rPr>
          <w:rFonts w:ascii="Swis721 Th BT" w:eastAsia="MS Mincho" w:hAnsi="Swis721 Th BT"/>
          <w:bCs/>
          <w:color w:val="404040" w:themeColor="text1" w:themeTint="BF"/>
          <w:sz w:val="23"/>
          <w:szCs w:val="23"/>
        </w:rPr>
        <w:t xml:space="preserve"> 0,5%), no FEV1 (11,1% </w:t>
      </w:r>
      <w:r w:rsidRPr="00397344">
        <w:rPr>
          <w:rFonts w:ascii="Swis721 Th BT" w:eastAsia="MS Mincho" w:hAnsi="Swis721 Th BT"/>
          <w:bCs/>
          <w:i/>
          <w:color w:val="404040" w:themeColor="text1" w:themeTint="BF"/>
          <w:sz w:val="23"/>
          <w:szCs w:val="23"/>
        </w:rPr>
        <w:t>vs.</w:t>
      </w:r>
      <w:r w:rsidRPr="00397344">
        <w:rPr>
          <w:rFonts w:ascii="Swis721 Th BT" w:eastAsia="MS Mincho" w:hAnsi="Swis721 Th BT"/>
          <w:bCs/>
          <w:color w:val="404040" w:themeColor="text1" w:themeTint="BF"/>
          <w:sz w:val="23"/>
          <w:szCs w:val="23"/>
        </w:rPr>
        <w:t xml:space="preserve"> 3,78%) e na FVC (9,3% </w:t>
      </w:r>
      <w:r w:rsidRPr="00397344">
        <w:rPr>
          <w:rFonts w:ascii="Swis721 Th BT" w:eastAsia="MS Mincho" w:hAnsi="Swis721 Th BT"/>
          <w:bCs/>
          <w:i/>
          <w:color w:val="404040" w:themeColor="text1" w:themeTint="BF"/>
          <w:sz w:val="23"/>
          <w:szCs w:val="23"/>
        </w:rPr>
        <w:t>vs.</w:t>
      </w:r>
      <w:r w:rsidRPr="00397344">
        <w:rPr>
          <w:rFonts w:ascii="Swis721 Th BT" w:eastAsia="MS Mincho" w:hAnsi="Swis721 Th BT"/>
          <w:bCs/>
          <w:color w:val="404040" w:themeColor="text1" w:themeTint="BF"/>
          <w:sz w:val="23"/>
          <w:szCs w:val="23"/>
        </w:rPr>
        <w:t xml:space="preserve"> 1,52%) no grupo tratado com a terapia </w:t>
      </w:r>
      <w:proofErr w:type="spellStart"/>
      <w:r w:rsidRPr="00397344">
        <w:rPr>
          <w:rFonts w:ascii="Swis721 Th BT" w:eastAsia="MS Mincho" w:hAnsi="Swis721 Th BT"/>
          <w:bCs/>
          <w:color w:val="404040" w:themeColor="text1" w:themeTint="BF"/>
          <w:sz w:val="23"/>
          <w:szCs w:val="23"/>
        </w:rPr>
        <w:t>antirrefluxo</w:t>
      </w:r>
      <w:proofErr w:type="spellEnd"/>
      <w:r w:rsidR="002C5977">
        <w:rPr>
          <w:rFonts w:ascii="Swis721 Th BT" w:eastAsia="MS Mincho" w:hAnsi="Swis721 Th BT"/>
          <w:bCs/>
          <w:color w:val="404040" w:themeColor="text1" w:themeTint="BF"/>
          <w:sz w:val="23"/>
          <w:szCs w:val="23"/>
        </w:rPr>
        <w:t>,</w:t>
      </w:r>
      <w:r w:rsidRPr="00397344">
        <w:rPr>
          <w:rFonts w:ascii="Swis721 Th BT" w:eastAsia="MS Mincho" w:hAnsi="Swis721 Th BT"/>
          <w:bCs/>
          <w:color w:val="404040" w:themeColor="text1" w:themeTint="BF"/>
          <w:sz w:val="23"/>
          <w:szCs w:val="23"/>
        </w:rPr>
        <w:t xml:space="preserve"> em relação à tratada com placebo, comparando a alteração média após 16 semanas em relação à linha base (P &lt; 0,01</w:t>
      </w:r>
      <w:r w:rsidR="00F909F8" w:rsidRPr="00F909F8">
        <w:rPr>
          <w:rFonts w:ascii="Swis721 Th BT" w:eastAsia="MS Mincho" w:hAnsi="Swis721 Th BT"/>
          <w:bCs/>
          <w:color w:val="404040" w:themeColor="text1" w:themeTint="BF"/>
          <w:sz w:val="23"/>
          <w:szCs w:val="23"/>
        </w:rPr>
        <w:t>).</w:t>
      </w:r>
    </w:p>
    <w:p w14:paraId="46AB674F" w14:textId="1FA5DA54" w:rsidR="00397344" w:rsidRDefault="00397344" w:rsidP="00397344">
      <w:pPr>
        <w:rPr>
          <w:b/>
          <w:color w:val="339966"/>
        </w:rPr>
      </w:pPr>
    </w:p>
    <w:p w14:paraId="38B591CC" w14:textId="28A70B50" w:rsidR="00F909F8" w:rsidRDefault="00F909F8" w:rsidP="00397344">
      <w:pPr>
        <w:rPr>
          <w:b/>
          <w:color w:val="339966"/>
        </w:rPr>
      </w:pPr>
    </w:p>
    <w:p w14:paraId="2B69CB7D" w14:textId="77777777" w:rsidR="00F909F8" w:rsidRPr="00397344" w:rsidRDefault="00F909F8" w:rsidP="00397344">
      <w:pPr>
        <w:rPr>
          <w:b/>
          <w:color w:val="339966"/>
        </w:rPr>
      </w:pPr>
    </w:p>
    <w:p w14:paraId="3A04EDA6" w14:textId="77777777" w:rsidR="00397344" w:rsidRDefault="00397344" w:rsidP="00397344">
      <w:pPr>
        <w:pStyle w:val="Ttulo1"/>
        <w:jc w:val="center"/>
      </w:pPr>
      <w:bookmarkStart w:id="22" w:name="_Toc62720098"/>
      <w:r>
        <w:lastRenderedPageBreak/>
        <w:t>Formulário</w:t>
      </w:r>
      <w:bookmarkEnd w:id="22"/>
    </w:p>
    <w:p w14:paraId="6A1DC86D" w14:textId="77777777" w:rsidR="00397344" w:rsidRDefault="00397344" w:rsidP="00397344">
      <w:pPr>
        <w:pStyle w:val="Corpo"/>
        <w:spacing w:after="120"/>
      </w:pPr>
    </w:p>
    <w:p w14:paraId="139EF69C" w14:textId="77777777" w:rsidR="00397344" w:rsidRPr="00C30C20" w:rsidRDefault="00397344" w:rsidP="00397344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397344" w:rsidRPr="009537E7" w14:paraId="21957654" w14:textId="77777777" w:rsidTr="000D4D2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54677F8F" w14:textId="38CDF42A" w:rsidR="00397344" w:rsidRPr="00C87A84" w:rsidRDefault="00397344" w:rsidP="000D4D21">
            <w:pPr>
              <w:pStyle w:val="Corpo"/>
              <w:jc w:val="center"/>
              <w:rPr>
                <w:b/>
                <w:color w:val="FFFFFF" w:themeColor="background1"/>
              </w:rPr>
            </w:pPr>
            <w:r w:rsidRPr="000A44C1">
              <w:rPr>
                <w:b/>
                <w:color w:val="FFFFFF" w:themeColor="background1"/>
              </w:rPr>
              <w:t xml:space="preserve">Cápsulas de </w:t>
            </w:r>
            <w:r w:rsidR="00F909F8">
              <w:rPr>
                <w:b/>
                <w:color w:val="FFFFFF" w:themeColor="background1"/>
              </w:rPr>
              <w:t>Omeprazol</w:t>
            </w:r>
          </w:p>
        </w:tc>
      </w:tr>
      <w:tr w:rsidR="00397344" w:rsidRPr="009537E7" w14:paraId="790E3AA2" w14:textId="77777777" w:rsidTr="000D4D2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DE94523" w14:textId="0D7A269E" w:rsidR="00397344" w:rsidRPr="003A6682" w:rsidRDefault="00F909F8" w:rsidP="000D4D21">
            <w:pPr>
              <w:pStyle w:val="Corpo"/>
            </w:pPr>
            <w:r>
              <w:rPr>
                <w:iCs/>
              </w:rPr>
              <w:t>Omeprazol...</w:t>
            </w:r>
            <w:r w:rsidR="00397344">
              <w:t>.................................... 20 mg</w:t>
            </w:r>
          </w:p>
        </w:tc>
      </w:tr>
      <w:tr w:rsidR="00397344" w:rsidRPr="009537E7" w14:paraId="544C3262" w14:textId="77777777" w:rsidTr="000D4D21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31EC60D9" w14:textId="77777777" w:rsidR="00397344" w:rsidRPr="003A6682" w:rsidRDefault="00397344" w:rsidP="000D4D21">
            <w:pPr>
              <w:pStyle w:val="Corpo"/>
            </w:pPr>
            <w:r>
              <w:t>Excipiente qsp............................1 Cápsula</w:t>
            </w:r>
          </w:p>
        </w:tc>
      </w:tr>
    </w:tbl>
    <w:p w14:paraId="0A35B35F" w14:textId="5925748A" w:rsidR="00397344" w:rsidRPr="000A44C1" w:rsidRDefault="00397344" w:rsidP="00397344">
      <w:pPr>
        <w:pStyle w:val="Corpo"/>
        <w:spacing w:line="276" w:lineRule="auto"/>
        <w:rPr>
          <w:sz w:val="16"/>
          <w:szCs w:val="16"/>
        </w:rPr>
      </w:pPr>
      <w:r w:rsidRPr="000A44C1">
        <w:rPr>
          <w:sz w:val="16"/>
          <w:szCs w:val="16"/>
        </w:rPr>
        <w:t xml:space="preserve">Administrar 1 cápsula </w:t>
      </w:r>
      <w:r w:rsidR="00F909F8">
        <w:rPr>
          <w:sz w:val="16"/>
          <w:szCs w:val="16"/>
        </w:rPr>
        <w:t xml:space="preserve">3 vezes </w:t>
      </w:r>
      <w:r w:rsidRPr="000A44C1">
        <w:rPr>
          <w:sz w:val="16"/>
          <w:szCs w:val="16"/>
        </w:rPr>
        <w:t>ao dia ou conforme orientação médica.</w:t>
      </w:r>
    </w:p>
    <w:p w14:paraId="492EE7DA" w14:textId="77777777" w:rsidR="00397344" w:rsidRDefault="00397344" w:rsidP="00397344">
      <w:pPr>
        <w:pStyle w:val="Corpo"/>
        <w:spacing w:line="276" w:lineRule="auto"/>
        <w:rPr>
          <w:b/>
        </w:rPr>
      </w:pPr>
    </w:p>
    <w:p w14:paraId="21D8F8E9" w14:textId="459C405C" w:rsidR="00397344" w:rsidRDefault="00F909F8" w:rsidP="00B70169">
      <w:pPr>
        <w:pStyle w:val="Corpo"/>
        <w:spacing w:line="276" w:lineRule="auto"/>
        <w:rPr>
          <w:b/>
        </w:rPr>
      </w:pPr>
      <w:r>
        <w:rPr>
          <w:b/>
        </w:rPr>
        <w:t xml:space="preserve">                                    +</w:t>
      </w:r>
    </w:p>
    <w:p w14:paraId="165DD88D" w14:textId="29494582" w:rsidR="00F909F8" w:rsidRDefault="00F909F8" w:rsidP="00B70169">
      <w:pPr>
        <w:pStyle w:val="Corpo"/>
        <w:spacing w:line="276" w:lineRule="auto"/>
        <w:rPr>
          <w:b/>
        </w:rPr>
      </w:pPr>
    </w:p>
    <w:p w14:paraId="7AFC4D1C" w14:textId="4722BD97" w:rsidR="00F909F8" w:rsidRDefault="00F909F8" w:rsidP="00B70169">
      <w:pPr>
        <w:pStyle w:val="Corpo"/>
        <w:spacing w:line="276" w:lineRule="auto"/>
        <w:rPr>
          <w:b/>
        </w:rPr>
      </w:pPr>
    </w:p>
    <w:p w14:paraId="120C2299" w14:textId="77777777" w:rsidR="00F909F8" w:rsidRPr="00C30C20" w:rsidRDefault="00F909F8" w:rsidP="00F909F8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F909F8" w:rsidRPr="009537E7" w14:paraId="3EB56990" w14:textId="77777777" w:rsidTr="000D4D2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7697F596" w14:textId="0233228B" w:rsidR="00F909F8" w:rsidRPr="00C87A84" w:rsidRDefault="00F909F8" w:rsidP="000D4D21">
            <w:pPr>
              <w:pStyle w:val="Corpo"/>
              <w:jc w:val="center"/>
              <w:rPr>
                <w:b/>
                <w:color w:val="FFFFFF" w:themeColor="background1"/>
              </w:rPr>
            </w:pPr>
            <w:r w:rsidRPr="000A44C1">
              <w:rPr>
                <w:b/>
                <w:color w:val="FFFFFF" w:themeColor="background1"/>
              </w:rPr>
              <w:t xml:space="preserve">Cápsulas de </w:t>
            </w:r>
            <w:proofErr w:type="spellStart"/>
            <w:r>
              <w:rPr>
                <w:b/>
                <w:color w:val="FFFFFF" w:themeColor="background1"/>
              </w:rPr>
              <w:t>Domperidona</w:t>
            </w:r>
            <w:proofErr w:type="spellEnd"/>
          </w:p>
        </w:tc>
      </w:tr>
      <w:tr w:rsidR="00F909F8" w:rsidRPr="009537E7" w14:paraId="13E5DBF7" w14:textId="77777777" w:rsidTr="000D4D2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509F8CB5" w14:textId="3527F5BA" w:rsidR="00F909F8" w:rsidRPr="003A6682" w:rsidRDefault="00F909F8" w:rsidP="000D4D21">
            <w:pPr>
              <w:pStyle w:val="Corpo"/>
            </w:pPr>
            <w:proofErr w:type="spellStart"/>
            <w:r>
              <w:rPr>
                <w:iCs/>
              </w:rPr>
              <w:t>Domperidona</w:t>
            </w:r>
            <w:proofErr w:type="spellEnd"/>
            <w:r>
              <w:t>................................... 10 mg</w:t>
            </w:r>
          </w:p>
        </w:tc>
      </w:tr>
      <w:tr w:rsidR="00F909F8" w:rsidRPr="009537E7" w14:paraId="15C3A1ED" w14:textId="77777777" w:rsidTr="000D4D21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4344EE5" w14:textId="77777777" w:rsidR="00F909F8" w:rsidRPr="003A6682" w:rsidRDefault="00F909F8" w:rsidP="000D4D21">
            <w:pPr>
              <w:pStyle w:val="Corpo"/>
            </w:pPr>
            <w:r>
              <w:t>Excipiente qsp............................1 Cápsula</w:t>
            </w:r>
          </w:p>
        </w:tc>
      </w:tr>
    </w:tbl>
    <w:p w14:paraId="0D27C8F5" w14:textId="77777777" w:rsidR="00F909F8" w:rsidRPr="000A44C1" w:rsidRDefault="00F909F8" w:rsidP="00F909F8">
      <w:pPr>
        <w:pStyle w:val="Corpo"/>
        <w:spacing w:line="276" w:lineRule="auto"/>
        <w:rPr>
          <w:sz w:val="16"/>
          <w:szCs w:val="16"/>
        </w:rPr>
      </w:pPr>
      <w:r w:rsidRPr="000A44C1">
        <w:rPr>
          <w:sz w:val="16"/>
          <w:szCs w:val="16"/>
        </w:rPr>
        <w:t xml:space="preserve">Administrar 1 cápsula </w:t>
      </w:r>
      <w:r>
        <w:rPr>
          <w:sz w:val="16"/>
          <w:szCs w:val="16"/>
        </w:rPr>
        <w:t xml:space="preserve">3 vezes </w:t>
      </w:r>
      <w:r w:rsidRPr="000A44C1">
        <w:rPr>
          <w:sz w:val="16"/>
          <w:szCs w:val="16"/>
        </w:rPr>
        <w:t>ao dia ou conforme orientação médica.</w:t>
      </w:r>
    </w:p>
    <w:p w14:paraId="1AD0371A" w14:textId="590ABE01" w:rsidR="00F909F8" w:rsidRDefault="00F909F8" w:rsidP="00B70169">
      <w:pPr>
        <w:pStyle w:val="Corpo"/>
        <w:spacing w:line="276" w:lineRule="auto"/>
        <w:rPr>
          <w:b/>
        </w:rPr>
      </w:pPr>
    </w:p>
    <w:p w14:paraId="0C28199D" w14:textId="796B4910" w:rsidR="00F909F8" w:rsidRDefault="00F909F8" w:rsidP="00B70169">
      <w:pPr>
        <w:pStyle w:val="Corpo"/>
        <w:spacing w:line="276" w:lineRule="auto"/>
        <w:rPr>
          <w:b/>
        </w:rPr>
      </w:pPr>
    </w:p>
    <w:p w14:paraId="23DEF163" w14:textId="2DC593EA" w:rsidR="00F909F8" w:rsidRDefault="00F909F8" w:rsidP="00B70169">
      <w:pPr>
        <w:pStyle w:val="Corpo"/>
        <w:spacing w:line="276" w:lineRule="auto"/>
        <w:rPr>
          <w:b/>
        </w:rPr>
      </w:pPr>
    </w:p>
    <w:p w14:paraId="0FC84B55" w14:textId="27F41B33" w:rsidR="00F909F8" w:rsidRDefault="00F909F8" w:rsidP="00B70169">
      <w:pPr>
        <w:pStyle w:val="Corpo"/>
        <w:spacing w:line="276" w:lineRule="auto"/>
        <w:rPr>
          <w:b/>
        </w:rPr>
      </w:pPr>
    </w:p>
    <w:p w14:paraId="5AC43ED4" w14:textId="2519671A" w:rsidR="00F909F8" w:rsidRDefault="00F909F8" w:rsidP="00B70169">
      <w:pPr>
        <w:pStyle w:val="Corpo"/>
        <w:spacing w:line="276" w:lineRule="auto"/>
        <w:rPr>
          <w:b/>
        </w:rPr>
      </w:pPr>
    </w:p>
    <w:p w14:paraId="5A9514DB" w14:textId="3B097D09" w:rsidR="00F909F8" w:rsidRDefault="00F909F8" w:rsidP="00B70169">
      <w:pPr>
        <w:pStyle w:val="Corpo"/>
        <w:spacing w:line="276" w:lineRule="auto"/>
        <w:rPr>
          <w:b/>
        </w:rPr>
      </w:pPr>
    </w:p>
    <w:p w14:paraId="760E97C2" w14:textId="4A35FC63" w:rsidR="00F909F8" w:rsidRDefault="00F909F8" w:rsidP="00B70169">
      <w:pPr>
        <w:pStyle w:val="Corpo"/>
        <w:spacing w:line="276" w:lineRule="auto"/>
        <w:rPr>
          <w:b/>
        </w:rPr>
      </w:pPr>
    </w:p>
    <w:p w14:paraId="14203A29" w14:textId="13C2722A" w:rsidR="00F909F8" w:rsidRDefault="00F909F8" w:rsidP="00B70169">
      <w:pPr>
        <w:pStyle w:val="Corpo"/>
        <w:spacing w:line="276" w:lineRule="auto"/>
        <w:rPr>
          <w:b/>
        </w:rPr>
      </w:pPr>
    </w:p>
    <w:p w14:paraId="25A281C3" w14:textId="64B0CAFE" w:rsidR="00F909F8" w:rsidRDefault="00F909F8" w:rsidP="00B70169">
      <w:pPr>
        <w:pStyle w:val="Corpo"/>
        <w:spacing w:line="276" w:lineRule="auto"/>
        <w:rPr>
          <w:b/>
        </w:rPr>
      </w:pPr>
    </w:p>
    <w:p w14:paraId="6D687193" w14:textId="7DA6C54A" w:rsidR="00F909F8" w:rsidRDefault="00F909F8" w:rsidP="00B70169">
      <w:pPr>
        <w:pStyle w:val="Corpo"/>
        <w:spacing w:line="276" w:lineRule="auto"/>
        <w:rPr>
          <w:b/>
        </w:rPr>
      </w:pPr>
    </w:p>
    <w:p w14:paraId="01EB95CF" w14:textId="56C4C373" w:rsidR="00F909F8" w:rsidRDefault="00F909F8" w:rsidP="00B70169">
      <w:pPr>
        <w:pStyle w:val="Corpo"/>
        <w:spacing w:line="276" w:lineRule="auto"/>
        <w:rPr>
          <w:b/>
        </w:rPr>
      </w:pPr>
    </w:p>
    <w:p w14:paraId="558AE51F" w14:textId="2F29F669" w:rsidR="00F909F8" w:rsidRDefault="00F909F8" w:rsidP="00B70169">
      <w:pPr>
        <w:pStyle w:val="Corpo"/>
        <w:spacing w:line="276" w:lineRule="auto"/>
        <w:rPr>
          <w:b/>
        </w:rPr>
      </w:pPr>
    </w:p>
    <w:p w14:paraId="77DEECCA" w14:textId="08408BCD" w:rsidR="00F909F8" w:rsidRDefault="00F909F8" w:rsidP="00B70169">
      <w:pPr>
        <w:pStyle w:val="Corpo"/>
        <w:spacing w:line="276" w:lineRule="auto"/>
        <w:rPr>
          <w:b/>
        </w:rPr>
      </w:pPr>
    </w:p>
    <w:p w14:paraId="2F3FF3CB" w14:textId="4170A246" w:rsidR="00F909F8" w:rsidRDefault="00F909F8" w:rsidP="00B70169">
      <w:pPr>
        <w:pStyle w:val="Corpo"/>
        <w:spacing w:line="276" w:lineRule="auto"/>
        <w:rPr>
          <w:b/>
        </w:rPr>
      </w:pPr>
    </w:p>
    <w:p w14:paraId="190E29C7" w14:textId="73DB8DE9" w:rsidR="00F909F8" w:rsidRDefault="00F909F8" w:rsidP="00B70169">
      <w:pPr>
        <w:pStyle w:val="Corpo"/>
        <w:spacing w:line="276" w:lineRule="auto"/>
        <w:rPr>
          <w:b/>
        </w:rPr>
      </w:pPr>
    </w:p>
    <w:p w14:paraId="48E00D5E" w14:textId="566DB460" w:rsidR="000D4D21" w:rsidRDefault="000D4D21" w:rsidP="00B70169">
      <w:pPr>
        <w:pStyle w:val="Corpo"/>
        <w:spacing w:line="276" w:lineRule="auto"/>
        <w:rPr>
          <w:b/>
        </w:rPr>
      </w:pPr>
    </w:p>
    <w:p w14:paraId="49ADAFED" w14:textId="6BF20FCE" w:rsidR="000D4D21" w:rsidRDefault="000D4D21" w:rsidP="00B70169">
      <w:pPr>
        <w:pStyle w:val="Corpo"/>
        <w:spacing w:line="276" w:lineRule="auto"/>
        <w:rPr>
          <w:b/>
        </w:rPr>
      </w:pPr>
    </w:p>
    <w:p w14:paraId="7A6528E9" w14:textId="0A5AE55C" w:rsidR="00FD38C7" w:rsidRDefault="00FD38C7" w:rsidP="00FD38C7">
      <w:pPr>
        <w:pStyle w:val="Ttulo1"/>
        <w:jc w:val="center"/>
      </w:pPr>
      <w:bookmarkStart w:id="23" w:name="_Toc62720099"/>
      <w:r>
        <w:lastRenderedPageBreak/>
        <w:t>Glutamina</w:t>
      </w:r>
      <w:bookmarkEnd w:id="23"/>
    </w:p>
    <w:p w14:paraId="52C76D01" w14:textId="77777777" w:rsidR="00DC0B7C" w:rsidRPr="00F46D9E" w:rsidRDefault="00DC0B7C" w:rsidP="00DC0B7C">
      <w:pPr>
        <w:pStyle w:val="Subtitulocorpo"/>
        <w:rPr>
          <w:color w:val="0082B2"/>
        </w:rPr>
      </w:pPr>
      <w:r>
        <w:rPr>
          <w:color w:val="0082B2"/>
        </w:rPr>
        <w:t>Diminui o Grau da Esofagite e Reduz o Peso em Pacientes sob Tratamento do Câncer</w:t>
      </w:r>
    </w:p>
    <w:p w14:paraId="3914C2CF" w14:textId="77777777" w:rsidR="00FD38C7" w:rsidRDefault="00FD38C7" w:rsidP="00FD38C7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22FCBCB6" w14:textId="77777777" w:rsidR="00DC0B7C" w:rsidRPr="00DC0B7C" w:rsidRDefault="00DC0B7C" w:rsidP="00DC0B7C">
      <w:pPr>
        <w:pStyle w:val="Subtitulocorpo"/>
        <w:jc w:val="both"/>
        <w:rPr>
          <w:b w:val="0"/>
          <w:bCs/>
          <w:color w:val="404040" w:themeColor="text1" w:themeTint="BF"/>
          <w:sz w:val="24"/>
          <w:szCs w:val="24"/>
          <w:lang w:val="pt-PT"/>
        </w:rPr>
      </w:pPr>
      <w:r w:rsidRPr="00DC0B7C">
        <w:rPr>
          <w:b w:val="0"/>
          <w:bCs/>
          <w:color w:val="404040" w:themeColor="text1" w:themeTint="BF"/>
          <w:sz w:val="24"/>
          <w:szCs w:val="24"/>
          <w:lang w:val="pt-PT"/>
        </w:rPr>
        <w:t xml:space="preserve">Estudo conduzido por Chang </w:t>
      </w:r>
      <w:r w:rsidRPr="00DC0B7C">
        <w:rPr>
          <w:b w:val="0"/>
          <w:bCs/>
          <w:i/>
          <w:color w:val="404040" w:themeColor="text1" w:themeTint="BF"/>
          <w:sz w:val="24"/>
          <w:szCs w:val="24"/>
          <w:lang w:val="pt-PT"/>
        </w:rPr>
        <w:t>et al.</w:t>
      </w:r>
      <w:r w:rsidRPr="00DC0B7C">
        <w:rPr>
          <w:b w:val="0"/>
          <w:bCs/>
          <w:color w:val="404040" w:themeColor="text1" w:themeTint="BF"/>
          <w:sz w:val="24"/>
          <w:szCs w:val="24"/>
          <w:lang w:val="pt-PT"/>
        </w:rPr>
        <w:t xml:space="preserve"> (2019) teve como objetivo avaliar os efeitos da suplmentação de glutamina na prevenção da esofagite induzida pela quimioradioterapia em pacientes com câncer de pulmão.</w:t>
      </w:r>
    </w:p>
    <w:p w14:paraId="5C37AD7D" w14:textId="77777777" w:rsidR="00FD38C7" w:rsidRDefault="00FD38C7" w:rsidP="00FD38C7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93856" behindDoc="0" locked="0" layoutInCell="1" allowOverlap="1" wp14:anchorId="749C3DDD" wp14:editId="28FE2E8A">
                <wp:simplePos x="0" y="0"/>
                <wp:positionH relativeFrom="margin">
                  <wp:align>right</wp:align>
                </wp:positionH>
                <wp:positionV relativeFrom="paragraph">
                  <wp:posOffset>131445</wp:posOffset>
                </wp:positionV>
                <wp:extent cx="5372100" cy="653142"/>
                <wp:effectExtent l="0" t="0" r="19050" b="13970"/>
                <wp:wrapNone/>
                <wp:docPr id="726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653142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C206DF9" w14:textId="2CF2AD5C" w:rsidR="005D1916" w:rsidRDefault="005D1916" w:rsidP="00DC0B7C">
                            <w:pPr>
                              <w:jc w:val="center"/>
                            </w:pPr>
                            <w:r>
                              <w:rPr>
                                <w:rFonts w:ascii="Swis721 Th BT" w:eastAsia="MS Mincho" w:hAnsi="Swis721 Th BT"/>
                                <w:color w:val="404040" w:themeColor="text1" w:themeTint="BF"/>
                                <w:sz w:val="23"/>
                                <w:szCs w:val="24"/>
                              </w:rPr>
                              <w:t xml:space="preserve">Para isso, 60 pacientes com câncer de pulmão foram incluídos neste estudo clínico prospectivo e randomizado. Os indivíduos foram divididos em dois grupos para receberem a seguinte posologia: </w:t>
                            </w:r>
                          </w:p>
                          <w:p w14:paraId="23D1A00A" w14:textId="34C8F309" w:rsidR="005D1916" w:rsidRPr="009D65A4" w:rsidRDefault="005D1916" w:rsidP="00FD38C7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49C3DDD" id="_x0000_s1040" type="#_x0000_t202" style="position:absolute;left:0;text-align:left;margin-left:371.8pt;margin-top:10.35pt;width:423pt;height:51.45pt;z-index:25279385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" fillcolor="white [3212]" strokecolor="#0070c0">
                <v:textbox>
                  <w:txbxContent>
                    <w:p w14:paraId="1C206DF9" w14:textId="2CF2AD5C" w:rsidR="005D1916" w:rsidRDefault="005D1916" w:rsidP="00DC0B7C">
                      <w:pPr>
                        <w:jc w:val="center"/>
                      </w:pPr>
                      <w:r>
                        <w:rPr>
                          <w:rFonts w:ascii="Swis721 Th BT" w:eastAsia="MS Mincho" w:hAnsi="Swis721 Th BT"/>
                          <w:color w:val="404040" w:themeColor="text1" w:themeTint="BF"/>
                          <w:sz w:val="23"/>
                          <w:szCs w:val="24"/>
                        </w:rPr>
                        <w:t xml:space="preserve">Para isso, 60 pacientes com câncer de pulmão foram incluídos neste estudo clínico prospectivo e randomizado. Os indivíduos foram divididos em dois grupos para receberem a seguinte posologia: </w:t>
                      </w:r>
                    </w:p>
                    <w:p w14:paraId="23D1A00A" w14:textId="34C8F309" w:rsidR="005D1916" w:rsidRPr="009D65A4" w:rsidRDefault="005D1916" w:rsidP="00FD38C7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5F0782EE" w14:textId="77777777" w:rsidR="00FD38C7" w:rsidRDefault="00FD38C7" w:rsidP="00FD38C7">
      <w:pPr>
        <w:pStyle w:val="Corpo"/>
      </w:pPr>
    </w:p>
    <w:p w14:paraId="3E36BB3A" w14:textId="77777777" w:rsidR="00FD38C7" w:rsidRDefault="00FD38C7" w:rsidP="00FD38C7">
      <w:pPr>
        <w:pStyle w:val="Corpo"/>
      </w:pPr>
    </w:p>
    <w:p w14:paraId="54B986F2" w14:textId="77777777" w:rsidR="00FD38C7" w:rsidRDefault="00FD38C7" w:rsidP="00FD38C7">
      <w:pPr>
        <w:pStyle w:val="Corpo"/>
      </w:pPr>
      <w:r w:rsidRPr="000A44C1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96928" behindDoc="0" locked="0" layoutInCell="1" allowOverlap="1" wp14:anchorId="3A4C234C" wp14:editId="15F2F92C">
                <wp:simplePos x="0" y="0"/>
                <wp:positionH relativeFrom="margin">
                  <wp:posOffset>4247828</wp:posOffset>
                </wp:positionH>
                <wp:positionV relativeFrom="paragraph">
                  <wp:posOffset>108888</wp:posOffset>
                </wp:positionV>
                <wp:extent cx="226695" cy="138430"/>
                <wp:effectExtent l="0" t="0" r="1905" b="0"/>
                <wp:wrapNone/>
                <wp:docPr id="727" name="Triângulo isósceles 72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360B9F6" id="Triângulo isósceles 727" o:spid="_x0000_s1026" type="#_x0000_t5" style="position:absolute;margin-left:334.45pt;margin-top:8.55pt;width:17.85pt;height:10.9pt;flip:y;z-index:25279692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94880" behindDoc="0" locked="0" layoutInCell="1" allowOverlap="1" wp14:anchorId="254DC94E" wp14:editId="34307148">
                <wp:simplePos x="0" y="0"/>
                <wp:positionH relativeFrom="margin">
                  <wp:posOffset>919783</wp:posOffset>
                </wp:positionH>
                <wp:positionV relativeFrom="paragraph">
                  <wp:posOffset>114328</wp:posOffset>
                </wp:positionV>
                <wp:extent cx="226695" cy="138430"/>
                <wp:effectExtent l="0" t="0" r="1905" b="0"/>
                <wp:wrapNone/>
                <wp:docPr id="728" name="Triângulo isósceles 7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929F72C" id="Triângulo isósceles 728" o:spid="_x0000_s1026" type="#_x0000_t5" style="position:absolute;margin-left:72.4pt;margin-top:9pt;width:17.85pt;height:10.9pt;flip:y;z-index:25279488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" fillcolor="#d8d8d8 [2732]" stroked="f">
                <w10:wrap anchorx="margin"/>
              </v:shape>
            </w:pict>
          </mc:Fallback>
        </mc:AlternateContent>
      </w:r>
    </w:p>
    <w:p w14:paraId="6C7ADAD0" w14:textId="77777777" w:rsidR="00FD38C7" w:rsidRDefault="00FD38C7" w:rsidP="00FD38C7">
      <w:pPr>
        <w:pStyle w:val="Corpo"/>
      </w:pPr>
    </w:p>
    <w:p w14:paraId="402942CA" w14:textId="77777777" w:rsidR="00FD38C7" w:rsidRDefault="00FD38C7" w:rsidP="00FD38C7">
      <w:pPr>
        <w:pStyle w:val="Corpo"/>
      </w:pPr>
      <w:r w:rsidRPr="000A44C1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95904" behindDoc="0" locked="0" layoutInCell="1" allowOverlap="1" wp14:anchorId="4176969F" wp14:editId="7D7D25D4">
                <wp:simplePos x="0" y="0"/>
                <wp:positionH relativeFrom="margin">
                  <wp:posOffset>3339143</wp:posOffset>
                </wp:positionH>
                <wp:positionV relativeFrom="paragraph">
                  <wp:posOffset>37133</wp:posOffset>
                </wp:positionV>
                <wp:extent cx="2046605" cy="982638"/>
                <wp:effectExtent l="0" t="0" r="10795" b="27305"/>
                <wp:wrapNone/>
                <wp:docPr id="729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82638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BF55488" w14:textId="77777777" w:rsidR="005D1916" w:rsidRDefault="005D1916" w:rsidP="00FD38C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4DB8C863" w14:textId="77777777" w:rsidR="005D1916" w:rsidRPr="00086CFC" w:rsidRDefault="005D1916" w:rsidP="00FD38C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176969F" id="_x0000_s1041" type="#_x0000_t202" style="position:absolute;left:0;text-align:left;margin-left:262.9pt;margin-top:2.9pt;width:161.15pt;height:77.35pt;z-index:25279590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" fillcolor="#0070c0" strokecolor="#0070c0">
                <v:textbox>
                  <w:txbxContent>
                    <w:p w14:paraId="3BF55488" w14:textId="77777777" w:rsidR="005D1916" w:rsidRDefault="005D1916" w:rsidP="00FD38C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4DB8C863" w14:textId="77777777" w:rsidR="005D1916" w:rsidRPr="00086CFC" w:rsidRDefault="005D1916" w:rsidP="00FD38C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92832" behindDoc="0" locked="0" layoutInCell="1" allowOverlap="1" wp14:anchorId="45212E93" wp14:editId="2504A149">
                <wp:simplePos x="0" y="0"/>
                <wp:positionH relativeFrom="margin">
                  <wp:posOffset>10795</wp:posOffset>
                </wp:positionH>
                <wp:positionV relativeFrom="paragraph">
                  <wp:posOffset>42545</wp:posOffset>
                </wp:positionV>
                <wp:extent cx="2046605" cy="982345"/>
                <wp:effectExtent l="0" t="0" r="10795" b="27305"/>
                <wp:wrapNone/>
                <wp:docPr id="730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8234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4EC55C8" w14:textId="77777777" w:rsidR="005D1916" w:rsidRDefault="005D1916" w:rsidP="00FD38C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03D26056" w14:textId="77777777" w:rsidR="005D1916" w:rsidRPr="00DC0B7C" w:rsidRDefault="005D1916" w:rsidP="00DC0B7C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DC0B7C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Glutamina 10 g</w:t>
                            </w:r>
                          </w:p>
                          <w:p w14:paraId="38C666D5" w14:textId="77777777" w:rsidR="005D1916" w:rsidRPr="00DC0B7C" w:rsidRDefault="005D1916" w:rsidP="00DC0B7C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DC0B7C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3 vezes ao dia</w:t>
                            </w:r>
                          </w:p>
                          <w:p w14:paraId="01216D27" w14:textId="33028C70" w:rsidR="005D1916" w:rsidRPr="00086CFC" w:rsidRDefault="005D1916" w:rsidP="00DC0B7C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5212E93" id="_x0000_s1042" type="#_x0000_t202" style="position:absolute;left:0;text-align:left;margin-left:.85pt;margin-top:3.35pt;width:161.15pt;height:77.35pt;z-index:25279283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" fillcolor="#0070c0" strokecolor="#0070c0">
                <v:textbox>
                  <w:txbxContent>
                    <w:p w14:paraId="44EC55C8" w14:textId="77777777" w:rsidR="005D1916" w:rsidRDefault="005D1916" w:rsidP="00FD38C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03D26056" w14:textId="77777777" w:rsidR="005D1916" w:rsidRPr="00DC0B7C" w:rsidRDefault="005D1916" w:rsidP="00DC0B7C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DC0B7C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Glutamina 10 g</w:t>
                      </w:r>
                    </w:p>
                    <w:p w14:paraId="38C666D5" w14:textId="77777777" w:rsidR="005D1916" w:rsidRPr="00DC0B7C" w:rsidRDefault="005D1916" w:rsidP="00DC0B7C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DC0B7C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3 vezes ao dia</w:t>
                      </w:r>
                    </w:p>
                    <w:p w14:paraId="01216D27" w14:textId="33028C70" w:rsidR="005D1916" w:rsidRPr="00086CFC" w:rsidRDefault="005D1916" w:rsidP="00DC0B7C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9F42883" w14:textId="77777777" w:rsidR="00FD38C7" w:rsidRDefault="00FD38C7" w:rsidP="00FD38C7">
      <w:pPr>
        <w:pStyle w:val="Corpo"/>
      </w:pPr>
    </w:p>
    <w:p w14:paraId="76C2D6FE" w14:textId="77777777" w:rsidR="00FD38C7" w:rsidRDefault="00FD38C7" w:rsidP="00FD38C7">
      <w:pPr>
        <w:pStyle w:val="Corpo"/>
      </w:pPr>
    </w:p>
    <w:p w14:paraId="2BBED153" w14:textId="77777777" w:rsidR="00FD38C7" w:rsidRDefault="00FD38C7" w:rsidP="00FD38C7">
      <w:pPr>
        <w:pStyle w:val="Corpo"/>
      </w:pPr>
    </w:p>
    <w:p w14:paraId="52712B27" w14:textId="77777777" w:rsidR="00FD38C7" w:rsidRPr="0064783D" w:rsidRDefault="00FD38C7" w:rsidP="00FD38C7">
      <w:pPr>
        <w:pStyle w:val="Corpo"/>
        <w:rPr>
          <w:sz w:val="20"/>
          <w:szCs w:val="23"/>
        </w:rPr>
      </w:pPr>
    </w:p>
    <w:p w14:paraId="5A915461" w14:textId="77777777" w:rsidR="00FD38C7" w:rsidRPr="00423361" w:rsidRDefault="00FD38C7" w:rsidP="00FD38C7">
      <w:pPr>
        <w:pStyle w:val="Corpo"/>
        <w:spacing w:before="120" w:after="0"/>
        <w:ind w:left="405"/>
        <w:rPr>
          <w:sz w:val="20"/>
          <w:szCs w:val="23"/>
        </w:rPr>
      </w:pPr>
    </w:p>
    <w:p w14:paraId="78106100" w14:textId="77777777" w:rsidR="00DC0B7C" w:rsidRPr="00DC0B7C" w:rsidRDefault="00DC0B7C" w:rsidP="00BB0BFA">
      <w:pPr>
        <w:pStyle w:val="Corpo"/>
        <w:numPr>
          <w:ilvl w:val="0"/>
          <w:numId w:val="11"/>
        </w:numPr>
        <w:rPr>
          <w:sz w:val="16"/>
          <w:szCs w:val="16"/>
        </w:rPr>
      </w:pPr>
      <w:r w:rsidRPr="00DC0B7C">
        <w:rPr>
          <w:sz w:val="16"/>
          <w:szCs w:val="16"/>
        </w:rPr>
        <w:t xml:space="preserve">Foram avaliados a taxa de esofagite induzida pela </w:t>
      </w:r>
      <w:proofErr w:type="spellStart"/>
      <w:r w:rsidRPr="00DC0B7C">
        <w:rPr>
          <w:sz w:val="16"/>
          <w:szCs w:val="16"/>
        </w:rPr>
        <w:t>quimioradioterapia</w:t>
      </w:r>
      <w:proofErr w:type="spellEnd"/>
      <w:r w:rsidRPr="00DC0B7C">
        <w:rPr>
          <w:sz w:val="16"/>
          <w:szCs w:val="16"/>
        </w:rPr>
        <w:t xml:space="preserve">, </w:t>
      </w:r>
      <w:proofErr w:type="spellStart"/>
      <w:r w:rsidRPr="00DC0B7C">
        <w:rPr>
          <w:sz w:val="16"/>
          <w:szCs w:val="16"/>
        </w:rPr>
        <w:t>mucosite</w:t>
      </w:r>
      <w:proofErr w:type="spellEnd"/>
      <w:r w:rsidRPr="00DC0B7C">
        <w:rPr>
          <w:sz w:val="16"/>
          <w:szCs w:val="16"/>
        </w:rPr>
        <w:t xml:space="preserve"> bucal e peso corpóreo. </w:t>
      </w:r>
    </w:p>
    <w:p w14:paraId="145EE595" w14:textId="77777777" w:rsidR="00FD38C7" w:rsidRPr="00397344" w:rsidRDefault="00FD38C7" w:rsidP="00FD38C7">
      <w:pPr>
        <w:spacing w:after="200" w:line="276" w:lineRule="auto"/>
        <w:jc w:val="both"/>
        <w:rPr>
          <w:rFonts w:ascii="Swis721 Th BT" w:hAnsi="Swis721 Th BT"/>
          <w:color w:val="404040" w:themeColor="text1" w:themeTint="BF"/>
          <w:sz w:val="18"/>
          <w:szCs w:val="23"/>
        </w:rPr>
      </w:pPr>
    </w:p>
    <w:p w14:paraId="179A3E87" w14:textId="77777777" w:rsidR="00FD38C7" w:rsidRPr="00C72C0B" w:rsidRDefault="00FD38C7" w:rsidP="00FD38C7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135D79C4" w14:textId="77777777" w:rsidR="00FD38C7" w:rsidRPr="00714E9A" w:rsidRDefault="00FD38C7" w:rsidP="00FD38C7">
      <w:pPr>
        <w:pStyle w:val="Corpo"/>
        <w:rPr>
          <w:sz w:val="16"/>
          <w:szCs w:val="16"/>
        </w:rPr>
      </w:pPr>
    </w:p>
    <w:p w14:paraId="01E7C9C5" w14:textId="5B427365" w:rsidR="00DC0B7C" w:rsidRPr="00DC0B7C" w:rsidRDefault="00DC0B7C" w:rsidP="00BB0BFA">
      <w:pPr>
        <w:pStyle w:val="PargrafodaLista"/>
        <w:numPr>
          <w:ilvl w:val="0"/>
          <w:numId w:val="4"/>
        </w:numPr>
        <w:rPr>
          <w:rFonts w:ascii="Swis721 Th BT" w:eastAsia="MS Mincho" w:hAnsi="Swis721 Th BT"/>
          <w:bCs/>
          <w:color w:val="404040" w:themeColor="text1" w:themeTint="BF"/>
          <w:sz w:val="23"/>
          <w:szCs w:val="23"/>
          <w:lang w:val="pt-PT"/>
        </w:rPr>
      </w:pPr>
      <w:r w:rsidRPr="00DC0B7C">
        <w:rPr>
          <w:rFonts w:ascii="Swis721 Th BT" w:eastAsia="MS Mincho" w:hAnsi="Swis721 Th BT"/>
          <w:bCs/>
          <w:color w:val="404040" w:themeColor="text1" w:themeTint="BF"/>
          <w:sz w:val="23"/>
          <w:szCs w:val="23"/>
          <w:lang w:val="pt-PT"/>
        </w:rPr>
        <w:t>Os pacientes apresentavam média de idade de 60,3 anos e todos os paticipantes apresentaram boa tolerância ao tratamento;</w:t>
      </w:r>
    </w:p>
    <w:p w14:paraId="34343EB8" w14:textId="77777777" w:rsidR="00DC0B7C" w:rsidRPr="00DC0B7C" w:rsidRDefault="00DC0B7C" w:rsidP="00BB0BFA">
      <w:pPr>
        <w:pStyle w:val="PargrafodaLista"/>
        <w:numPr>
          <w:ilvl w:val="0"/>
          <w:numId w:val="4"/>
        </w:numPr>
        <w:rPr>
          <w:rFonts w:ascii="Swis721 Th BT" w:eastAsia="MS Mincho" w:hAnsi="Swis721 Th BT"/>
          <w:bCs/>
          <w:color w:val="404040" w:themeColor="text1" w:themeTint="BF"/>
          <w:sz w:val="23"/>
          <w:szCs w:val="23"/>
          <w:lang w:val="pt-PT"/>
        </w:rPr>
      </w:pPr>
      <w:r w:rsidRPr="00DC0B7C">
        <w:rPr>
          <w:rFonts w:ascii="Swis721 Th BT" w:eastAsia="MS Mincho" w:hAnsi="Swis721 Th BT"/>
          <w:bCs/>
          <w:color w:val="404040" w:themeColor="text1" w:themeTint="BF"/>
          <w:sz w:val="23"/>
          <w:szCs w:val="23"/>
          <w:lang w:val="pt-PT"/>
        </w:rPr>
        <w:t>A administração de glutamina foi associada com uma significativa redução na incidencia de esofagite grau 2 e 3 associada a quimioradioterapia no manejo do câncer de pulmão (p=0,004);</w:t>
      </w:r>
    </w:p>
    <w:p w14:paraId="5356DC81" w14:textId="77777777" w:rsidR="00DC0B7C" w:rsidRPr="00DC0B7C" w:rsidRDefault="00DC0B7C" w:rsidP="00BB0BFA">
      <w:pPr>
        <w:pStyle w:val="PargrafodaLista"/>
        <w:numPr>
          <w:ilvl w:val="0"/>
          <w:numId w:val="4"/>
        </w:numPr>
        <w:rPr>
          <w:rFonts w:ascii="Swis721 Th BT" w:eastAsia="MS Mincho" w:hAnsi="Swis721 Th BT"/>
          <w:bCs/>
          <w:color w:val="404040" w:themeColor="text1" w:themeTint="BF"/>
          <w:sz w:val="23"/>
          <w:szCs w:val="23"/>
          <w:lang w:val="pt-PT"/>
        </w:rPr>
      </w:pPr>
      <w:r w:rsidRPr="00DC0B7C">
        <w:rPr>
          <w:rFonts w:ascii="Swis721 Th BT" w:eastAsia="MS Mincho" w:hAnsi="Swis721 Th BT"/>
          <w:bCs/>
          <w:color w:val="404040" w:themeColor="text1" w:themeTint="BF"/>
          <w:sz w:val="23"/>
          <w:szCs w:val="23"/>
          <w:lang w:val="pt-PT"/>
        </w:rPr>
        <w:t>A glutamina atrasou significativamente o início da esofagite associada a quimioradioterapia em pelo menos 5,8 dias;</w:t>
      </w:r>
    </w:p>
    <w:p w14:paraId="46563288" w14:textId="77777777" w:rsidR="00DC0B7C" w:rsidRPr="00DC0B7C" w:rsidRDefault="00DC0B7C" w:rsidP="00BB0BFA">
      <w:pPr>
        <w:pStyle w:val="PargrafodaLista"/>
        <w:numPr>
          <w:ilvl w:val="0"/>
          <w:numId w:val="4"/>
        </w:numPr>
        <w:rPr>
          <w:rFonts w:ascii="Swis721 Th BT" w:eastAsia="MS Mincho" w:hAnsi="Swis721 Th BT"/>
          <w:bCs/>
          <w:color w:val="404040" w:themeColor="text1" w:themeTint="BF"/>
          <w:sz w:val="23"/>
          <w:szCs w:val="23"/>
          <w:lang w:val="pt-PT"/>
        </w:rPr>
      </w:pPr>
      <w:r w:rsidRPr="00DC0B7C">
        <w:rPr>
          <w:rFonts w:ascii="Swis721 Th BT" w:eastAsia="MS Mincho" w:hAnsi="Swis721 Th BT"/>
          <w:bCs/>
          <w:color w:val="404040" w:themeColor="text1" w:themeTint="BF"/>
          <w:sz w:val="23"/>
          <w:szCs w:val="23"/>
          <w:lang w:val="pt-PT"/>
        </w:rPr>
        <w:t>A suplementação com glutamina reduziu a perda de peso associada ao tratamento com quimioradioterapia (p=0,01).</w:t>
      </w:r>
    </w:p>
    <w:p w14:paraId="249CD61D" w14:textId="73DD53EF" w:rsidR="00FD38C7" w:rsidRDefault="00FD38C7" w:rsidP="00DC0B7C">
      <w:pPr>
        <w:pStyle w:val="PargrafodaLista"/>
        <w:ind w:left="360"/>
        <w:jc w:val="both"/>
        <w:rPr>
          <w:b/>
          <w:color w:val="339966"/>
        </w:rPr>
      </w:pPr>
    </w:p>
    <w:p w14:paraId="2FCECB96" w14:textId="77777777" w:rsidR="00FD38C7" w:rsidRDefault="00FD38C7" w:rsidP="00FD38C7">
      <w:pPr>
        <w:rPr>
          <w:b/>
          <w:color w:val="339966"/>
        </w:rPr>
      </w:pPr>
    </w:p>
    <w:p w14:paraId="1F7FC1BB" w14:textId="3619E8B4" w:rsidR="00DC0B7C" w:rsidRPr="00C72C0B" w:rsidRDefault="00DC0B7C" w:rsidP="00DC0B7C">
      <w:pPr>
        <w:pStyle w:val="Corpo"/>
        <w:rPr>
          <w:b/>
          <w:color w:val="339966"/>
        </w:rPr>
      </w:pPr>
      <w:r>
        <w:rPr>
          <w:b/>
          <w:color w:val="339966"/>
        </w:rPr>
        <w:t>Conclusão:</w:t>
      </w:r>
    </w:p>
    <w:p w14:paraId="0337D5D0" w14:textId="77777777" w:rsidR="00DC0B7C" w:rsidRPr="00714E9A" w:rsidRDefault="00DC0B7C" w:rsidP="00DC0B7C">
      <w:pPr>
        <w:pStyle w:val="Corpo"/>
        <w:rPr>
          <w:sz w:val="16"/>
          <w:szCs w:val="16"/>
        </w:rPr>
      </w:pPr>
    </w:p>
    <w:p w14:paraId="15CBF067" w14:textId="77777777" w:rsidR="00DC0B7C" w:rsidRPr="00D913CA" w:rsidRDefault="00DC0B7C" w:rsidP="00DC0B7C">
      <w:pPr>
        <w:pStyle w:val="Corpo"/>
        <w:jc w:val="center"/>
      </w:pPr>
      <w:r>
        <w:t xml:space="preserve">A suplementação oral de glutamina para a prevenção da esofagite induzida pela </w:t>
      </w:r>
      <w:proofErr w:type="spellStart"/>
      <w:r>
        <w:t>quimioradioterapia</w:t>
      </w:r>
      <w:proofErr w:type="spellEnd"/>
      <w:r>
        <w:t xml:space="preserve"> em pacientes com câncer de pulmão.</w:t>
      </w:r>
    </w:p>
    <w:p w14:paraId="5D590FEF" w14:textId="77777777" w:rsidR="00FD38C7" w:rsidRDefault="00FD38C7" w:rsidP="00FD38C7">
      <w:pPr>
        <w:pStyle w:val="Ttulo1"/>
        <w:jc w:val="center"/>
      </w:pPr>
      <w:bookmarkStart w:id="24" w:name="_Toc62720100"/>
      <w:r>
        <w:lastRenderedPageBreak/>
        <w:t>Formulário</w:t>
      </w:r>
      <w:bookmarkEnd w:id="24"/>
    </w:p>
    <w:p w14:paraId="3CC519EB" w14:textId="77777777" w:rsidR="00FD38C7" w:rsidRDefault="00FD38C7" w:rsidP="00FD38C7">
      <w:pPr>
        <w:pStyle w:val="Corpo"/>
        <w:spacing w:after="120"/>
      </w:pPr>
    </w:p>
    <w:p w14:paraId="70801AE5" w14:textId="77777777" w:rsidR="00FD38C7" w:rsidRPr="00C30C20" w:rsidRDefault="00FD38C7" w:rsidP="00FD38C7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DC0B7C" w:rsidRPr="009537E7" w14:paraId="4B69F5DB" w14:textId="77777777" w:rsidTr="00586C9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7D94AAD0" w14:textId="52725383" w:rsidR="00DC0B7C" w:rsidRPr="00C87A84" w:rsidRDefault="00DC0B7C" w:rsidP="00DC0B7C">
            <w:pPr>
              <w:pStyle w:val="Corpo"/>
              <w:jc w:val="center"/>
              <w:rPr>
                <w:b/>
                <w:color w:val="FFFFFF" w:themeColor="background1"/>
              </w:rPr>
            </w:pPr>
            <w:r>
              <w:rPr>
                <w:b/>
                <w:color w:val="FFFFFF" w:themeColor="background1"/>
                <w:sz w:val="22"/>
              </w:rPr>
              <w:t>Sachês de Glutamina</w:t>
            </w:r>
          </w:p>
        </w:tc>
      </w:tr>
      <w:tr w:rsidR="00FD38C7" w:rsidRPr="009537E7" w14:paraId="7F7D7BD3" w14:textId="77777777" w:rsidTr="00586C9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3B09BBFC" w14:textId="5DC43D78" w:rsidR="00FD38C7" w:rsidRPr="003A6682" w:rsidRDefault="00DC0B7C" w:rsidP="00586C91">
            <w:pPr>
              <w:pStyle w:val="Corpo"/>
            </w:pPr>
            <w:bookmarkStart w:id="25" w:name="_Hlk62658403"/>
            <w:r>
              <w:rPr>
                <w:iCs/>
              </w:rPr>
              <w:t>Glutamina</w:t>
            </w:r>
            <w:bookmarkEnd w:id="25"/>
            <w:r w:rsidR="00FD38C7">
              <w:rPr>
                <w:iCs/>
              </w:rPr>
              <w:t>...</w:t>
            </w:r>
            <w:r w:rsidR="00FD38C7">
              <w:t>..............................</w:t>
            </w:r>
            <w:r>
              <w:t>..</w:t>
            </w:r>
            <w:r w:rsidR="00FD38C7">
              <w:t xml:space="preserve">...... </w:t>
            </w:r>
            <w:r>
              <w:t>10</w:t>
            </w:r>
            <w:r w:rsidR="00FD38C7">
              <w:t xml:space="preserve"> mg</w:t>
            </w:r>
          </w:p>
        </w:tc>
      </w:tr>
      <w:tr w:rsidR="00FD38C7" w:rsidRPr="009537E7" w14:paraId="1A2073D8" w14:textId="77777777" w:rsidTr="00586C91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0C044039" w14:textId="77777777" w:rsidR="00FD38C7" w:rsidRPr="003A6682" w:rsidRDefault="00FD38C7" w:rsidP="00586C91">
            <w:pPr>
              <w:pStyle w:val="Corpo"/>
            </w:pPr>
            <w:r>
              <w:t>Excipiente qsp............................1 Cápsula</w:t>
            </w:r>
          </w:p>
        </w:tc>
      </w:tr>
    </w:tbl>
    <w:p w14:paraId="2DDAFDEF" w14:textId="77777777" w:rsidR="00DC0B7C" w:rsidRPr="00DC0B7C" w:rsidRDefault="00DC0B7C" w:rsidP="00DC0B7C">
      <w:pPr>
        <w:pStyle w:val="Corpo"/>
        <w:spacing w:line="276" w:lineRule="auto"/>
        <w:rPr>
          <w:sz w:val="16"/>
          <w:szCs w:val="16"/>
        </w:rPr>
      </w:pPr>
      <w:r w:rsidRPr="00DC0B7C">
        <w:rPr>
          <w:sz w:val="16"/>
          <w:szCs w:val="16"/>
        </w:rPr>
        <w:t>Administrar 1 sachê 1 a 3 vezes ao dia ou conforme a orientação médica.</w:t>
      </w:r>
    </w:p>
    <w:p w14:paraId="40554F57" w14:textId="3DAC25DE" w:rsidR="00FD38C7" w:rsidRDefault="00FD38C7" w:rsidP="00B70169">
      <w:pPr>
        <w:pStyle w:val="Corpo"/>
        <w:spacing w:line="276" w:lineRule="auto"/>
        <w:rPr>
          <w:b/>
        </w:rPr>
      </w:pPr>
    </w:p>
    <w:p w14:paraId="10357FE8" w14:textId="6F789AFB" w:rsidR="00FD38C7" w:rsidRDefault="00FD38C7" w:rsidP="00B70169">
      <w:pPr>
        <w:pStyle w:val="Corpo"/>
        <w:spacing w:line="276" w:lineRule="auto"/>
        <w:rPr>
          <w:b/>
        </w:rPr>
      </w:pPr>
    </w:p>
    <w:p w14:paraId="00DE75C4" w14:textId="715886F0" w:rsidR="00FD38C7" w:rsidRDefault="00FD38C7" w:rsidP="00B70169">
      <w:pPr>
        <w:pStyle w:val="Corpo"/>
        <w:spacing w:line="276" w:lineRule="auto"/>
        <w:rPr>
          <w:b/>
        </w:rPr>
      </w:pPr>
    </w:p>
    <w:p w14:paraId="6C3DA1DE" w14:textId="1377B09F" w:rsidR="00FD38C7" w:rsidRDefault="00FD38C7" w:rsidP="00B70169">
      <w:pPr>
        <w:pStyle w:val="Corpo"/>
        <w:spacing w:line="276" w:lineRule="auto"/>
        <w:rPr>
          <w:b/>
        </w:rPr>
      </w:pPr>
    </w:p>
    <w:p w14:paraId="71BF77AF" w14:textId="595F700E" w:rsidR="00FD38C7" w:rsidRDefault="00FD38C7" w:rsidP="00B70169">
      <w:pPr>
        <w:pStyle w:val="Corpo"/>
        <w:spacing w:line="276" w:lineRule="auto"/>
        <w:rPr>
          <w:b/>
        </w:rPr>
      </w:pPr>
    </w:p>
    <w:p w14:paraId="3D5AB01D" w14:textId="5B231902" w:rsidR="00FD38C7" w:rsidRDefault="00FD38C7" w:rsidP="00B70169">
      <w:pPr>
        <w:pStyle w:val="Corpo"/>
        <w:spacing w:line="276" w:lineRule="auto"/>
        <w:rPr>
          <w:b/>
        </w:rPr>
      </w:pPr>
    </w:p>
    <w:p w14:paraId="6C833EB6" w14:textId="0209B5EC" w:rsidR="00FD38C7" w:rsidRDefault="00FD38C7" w:rsidP="00B70169">
      <w:pPr>
        <w:pStyle w:val="Corpo"/>
        <w:spacing w:line="276" w:lineRule="auto"/>
        <w:rPr>
          <w:b/>
        </w:rPr>
      </w:pPr>
    </w:p>
    <w:p w14:paraId="4994BE21" w14:textId="6A4ED5F3" w:rsidR="00FD38C7" w:rsidRDefault="00FD38C7" w:rsidP="00B70169">
      <w:pPr>
        <w:pStyle w:val="Corpo"/>
        <w:spacing w:line="276" w:lineRule="auto"/>
        <w:rPr>
          <w:b/>
        </w:rPr>
      </w:pPr>
    </w:p>
    <w:p w14:paraId="6D72B393" w14:textId="6460089C" w:rsidR="00FD38C7" w:rsidRDefault="00FD38C7" w:rsidP="00B70169">
      <w:pPr>
        <w:pStyle w:val="Corpo"/>
        <w:spacing w:line="276" w:lineRule="auto"/>
        <w:rPr>
          <w:b/>
        </w:rPr>
      </w:pPr>
    </w:p>
    <w:p w14:paraId="53372C67" w14:textId="06AF3C32" w:rsidR="00FD38C7" w:rsidRDefault="00FD38C7" w:rsidP="00B70169">
      <w:pPr>
        <w:pStyle w:val="Corpo"/>
        <w:spacing w:line="276" w:lineRule="auto"/>
        <w:rPr>
          <w:b/>
        </w:rPr>
      </w:pPr>
    </w:p>
    <w:p w14:paraId="0BA4F64D" w14:textId="52899AEC" w:rsidR="00FD38C7" w:rsidRDefault="00FD38C7" w:rsidP="00B70169">
      <w:pPr>
        <w:pStyle w:val="Corpo"/>
        <w:spacing w:line="276" w:lineRule="auto"/>
        <w:rPr>
          <w:b/>
        </w:rPr>
      </w:pPr>
    </w:p>
    <w:p w14:paraId="04093D5C" w14:textId="71839BEE" w:rsidR="00FD38C7" w:rsidRDefault="00FD38C7" w:rsidP="00B70169">
      <w:pPr>
        <w:pStyle w:val="Corpo"/>
        <w:spacing w:line="276" w:lineRule="auto"/>
        <w:rPr>
          <w:b/>
        </w:rPr>
      </w:pPr>
    </w:p>
    <w:p w14:paraId="6101EB6D" w14:textId="21B19914" w:rsidR="00FD38C7" w:rsidRDefault="00FD38C7" w:rsidP="00B70169">
      <w:pPr>
        <w:pStyle w:val="Corpo"/>
        <w:spacing w:line="276" w:lineRule="auto"/>
        <w:rPr>
          <w:b/>
        </w:rPr>
      </w:pPr>
    </w:p>
    <w:p w14:paraId="354A5DFF" w14:textId="0104CF4A" w:rsidR="00FD38C7" w:rsidRDefault="00FD38C7" w:rsidP="00B70169">
      <w:pPr>
        <w:pStyle w:val="Corpo"/>
        <w:spacing w:line="276" w:lineRule="auto"/>
        <w:rPr>
          <w:b/>
        </w:rPr>
      </w:pPr>
    </w:p>
    <w:p w14:paraId="30910095" w14:textId="45D01E89" w:rsidR="00FD38C7" w:rsidRDefault="00FD38C7" w:rsidP="00B70169">
      <w:pPr>
        <w:pStyle w:val="Corpo"/>
        <w:spacing w:line="276" w:lineRule="auto"/>
        <w:rPr>
          <w:b/>
        </w:rPr>
      </w:pPr>
    </w:p>
    <w:p w14:paraId="5C303AE8" w14:textId="4150C33A" w:rsidR="00FD38C7" w:rsidRDefault="00FD38C7" w:rsidP="00B70169">
      <w:pPr>
        <w:pStyle w:val="Corpo"/>
        <w:spacing w:line="276" w:lineRule="auto"/>
        <w:rPr>
          <w:b/>
        </w:rPr>
      </w:pPr>
    </w:p>
    <w:p w14:paraId="525E65F4" w14:textId="0A7A3256" w:rsidR="00FD38C7" w:rsidRDefault="00FD38C7" w:rsidP="00B70169">
      <w:pPr>
        <w:pStyle w:val="Corpo"/>
        <w:spacing w:line="276" w:lineRule="auto"/>
        <w:rPr>
          <w:b/>
        </w:rPr>
      </w:pPr>
    </w:p>
    <w:p w14:paraId="0CE9C7EA" w14:textId="7FA71819" w:rsidR="00FD38C7" w:rsidRDefault="00FD38C7" w:rsidP="00B70169">
      <w:pPr>
        <w:pStyle w:val="Corpo"/>
        <w:spacing w:line="276" w:lineRule="auto"/>
        <w:rPr>
          <w:b/>
        </w:rPr>
      </w:pPr>
    </w:p>
    <w:p w14:paraId="48546AD9" w14:textId="6993D2BB" w:rsidR="00FD38C7" w:rsidRDefault="00FD38C7" w:rsidP="00B70169">
      <w:pPr>
        <w:pStyle w:val="Corpo"/>
        <w:spacing w:line="276" w:lineRule="auto"/>
        <w:rPr>
          <w:b/>
        </w:rPr>
      </w:pPr>
    </w:p>
    <w:p w14:paraId="67085035" w14:textId="44FA0042" w:rsidR="00FD38C7" w:rsidRDefault="00FD38C7" w:rsidP="00B70169">
      <w:pPr>
        <w:pStyle w:val="Corpo"/>
        <w:spacing w:line="276" w:lineRule="auto"/>
        <w:rPr>
          <w:b/>
        </w:rPr>
      </w:pPr>
    </w:p>
    <w:p w14:paraId="45E8B93F" w14:textId="0C17747D" w:rsidR="00FD38C7" w:rsidRDefault="00FD38C7" w:rsidP="00B70169">
      <w:pPr>
        <w:pStyle w:val="Corpo"/>
        <w:spacing w:line="276" w:lineRule="auto"/>
        <w:rPr>
          <w:b/>
        </w:rPr>
      </w:pPr>
    </w:p>
    <w:p w14:paraId="7ADCA7A3" w14:textId="7E181C4F" w:rsidR="00FD38C7" w:rsidRDefault="00FD38C7" w:rsidP="00B70169">
      <w:pPr>
        <w:pStyle w:val="Corpo"/>
        <w:spacing w:line="276" w:lineRule="auto"/>
        <w:rPr>
          <w:b/>
        </w:rPr>
      </w:pPr>
    </w:p>
    <w:p w14:paraId="7E030BE4" w14:textId="55EC1A25" w:rsidR="00FD38C7" w:rsidRDefault="00FD38C7" w:rsidP="00B70169">
      <w:pPr>
        <w:pStyle w:val="Corpo"/>
        <w:spacing w:line="276" w:lineRule="auto"/>
        <w:rPr>
          <w:b/>
        </w:rPr>
      </w:pPr>
    </w:p>
    <w:p w14:paraId="5DB3E212" w14:textId="58F4A434" w:rsidR="00FD38C7" w:rsidRDefault="00FD38C7" w:rsidP="00B70169">
      <w:pPr>
        <w:pStyle w:val="Corpo"/>
        <w:spacing w:line="276" w:lineRule="auto"/>
        <w:rPr>
          <w:b/>
        </w:rPr>
      </w:pPr>
    </w:p>
    <w:p w14:paraId="3C4C4CA9" w14:textId="5625CD34" w:rsidR="00FD38C7" w:rsidRDefault="00FD38C7" w:rsidP="00B70169">
      <w:pPr>
        <w:pStyle w:val="Corpo"/>
        <w:spacing w:line="276" w:lineRule="auto"/>
        <w:rPr>
          <w:b/>
        </w:rPr>
      </w:pPr>
    </w:p>
    <w:p w14:paraId="033E2D9E" w14:textId="77777777" w:rsidR="00FD38C7" w:rsidRDefault="00FD38C7" w:rsidP="00B70169">
      <w:pPr>
        <w:pStyle w:val="Corpo"/>
        <w:spacing w:line="276" w:lineRule="auto"/>
        <w:rPr>
          <w:b/>
        </w:rPr>
      </w:pPr>
    </w:p>
    <w:p w14:paraId="2C1D3902" w14:textId="77777777" w:rsidR="000D4D21" w:rsidRDefault="000D4D21" w:rsidP="000D4D21"/>
    <w:p w14:paraId="7820D33F" w14:textId="273D7C43" w:rsidR="000D4D21" w:rsidRDefault="00890C4B" w:rsidP="000D4D21">
      <w:pPr>
        <w:pStyle w:val="Corpo"/>
        <w:jc w:val="center"/>
        <w:rPr>
          <w:b/>
          <w:i/>
        </w:rPr>
      </w:pPr>
      <w:r>
        <w:rPr>
          <w:noProof/>
          <w:lang w:eastAsia="pt-BR"/>
        </w:rPr>
        <w:lastRenderedPageBreak/>
        <w:drawing>
          <wp:anchor distT="0" distB="0" distL="114300" distR="114300" simplePos="0" relativeHeight="253109248" behindDoc="1" locked="0" layoutInCell="1" allowOverlap="1" wp14:anchorId="7CD4D32E" wp14:editId="58F9C595">
            <wp:simplePos x="0" y="0"/>
            <wp:positionH relativeFrom="column">
              <wp:posOffset>-2305050</wp:posOffset>
            </wp:positionH>
            <wp:positionV relativeFrom="paragraph">
              <wp:posOffset>-857250</wp:posOffset>
            </wp:positionV>
            <wp:extent cx="10787063" cy="7191375"/>
            <wp:effectExtent l="0" t="0" r="0" b="0"/>
            <wp:wrapNone/>
            <wp:docPr id="18" name="Imagem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elicobacter pylori bacterium with high details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787063" cy="7191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E5509B5" w14:textId="77777777" w:rsidR="000D4D21" w:rsidRDefault="000D4D21" w:rsidP="000D4D21">
      <w:pPr>
        <w:pStyle w:val="Corpo"/>
        <w:jc w:val="center"/>
        <w:rPr>
          <w:b/>
          <w:i/>
        </w:rPr>
      </w:pPr>
    </w:p>
    <w:p w14:paraId="3F6214EF" w14:textId="77777777" w:rsidR="000D4D21" w:rsidRDefault="000D4D21" w:rsidP="000D4D21">
      <w:pPr>
        <w:pStyle w:val="Corpo"/>
        <w:jc w:val="center"/>
        <w:rPr>
          <w:b/>
          <w:i/>
        </w:rPr>
      </w:pPr>
    </w:p>
    <w:p w14:paraId="30C9E6CC" w14:textId="77777777" w:rsidR="000D4D21" w:rsidRDefault="000D4D21" w:rsidP="000D4D21">
      <w:pPr>
        <w:pStyle w:val="Corpo"/>
        <w:jc w:val="center"/>
        <w:rPr>
          <w:b/>
          <w:i/>
        </w:rPr>
      </w:pPr>
    </w:p>
    <w:p w14:paraId="4CA7EF02" w14:textId="77777777" w:rsidR="000D4D21" w:rsidRDefault="000D4D21" w:rsidP="000D4D21">
      <w:pPr>
        <w:pStyle w:val="Corpo"/>
        <w:jc w:val="center"/>
        <w:rPr>
          <w:b/>
          <w:i/>
        </w:rPr>
      </w:pPr>
    </w:p>
    <w:p w14:paraId="618903D4" w14:textId="77777777" w:rsidR="000D4D21" w:rsidRDefault="000D4D21" w:rsidP="000D4D21">
      <w:pPr>
        <w:pStyle w:val="Corpo"/>
        <w:jc w:val="center"/>
        <w:rPr>
          <w:b/>
          <w:i/>
        </w:rPr>
      </w:pPr>
    </w:p>
    <w:p w14:paraId="6064CFA1" w14:textId="77777777" w:rsidR="000D4D21" w:rsidRDefault="000D4D21" w:rsidP="000D4D21">
      <w:pPr>
        <w:pStyle w:val="Corpo"/>
        <w:jc w:val="center"/>
        <w:rPr>
          <w:b/>
          <w:i/>
        </w:rPr>
      </w:pPr>
    </w:p>
    <w:p w14:paraId="167E37BF" w14:textId="77777777" w:rsidR="000D4D21" w:rsidRDefault="000D4D21" w:rsidP="000D4D21">
      <w:pPr>
        <w:pStyle w:val="Corpo"/>
        <w:jc w:val="center"/>
        <w:rPr>
          <w:b/>
          <w:i/>
        </w:rPr>
      </w:pPr>
    </w:p>
    <w:p w14:paraId="032D4F37" w14:textId="77777777" w:rsidR="000D4D21" w:rsidRDefault="000D4D21" w:rsidP="000D4D21">
      <w:pPr>
        <w:pStyle w:val="Corpo"/>
        <w:jc w:val="center"/>
        <w:rPr>
          <w:b/>
          <w:i/>
        </w:rPr>
      </w:pPr>
    </w:p>
    <w:p w14:paraId="7C44A6A0" w14:textId="77777777" w:rsidR="000D4D21" w:rsidRDefault="000D4D21" w:rsidP="000D4D21">
      <w:pPr>
        <w:pStyle w:val="Corpo"/>
        <w:jc w:val="center"/>
        <w:rPr>
          <w:b/>
          <w:i/>
        </w:rPr>
      </w:pPr>
    </w:p>
    <w:p w14:paraId="70B94A6D" w14:textId="77777777" w:rsidR="000D4D21" w:rsidRDefault="000D4D21" w:rsidP="000D4D21">
      <w:pPr>
        <w:pStyle w:val="Corpo"/>
        <w:jc w:val="center"/>
        <w:rPr>
          <w:b/>
          <w:i/>
        </w:rPr>
      </w:pPr>
    </w:p>
    <w:p w14:paraId="0F692393" w14:textId="77777777" w:rsidR="000D4D21" w:rsidRDefault="000D4D21" w:rsidP="000D4D21">
      <w:pPr>
        <w:pStyle w:val="Corpo"/>
        <w:jc w:val="center"/>
        <w:rPr>
          <w:b/>
          <w:i/>
        </w:rPr>
      </w:pPr>
    </w:p>
    <w:p w14:paraId="4F866823" w14:textId="77777777" w:rsidR="000D4D21" w:rsidRDefault="000D4D21" w:rsidP="000D4D21">
      <w:pPr>
        <w:pStyle w:val="Corpo"/>
        <w:jc w:val="center"/>
        <w:rPr>
          <w:b/>
          <w:i/>
        </w:rPr>
      </w:pPr>
    </w:p>
    <w:p w14:paraId="7255E738" w14:textId="77777777" w:rsidR="000D4D21" w:rsidRDefault="000D4D21" w:rsidP="000D4D21">
      <w:pPr>
        <w:pStyle w:val="Corpo"/>
        <w:jc w:val="center"/>
        <w:rPr>
          <w:b/>
          <w:i/>
        </w:rPr>
      </w:pPr>
    </w:p>
    <w:p w14:paraId="64944DBF" w14:textId="77777777" w:rsidR="000D4D21" w:rsidRDefault="000D4D21" w:rsidP="000D4D21">
      <w:pPr>
        <w:pStyle w:val="Corpo"/>
        <w:jc w:val="center"/>
        <w:rPr>
          <w:b/>
          <w:i/>
        </w:rPr>
      </w:pPr>
    </w:p>
    <w:p w14:paraId="287782B6" w14:textId="77777777" w:rsidR="000D4D21" w:rsidRDefault="000D4D21" w:rsidP="000D4D21">
      <w:pPr>
        <w:pStyle w:val="Corpo"/>
        <w:jc w:val="center"/>
        <w:rPr>
          <w:b/>
          <w:i/>
        </w:rPr>
      </w:pPr>
    </w:p>
    <w:p w14:paraId="0BDE504B" w14:textId="77777777" w:rsidR="000D4D21" w:rsidRDefault="000D4D21" w:rsidP="000D4D21">
      <w:pPr>
        <w:pStyle w:val="Corpo"/>
        <w:jc w:val="center"/>
        <w:rPr>
          <w:b/>
          <w:i/>
        </w:rPr>
      </w:pPr>
    </w:p>
    <w:p w14:paraId="6ABB0E5B" w14:textId="77777777" w:rsidR="000D4D21" w:rsidRDefault="000D4D21" w:rsidP="000D4D21">
      <w:pPr>
        <w:pStyle w:val="Corpo"/>
        <w:jc w:val="center"/>
        <w:rPr>
          <w:b/>
          <w:i/>
        </w:rPr>
      </w:pPr>
    </w:p>
    <w:p w14:paraId="2522B358" w14:textId="77777777" w:rsidR="000D4D21" w:rsidRDefault="000D4D21" w:rsidP="000D4D21">
      <w:pPr>
        <w:pStyle w:val="Corpo"/>
        <w:jc w:val="center"/>
        <w:rPr>
          <w:b/>
          <w:i/>
        </w:rPr>
      </w:pPr>
    </w:p>
    <w:p w14:paraId="3F46FB3B" w14:textId="77777777" w:rsidR="000D4D21" w:rsidRDefault="000D4D21" w:rsidP="000D4D21">
      <w:pPr>
        <w:pStyle w:val="Corpo"/>
        <w:jc w:val="center"/>
        <w:rPr>
          <w:b/>
          <w:i/>
        </w:rPr>
      </w:pPr>
    </w:p>
    <w:p w14:paraId="2120CC1E" w14:textId="77777777" w:rsidR="000D4D21" w:rsidRDefault="000D4D21" w:rsidP="000D4D21">
      <w:pPr>
        <w:pStyle w:val="Corpo"/>
        <w:jc w:val="center"/>
        <w:rPr>
          <w:b/>
          <w:i/>
        </w:rPr>
      </w:pPr>
    </w:p>
    <w:p w14:paraId="024371E5" w14:textId="77777777" w:rsidR="000D4D21" w:rsidRDefault="000D4D21" w:rsidP="000D4D21">
      <w:pPr>
        <w:pStyle w:val="Corpo"/>
        <w:jc w:val="center"/>
        <w:rPr>
          <w:b/>
          <w:i/>
        </w:rPr>
      </w:pPr>
    </w:p>
    <w:p w14:paraId="70750D3E" w14:textId="77777777" w:rsidR="000D4D21" w:rsidRDefault="000D4D21" w:rsidP="000D4D21">
      <w:pPr>
        <w:pStyle w:val="Corpo"/>
        <w:jc w:val="center"/>
        <w:rPr>
          <w:b/>
          <w:i/>
        </w:rPr>
      </w:pPr>
    </w:p>
    <w:p w14:paraId="558A066D" w14:textId="77777777" w:rsidR="000D4D21" w:rsidRDefault="000D4D21" w:rsidP="000D4D21">
      <w:pPr>
        <w:pStyle w:val="Corpo"/>
        <w:jc w:val="center"/>
        <w:rPr>
          <w:b/>
          <w:i/>
        </w:rPr>
      </w:pPr>
    </w:p>
    <w:p w14:paraId="2B255A97" w14:textId="77777777" w:rsidR="000D4D21" w:rsidRDefault="000D4D21" w:rsidP="000D4D21">
      <w:pPr>
        <w:pStyle w:val="Corpo"/>
        <w:jc w:val="center"/>
        <w:rPr>
          <w:b/>
          <w:i/>
        </w:rPr>
      </w:pPr>
    </w:p>
    <w:p w14:paraId="53112846" w14:textId="77777777" w:rsidR="000D4D21" w:rsidRDefault="000D4D21" w:rsidP="000D4D21">
      <w:pPr>
        <w:pStyle w:val="Corpo"/>
        <w:jc w:val="center"/>
        <w:rPr>
          <w:b/>
          <w:i/>
        </w:rPr>
      </w:pPr>
    </w:p>
    <w:p w14:paraId="5442E1F7" w14:textId="77777777" w:rsidR="000D4D21" w:rsidRDefault="000D4D21" w:rsidP="000D4D21">
      <w:pPr>
        <w:pStyle w:val="Corpo"/>
        <w:jc w:val="center"/>
        <w:rPr>
          <w:b/>
          <w:i/>
        </w:rPr>
      </w:pPr>
    </w:p>
    <w:p w14:paraId="24E3A716" w14:textId="77777777" w:rsidR="000D4D21" w:rsidRDefault="000D4D21" w:rsidP="000D4D21">
      <w:pPr>
        <w:pStyle w:val="Corpo"/>
        <w:jc w:val="center"/>
        <w:rPr>
          <w:b/>
          <w:i/>
        </w:rPr>
      </w:pPr>
    </w:p>
    <w:p w14:paraId="4C8DAF1D" w14:textId="77777777" w:rsidR="000D4D21" w:rsidRDefault="000D4D21" w:rsidP="000D4D21">
      <w:pPr>
        <w:pStyle w:val="Corpo"/>
        <w:jc w:val="center"/>
        <w:rPr>
          <w:b/>
          <w:i/>
        </w:rPr>
      </w:pPr>
    </w:p>
    <w:p w14:paraId="7283C73F" w14:textId="77777777" w:rsidR="000D4D21" w:rsidRDefault="000D4D21" w:rsidP="000D4D21">
      <w:pPr>
        <w:pStyle w:val="Corpo"/>
        <w:jc w:val="center"/>
        <w:rPr>
          <w:b/>
          <w:i/>
        </w:rPr>
      </w:pPr>
    </w:p>
    <w:p w14:paraId="447FA250" w14:textId="1CFEFC92" w:rsidR="000D4D21" w:rsidRDefault="000D4D21" w:rsidP="000D4D21">
      <w:pPr>
        <w:pStyle w:val="Corpo"/>
        <w:jc w:val="center"/>
        <w:rPr>
          <w:b/>
          <w:i/>
        </w:rPr>
      </w:pPr>
    </w:p>
    <w:p w14:paraId="7D2C4048" w14:textId="25AB02CB" w:rsidR="000D4D21" w:rsidRDefault="000D4D21" w:rsidP="000D4D21">
      <w:pPr>
        <w:pStyle w:val="Corpo"/>
        <w:jc w:val="center"/>
        <w:rPr>
          <w:b/>
          <w:i/>
        </w:rPr>
      </w:pPr>
    </w:p>
    <w:p w14:paraId="2C96EA4F" w14:textId="6229AF70" w:rsidR="000D4D21" w:rsidRDefault="000D4D21" w:rsidP="000D4D21">
      <w:pPr>
        <w:pStyle w:val="Corpo"/>
        <w:jc w:val="center"/>
        <w:rPr>
          <w:b/>
          <w:i/>
        </w:rPr>
      </w:pPr>
    </w:p>
    <w:p w14:paraId="743C4BB4" w14:textId="77777777" w:rsidR="00D32086" w:rsidRDefault="00D32086" w:rsidP="000D4D21">
      <w:pPr>
        <w:pStyle w:val="Corpo"/>
        <w:jc w:val="center"/>
        <w:rPr>
          <w:b/>
          <w:i/>
        </w:rPr>
      </w:pPr>
    </w:p>
    <w:p w14:paraId="42DAC77C" w14:textId="77777777" w:rsidR="000D4D21" w:rsidRPr="00F62D86" w:rsidRDefault="000D4D21" w:rsidP="000D4D21"/>
    <w:p w14:paraId="1C2EC4AC" w14:textId="3A1C4D5D" w:rsidR="000D4D21" w:rsidRDefault="000D4D21" w:rsidP="00D32086">
      <w:pPr>
        <w:pStyle w:val="Ttulo1"/>
        <w:jc w:val="center"/>
        <w:rPr>
          <w:i/>
          <w:iCs/>
        </w:rPr>
      </w:pPr>
      <w:bookmarkStart w:id="26" w:name="_Toc62720101"/>
      <w:proofErr w:type="spellStart"/>
      <w:r w:rsidRPr="00D32086">
        <w:rPr>
          <w:i/>
          <w:iCs/>
        </w:rPr>
        <w:t>Helicobacter</w:t>
      </w:r>
      <w:proofErr w:type="spellEnd"/>
      <w:r w:rsidRPr="00D32086">
        <w:rPr>
          <w:i/>
          <w:iCs/>
        </w:rPr>
        <w:t xml:space="preserve"> </w:t>
      </w:r>
      <w:proofErr w:type="spellStart"/>
      <w:r w:rsidRPr="00D32086">
        <w:rPr>
          <w:i/>
          <w:iCs/>
        </w:rPr>
        <w:t>pylori</w:t>
      </w:r>
      <w:bookmarkEnd w:id="26"/>
      <w:proofErr w:type="spellEnd"/>
    </w:p>
    <w:p w14:paraId="6AD0AA7F" w14:textId="77777777" w:rsidR="00D32086" w:rsidRPr="00D32086" w:rsidRDefault="00D32086" w:rsidP="00D32086"/>
    <w:p w14:paraId="493BC5A3" w14:textId="54C61488" w:rsidR="000D4D21" w:rsidRPr="00F62D86" w:rsidRDefault="000D4D21" w:rsidP="000D4D21">
      <w:pPr>
        <w:pStyle w:val="Ttulo1"/>
        <w:jc w:val="center"/>
      </w:pPr>
      <w:bookmarkStart w:id="27" w:name="_Toc62720102"/>
      <w:r w:rsidRPr="00F62D86">
        <w:lastRenderedPageBreak/>
        <w:t xml:space="preserve">Introdução </w:t>
      </w:r>
      <w:r>
        <w:t xml:space="preserve">ao </w:t>
      </w:r>
      <w:proofErr w:type="spellStart"/>
      <w:r w:rsidRPr="000D4D21">
        <w:rPr>
          <w:i/>
        </w:rPr>
        <w:t>Helicobacter</w:t>
      </w:r>
      <w:proofErr w:type="spellEnd"/>
      <w:r w:rsidRPr="000D4D21">
        <w:rPr>
          <w:i/>
        </w:rPr>
        <w:t xml:space="preserve"> </w:t>
      </w:r>
      <w:proofErr w:type="spellStart"/>
      <w:r w:rsidRPr="000D4D21">
        <w:rPr>
          <w:i/>
        </w:rPr>
        <w:t>pylori</w:t>
      </w:r>
      <w:bookmarkEnd w:id="27"/>
      <w:proofErr w:type="spellEnd"/>
    </w:p>
    <w:p w14:paraId="1519DF2D" w14:textId="77777777" w:rsidR="000D4D21" w:rsidRDefault="000D4D21" w:rsidP="000D4D21">
      <w:pPr>
        <w:pStyle w:val="Corpo"/>
        <w:spacing w:after="120"/>
      </w:pPr>
    </w:p>
    <w:p w14:paraId="51C9B936" w14:textId="77777777" w:rsidR="000D4D21" w:rsidRPr="000D4D21" w:rsidRDefault="000D4D21" w:rsidP="000D4D21">
      <w:pPr>
        <w:pStyle w:val="Corpo"/>
      </w:pPr>
      <w:r w:rsidRPr="000D4D21">
        <w:t xml:space="preserve">A infecção por </w:t>
      </w:r>
      <w:proofErr w:type="spellStart"/>
      <w:r w:rsidRPr="000D4D21">
        <w:rPr>
          <w:i/>
        </w:rPr>
        <w:t>Helicobacter</w:t>
      </w:r>
      <w:proofErr w:type="spellEnd"/>
      <w:r w:rsidRPr="000D4D21">
        <w:rPr>
          <w:i/>
        </w:rPr>
        <w:t xml:space="preserve"> </w:t>
      </w:r>
      <w:proofErr w:type="spellStart"/>
      <w:r w:rsidRPr="000D4D21">
        <w:rPr>
          <w:i/>
        </w:rPr>
        <w:t>pylori</w:t>
      </w:r>
      <w:proofErr w:type="spellEnd"/>
      <w:r w:rsidRPr="000D4D21">
        <w:t xml:space="preserve"> origina uma série de distúrbios que interferem na vida do paciente. Pode causar úlceras pépticas, dispepsia e, se não tratada, pode provocar neoplasia gástrica. Existem inúmeras terapias que visam erradicar </w:t>
      </w:r>
      <w:r w:rsidRPr="000D4D21">
        <w:rPr>
          <w:i/>
        </w:rPr>
        <w:t xml:space="preserve">H. </w:t>
      </w:r>
      <w:proofErr w:type="spellStart"/>
      <w:r w:rsidRPr="000D4D21">
        <w:rPr>
          <w:i/>
        </w:rPr>
        <w:t>pylori</w:t>
      </w:r>
      <w:proofErr w:type="spellEnd"/>
      <w:r w:rsidRPr="000D4D21">
        <w:t xml:space="preserve">, porém muitas dessas falham na erradicação devido à resistência bacteriana aos antibióticos ou aos efeitos colaterais causados por eles. A prevalência da resistência ao tratamento padrão contra </w:t>
      </w:r>
      <w:r w:rsidRPr="000D4D21">
        <w:rPr>
          <w:i/>
        </w:rPr>
        <w:t xml:space="preserve">H. </w:t>
      </w:r>
      <w:proofErr w:type="spellStart"/>
      <w:r w:rsidRPr="000D4D21">
        <w:rPr>
          <w:i/>
        </w:rPr>
        <w:t>pylori</w:t>
      </w:r>
      <w:proofErr w:type="spellEnd"/>
      <w:r w:rsidRPr="000D4D21">
        <w:t xml:space="preserve"> tem aumentado substancialmente nos últimos anos e, dessa forma, uma diminuição correspondente ocorreu na taxa de erradicação.</w:t>
      </w:r>
    </w:p>
    <w:p w14:paraId="42D33E49" w14:textId="77777777" w:rsidR="000D4D21" w:rsidRPr="000D4D21" w:rsidRDefault="000D4D21" w:rsidP="000D4D21">
      <w:pPr>
        <w:pStyle w:val="Corpo"/>
        <w:rPr>
          <w:i/>
        </w:rPr>
      </w:pPr>
    </w:p>
    <w:p w14:paraId="3D093F0D" w14:textId="77777777" w:rsidR="000D4D21" w:rsidRPr="000D4D21" w:rsidRDefault="000D4D21" w:rsidP="000D4D21">
      <w:pPr>
        <w:pStyle w:val="Corpo"/>
        <w:rPr>
          <w:b/>
        </w:rPr>
      </w:pPr>
      <w:r w:rsidRPr="000D4D21">
        <w:rPr>
          <w:b/>
        </w:rPr>
        <w:t xml:space="preserve">Benefícios da Erradicação </w:t>
      </w:r>
    </w:p>
    <w:p w14:paraId="26C4A8F8" w14:textId="77777777" w:rsidR="000D4D21" w:rsidRPr="000D4D21" w:rsidRDefault="000D4D21" w:rsidP="000D4D21">
      <w:pPr>
        <w:pStyle w:val="Corpo"/>
        <w:rPr>
          <w:i/>
        </w:rPr>
      </w:pPr>
    </w:p>
    <w:p w14:paraId="6193045D" w14:textId="77777777" w:rsidR="000D4D21" w:rsidRPr="000D4D21" w:rsidRDefault="000D4D21" w:rsidP="000D4D21">
      <w:pPr>
        <w:pStyle w:val="Corpo"/>
      </w:pPr>
      <w:r w:rsidRPr="000D4D21">
        <w:t>A erradicação de </w:t>
      </w:r>
      <w:r w:rsidRPr="000D4D21">
        <w:rPr>
          <w:i/>
          <w:iCs/>
        </w:rPr>
        <w:t xml:space="preserve">H. </w:t>
      </w:r>
      <w:proofErr w:type="spellStart"/>
      <w:r w:rsidRPr="000D4D21">
        <w:rPr>
          <w:i/>
          <w:iCs/>
        </w:rPr>
        <w:t>pylori</w:t>
      </w:r>
      <w:proofErr w:type="spellEnd"/>
      <w:r w:rsidRPr="000D4D21">
        <w:t xml:space="preserve"> alivia os sintomas da gastrite crônica, promove a cicatrização da úlcera, reduz a recorrência da úlcera péptica e evita mais de 80% o aparecimento de neoplasias gástricas. </w:t>
      </w:r>
    </w:p>
    <w:p w14:paraId="601B4E8E" w14:textId="77777777" w:rsidR="000D4D21" w:rsidRPr="000D4D21" w:rsidRDefault="000D4D21" w:rsidP="000D4D21">
      <w:pPr>
        <w:pStyle w:val="Corpo"/>
        <w:rPr>
          <w:u w:val="single"/>
        </w:rPr>
      </w:pPr>
    </w:p>
    <w:p w14:paraId="12A19793" w14:textId="77777777" w:rsidR="000D4D21" w:rsidRPr="000D4D21" w:rsidRDefault="000D4D21" w:rsidP="000D4D21">
      <w:pPr>
        <w:pStyle w:val="Corpo"/>
      </w:pPr>
      <w:r w:rsidRPr="000D4D21">
        <w:t xml:space="preserve">Estudos clínicos têm demonstrado que a maior falha na terapia tripla para erradicação do </w:t>
      </w:r>
      <w:r w:rsidRPr="000D4D21">
        <w:rPr>
          <w:i/>
        </w:rPr>
        <w:t xml:space="preserve">H. </w:t>
      </w:r>
      <w:proofErr w:type="spellStart"/>
      <w:r w:rsidRPr="000D4D21">
        <w:rPr>
          <w:i/>
        </w:rPr>
        <w:t>pylori</w:t>
      </w:r>
      <w:proofErr w:type="spellEnd"/>
      <w:r w:rsidRPr="000D4D21">
        <w:t xml:space="preserve"> tem sido a elevada taxa de resistência a </w:t>
      </w:r>
      <w:proofErr w:type="spellStart"/>
      <w:r w:rsidRPr="000D4D21">
        <w:t>claritromicina</w:t>
      </w:r>
      <w:proofErr w:type="spellEnd"/>
      <w:r w:rsidRPr="000D4D21">
        <w:t xml:space="preserve">. Consequente novos regimes são necessários para se alcançar uma elevada taxa de erradicação. A maioria dos </w:t>
      </w:r>
      <w:proofErr w:type="spellStart"/>
      <w:r w:rsidRPr="000D4D21">
        <w:t>guidelines</w:t>
      </w:r>
      <w:proofErr w:type="spellEnd"/>
      <w:r w:rsidRPr="000D4D21">
        <w:t xml:space="preserve"> tem sugerido o tratamento de 10 a 14 dias com terapia quádrupla. A adição de sais de bismuto, por exemplo, tem reduzido os efeitos da resistência a </w:t>
      </w:r>
      <w:proofErr w:type="spellStart"/>
      <w:r w:rsidRPr="000D4D21">
        <w:t>claritromicina</w:t>
      </w:r>
      <w:proofErr w:type="spellEnd"/>
      <w:r w:rsidRPr="000D4D21">
        <w:t xml:space="preserve"> e aumentado a taxa de erradicação do </w:t>
      </w:r>
      <w:r w:rsidRPr="000D4D21">
        <w:rPr>
          <w:i/>
        </w:rPr>
        <w:t xml:space="preserve">H. </w:t>
      </w:r>
      <w:proofErr w:type="spellStart"/>
      <w:r w:rsidRPr="000D4D21">
        <w:rPr>
          <w:i/>
        </w:rPr>
        <w:t>pylori</w:t>
      </w:r>
      <w:proofErr w:type="spellEnd"/>
      <w:r w:rsidRPr="000D4D21">
        <w:rPr>
          <w:i/>
        </w:rPr>
        <w:t xml:space="preserve"> </w:t>
      </w:r>
      <w:r w:rsidRPr="000D4D21">
        <w:t xml:space="preserve">em pacientes submetidos à terapia quádrupla. </w:t>
      </w:r>
    </w:p>
    <w:p w14:paraId="5C408ACA" w14:textId="77777777" w:rsidR="000D4D21" w:rsidRPr="000D4D21" w:rsidRDefault="000D4D21" w:rsidP="000D4D21">
      <w:pPr>
        <w:pStyle w:val="Corpo"/>
        <w:rPr>
          <w:b/>
        </w:rPr>
      </w:pPr>
    </w:p>
    <w:p w14:paraId="4EDDD049" w14:textId="77777777" w:rsidR="000D4D21" w:rsidRDefault="000D4D21" w:rsidP="000D4D21">
      <w:pPr>
        <w:pStyle w:val="Corpo"/>
        <w:rPr>
          <w:b/>
          <w:color w:val="339966"/>
        </w:rPr>
      </w:pPr>
    </w:p>
    <w:p w14:paraId="2E8C6440" w14:textId="77777777" w:rsidR="000D4D21" w:rsidRDefault="000D4D21" w:rsidP="000D4D21">
      <w:pPr>
        <w:pStyle w:val="Corpo"/>
        <w:rPr>
          <w:b/>
          <w:color w:val="339966"/>
        </w:rPr>
      </w:pPr>
    </w:p>
    <w:p w14:paraId="5AEEBC05" w14:textId="77777777" w:rsidR="000D4D21" w:rsidRDefault="000D4D21" w:rsidP="000D4D21">
      <w:pPr>
        <w:pStyle w:val="Corpo"/>
        <w:rPr>
          <w:b/>
          <w:color w:val="339966"/>
        </w:rPr>
      </w:pPr>
    </w:p>
    <w:p w14:paraId="13B004AE" w14:textId="77777777" w:rsidR="000D4D21" w:rsidRDefault="000D4D21" w:rsidP="000D4D21">
      <w:pPr>
        <w:pStyle w:val="Corpo"/>
        <w:rPr>
          <w:b/>
          <w:color w:val="339966"/>
        </w:rPr>
      </w:pPr>
    </w:p>
    <w:p w14:paraId="62B03A29" w14:textId="77777777" w:rsidR="000D4D21" w:rsidRDefault="000D4D21" w:rsidP="000D4D21">
      <w:pPr>
        <w:pStyle w:val="Corpo"/>
        <w:rPr>
          <w:b/>
          <w:color w:val="339966"/>
        </w:rPr>
      </w:pPr>
    </w:p>
    <w:p w14:paraId="1DB42484" w14:textId="77777777" w:rsidR="000D4D21" w:rsidRDefault="000D4D21" w:rsidP="000D4D21">
      <w:pPr>
        <w:pStyle w:val="Corpo"/>
        <w:rPr>
          <w:b/>
          <w:color w:val="339966"/>
        </w:rPr>
      </w:pPr>
    </w:p>
    <w:p w14:paraId="22E9ABD4" w14:textId="77777777" w:rsidR="000D4D21" w:rsidRDefault="000D4D21" w:rsidP="000D4D21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7971AF9D" w14:textId="77777777" w:rsidR="000D4D21" w:rsidRDefault="000D4D21" w:rsidP="000D4D21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196B24CE" w14:textId="313286CE" w:rsidR="000D4D21" w:rsidRDefault="000D4D21" w:rsidP="000D4D21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7A6A6B3E" w14:textId="77777777" w:rsidR="000D4D21" w:rsidRDefault="000D4D21" w:rsidP="000D4D21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3E6FB599" w14:textId="77777777" w:rsidR="000D4D21" w:rsidRDefault="000D4D21" w:rsidP="000D4D21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5E96825A" w14:textId="77777777" w:rsidR="000D4D21" w:rsidRDefault="000D4D21" w:rsidP="000D4D21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4F139362" w14:textId="77777777" w:rsidR="000D4D21" w:rsidRDefault="000D4D21" w:rsidP="000D4D21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3D09E487" w14:textId="77777777" w:rsidR="000D4D21" w:rsidRDefault="000D4D21" w:rsidP="000D4D21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39F8FAB9" w14:textId="48405F2B" w:rsidR="000D4D21" w:rsidRPr="0040473A" w:rsidRDefault="0040473A" w:rsidP="00D32086">
      <w:pPr>
        <w:pStyle w:val="Ttulo1"/>
        <w:jc w:val="center"/>
      </w:pPr>
      <w:bookmarkStart w:id="28" w:name="_Toc62720103"/>
      <w:r>
        <w:lastRenderedPageBreak/>
        <w:t>Terapia Qu</w:t>
      </w:r>
      <w:r w:rsidR="00477171">
        <w:t>á</w:t>
      </w:r>
      <w:r>
        <w:t>drupla</w:t>
      </w:r>
      <w:bookmarkEnd w:id="28"/>
    </w:p>
    <w:p w14:paraId="58C099A2" w14:textId="4D9E0C25" w:rsidR="000D4D21" w:rsidRDefault="0040473A" w:rsidP="0040473A">
      <w:pPr>
        <w:pStyle w:val="Subtitulocorpo"/>
        <w:rPr>
          <w:b w:val="0"/>
          <w:color w:val="404040" w:themeColor="text1" w:themeTint="BF"/>
          <w:sz w:val="24"/>
          <w:szCs w:val="24"/>
        </w:rPr>
      </w:pPr>
      <w:r w:rsidRPr="0040473A">
        <w:t xml:space="preserve">Comparação de 7 ou 14 Dias como Primeira Linha de Tratamento contra </w:t>
      </w:r>
      <w:r w:rsidRPr="0040473A">
        <w:rPr>
          <w:i/>
        </w:rPr>
        <w:t xml:space="preserve">H. </w:t>
      </w:r>
      <w:proofErr w:type="spellStart"/>
      <w:r w:rsidRPr="0040473A">
        <w:rPr>
          <w:i/>
        </w:rPr>
        <w:t>pylori</w:t>
      </w:r>
      <w:proofErr w:type="spellEnd"/>
      <w:r w:rsidRPr="0040473A">
        <w:t xml:space="preserve"> em Pacientes com Dispepsia Funcional</w:t>
      </w:r>
    </w:p>
    <w:p w14:paraId="3F86DB07" w14:textId="77777777" w:rsidR="0040473A" w:rsidRDefault="0040473A" w:rsidP="000D4D21">
      <w:pPr>
        <w:pStyle w:val="Subtitulocorpo"/>
        <w:jc w:val="both"/>
        <w:rPr>
          <w:b w:val="0"/>
          <w:bCs/>
          <w:color w:val="404040" w:themeColor="text1" w:themeTint="BF"/>
          <w:sz w:val="24"/>
          <w:szCs w:val="24"/>
        </w:rPr>
      </w:pPr>
    </w:p>
    <w:p w14:paraId="32EC0C1D" w14:textId="77777777" w:rsidR="0040473A" w:rsidRPr="0040473A" w:rsidRDefault="0040473A" w:rsidP="0040473A">
      <w:pPr>
        <w:pStyle w:val="Subtitulocorpo"/>
        <w:jc w:val="both"/>
        <w:rPr>
          <w:b w:val="0"/>
          <w:i/>
          <w:color w:val="404040" w:themeColor="text1" w:themeTint="BF"/>
          <w:sz w:val="24"/>
          <w:szCs w:val="24"/>
        </w:rPr>
      </w:pPr>
      <w:r w:rsidRPr="0040473A">
        <w:rPr>
          <w:b w:val="0"/>
          <w:color w:val="404040" w:themeColor="text1" w:themeTint="BF"/>
          <w:sz w:val="24"/>
          <w:szCs w:val="24"/>
        </w:rPr>
        <w:t xml:space="preserve">A terapia tripla padrão visando a erradicação do </w:t>
      </w:r>
      <w:r w:rsidRPr="0040473A">
        <w:rPr>
          <w:b w:val="0"/>
          <w:i/>
          <w:color w:val="404040" w:themeColor="text1" w:themeTint="BF"/>
          <w:sz w:val="24"/>
          <w:szCs w:val="24"/>
        </w:rPr>
        <w:t xml:space="preserve">H. </w:t>
      </w:r>
      <w:proofErr w:type="spellStart"/>
      <w:r w:rsidRPr="0040473A">
        <w:rPr>
          <w:b w:val="0"/>
          <w:i/>
          <w:color w:val="404040" w:themeColor="text1" w:themeTint="BF"/>
          <w:sz w:val="24"/>
          <w:szCs w:val="24"/>
        </w:rPr>
        <w:t>pylori</w:t>
      </w:r>
      <w:proofErr w:type="spellEnd"/>
      <w:r w:rsidRPr="0040473A">
        <w:rPr>
          <w:b w:val="0"/>
          <w:color w:val="404040" w:themeColor="text1" w:themeTint="BF"/>
          <w:sz w:val="24"/>
          <w:szCs w:val="24"/>
        </w:rPr>
        <w:t xml:space="preserve"> apresenta baixa taxa de cura. Um estudo conduzido por </w:t>
      </w:r>
      <w:proofErr w:type="spellStart"/>
      <w:r w:rsidRPr="0040473A">
        <w:rPr>
          <w:b w:val="0"/>
          <w:color w:val="404040" w:themeColor="text1" w:themeTint="BF"/>
          <w:sz w:val="24"/>
          <w:szCs w:val="24"/>
        </w:rPr>
        <w:t>Yagbasan</w:t>
      </w:r>
      <w:proofErr w:type="spellEnd"/>
      <w:r w:rsidRPr="0040473A">
        <w:rPr>
          <w:b w:val="0"/>
          <w:color w:val="404040" w:themeColor="text1" w:themeTint="BF"/>
          <w:sz w:val="24"/>
          <w:szCs w:val="24"/>
        </w:rPr>
        <w:t xml:space="preserve"> </w:t>
      </w:r>
      <w:r w:rsidRPr="0040473A">
        <w:rPr>
          <w:b w:val="0"/>
          <w:i/>
          <w:color w:val="404040" w:themeColor="text1" w:themeTint="BF"/>
          <w:sz w:val="24"/>
          <w:szCs w:val="24"/>
        </w:rPr>
        <w:t>et al.</w:t>
      </w:r>
      <w:r w:rsidRPr="0040473A">
        <w:rPr>
          <w:b w:val="0"/>
          <w:color w:val="404040" w:themeColor="text1" w:themeTint="BF"/>
          <w:sz w:val="24"/>
          <w:szCs w:val="24"/>
        </w:rPr>
        <w:t xml:space="preserve"> (2018) avaliou e comparou a efetividade do regime quádruplo de tratamento de 7 e 14 dias com </w:t>
      </w:r>
      <w:proofErr w:type="spellStart"/>
      <w:r w:rsidRPr="0040473A">
        <w:rPr>
          <w:b w:val="0"/>
          <w:color w:val="404040" w:themeColor="text1" w:themeTint="BF"/>
          <w:sz w:val="24"/>
          <w:szCs w:val="24"/>
        </w:rPr>
        <w:t>lansoprazol</w:t>
      </w:r>
      <w:proofErr w:type="spellEnd"/>
      <w:r w:rsidRPr="0040473A">
        <w:rPr>
          <w:b w:val="0"/>
          <w:color w:val="404040" w:themeColor="text1" w:themeTint="BF"/>
          <w:sz w:val="24"/>
          <w:szCs w:val="24"/>
        </w:rPr>
        <w:t xml:space="preserve">, amoxicilina, </w:t>
      </w:r>
      <w:proofErr w:type="spellStart"/>
      <w:r w:rsidRPr="0040473A">
        <w:rPr>
          <w:b w:val="0"/>
          <w:color w:val="404040" w:themeColor="text1" w:themeTint="BF"/>
          <w:sz w:val="24"/>
          <w:szCs w:val="24"/>
        </w:rPr>
        <w:t>claritromicina</w:t>
      </w:r>
      <w:proofErr w:type="spellEnd"/>
      <w:r w:rsidRPr="0040473A">
        <w:rPr>
          <w:b w:val="0"/>
          <w:color w:val="404040" w:themeColor="text1" w:themeTint="BF"/>
          <w:sz w:val="24"/>
          <w:szCs w:val="24"/>
        </w:rPr>
        <w:t xml:space="preserve"> e </w:t>
      </w:r>
      <w:proofErr w:type="spellStart"/>
      <w:r w:rsidRPr="0040473A">
        <w:rPr>
          <w:b w:val="0"/>
          <w:color w:val="404040" w:themeColor="text1" w:themeTint="BF"/>
          <w:sz w:val="24"/>
          <w:szCs w:val="24"/>
        </w:rPr>
        <w:t>subsalicilato</w:t>
      </w:r>
      <w:proofErr w:type="spellEnd"/>
      <w:r w:rsidRPr="0040473A">
        <w:rPr>
          <w:b w:val="0"/>
          <w:color w:val="404040" w:themeColor="text1" w:themeTint="BF"/>
          <w:sz w:val="24"/>
          <w:szCs w:val="24"/>
        </w:rPr>
        <w:t xml:space="preserve"> de bismuto com primeira linha para erradicação do </w:t>
      </w:r>
      <w:r w:rsidRPr="0040473A">
        <w:rPr>
          <w:b w:val="0"/>
          <w:i/>
          <w:color w:val="404040" w:themeColor="text1" w:themeTint="BF"/>
          <w:sz w:val="24"/>
          <w:szCs w:val="24"/>
        </w:rPr>
        <w:t xml:space="preserve">H. </w:t>
      </w:r>
      <w:proofErr w:type="spellStart"/>
      <w:r w:rsidRPr="0040473A">
        <w:rPr>
          <w:b w:val="0"/>
          <w:i/>
          <w:color w:val="404040" w:themeColor="text1" w:themeTint="BF"/>
          <w:sz w:val="24"/>
          <w:szCs w:val="24"/>
        </w:rPr>
        <w:t>pylori</w:t>
      </w:r>
      <w:proofErr w:type="spellEnd"/>
      <w:r w:rsidRPr="0040473A">
        <w:rPr>
          <w:b w:val="0"/>
          <w:i/>
          <w:color w:val="404040" w:themeColor="text1" w:themeTint="BF"/>
          <w:sz w:val="24"/>
          <w:szCs w:val="24"/>
        </w:rPr>
        <w:t xml:space="preserve">. </w:t>
      </w:r>
    </w:p>
    <w:p w14:paraId="0625E436" w14:textId="77777777" w:rsidR="000D4D21" w:rsidRDefault="000D4D21" w:rsidP="000D4D21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90432" behindDoc="0" locked="0" layoutInCell="1" allowOverlap="1" wp14:anchorId="375BD868" wp14:editId="5989E8E5">
                <wp:simplePos x="0" y="0"/>
                <wp:positionH relativeFrom="margin">
                  <wp:align>right</wp:align>
                </wp:positionH>
                <wp:positionV relativeFrom="paragraph">
                  <wp:posOffset>131445</wp:posOffset>
                </wp:positionV>
                <wp:extent cx="5372100" cy="696036"/>
                <wp:effectExtent l="0" t="0" r="19050" b="27940"/>
                <wp:wrapNone/>
                <wp:docPr id="646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696036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206EABE" w14:textId="22B57159" w:rsidR="005D1916" w:rsidRPr="009D65A4" w:rsidRDefault="005D1916" w:rsidP="000D4D21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 w:rsidRPr="0040473A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70 indivíduos com dispepsia e teste positivo para H. </w:t>
                            </w:r>
                            <w:proofErr w:type="spellStart"/>
                            <w:r w:rsidRPr="0040473A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pylori</w:t>
                            </w:r>
                            <w:proofErr w:type="spellEnd"/>
                            <w:r w:rsidRPr="0040473A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 foram selecionados para participarem deste estudo clínico. Eles foram divididos em dois grupos para receberem a seguinte posologia por 7 ou 14 dias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75BD868" id="_x0000_s1043" type="#_x0000_t202" style="position:absolute;left:0;text-align:left;margin-left:371.8pt;margin-top:10.35pt;width:423pt;height:54.8pt;z-index:252690432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" fillcolor="white [3212]" strokecolor="#0070c0">
                <v:textbox>
                  <w:txbxContent>
                    <w:p w14:paraId="6206EABE" w14:textId="22B57159" w:rsidR="005D1916" w:rsidRPr="009D65A4" w:rsidRDefault="005D1916" w:rsidP="000D4D21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 w:rsidRPr="0040473A"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70 indivíduos com dispepsia e teste positivo para H. </w:t>
                      </w:r>
                      <w:proofErr w:type="spellStart"/>
                      <w:r w:rsidRPr="0040473A">
                        <w:rPr>
                          <w:rFonts w:ascii="Swis721 Th BT" w:hAnsi="Swis721 Th BT"/>
                          <w:sz w:val="23"/>
                          <w:szCs w:val="23"/>
                        </w:rPr>
                        <w:t>pylori</w:t>
                      </w:r>
                      <w:proofErr w:type="spellEnd"/>
                      <w:r w:rsidRPr="0040473A"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 foram selecionados para participarem deste estudo clínico. Eles foram divididos em dois grupos para receberem a seguinte posologia por 7 ou 14 dias.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76B0A562" w14:textId="77777777" w:rsidR="000D4D21" w:rsidRDefault="000D4D21" w:rsidP="000D4D21">
      <w:pPr>
        <w:pStyle w:val="Corpo"/>
      </w:pPr>
    </w:p>
    <w:p w14:paraId="71C5A286" w14:textId="77777777" w:rsidR="000D4D21" w:rsidRDefault="000D4D21" w:rsidP="000D4D21">
      <w:pPr>
        <w:pStyle w:val="Corpo"/>
      </w:pPr>
    </w:p>
    <w:p w14:paraId="79C327EA" w14:textId="77777777" w:rsidR="000D4D21" w:rsidRDefault="000D4D21" w:rsidP="000D4D21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95552" behindDoc="0" locked="0" layoutInCell="1" allowOverlap="1" wp14:anchorId="1AB86E3D" wp14:editId="3069D3DB">
                <wp:simplePos x="0" y="0"/>
                <wp:positionH relativeFrom="margin">
                  <wp:posOffset>4247828</wp:posOffset>
                </wp:positionH>
                <wp:positionV relativeFrom="paragraph">
                  <wp:posOffset>136155</wp:posOffset>
                </wp:positionV>
                <wp:extent cx="226695" cy="138430"/>
                <wp:effectExtent l="0" t="0" r="1905" b="0"/>
                <wp:wrapNone/>
                <wp:docPr id="647" name="Triângulo isósceles 64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2BE3E18" id="Triângulo isósceles 647" o:spid="_x0000_s1026" type="#_x0000_t5" style="position:absolute;margin-left:334.45pt;margin-top:10.7pt;width:17.85pt;height:10.9pt;flip:y;z-index:25269555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91456" behindDoc="0" locked="0" layoutInCell="1" allowOverlap="1" wp14:anchorId="66F14D27" wp14:editId="5229ADC7">
                <wp:simplePos x="0" y="0"/>
                <wp:positionH relativeFrom="margin">
                  <wp:posOffset>852454</wp:posOffset>
                </wp:positionH>
                <wp:positionV relativeFrom="paragraph">
                  <wp:posOffset>140771</wp:posOffset>
                </wp:positionV>
                <wp:extent cx="226695" cy="138430"/>
                <wp:effectExtent l="0" t="0" r="1905" b="0"/>
                <wp:wrapNone/>
                <wp:docPr id="648" name="Triângulo isósceles 64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221C120" id="Triângulo isósceles 648" o:spid="_x0000_s1026" type="#_x0000_t5" style="position:absolute;margin-left:67.1pt;margin-top:11.1pt;width:17.85pt;height:10.9pt;flip:y;z-index:2526914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" fillcolor="#d8d8d8 [2732]" stroked="f">
                <w10:wrap anchorx="margin"/>
              </v:shape>
            </w:pict>
          </mc:Fallback>
        </mc:AlternateContent>
      </w:r>
    </w:p>
    <w:p w14:paraId="4EDF37F0" w14:textId="77777777" w:rsidR="000D4D21" w:rsidRDefault="000D4D21" w:rsidP="000D4D21">
      <w:pPr>
        <w:pStyle w:val="Corpo"/>
      </w:pPr>
    </w:p>
    <w:p w14:paraId="6471DCCF" w14:textId="69F673B2" w:rsidR="000D4D21" w:rsidRDefault="0040473A" w:rsidP="000D4D21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94528" behindDoc="0" locked="0" layoutInCell="1" allowOverlap="1" wp14:anchorId="23FC989E" wp14:editId="340ABFC4">
                <wp:simplePos x="0" y="0"/>
                <wp:positionH relativeFrom="margin">
                  <wp:posOffset>3337486</wp:posOffset>
                </wp:positionH>
                <wp:positionV relativeFrom="paragraph">
                  <wp:posOffset>90755</wp:posOffset>
                </wp:positionV>
                <wp:extent cx="2046605" cy="1412685"/>
                <wp:effectExtent l="0" t="0" r="10795" b="16510"/>
                <wp:wrapNone/>
                <wp:docPr id="649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141268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F23A2BC" w14:textId="098D496A" w:rsidR="005D1916" w:rsidRPr="0040473A" w:rsidRDefault="005D1916" w:rsidP="0040473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  <w:proofErr w:type="spellStart"/>
                            <w:r w:rsidRPr="0040473A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Lansoprazol</w:t>
                            </w:r>
                            <w:proofErr w:type="spellEnd"/>
                            <w:r w:rsidRPr="0040473A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30 mg</w:t>
                            </w:r>
                          </w:p>
                          <w:p w14:paraId="6526CD7A" w14:textId="77777777" w:rsidR="005D1916" w:rsidRPr="0040473A" w:rsidRDefault="005D1916" w:rsidP="0040473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40473A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Amoxicilina 1000 mg</w:t>
                            </w:r>
                          </w:p>
                          <w:p w14:paraId="1CA5B097" w14:textId="77777777" w:rsidR="005D1916" w:rsidRPr="0040473A" w:rsidRDefault="005D1916" w:rsidP="0040473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40473A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Claritromicina</w:t>
                            </w:r>
                            <w:proofErr w:type="spellEnd"/>
                            <w:r w:rsidRPr="0040473A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500 mg</w:t>
                            </w:r>
                          </w:p>
                          <w:p w14:paraId="1B746095" w14:textId="77777777" w:rsidR="005D1916" w:rsidRPr="0040473A" w:rsidRDefault="005D1916" w:rsidP="0040473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40473A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Subsalicilato</w:t>
                            </w:r>
                            <w:proofErr w:type="spellEnd"/>
                            <w:r w:rsidRPr="0040473A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de bismuto 600 mg</w:t>
                            </w:r>
                          </w:p>
                          <w:p w14:paraId="5AA9F1CB" w14:textId="77777777" w:rsidR="005D1916" w:rsidRPr="0040473A" w:rsidRDefault="005D1916" w:rsidP="0040473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40473A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2 vezes ao dia por 14 dias.</w:t>
                            </w:r>
                          </w:p>
                          <w:p w14:paraId="785670FC" w14:textId="77777777" w:rsidR="005D1916" w:rsidRPr="00086CFC" w:rsidRDefault="005D1916" w:rsidP="000D4D21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3FC989E" id="_x0000_s1044" type="#_x0000_t202" style="position:absolute;left:0;text-align:left;margin-left:262.8pt;margin-top:7.15pt;width:161.15pt;height:111.25pt;z-index:25269452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" fillcolor="#0070c0" strokecolor="#0070c0">
                <v:textbox>
                  <w:txbxContent>
                    <w:p w14:paraId="0F23A2BC" w14:textId="098D496A" w:rsidR="005D1916" w:rsidRPr="0040473A" w:rsidRDefault="005D1916" w:rsidP="0040473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  <w:proofErr w:type="spellStart"/>
                      <w:r w:rsidRPr="0040473A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Lansoprazol</w:t>
                      </w:r>
                      <w:proofErr w:type="spellEnd"/>
                      <w:r w:rsidRPr="0040473A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30 mg</w:t>
                      </w:r>
                    </w:p>
                    <w:p w14:paraId="6526CD7A" w14:textId="77777777" w:rsidR="005D1916" w:rsidRPr="0040473A" w:rsidRDefault="005D1916" w:rsidP="0040473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40473A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Amoxicilina 1000 mg</w:t>
                      </w:r>
                    </w:p>
                    <w:p w14:paraId="1CA5B097" w14:textId="77777777" w:rsidR="005D1916" w:rsidRPr="0040473A" w:rsidRDefault="005D1916" w:rsidP="0040473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40473A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Claritromicina</w:t>
                      </w:r>
                      <w:proofErr w:type="spellEnd"/>
                      <w:r w:rsidRPr="0040473A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500 mg</w:t>
                      </w:r>
                    </w:p>
                    <w:p w14:paraId="1B746095" w14:textId="77777777" w:rsidR="005D1916" w:rsidRPr="0040473A" w:rsidRDefault="005D1916" w:rsidP="0040473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40473A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Subsalicilato</w:t>
                      </w:r>
                      <w:proofErr w:type="spellEnd"/>
                      <w:r w:rsidRPr="0040473A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de bismuto 600 mg</w:t>
                      </w:r>
                    </w:p>
                    <w:p w14:paraId="5AA9F1CB" w14:textId="77777777" w:rsidR="005D1916" w:rsidRPr="0040473A" w:rsidRDefault="005D1916" w:rsidP="0040473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40473A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2 vezes ao dia por 14 dias.</w:t>
                      </w:r>
                    </w:p>
                    <w:p w14:paraId="785670FC" w14:textId="77777777" w:rsidR="005D1916" w:rsidRPr="00086CFC" w:rsidRDefault="005D1916" w:rsidP="000D4D21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89408" behindDoc="0" locked="0" layoutInCell="1" allowOverlap="1" wp14:anchorId="0344BA25" wp14:editId="3DD0C841">
                <wp:simplePos x="0" y="0"/>
                <wp:positionH relativeFrom="margin">
                  <wp:posOffset>-58857</wp:posOffset>
                </wp:positionH>
                <wp:positionV relativeFrom="paragraph">
                  <wp:posOffset>102631</wp:posOffset>
                </wp:positionV>
                <wp:extent cx="2046605" cy="1401288"/>
                <wp:effectExtent l="0" t="0" r="10795" b="27940"/>
                <wp:wrapNone/>
                <wp:docPr id="650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1401288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7BBF027" w14:textId="77777777" w:rsidR="005D1916" w:rsidRPr="0040473A" w:rsidRDefault="005D1916" w:rsidP="0040473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  <w:proofErr w:type="spellStart"/>
                            <w:r w:rsidRPr="0040473A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Lansoprazol</w:t>
                            </w:r>
                            <w:proofErr w:type="spellEnd"/>
                            <w:r w:rsidRPr="0040473A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30 mg</w:t>
                            </w:r>
                          </w:p>
                          <w:p w14:paraId="1FF8B713" w14:textId="77777777" w:rsidR="005D1916" w:rsidRPr="0040473A" w:rsidRDefault="005D1916" w:rsidP="0040473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40473A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Amoxicilina 1000 mg</w:t>
                            </w:r>
                          </w:p>
                          <w:p w14:paraId="23942281" w14:textId="77777777" w:rsidR="005D1916" w:rsidRPr="0040473A" w:rsidRDefault="005D1916" w:rsidP="0040473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40473A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Claritromicina</w:t>
                            </w:r>
                            <w:proofErr w:type="spellEnd"/>
                            <w:r w:rsidRPr="0040473A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500 mg</w:t>
                            </w:r>
                          </w:p>
                          <w:p w14:paraId="04FC7719" w14:textId="77777777" w:rsidR="005D1916" w:rsidRPr="0040473A" w:rsidRDefault="005D1916" w:rsidP="0040473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40473A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Subsalicilato</w:t>
                            </w:r>
                            <w:proofErr w:type="spellEnd"/>
                            <w:r w:rsidRPr="0040473A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de bismuto 600 mg</w:t>
                            </w:r>
                          </w:p>
                          <w:p w14:paraId="6471B174" w14:textId="77777777" w:rsidR="005D1916" w:rsidRPr="0040473A" w:rsidRDefault="005D1916" w:rsidP="0040473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40473A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2 vezes ao dia por 7 dias.</w:t>
                            </w:r>
                          </w:p>
                          <w:p w14:paraId="464A5149" w14:textId="78B191E5" w:rsidR="005D1916" w:rsidRPr="00086CFC" w:rsidRDefault="005D1916" w:rsidP="0040473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344BA25" id="_x0000_s1045" type="#_x0000_t202" style="position:absolute;left:0;text-align:left;margin-left:-4.65pt;margin-top:8.1pt;width:161.15pt;height:110.35pt;z-index:25268940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" fillcolor="#0070c0" strokecolor="#0070c0">
                <v:textbox>
                  <w:txbxContent>
                    <w:p w14:paraId="17BBF027" w14:textId="77777777" w:rsidR="005D1916" w:rsidRPr="0040473A" w:rsidRDefault="005D1916" w:rsidP="0040473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  <w:proofErr w:type="spellStart"/>
                      <w:r w:rsidRPr="0040473A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Lansoprazol</w:t>
                      </w:r>
                      <w:proofErr w:type="spellEnd"/>
                      <w:r w:rsidRPr="0040473A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 xml:space="preserve"> 30 mg</w:t>
                      </w:r>
                    </w:p>
                    <w:p w14:paraId="1FF8B713" w14:textId="77777777" w:rsidR="005D1916" w:rsidRPr="0040473A" w:rsidRDefault="005D1916" w:rsidP="0040473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40473A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Amoxicilina 1000 mg</w:t>
                      </w:r>
                    </w:p>
                    <w:p w14:paraId="23942281" w14:textId="77777777" w:rsidR="005D1916" w:rsidRPr="0040473A" w:rsidRDefault="005D1916" w:rsidP="0040473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40473A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Claritromicina</w:t>
                      </w:r>
                      <w:proofErr w:type="spellEnd"/>
                      <w:r w:rsidRPr="0040473A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 xml:space="preserve"> 500 mg</w:t>
                      </w:r>
                    </w:p>
                    <w:p w14:paraId="04FC7719" w14:textId="77777777" w:rsidR="005D1916" w:rsidRPr="0040473A" w:rsidRDefault="005D1916" w:rsidP="0040473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40473A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Subsalicilato</w:t>
                      </w:r>
                      <w:proofErr w:type="spellEnd"/>
                      <w:r w:rsidRPr="0040473A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 xml:space="preserve"> de bismuto 600 mg</w:t>
                      </w:r>
                    </w:p>
                    <w:p w14:paraId="6471B174" w14:textId="77777777" w:rsidR="005D1916" w:rsidRPr="0040473A" w:rsidRDefault="005D1916" w:rsidP="0040473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40473A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2 vezes ao dia por 7 dias.</w:t>
                      </w:r>
                    </w:p>
                    <w:p w14:paraId="464A5149" w14:textId="78B191E5" w:rsidR="005D1916" w:rsidRPr="00086CFC" w:rsidRDefault="005D1916" w:rsidP="0040473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F30DD3E" w14:textId="77777777" w:rsidR="000D4D21" w:rsidRDefault="000D4D21" w:rsidP="000D4D21">
      <w:pPr>
        <w:pStyle w:val="Corpo"/>
      </w:pPr>
    </w:p>
    <w:p w14:paraId="10A490E2" w14:textId="77777777" w:rsidR="000D4D21" w:rsidRDefault="000D4D21" w:rsidP="000D4D21">
      <w:pPr>
        <w:pStyle w:val="Corpo"/>
      </w:pPr>
    </w:p>
    <w:p w14:paraId="1456DD3C" w14:textId="77777777" w:rsidR="000D4D21" w:rsidRDefault="000D4D21" w:rsidP="000D4D21">
      <w:pPr>
        <w:pStyle w:val="Corpo"/>
      </w:pPr>
    </w:p>
    <w:p w14:paraId="637203F0" w14:textId="77777777" w:rsidR="000D4D21" w:rsidRPr="0064783D" w:rsidRDefault="000D4D21" w:rsidP="000D4D21">
      <w:pPr>
        <w:pStyle w:val="Corpo"/>
        <w:rPr>
          <w:sz w:val="20"/>
          <w:szCs w:val="23"/>
        </w:rPr>
      </w:pPr>
    </w:p>
    <w:p w14:paraId="280DF06C" w14:textId="73CF243E" w:rsidR="000D4D21" w:rsidRDefault="000D4D21" w:rsidP="000D4D21">
      <w:pPr>
        <w:pStyle w:val="Corpo"/>
        <w:spacing w:before="120" w:after="0"/>
        <w:ind w:left="405"/>
        <w:rPr>
          <w:sz w:val="20"/>
          <w:szCs w:val="23"/>
        </w:rPr>
      </w:pPr>
    </w:p>
    <w:p w14:paraId="6CAE629F" w14:textId="790A5097" w:rsidR="0040473A" w:rsidRDefault="0040473A" w:rsidP="000D4D21">
      <w:pPr>
        <w:pStyle w:val="Corpo"/>
        <w:spacing w:before="120" w:after="0"/>
        <w:ind w:left="405"/>
        <w:rPr>
          <w:sz w:val="20"/>
          <w:szCs w:val="23"/>
        </w:rPr>
      </w:pPr>
    </w:p>
    <w:p w14:paraId="714DD3B3" w14:textId="77777777" w:rsidR="0040473A" w:rsidRPr="00423361" w:rsidRDefault="0040473A" w:rsidP="0040473A">
      <w:pPr>
        <w:pStyle w:val="Corpo"/>
        <w:spacing w:before="120" w:after="0"/>
        <w:rPr>
          <w:sz w:val="20"/>
          <w:szCs w:val="23"/>
        </w:rPr>
      </w:pPr>
    </w:p>
    <w:p w14:paraId="39CD17BB" w14:textId="77777777" w:rsidR="000D4D21" w:rsidRPr="00C72C0B" w:rsidRDefault="000D4D21" w:rsidP="000D4D21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0C143921" w14:textId="77777777" w:rsidR="000D4D21" w:rsidRPr="00714E9A" w:rsidRDefault="000D4D21" w:rsidP="000D4D21">
      <w:pPr>
        <w:pStyle w:val="Corpo"/>
        <w:rPr>
          <w:sz w:val="16"/>
          <w:szCs w:val="16"/>
        </w:rPr>
      </w:pPr>
    </w:p>
    <w:p w14:paraId="430D1C41" w14:textId="6F2F71AB" w:rsidR="0040473A" w:rsidRPr="0040473A" w:rsidRDefault="0040473A" w:rsidP="0040473A">
      <w:pPr>
        <w:pStyle w:val="PargrafodaLista"/>
        <w:numPr>
          <w:ilvl w:val="0"/>
          <w:numId w:val="1"/>
        </w:numPr>
        <w:jc w:val="both"/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  <w:r w:rsidRPr="0040473A">
        <w:rPr>
          <w:rFonts w:ascii="Swis721 Th BT" w:eastAsia="MS Mincho" w:hAnsi="Swis721 Th BT"/>
          <w:color w:val="404040" w:themeColor="text1" w:themeTint="BF"/>
          <w:sz w:val="23"/>
          <w:szCs w:val="23"/>
        </w:rPr>
        <w:t xml:space="preserve">A taxa de erradicação no grupo tratado por 14 dias foi superior quando comparado com o grupo 7 dias (90,6% </w:t>
      </w:r>
      <w:r w:rsidRPr="0040473A">
        <w:rPr>
          <w:rFonts w:ascii="Swis721 Th BT" w:eastAsia="MS Mincho" w:hAnsi="Swis721 Th BT"/>
          <w:i/>
          <w:color w:val="404040" w:themeColor="text1" w:themeTint="BF"/>
          <w:sz w:val="23"/>
          <w:szCs w:val="23"/>
        </w:rPr>
        <w:t>vs</w:t>
      </w:r>
      <w:r w:rsidRPr="0040473A">
        <w:rPr>
          <w:rFonts w:ascii="Swis721 Th BT" w:eastAsia="MS Mincho" w:hAnsi="Swis721 Th BT"/>
          <w:color w:val="404040" w:themeColor="text1" w:themeTint="BF"/>
          <w:sz w:val="23"/>
          <w:szCs w:val="23"/>
        </w:rPr>
        <w:t>. 87,5%), mas estas diferenças não foram estatisticamente significativas (p=0,689);</w:t>
      </w:r>
    </w:p>
    <w:p w14:paraId="6901CB2B" w14:textId="2DD3E6CC" w:rsidR="0040473A" w:rsidRPr="0040473A" w:rsidRDefault="0040473A" w:rsidP="0040473A">
      <w:pPr>
        <w:pStyle w:val="PargrafodaLista"/>
        <w:numPr>
          <w:ilvl w:val="0"/>
          <w:numId w:val="1"/>
        </w:numPr>
        <w:jc w:val="both"/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  <w:r w:rsidRPr="0040473A">
        <w:rPr>
          <w:rFonts w:ascii="Swis721 Th BT" w:eastAsia="MS Mincho" w:hAnsi="Swis721 Th BT"/>
          <w:color w:val="404040" w:themeColor="text1" w:themeTint="BF"/>
          <w:sz w:val="23"/>
          <w:szCs w:val="23"/>
        </w:rPr>
        <w:t xml:space="preserve"> Em regiões em que há um alto grau de resistência a </w:t>
      </w:r>
      <w:proofErr w:type="spellStart"/>
      <w:r w:rsidRPr="0040473A">
        <w:rPr>
          <w:rFonts w:ascii="Swis721 Th BT" w:eastAsia="MS Mincho" w:hAnsi="Swis721 Th BT"/>
          <w:color w:val="404040" w:themeColor="text1" w:themeTint="BF"/>
          <w:sz w:val="23"/>
          <w:szCs w:val="23"/>
        </w:rPr>
        <w:t>claritromicina</w:t>
      </w:r>
      <w:proofErr w:type="spellEnd"/>
      <w:r w:rsidRPr="0040473A">
        <w:rPr>
          <w:rFonts w:ascii="Swis721 Th BT" w:eastAsia="MS Mincho" w:hAnsi="Swis721 Th BT"/>
          <w:color w:val="404040" w:themeColor="text1" w:themeTint="BF"/>
          <w:sz w:val="23"/>
          <w:szCs w:val="23"/>
        </w:rPr>
        <w:t xml:space="preserve">, a introdução do </w:t>
      </w:r>
      <w:proofErr w:type="spellStart"/>
      <w:r w:rsidRPr="0040473A">
        <w:rPr>
          <w:rFonts w:ascii="Swis721 Th BT" w:eastAsia="MS Mincho" w:hAnsi="Swis721 Th BT"/>
          <w:color w:val="404040" w:themeColor="text1" w:themeTint="BF"/>
          <w:sz w:val="23"/>
          <w:szCs w:val="23"/>
        </w:rPr>
        <w:t>subsalicilato</w:t>
      </w:r>
      <w:proofErr w:type="spellEnd"/>
      <w:r w:rsidRPr="0040473A">
        <w:rPr>
          <w:rFonts w:ascii="Swis721 Th BT" w:eastAsia="MS Mincho" w:hAnsi="Swis721 Th BT"/>
          <w:color w:val="404040" w:themeColor="text1" w:themeTint="BF"/>
          <w:sz w:val="23"/>
          <w:szCs w:val="23"/>
        </w:rPr>
        <w:t xml:space="preserve"> de bismuto pode contribuir para a taxa de erradicação do </w:t>
      </w:r>
      <w:r w:rsidRPr="0040473A">
        <w:rPr>
          <w:rFonts w:ascii="Swis721 Th BT" w:eastAsia="MS Mincho" w:hAnsi="Swis721 Th BT"/>
          <w:i/>
          <w:color w:val="404040" w:themeColor="text1" w:themeTint="BF"/>
          <w:sz w:val="23"/>
          <w:szCs w:val="23"/>
        </w:rPr>
        <w:t xml:space="preserve">H. </w:t>
      </w:r>
      <w:proofErr w:type="spellStart"/>
      <w:r w:rsidRPr="0040473A">
        <w:rPr>
          <w:rFonts w:ascii="Swis721 Th BT" w:eastAsia="MS Mincho" w:hAnsi="Swis721 Th BT"/>
          <w:i/>
          <w:color w:val="404040" w:themeColor="text1" w:themeTint="BF"/>
          <w:sz w:val="23"/>
          <w:szCs w:val="23"/>
        </w:rPr>
        <w:t>pylori</w:t>
      </w:r>
      <w:proofErr w:type="spellEnd"/>
      <w:r w:rsidRPr="0040473A">
        <w:rPr>
          <w:rFonts w:ascii="Swis721 Th BT" w:eastAsia="MS Mincho" w:hAnsi="Swis721 Th BT"/>
          <w:i/>
          <w:color w:val="404040" w:themeColor="text1" w:themeTint="BF"/>
          <w:sz w:val="23"/>
          <w:szCs w:val="23"/>
        </w:rPr>
        <w:t>;</w:t>
      </w:r>
    </w:p>
    <w:p w14:paraId="04DC1D7F" w14:textId="3E72E949" w:rsidR="0040473A" w:rsidRPr="0040473A" w:rsidRDefault="0040473A" w:rsidP="0040473A">
      <w:pPr>
        <w:pStyle w:val="PargrafodaLista"/>
        <w:numPr>
          <w:ilvl w:val="0"/>
          <w:numId w:val="1"/>
        </w:numPr>
        <w:jc w:val="both"/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  <w:r w:rsidRPr="0040473A">
        <w:rPr>
          <w:rFonts w:ascii="Swis721 Th BT" w:eastAsia="MS Mincho" w:hAnsi="Swis721 Th BT"/>
          <w:color w:val="404040" w:themeColor="text1" w:themeTint="BF"/>
          <w:sz w:val="23"/>
          <w:szCs w:val="23"/>
        </w:rPr>
        <w:t>Os efeitos adversos associados à terapia foram leves e moderados.</w:t>
      </w:r>
    </w:p>
    <w:p w14:paraId="344462FC" w14:textId="4D34CD6A" w:rsidR="0040473A" w:rsidRDefault="0040473A" w:rsidP="0040473A">
      <w:pPr>
        <w:pStyle w:val="Titulo"/>
        <w:ind w:left="360"/>
        <w:rPr>
          <w:rFonts w:cstheme="minorHAnsi"/>
          <w:b/>
          <w:bCs/>
          <w:color w:val="auto"/>
          <w:sz w:val="24"/>
        </w:rPr>
      </w:pPr>
      <w:r w:rsidRPr="0040473A">
        <w:rPr>
          <w:rFonts w:cstheme="minorHAnsi"/>
          <w:b/>
          <w:bCs/>
          <w:color w:val="auto"/>
          <w:sz w:val="24"/>
        </w:rPr>
        <w:t>Incidência de efeitos adversos em cada grupo</w:t>
      </w:r>
    </w:p>
    <w:p w14:paraId="7DB940BC" w14:textId="77777777" w:rsidR="0040473A" w:rsidRPr="0040473A" w:rsidRDefault="0040473A" w:rsidP="0040473A">
      <w:pPr>
        <w:pStyle w:val="Titulo"/>
        <w:ind w:left="360"/>
        <w:rPr>
          <w:rFonts w:cstheme="minorHAnsi"/>
          <w:b/>
          <w:bCs/>
          <w:color w:val="auto"/>
          <w:sz w:val="24"/>
        </w:rPr>
      </w:pPr>
    </w:p>
    <w:tbl>
      <w:tblPr>
        <w:tblStyle w:val="Tabelacomgrade"/>
        <w:tblW w:w="0" w:type="auto"/>
        <w:tblInd w:w="-5" w:type="dxa"/>
        <w:tblLook w:val="04A0" w:firstRow="1" w:lastRow="0" w:firstColumn="1" w:lastColumn="0" w:noHBand="0" w:noVBand="1"/>
      </w:tblPr>
      <w:tblGrid>
        <w:gridCol w:w="2847"/>
        <w:gridCol w:w="2823"/>
        <w:gridCol w:w="2824"/>
      </w:tblGrid>
      <w:tr w:rsidR="0040473A" w14:paraId="52FFEBAF" w14:textId="77777777" w:rsidTr="0040473A">
        <w:tc>
          <w:tcPr>
            <w:tcW w:w="2847" w:type="dxa"/>
          </w:tcPr>
          <w:p w14:paraId="3E961AFD" w14:textId="77777777" w:rsidR="0040473A" w:rsidRPr="0045080D" w:rsidRDefault="0040473A" w:rsidP="00E9440A">
            <w:pPr>
              <w:pStyle w:val="Titulo"/>
              <w:jc w:val="center"/>
              <w:rPr>
                <w:rFonts w:asciiTheme="minorHAnsi" w:hAnsiTheme="minorHAnsi" w:cstheme="minorHAnsi"/>
                <w:color w:val="auto"/>
                <w:sz w:val="24"/>
              </w:rPr>
            </w:pPr>
            <w:r w:rsidRPr="0045080D">
              <w:rPr>
                <w:rFonts w:asciiTheme="minorHAnsi" w:hAnsiTheme="minorHAnsi" w:cstheme="minorHAnsi"/>
                <w:color w:val="auto"/>
                <w:sz w:val="24"/>
              </w:rPr>
              <w:t>Efeitos adversos</w:t>
            </w:r>
          </w:p>
        </w:tc>
        <w:tc>
          <w:tcPr>
            <w:tcW w:w="2823" w:type="dxa"/>
          </w:tcPr>
          <w:p w14:paraId="1F9633A7" w14:textId="77777777" w:rsidR="0040473A" w:rsidRPr="0045080D" w:rsidRDefault="0040473A" w:rsidP="00E9440A">
            <w:pPr>
              <w:pStyle w:val="Titulo"/>
              <w:jc w:val="center"/>
              <w:rPr>
                <w:rFonts w:asciiTheme="minorHAnsi" w:hAnsiTheme="minorHAnsi" w:cstheme="minorHAnsi"/>
                <w:color w:val="auto"/>
                <w:sz w:val="24"/>
              </w:rPr>
            </w:pPr>
            <w:r w:rsidRPr="0045080D">
              <w:rPr>
                <w:rFonts w:asciiTheme="minorHAnsi" w:hAnsiTheme="minorHAnsi" w:cstheme="minorHAnsi"/>
                <w:color w:val="auto"/>
                <w:sz w:val="24"/>
              </w:rPr>
              <w:t>Grupo 1</w:t>
            </w:r>
          </w:p>
        </w:tc>
        <w:tc>
          <w:tcPr>
            <w:tcW w:w="2824" w:type="dxa"/>
          </w:tcPr>
          <w:p w14:paraId="60485C0B" w14:textId="77777777" w:rsidR="0040473A" w:rsidRPr="0045080D" w:rsidRDefault="0040473A" w:rsidP="00E9440A">
            <w:pPr>
              <w:pStyle w:val="Titulo"/>
              <w:jc w:val="center"/>
              <w:rPr>
                <w:rFonts w:asciiTheme="minorHAnsi" w:hAnsiTheme="minorHAnsi" w:cstheme="minorHAnsi"/>
                <w:color w:val="auto"/>
                <w:sz w:val="24"/>
              </w:rPr>
            </w:pPr>
            <w:r w:rsidRPr="0045080D">
              <w:rPr>
                <w:rFonts w:asciiTheme="minorHAnsi" w:hAnsiTheme="minorHAnsi" w:cstheme="minorHAnsi"/>
                <w:color w:val="auto"/>
                <w:sz w:val="24"/>
              </w:rPr>
              <w:t>Grupo 2</w:t>
            </w:r>
          </w:p>
        </w:tc>
      </w:tr>
      <w:tr w:rsidR="0040473A" w14:paraId="43A543AC" w14:textId="77777777" w:rsidTr="0040473A">
        <w:tc>
          <w:tcPr>
            <w:tcW w:w="2847" w:type="dxa"/>
          </w:tcPr>
          <w:p w14:paraId="3F0182AC" w14:textId="77777777" w:rsidR="0040473A" w:rsidRDefault="0040473A" w:rsidP="00E9440A">
            <w:pPr>
              <w:pStyle w:val="Titulo"/>
              <w:jc w:val="center"/>
              <w:rPr>
                <w:rFonts w:asciiTheme="minorHAnsi" w:hAnsiTheme="minorHAnsi" w:cstheme="minorHAnsi"/>
                <w:b/>
                <w:color w:val="auto"/>
                <w:sz w:val="24"/>
              </w:rPr>
            </w:pPr>
            <w:r>
              <w:rPr>
                <w:rFonts w:asciiTheme="minorHAnsi" w:hAnsiTheme="minorHAnsi" w:cstheme="minorHAnsi"/>
                <w:color w:val="auto"/>
                <w:sz w:val="24"/>
              </w:rPr>
              <w:t>Náusea/vômito</w:t>
            </w:r>
          </w:p>
        </w:tc>
        <w:tc>
          <w:tcPr>
            <w:tcW w:w="2823" w:type="dxa"/>
          </w:tcPr>
          <w:p w14:paraId="37FEE21E" w14:textId="77777777" w:rsidR="0040473A" w:rsidRDefault="0040473A" w:rsidP="00E9440A">
            <w:pPr>
              <w:pStyle w:val="Titulo"/>
              <w:jc w:val="center"/>
              <w:rPr>
                <w:rFonts w:asciiTheme="minorHAnsi" w:hAnsiTheme="minorHAnsi" w:cstheme="minorHAnsi"/>
                <w:b/>
                <w:color w:val="auto"/>
                <w:sz w:val="24"/>
              </w:rPr>
            </w:pPr>
            <w:r>
              <w:rPr>
                <w:rFonts w:asciiTheme="minorHAnsi" w:hAnsiTheme="minorHAnsi" w:cstheme="minorHAnsi"/>
                <w:color w:val="auto"/>
                <w:sz w:val="24"/>
              </w:rPr>
              <w:t>1</w:t>
            </w:r>
          </w:p>
        </w:tc>
        <w:tc>
          <w:tcPr>
            <w:tcW w:w="2824" w:type="dxa"/>
          </w:tcPr>
          <w:p w14:paraId="48356660" w14:textId="77777777" w:rsidR="0040473A" w:rsidRDefault="0040473A" w:rsidP="00E9440A">
            <w:pPr>
              <w:pStyle w:val="Titulo"/>
              <w:jc w:val="center"/>
              <w:rPr>
                <w:rFonts w:asciiTheme="minorHAnsi" w:hAnsiTheme="minorHAnsi" w:cstheme="minorHAnsi"/>
                <w:b/>
                <w:color w:val="auto"/>
                <w:sz w:val="24"/>
              </w:rPr>
            </w:pPr>
            <w:r>
              <w:rPr>
                <w:rFonts w:asciiTheme="minorHAnsi" w:hAnsiTheme="minorHAnsi" w:cstheme="minorHAnsi"/>
                <w:color w:val="auto"/>
                <w:sz w:val="24"/>
              </w:rPr>
              <w:t>2</w:t>
            </w:r>
          </w:p>
        </w:tc>
      </w:tr>
      <w:tr w:rsidR="0040473A" w14:paraId="46A6DA6A" w14:textId="77777777" w:rsidTr="0040473A">
        <w:tc>
          <w:tcPr>
            <w:tcW w:w="2847" w:type="dxa"/>
          </w:tcPr>
          <w:p w14:paraId="3621EC4F" w14:textId="77777777" w:rsidR="0040473A" w:rsidRDefault="0040473A" w:rsidP="00E9440A">
            <w:pPr>
              <w:pStyle w:val="Titulo"/>
              <w:jc w:val="center"/>
              <w:rPr>
                <w:rFonts w:asciiTheme="minorHAnsi" w:hAnsiTheme="minorHAnsi" w:cstheme="minorHAnsi"/>
                <w:b/>
                <w:color w:val="auto"/>
                <w:sz w:val="24"/>
              </w:rPr>
            </w:pPr>
            <w:r>
              <w:rPr>
                <w:rFonts w:asciiTheme="minorHAnsi" w:hAnsiTheme="minorHAnsi" w:cstheme="minorHAnsi"/>
                <w:color w:val="auto"/>
                <w:sz w:val="24"/>
              </w:rPr>
              <w:t>Alteração do paladar</w:t>
            </w:r>
          </w:p>
        </w:tc>
        <w:tc>
          <w:tcPr>
            <w:tcW w:w="2823" w:type="dxa"/>
          </w:tcPr>
          <w:p w14:paraId="4E736FD6" w14:textId="77777777" w:rsidR="0040473A" w:rsidRDefault="0040473A" w:rsidP="00E9440A">
            <w:pPr>
              <w:pStyle w:val="Titulo"/>
              <w:jc w:val="center"/>
              <w:rPr>
                <w:rFonts w:asciiTheme="minorHAnsi" w:hAnsiTheme="minorHAnsi" w:cstheme="minorHAnsi"/>
                <w:b/>
                <w:color w:val="auto"/>
                <w:sz w:val="24"/>
              </w:rPr>
            </w:pPr>
            <w:r>
              <w:rPr>
                <w:rFonts w:asciiTheme="minorHAnsi" w:hAnsiTheme="minorHAnsi" w:cstheme="minorHAnsi"/>
                <w:color w:val="auto"/>
                <w:sz w:val="24"/>
              </w:rPr>
              <w:t>2</w:t>
            </w:r>
          </w:p>
        </w:tc>
        <w:tc>
          <w:tcPr>
            <w:tcW w:w="2824" w:type="dxa"/>
          </w:tcPr>
          <w:p w14:paraId="3D96361D" w14:textId="77777777" w:rsidR="0040473A" w:rsidRDefault="0040473A" w:rsidP="00E9440A">
            <w:pPr>
              <w:pStyle w:val="Titulo"/>
              <w:jc w:val="center"/>
              <w:rPr>
                <w:rFonts w:asciiTheme="minorHAnsi" w:hAnsiTheme="minorHAnsi" w:cstheme="minorHAnsi"/>
                <w:b/>
                <w:color w:val="auto"/>
                <w:sz w:val="24"/>
              </w:rPr>
            </w:pPr>
            <w:r>
              <w:rPr>
                <w:rFonts w:asciiTheme="minorHAnsi" w:hAnsiTheme="minorHAnsi" w:cstheme="minorHAnsi"/>
                <w:color w:val="auto"/>
                <w:sz w:val="24"/>
              </w:rPr>
              <w:t>4</w:t>
            </w:r>
          </w:p>
        </w:tc>
      </w:tr>
      <w:tr w:rsidR="0040473A" w14:paraId="208BC885" w14:textId="77777777" w:rsidTr="0040473A">
        <w:tc>
          <w:tcPr>
            <w:tcW w:w="2847" w:type="dxa"/>
          </w:tcPr>
          <w:p w14:paraId="0A15F339" w14:textId="77777777" w:rsidR="0040473A" w:rsidRDefault="0040473A" w:rsidP="00E9440A">
            <w:pPr>
              <w:pStyle w:val="Titulo"/>
              <w:jc w:val="center"/>
              <w:rPr>
                <w:rFonts w:asciiTheme="minorHAnsi" w:hAnsiTheme="minorHAnsi" w:cstheme="minorHAnsi"/>
                <w:b/>
                <w:color w:val="auto"/>
                <w:sz w:val="24"/>
              </w:rPr>
            </w:pPr>
            <w:r>
              <w:rPr>
                <w:rFonts w:asciiTheme="minorHAnsi" w:hAnsiTheme="minorHAnsi" w:cstheme="minorHAnsi"/>
                <w:color w:val="auto"/>
                <w:sz w:val="24"/>
              </w:rPr>
              <w:t>Diarreia</w:t>
            </w:r>
          </w:p>
        </w:tc>
        <w:tc>
          <w:tcPr>
            <w:tcW w:w="2823" w:type="dxa"/>
          </w:tcPr>
          <w:p w14:paraId="0720759A" w14:textId="77777777" w:rsidR="0040473A" w:rsidRDefault="0040473A" w:rsidP="00E9440A">
            <w:pPr>
              <w:pStyle w:val="Titulo"/>
              <w:jc w:val="center"/>
              <w:rPr>
                <w:rFonts w:asciiTheme="minorHAnsi" w:hAnsiTheme="minorHAnsi" w:cstheme="minorHAnsi"/>
                <w:b/>
                <w:color w:val="auto"/>
                <w:sz w:val="24"/>
              </w:rPr>
            </w:pPr>
            <w:r>
              <w:rPr>
                <w:rFonts w:asciiTheme="minorHAnsi" w:hAnsiTheme="minorHAnsi" w:cstheme="minorHAnsi"/>
                <w:color w:val="auto"/>
                <w:sz w:val="24"/>
              </w:rPr>
              <w:t>2</w:t>
            </w:r>
          </w:p>
        </w:tc>
        <w:tc>
          <w:tcPr>
            <w:tcW w:w="2824" w:type="dxa"/>
          </w:tcPr>
          <w:p w14:paraId="034C48A6" w14:textId="77777777" w:rsidR="0040473A" w:rsidRDefault="0040473A" w:rsidP="00E9440A">
            <w:pPr>
              <w:pStyle w:val="Titulo"/>
              <w:jc w:val="center"/>
              <w:rPr>
                <w:rFonts w:asciiTheme="minorHAnsi" w:hAnsiTheme="minorHAnsi" w:cstheme="minorHAnsi"/>
                <w:b/>
                <w:color w:val="auto"/>
                <w:sz w:val="24"/>
              </w:rPr>
            </w:pPr>
            <w:r>
              <w:rPr>
                <w:rFonts w:asciiTheme="minorHAnsi" w:hAnsiTheme="minorHAnsi" w:cstheme="minorHAnsi"/>
                <w:color w:val="auto"/>
                <w:sz w:val="24"/>
              </w:rPr>
              <w:t>2</w:t>
            </w:r>
          </w:p>
        </w:tc>
      </w:tr>
    </w:tbl>
    <w:p w14:paraId="7D39C0CC" w14:textId="77777777" w:rsidR="000D4D21" w:rsidRDefault="000D4D21" w:rsidP="000D4D21">
      <w:pPr>
        <w:pStyle w:val="Ttulo1"/>
        <w:jc w:val="center"/>
      </w:pPr>
      <w:bookmarkStart w:id="29" w:name="_Toc62720104"/>
      <w:r>
        <w:lastRenderedPageBreak/>
        <w:t>Formulário</w:t>
      </w:r>
      <w:bookmarkEnd w:id="29"/>
    </w:p>
    <w:p w14:paraId="2BA65563" w14:textId="77777777" w:rsidR="000D4D21" w:rsidRDefault="000D4D21" w:rsidP="000D4D21">
      <w:pPr>
        <w:pStyle w:val="Corpo"/>
        <w:spacing w:after="120"/>
      </w:pPr>
    </w:p>
    <w:p w14:paraId="2726736F" w14:textId="77777777" w:rsidR="000D4D21" w:rsidRPr="00C30C20" w:rsidRDefault="000D4D21" w:rsidP="000D4D21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0D4D21" w:rsidRPr="009537E7" w14:paraId="3FE42F7A" w14:textId="77777777" w:rsidTr="000D4D2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09273335" w14:textId="7E54FBB8" w:rsidR="000D4D21" w:rsidRPr="00C87A84" w:rsidRDefault="0040473A" w:rsidP="000D4D21">
            <w:pPr>
              <w:pStyle w:val="Corpo"/>
              <w:spacing w:after="0"/>
              <w:jc w:val="center"/>
              <w:rPr>
                <w:b/>
                <w:color w:val="FFFFFF" w:themeColor="background1"/>
              </w:rPr>
            </w:pPr>
            <w:r>
              <w:rPr>
                <w:b/>
                <w:color w:val="FFFFFF" w:themeColor="background1"/>
              </w:rPr>
              <w:t>Terapia Quadrupla</w:t>
            </w:r>
          </w:p>
        </w:tc>
      </w:tr>
      <w:tr w:rsidR="000D4D21" w:rsidRPr="009537E7" w14:paraId="4589A03B" w14:textId="77777777" w:rsidTr="000D4D2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FFE3024" w14:textId="6F4D64DA" w:rsidR="000D4D21" w:rsidRPr="0040473A" w:rsidRDefault="0040473A" w:rsidP="000D4D21">
            <w:pPr>
              <w:pStyle w:val="Corpo"/>
              <w:rPr>
                <w:bCs/>
              </w:rPr>
            </w:pPr>
            <w:bookmarkStart w:id="30" w:name="_Hlk62658410"/>
            <w:proofErr w:type="spellStart"/>
            <w:r w:rsidRPr="0040473A">
              <w:rPr>
                <w:bCs/>
                <w:iCs/>
              </w:rPr>
              <w:t>Claritromicina</w:t>
            </w:r>
            <w:bookmarkEnd w:id="30"/>
            <w:proofErr w:type="spellEnd"/>
            <w:r w:rsidR="000D4D21" w:rsidRPr="0040473A">
              <w:rPr>
                <w:bCs/>
              </w:rPr>
              <w:t>.........................</w:t>
            </w:r>
            <w:r>
              <w:rPr>
                <w:bCs/>
              </w:rPr>
              <w:t>.</w:t>
            </w:r>
            <w:r w:rsidR="000D4D21" w:rsidRPr="0040473A">
              <w:rPr>
                <w:bCs/>
              </w:rPr>
              <w:t xml:space="preserve">....... </w:t>
            </w:r>
            <w:r>
              <w:rPr>
                <w:bCs/>
              </w:rPr>
              <w:t>500</w:t>
            </w:r>
            <w:r w:rsidR="000D4D21" w:rsidRPr="0040473A">
              <w:rPr>
                <w:bCs/>
              </w:rPr>
              <w:t xml:space="preserve"> mg</w:t>
            </w:r>
          </w:p>
        </w:tc>
      </w:tr>
      <w:tr w:rsidR="0040473A" w:rsidRPr="009537E7" w14:paraId="086DFB3F" w14:textId="77777777" w:rsidTr="000D4D2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04CB5AFB" w14:textId="098433A9" w:rsidR="0040473A" w:rsidRPr="000421E8" w:rsidRDefault="0040473A" w:rsidP="0040473A">
            <w:pPr>
              <w:pStyle w:val="Corpo"/>
              <w:rPr>
                <w:bCs/>
                <w:i/>
              </w:rPr>
            </w:pPr>
            <w:bookmarkStart w:id="31" w:name="_Hlk62658413"/>
            <w:r w:rsidRPr="0040473A">
              <w:rPr>
                <w:bCs/>
                <w:iCs/>
              </w:rPr>
              <w:t>Amoxicilina</w:t>
            </w:r>
            <w:bookmarkEnd w:id="31"/>
            <w:r w:rsidRPr="0040473A">
              <w:rPr>
                <w:bCs/>
              </w:rPr>
              <w:t>..........................</w:t>
            </w:r>
            <w:r>
              <w:rPr>
                <w:bCs/>
              </w:rPr>
              <w:t>........</w:t>
            </w:r>
            <w:r w:rsidRPr="0040473A">
              <w:rPr>
                <w:bCs/>
              </w:rPr>
              <w:t xml:space="preserve">.......... </w:t>
            </w:r>
            <w:r>
              <w:rPr>
                <w:bCs/>
              </w:rPr>
              <w:t>1</w:t>
            </w:r>
            <w:r w:rsidRPr="0040473A">
              <w:rPr>
                <w:bCs/>
              </w:rPr>
              <w:t xml:space="preserve"> g</w:t>
            </w:r>
          </w:p>
        </w:tc>
      </w:tr>
      <w:tr w:rsidR="0040473A" w:rsidRPr="009537E7" w14:paraId="33125427" w14:textId="77777777" w:rsidTr="000D4D2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3CE0E96" w14:textId="049D3501" w:rsidR="0040473A" w:rsidRPr="000421E8" w:rsidRDefault="0040473A" w:rsidP="0040473A">
            <w:pPr>
              <w:pStyle w:val="Corpo"/>
              <w:rPr>
                <w:bCs/>
                <w:i/>
              </w:rPr>
            </w:pPr>
            <w:bookmarkStart w:id="32" w:name="_Hlk62658416"/>
            <w:proofErr w:type="spellStart"/>
            <w:r w:rsidRPr="0040473A">
              <w:rPr>
                <w:bCs/>
                <w:iCs/>
              </w:rPr>
              <w:t>Lansoprazol</w:t>
            </w:r>
            <w:bookmarkEnd w:id="32"/>
            <w:proofErr w:type="spellEnd"/>
            <w:r w:rsidRPr="0040473A">
              <w:rPr>
                <w:bCs/>
              </w:rPr>
              <w:t>.........................</w:t>
            </w:r>
            <w:r>
              <w:rPr>
                <w:bCs/>
              </w:rPr>
              <w:t>.</w:t>
            </w:r>
            <w:r w:rsidRPr="0040473A">
              <w:rPr>
                <w:bCs/>
              </w:rPr>
              <w:t xml:space="preserve">........... </w:t>
            </w:r>
            <w:r>
              <w:rPr>
                <w:bCs/>
              </w:rPr>
              <w:t>30</w:t>
            </w:r>
            <w:r w:rsidRPr="0040473A">
              <w:rPr>
                <w:bCs/>
              </w:rPr>
              <w:t xml:space="preserve"> mg</w:t>
            </w:r>
          </w:p>
        </w:tc>
      </w:tr>
      <w:tr w:rsidR="0040473A" w:rsidRPr="009537E7" w14:paraId="16292CE7" w14:textId="77777777" w:rsidTr="000D4D2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CD80448" w14:textId="596B9D27" w:rsidR="0040473A" w:rsidRPr="000421E8" w:rsidRDefault="0040473A" w:rsidP="0040473A">
            <w:pPr>
              <w:pStyle w:val="Corpo"/>
              <w:rPr>
                <w:bCs/>
                <w:i/>
              </w:rPr>
            </w:pPr>
            <w:bookmarkStart w:id="33" w:name="_Hlk62658420"/>
            <w:proofErr w:type="spellStart"/>
            <w:r w:rsidRPr="0040473A">
              <w:rPr>
                <w:bCs/>
                <w:iCs/>
              </w:rPr>
              <w:t>Subsalicilato</w:t>
            </w:r>
            <w:proofErr w:type="spellEnd"/>
            <w:r w:rsidRPr="0040473A">
              <w:rPr>
                <w:bCs/>
                <w:iCs/>
              </w:rPr>
              <w:t xml:space="preserve"> de bismuto</w:t>
            </w:r>
            <w:bookmarkEnd w:id="33"/>
            <w:r w:rsidRPr="0040473A">
              <w:rPr>
                <w:bCs/>
              </w:rPr>
              <w:t xml:space="preserve">................ </w:t>
            </w:r>
            <w:r>
              <w:rPr>
                <w:bCs/>
              </w:rPr>
              <w:t>600</w:t>
            </w:r>
            <w:r w:rsidRPr="0040473A">
              <w:rPr>
                <w:bCs/>
              </w:rPr>
              <w:t xml:space="preserve"> mg</w:t>
            </w:r>
          </w:p>
        </w:tc>
      </w:tr>
      <w:tr w:rsidR="000D4D21" w:rsidRPr="009537E7" w14:paraId="3F7E4FD1" w14:textId="77777777" w:rsidTr="000D4D21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BD4D864" w14:textId="77777777" w:rsidR="000D4D21" w:rsidRPr="003A6682" w:rsidRDefault="000D4D21" w:rsidP="000D4D21">
            <w:pPr>
              <w:pStyle w:val="Corpo"/>
            </w:pPr>
            <w:r>
              <w:t>Excipiente qsp............................1 cápsula</w:t>
            </w:r>
          </w:p>
        </w:tc>
      </w:tr>
    </w:tbl>
    <w:p w14:paraId="4924B1F3" w14:textId="77777777" w:rsidR="0040473A" w:rsidRPr="0040473A" w:rsidRDefault="0040473A" w:rsidP="0040473A">
      <w:pPr>
        <w:pStyle w:val="Corpo"/>
        <w:rPr>
          <w:sz w:val="16"/>
          <w:szCs w:val="16"/>
        </w:rPr>
      </w:pPr>
      <w:r w:rsidRPr="0040473A">
        <w:rPr>
          <w:sz w:val="16"/>
          <w:szCs w:val="16"/>
        </w:rPr>
        <w:t>Administrar 1 cápsula 2 vezes ao dia ou conforme orientação médica.</w:t>
      </w:r>
    </w:p>
    <w:p w14:paraId="7AB63EF9" w14:textId="27C8633C" w:rsidR="000D4D21" w:rsidRDefault="000D4D21" w:rsidP="000D4D21">
      <w:pPr>
        <w:pStyle w:val="Corpo"/>
        <w:jc w:val="center"/>
        <w:rPr>
          <w:b/>
          <w:i/>
        </w:rPr>
      </w:pPr>
    </w:p>
    <w:p w14:paraId="4D93BA08" w14:textId="37549874" w:rsidR="0040473A" w:rsidRDefault="0040473A" w:rsidP="000D4D21">
      <w:pPr>
        <w:pStyle w:val="Corpo"/>
        <w:jc w:val="center"/>
        <w:rPr>
          <w:b/>
          <w:i/>
        </w:rPr>
      </w:pPr>
    </w:p>
    <w:p w14:paraId="436961EC" w14:textId="3CDE7506" w:rsidR="0040473A" w:rsidRDefault="0040473A" w:rsidP="000D4D21">
      <w:pPr>
        <w:pStyle w:val="Corpo"/>
        <w:jc w:val="center"/>
        <w:rPr>
          <w:b/>
          <w:i/>
        </w:rPr>
      </w:pPr>
    </w:p>
    <w:p w14:paraId="3D3C3C4C" w14:textId="4AE216A3" w:rsidR="0040473A" w:rsidRDefault="0040473A" w:rsidP="000D4D21">
      <w:pPr>
        <w:pStyle w:val="Corpo"/>
        <w:jc w:val="center"/>
        <w:rPr>
          <w:b/>
          <w:i/>
        </w:rPr>
      </w:pPr>
    </w:p>
    <w:p w14:paraId="5E8B3BB0" w14:textId="1E7DABED" w:rsidR="0040473A" w:rsidRDefault="0040473A" w:rsidP="000D4D21">
      <w:pPr>
        <w:pStyle w:val="Corpo"/>
        <w:jc w:val="center"/>
        <w:rPr>
          <w:b/>
          <w:i/>
        </w:rPr>
      </w:pPr>
    </w:p>
    <w:p w14:paraId="56396688" w14:textId="731F5B86" w:rsidR="0040473A" w:rsidRDefault="0040473A" w:rsidP="000D4D21">
      <w:pPr>
        <w:pStyle w:val="Corpo"/>
        <w:jc w:val="center"/>
        <w:rPr>
          <w:b/>
          <w:i/>
        </w:rPr>
      </w:pPr>
    </w:p>
    <w:p w14:paraId="15072802" w14:textId="4E967FCF" w:rsidR="0040473A" w:rsidRDefault="0040473A" w:rsidP="000D4D21">
      <w:pPr>
        <w:pStyle w:val="Corpo"/>
        <w:jc w:val="center"/>
        <w:rPr>
          <w:b/>
          <w:i/>
        </w:rPr>
      </w:pPr>
    </w:p>
    <w:p w14:paraId="7EB2130B" w14:textId="10918DF3" w:rsidR="0040473A" w:rsidRDefault="0040473A" w:rsidP="000D4D21">
      <w:pPr>
        <w:pStyle w:val="Corpo"/>
        <w:jc w:val="center"/>
        <w:rPr>
          <w:b/>
          <w:i/>
        </w:rPr>
      </w:pPr>
    </w:p>
    <w:p w14:paraId="3AFF6DFB" w14:textId="742B13B1" w:rsidR="0040473A" w:rsidRDefault="0040473A" w:rsidP="000D4D21">
      <w:pPr>
        <w:pStyle w:val="Corpo"/>
        <w:jc w:val="center"/>
        <w:rPr>
          <w:b/>
          <w:i/>
        </w:rPr>
      </w:pPr>
    </w:p>
    <w:p w14:paraId="339F6184" w14:textId="046CD44E" w:rsidR="0040473A" w:rsidRDefault="0040473A" w:rsidP="000D4D21">
      <w:pPr>
        <w:pStyle w:val="Corpo"/>
        <w:jc w:val="center"/>
        <w:rPr>
          <w:b/>
          <w:i/>
        </w:rPr>
      </w:pPr>
    </w:p>
    <w:p w14:paraId="5E197586" w14:textId="11BE7092" w:rsidR="0040473A" w:rsidRDefault="0040473A" w:rsidP="000D4D21">
      <w:pPr>
        <w:pStyle w:val="Corpo"/>
        <w:jc w:val="center"/>
        <w:rPr>
          <w:b/>
          <w:i/>
        </w:rPr>
      </w:pPr>
    </w:p>
    <w:p w14:paraId="51F1512D" w14:textId="31C417C5" w:rsidR="0040473A" w:rsidRDefault="0040473A" w:rsidP="000D4D21">
      <w:pPr>
        <w:pStyle w:val="Corpo"/>
        <w:jc w:val="center"/>
        <w:rPr>
          <w:b/>
          <w:i/>
        </w:rPr>
      </w:pPr>
    </w:p>
    <w:p w14:paraId="4AD0B409" w14:textId="4397A472" w:rsidR="0040473A" w:rsidRDefault="0040473A" w:rsidP="000D4D21">
      <w:pPr>
        <w:pStyle w:val="Corpo"/>
        <w:jc w:val="center"/>
        <w:rPr>
          <w:b/>
          <w:i/>
        </w:rPr>
      </w:pPr>
    </w:p>
    <w:p w14:paraId="2B8C87D3" w14:textId="49437E65" w:rsidR="0040473A" w:rsidRDefault="0040473A" w:rsidP="000D4D21">
      <w:pPr>
        <w:pStyle w:val="Corpo"/>
        <w:jc w:val="center"/>
        <w:rPr>
          <w:b/>
          <w:i/>
        </w:rPr>
      </w:pPr>
    </w:p>
    <w:p w14:paraId="3D54D33D" w14:textId="7A38B03C" w:rsidR="0040473A" w:rsidRDefault="0040473A" w:rsidP="000D4D21">
      <w:pPr>
        <w:pStyle w:val="Corpo"/>
        <w:jc w:val="center"/>
        <w:rPr>
          <w:b/>
          <w:i/>
        </w:rPr>
      </w:pPr>
    </w:p>
    <w:p w14:paraId="6BCDEF45" w14:textId="56612579" w:rsidR="0040473A" w:rsidRDefault="0040473A" w:rsidP="000D4D21">
      <w:pPr>
        <w:pStyle w:val="Corpo"/>
        <w:jc w:val="center"/>
        <w:rPr>
          <w:b/>
          <w:i/>
        </w:rPr>
      </w:pPr>
    </w:p>
    <w:p w14:paraId="67E77317" w14:textId="353714EB" w:rsidR="0040473A" w:rsidRDefault="0040473A" w:rsidP="000D4D21">
      <w:pPr>
        <w:pStyle w:val="Corpo"/>
        <w:jc w:val="center"/>
        <w:rPr>
          <w:b/>
          <w:i/>
        </w:rPr>
      </w:pPr>
    </w:p>
    <w:p w14:paraId="1D2A53DD" w14:textId="7BE00C9D" w:rsidR="0040473A" w:rsidRDefault="0040473A" w:rsidP="000D4D21">
      <w:pPr>
        <w:pStyle w:val="Corpo"/>
        <w:jc w:val="center"/>
        <w:rPr>
          <w:b/>
          <w:i/>
        </w:rPr>
      </w:pPr>
    </w:p>
    <w:p w14:paraId="5D50E03D" w14:textId="02B77216" w:rsidR="0040473A" w:rsidRDefault="0040473A" w:rsidP="000D4D21">
      <w:pPr>
        <w:pStyle w:val="Corpo"/>
        <w:jc w:val="center"/>
        <w:rPr>
          <w:b/>
          <w:i/>
        </w:rPr>
      </w:pPr>
    </w:p>
    <w:p w14:paraId="52A05503" w14:textId="6BEA3592" w:rsidR="0040473A" w:rsidRDefault="0040473A" w:rsidP="000D4D21">
      <w:pPr>
        <w:pStyle w:val="Corpo"/>
        <w:jc w:val="center"/>
        <w:rPr>
          <w:b/>
          <w:i/>
        </w:rPr>
      </w:pPr>
    </w:p>
    <w:p w14:paraId="13161EF3" w14:textId="52ADFBF6" w:rsidR="0040473A" w:rsidRDefault="0040473A" w:rsidP="000D4D21">
      <w:pPr>
        <w:pStyle w:val="Corpo"/>
        <w:jc w:val="center"/>
        <w:rPr>
          <w:b/>
          <w:i/>
        </w:rPr>
      </w:pPr>
    </w:p>
    <w:p w14:paraId="77A7E23B" w14:textId="7E9EF7C7" w:rsidR="0040473A" w:rsidRDefault="0040473A" w:rsidP="000D4D21">
      <w:pPr>
        <w:pStyle w:val="Corpo"/>
        <w:jc w:val="center"/>
        <w:rPr>
          <w:b/>
          <w:i/>
        </w:rPr>
      </w:pPr>
    </w:p>
    <w:p w14:paraId="3394815C" w14:textId="77777777" w:rsidR="0040473A" w:rsidRDefault="0040473A" w:rsidP="000D4D21">
      <w:pPr>
        <w:pStyle w:val="Corpo"/>
        <w:jc w:val="center"/>
        <w:rPr>
          <w:b/>
          <w:i/>
        </w:rPr>
      </w:pPr>
    </w:p>
    <w:p w14:paraId="3199306E" w14:textId="2214FCAD" w:rsidR="000D4D21" w:rsidRDefault="000D4D21" w:rsidP="00B70169">
      <w:pPr>
        <w:pStyle w:val="Corpo"/>
        <w:spacing w:line="276" w:lineRule="auto"/>
        <w:rPr>
          <w:b/>
        </w:rPr>
      </w:pPr>
    </w:p>
    <w:p w14:paraId="1A2E4FC4" w14:textId="7DB6E0A6" w:rsidR="0040473A" w:rsidRDefault="0040473A" w:rsidP="00B70169">
      <w:pPr>
        <w:pStyle w:val="Corpo"/>
        <w:spacing w:line="276" w:lineRule="auto"/>
        <w:rPr>
          <w:b/>
        </w:rPr>
      </w:pPr>
    </w:p>
    <w:p w14:paraId="6BD54753" w14:textId="57934451" w:rsidR="0040473A" w:rsidRDefault="0040473A" w:rsidP="00B70169">
      <w:pPr>
        <w:pStyle w:val="Corpo"/>
        <w:spacing w:line="276" w:lineRule="auto"/>
        <w:rPr>
          <w:b/>
        </w:rPr>
      </w:pPr>
    </w:p>
    <w:p w14:paraId="3A38B1B2" w14:textId="25F431C6" w:rsidR="0040473A" w:rsidRPr="0040473A" w:rsidRDefault="0040473A" w:rsidP="00D32086">
      <w:pPr>
        <w:pStyle w:val="Ttulo1"/>
        <w:jc w:val="center"/>
      </w:pPr>
      <w:bookmarkStart w:id="34" w:name="_Toc62720105"/>
      <w:r>
        <w:lastRenderedPageBreak/>
        <w:t>Curcumina + Tratamento Padrão</w:t>
      </w:r>
      <w:bookmarkEnd w:id="34"/>
    </w:p>
    <w:p w14:paraId="7B168177" w14:textId="77777777" w:rsidR="0040473A" w:rsidRPr="0040473A" w:rsidRDefault="0040473A" w:rsidP="0040473A">
      <w:pPr>
        <w:pStyle w:val="Subtitulocorpo"/>
      </w:pPr>
      <w:r w:rsidRPr="0040473A">
        <w:t xml:space="preserve">Benefícios da Adição de Curcumina ao Tratamento Padrão </w:t>
      </w:r>
      <w:proofErr w:type="spellStart"/>
      <w:r w:rsidRPr="0040473A">
        <w:t>Anti-</w:t>
      </w:r>
      <w:r w:rsidRPr="0040473A">
        <w:rPr>
          <w:i/>
        </w:rPr>
        <w:t>H</w:t>
      </w:r>
      <w:proofErr w:type="spellEnd"/>
      <w:r w:rsidRPr="0040473A">
        <w:rPr>
          <w:i/>
        </w:rPr>
        <w:t xml:space="preserve">. </w:t>
      </w:r>
      <w:proofErr w:type="spellStart"/>
      <w:r w:rsidRPr="0040473A">
        <w:rPr>
          <w:i/>
        </w:rPr>
        <w:t>pylori</w:t>
      </w:r>
      <w:proofErr w:type="spellEnd"/>
    </w:p>
    <w:p w14:paraId="76C94AF2" w14:textId="77777777" w:rsidR="0040473A" w:rsidRDefault="0040473A" w:rsidP="0040473A">
      <w:pPr>
        <w:pStyle w:val="Subtitulocorpo"/>
        <w:jc w:val="both"/>
        <w:rPr>
          <w:b w:val="0"/>
          <w:bCs/>
          <w:color w:val="404040" w:themeColor="text1" w:themeTint="BF"/>
          <w:sz w:val="24"/>
          <w:szCs w:val="24"/>
        </w:rPr>
      </w:pPr>
    </w:p>
    <w:p w14:paraId="43DBD26A" w14:textId="77777777" w:rsidR="0040473A" w:rsidRPr="0040473A" w:rsidRDefault="0040473A" w:rsidP="0040473A">
      <w:pPr>
        <w:pStyle w:val="Subtitulocorpo"/>
        <w:jc w:val="both"/>
        <w:rPr>
          <w:b w:val="0"/>
          <w:bCs/>
          <w:color w:val="404040" w:themeColor="text1" w:themeTint="BF"/>
          <w:sz w:val="24"/>
          <w:szCs w:val="24"/>
        </w:rPr>
      </w:pPr>
      <w:proofErr w:type="spellStart"/>
      <w:r w:rsidRPr="0040473A">
        <w:rPr>
          <w:b w:val="0"/>
          <w:bCs/>
          <w:color w:val="404040" w:themeColor="text1" w:themeTint="BF"/>
          <w:sz w:val="24"/>
          <w:szCs w:val="24"/>
        </w:rPr>
        <w:t>Khonche</w:t>
      </w:r>
      <w:proofErr w:type="spellEnd"/>
      <w:r w:rsidRPr="0040473A">
        <w:rPr>
          <w:b w:val="0"/>
          <w:bCs/>
          <w:color w:val="404040" w:themeColor="text1" w:themeTint="BF"/>
          <w:sz w:val="24"/>
          <w:szCs w:val="24"/>
        </w:rPr>
        <w:t xml:space="preserve"> </w:t>
      </w:r>
      <w:r w:rsidRPr="0040473A">
        <w:rPr>
          <w:b w:val="0"/>
          <w:bCs/>
          <w:i/>
          <w:color w:val="404040" w:themeColor="text1" w:themeTint="BF"/>
          <w:sz w:val="24"/>
          <w:szCs w:val="24"/>
        </w:rPr>
        <w:t>et al.</w:t>
      </w:r>
      <w:r w:rsidRPr="0040473A">
        <w:rPr>
          <w:b w:val="0"/>
          <w:bCs/>
          <w:color w:val="404040" w:themeColor="text1" w:themeTint="BF"/>
          <w:sz w:val="24"/>
          <w:szCs w:val="24"/>
        </w:rPr>
        <w:t xml:space="preserve"> (2016) conduziram um estudo que teve como objetivo avaliar a eficácia da administração de curcumina em pacientes com úlcera péptica causada por </w:t>
      </w:r>
      <w:r w:rsidRPr="0040473A">
        <w:rPr>
          <w:b w:val="0"/>
          <w:bCs/>
          <w:i/>
          <w:color w:val="404040" w:themeColor="text1" w:themeTint="BF"/>
          <w:sz w:val="24"/>
          <w:szCs w:val="24"/>
        </w:rPr>
        <w:t xml:space="preserve">H. </w:t>
      </w:r>
      <w:proofErr w:type="spellStart"/>
      <w:r w:rsidRPr="0040473A">
        <w:rPr>
          <w:b w:val="0"/>
          <w:bCs/>
          <w:i/>
          <w:color w:val="404040" w:themeColor="text1" w:themeTint="BF"/>
          <w:sz w:val="24"/>
          <w:szCs w:val="24"/>
        </w:rPr>
        <w:t>pylori</w:t>
      </w:r>
      <w:proofErr w:type="spellEnd"/>
      <w:r w:rsidRPr="0040473A">
        <w:rPr>
          <w:b w:val="0"/>
          <w:bCs/>
          <w:i/>
          <w:color w:val="404040" w:themeColor="text1" w:themeTint="BF"/>
          <w:sz w:val="24"/>
          <w:szCs w:val="24"/>
        </w:rPr>
        <w:t>.</w:t>
      </w:r>
    </w:p>
    <w:p w14:paraId="60D06940" w14:textId="77777777" w:rsidR="0040473A" w:rsidRDefault="0040473A" w:rsidP="0040473A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98624" behindDoc="0" locked="0" layoutInCell="1" allowOverlap="1" wp14:anchorId="024FE121" wp14:editId="1D398E79">
                <wp:simplePos x="0" y="0"/>
                <wp:positionH relativeFrom="margin">
                  <wp:align>right</wp:align>
                </wp:positionH>
                <wp:positionV relativeFrom="paragraph">
                  <wp:posOffset>131445</wp:posOffset>
                </wp:positionV>
                <wp:extent cx="5372100" cy="510639"/>
                <wp:effectExtent l="0" t="0" r="19050" b="22860"/>
                <wp:wrapNone/>
                <wp:docPr id="653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510639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2BC6753" w14:textId="77777777" w:rsidR="005D1916" w:rsidRPr="0040473A" w:rsidRDefault="005D1916" w:rsidP="0040473A">
                            <w:pPr>
                              <w:jc w:val="center"/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</w:pPr>
                            <w:r w:rsidRPr="0040473A"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  <w:t xml:space="preserve">Para isso, pacientes com diagnóstico positivo para </w:t>
                            </w:r>
                            <w:r w:rsidRPr="0040473A">
                              <w:rPr>
                                <w:rFonts w:ascii="Swis721 Th BT" w:hAnsi="Swis721 Th BT"/>
                                <w:bCs/>
                                <w:i/>
                                <w:sz w:val="23"/>
                                <w:szCs w:val="23"/>
                              </w:rPr>
                              <w:t xml:space="preserve">H. </w:t>
                            </w:r>
                            <w:proofErr w:type="spellStart"/>
                            <w:r w:rsidRPr="0040473A">
                              <w:rPr>
                                <w:rFonts w:ascii="Swis721 Th BT" w:hAnsi="Swis721 Th BT"/>
                                <w:bCs/>
                                <w:i/>
                                <w:sz w:val="23"/>
                                <w:szCs w:val="23"/>
                              </w:rPr>
                              <w:t>pylori</w:t>
                            </w:r>
                            <w:proofErr w:type="spellEnd"/>
                            <w:r w:rsidRPr="0040473A"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  <w:t xml:space="preserve"> foram selecionados e divididos em 2 grupos para receber por 4 semanas:</w:t>
                            </w:r>
                          </w:p>
                          <w:p w14:paraId="0819A8A9" w14:textId="70FA708B" w:rsidR="005D1916" w:rsidRPr="009D65A4" w:rsidRDefault="005D1916" w:rsidP="0040473A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24FE121" id="_x0000_s1046" type="#_x0000_t202" style="position:absolute;left:0;text-align:left;margin-left:371.8pt;margin-top:10.35pt;width:423pt;height:40.2pt;z-index:25269862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" fillcolor="white [3212]" strokecolor="#0070c0">
                <v:textbox>
                  <w:txbxContent>
                    <w:p w14:paraId="52BC6753" w14:textId="77777777" w:rsidR="005D1916" w:rsidRPr="0040473A" w:rsidRDefault="005D1916" w:rsidP="0040473A">
                      <w:pPr>
                        <w:jc w:val="center"/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</w:pPr>
                      <w:r w:rsidRPr="0040473A"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  <w:t xml:space="preserve">Para isso, pacientes com diagnóstico positivo para </w:t>
                      </w:r>
                      <w:r w:rsidRPr="0040473A">
                        <w:rPr>
                          <w:rFonts w:ascii="Swis721 Th BT" w:hAnsi="Swis721 Th BT"/>
                          <w:bCs/>
                          <w:i/>
                          <w:sz w:val="23"/>
                          <w:szCs w:val="23"/>
                        </w:rPr>
                        <w:t xml:space="preserve">H. </w:t>
                      </w:r>
                      <w:proofErr w:type="spellStart"/>
                      <w:r w:rsidRPr="0040473A">
                        <w:rPr>
                          <w:rFonts w:ascii="Swis721 Th BT" w:hAnsi="Swis721 Th BT"/>
                          <w:bCs/>
                          <w:i/>
                          <w:sz w:val="23"/>
                          <w:szCs w:val="23"/>
                        </w:rPr>
                        <w:t>pylori</w:t>
                      </w:r>
                      <w:proofErr w:type="spellEnd"/>
                      <w:r w:rsidRPr="0040473A"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  <w:t xml:space="preserve"> foram selecionados e divididos em 2 grupos para receber por 4 semanas:</w:t>
                      </w:r>
                    </w:p>
                    <w:p w14:paraId="0819A8A9" w14:textId="70FA708B" w:rsidR="005D1916" w:rsidRPr="009D65A4" w:rsidRDefault="005D1916" w:rsidP="0040473A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36629544" w14:textId="77777777" w:rsidR="0040473A" w:rsidRDefault="0040473A" w:rsidP="0040473A">
      <w:pPr>
        <w:pStyle w:val="Corpo"/>
      </w:pPr>
    </w:p>
    <w:p w14:paraId="7F052372" w14:textId="77777777" w:rsidR="0040473A" w:rsidRDefault="0040473A" w:rsidP="0040473A">
      <w:pPr>
        <w:pStyle w:val="Corpo"/>
      </w:pPr>
    </w:p>
    <w:p w14:paraId="032DD324" w14:textId="77777777" w:rsidR="0040473A" w:rsidRDefault="0040473A" w:rsidP="0040473A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01696" behindDoc="0" locked="0" layoutInCell="1" allowOverlap="1" wp14:anchorId="38027F18" wp14:editId="52D298C7">
                <wp:simplePos x="0" y="0"/>
                <wp:positionH relativeFrom="margin">
                  <wp:posOffset>4247828</wp:posOffset>
                </wp:positionH>
                <wp:positionV relativeFrom="paragraph">
                  <wp:posOffset>136155</wp:posOffset>
                </wp:positionV>
                <wp:extent cx="226695" cy="138430"/>
                <wp:effectExtent l="0" t="0" r="1905" b="0"/>
                <wp:wrapNone/>
                <wp:docPr id="654" name="Triângulo isósceles 65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A55253B" id="Triângulo isósceles 654" o:spid="_x0000_s1026" type="#_x0000_t5" style="position:absolute;margin-left:334.45pt;margin-top:10.7pt;width:17.85pt;height:10.9pt;flip:y;z-index:25270169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99648" behindDoc="0" locked="0" layoutInCell="1" allowOverlap="1" wp14:anchorId="743BFB0F" wp14:editId="3C1B5673">
                <wp:simplePos x="0" y="0"/>
                <wp:positionH relativeFrom="margin">
                  <wp:posOffset>852454</wp:posOffset>
                </wp:positionH>
                <wp:positionV relativeFrom="paragraph">
                  <wp:posOffset>140771</wp:posOffset>
                </wp:positionV>
                <wp:extent cx="226695" cy="138430"/>
                <wp:effectExtent l="0" t="0" r="1905" b="0"/>
                <wp:wrapNone/>
                <wp:docPr id="655" name="Triângulo isósceles 65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3923FC2" id="Triângulo isósceles 655" o:spid="_x0000_s1026" type="#_x0000_t5" style="position:absolute;margin-left:67.1pt;margin-top:11.1pt;width:17.85pt;height:10.9pt;flip:y;z-index:2526996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" fillcolor="#d8d8d8 [2732]" stroked="f">
                <w10:wrap anchorx="margin"/>
              </v:shape>
            </w:pict>
          </mc:Fallback>
        </mc:AlternateContent>
      </w:r>
    </w:p>
    <w:p w14:paraId="1009AFF9" w14:textId="77777777" w:rsidR="0040473A" w:rsidRDefault="0040473A" w:rsidP="0040473A">
      <w:pPr>
        <w:pStyle w:val="Corpo"/>
      </w:pPr>
    </w:p>
    <w:p w14:paraId="5EB09729" w14:textId="62D18238" w:rsidR="0040473A" w:rsidRDefault="0040473A" w:rsidP="0040473A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00672" behindDoc="0" locked="0" layoutInCell="1" allowOverlap="1" wp14:anchorId="7FD0581C" wp14:editId="4AF386AA">
                <wp:simplePos x="0" y="0"/>
                <wp:positionH relativeFrom="margin">
                  <wp:posOffset>3183108</wp:posOffset>
                </wp:positionH>
                <wp:positionV relativeFrom="paragraph">
                  <wp:posOffset>93617</wp:posOffset>
                </wp:positionV>
                <wp:extent cx="2200984" cy="1507935"/>
                <wp:effectExtent l="0" t="0" r="27940" b="16510"/>
                <wp:wrapNone/>
                <wp:docPr id="656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200984" cy="150793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26C1C4A" w14:textId="77777777" w:rsidR="005D1916" w:rsidRPr="0040473A" w:rsidRDefault="005D1916" w:rsidP="0040473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  <w:r w:rsidRPr="0040473A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Terapia tripla padrão</w:t>
                            </w:r>
                          </w:p>
                          <w:p w14:paraId="38864A94" w14:textId="77777777" w:rsidR="005D1916" w:rsidRPr="0040473A" w:rsidRDefault="005D1916" w:rsidP="0040473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40473A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(</w:t>
                            </w:r>
                            <w:proofErr w:type="spellStart"/>
                            <w:r w:rsidRPr="0040473A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claritromicina</w:t>
                            </w:r>
                            <w:proofErr w:type="spellEnd"/>
                            <w:r w:rsidRPr="0040473A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500 mg + amoxicilina 1.000 mg + </w:t>
                            </w:r>
                            <w:proofErr w:type="spellStart"/>
                            <w:r w:rsidRPr="0040473A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pantoprazol</w:t>
                            </w:r>
                            <w:proofErr w:type="spellEnd"/>
                            <w:r w:rsidRPr="0040473A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40 mg - 2 vezes ao dia)</w:t>
                            </w:r>
                          </w:p>
                          <w:p w14:paraId="12E7E7CF" w14:textId="77777777" w:rsidR="005D1916" w:rsidRPr="0040473A" w:rsidRDefault="005D1916" w:rsidP="0040473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40473A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+</w:t>
                            </w:r>
                          </w:p>
                          <w:p w14:paraId="65B4B415" w14:textId="77777777" w:rsidR="005D1916" w:rsidRPr="0040473A" w:rsidRDefault="005D1916" w:rsidP="0040473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40473A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  <w:p w14:paraId="56F51496" w14:textId="606D7932" w:rsidR="005D1916" w:rsidRPr="00086CFC" w:rsidRDefault="005D1916" w:rsidP="0040473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FD0581C" id="_x0000_s1047" type="#_x0000_t202" style="position:absolute;left:0;text-align:left;margin-left:250.65pt;margin-top:7.35pt;width:173.3pt;height:118.75pt;z-index:25270067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" fillcolor="#0070c0" strokecolor="#0070c0">
                <v:textbox>
                  <w:txbxContent>
                    <w:p w14:paraId="726C1C4A" w14:textId="77777777" w:rsidR="005D1916" w:rsidRPr="0040473A" w:rsidRDefault="005D1916" w:rsidP="0040473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  <w:r w:rsidRPr="0040473A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Terapia tripla padrão</w:t>
                      </w:r>
                    </w:p>
                    <w:p w14:paraId="38864A94" w14:textId="77777777" w:rsidR="005D1916" w:rsidRPr="0040473A" w:rsidRDefault="005D1916" w:rsidP="0040473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40473A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(</w:t>
                      </w:r>
                      <w:proofErr w:type="spellStart"/>
                      <w:r w:rsidRPr="0040473A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claritromicina</w:t>
                      </w:r>
                      <w:proofErr w:type="spellEnd"/>
                      <w:r w:rsidRPr="0040473A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 xml:space="preserve"> 500 mg + amoxicilina 1.000 mg + </w:t>
                      </w:r>
                      <w:proofErr w:type="spellStart"/>
                      <w:r w:rsidRPr="0040473A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pantoprazol</w:t>
                      </w:r>
                      <w:proofErr w:type="spellEnd"/>
                      <w:r w:rsidRPr="0040473A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 xml:space="preserve"> 40 mg - 2 vezes ao dia)</w:t>
                      </w:r>
                    </w:p>
                    <w:p w14:paraId="12E7E7CF" w14:textId="77777777" w:rsidR="005D1916" w:rsidRPr="0040473A" w:rsidRDefault="005D1916" w:rsidP="0040473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40473A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+</w:t>
                      </w:r>
                    </w:p>
                    <w:p w14:paraId="65B4B415" w14:textId="77777777" w:rsidR="005D1916" w:rsidRPr="0040473A" w:rsidRDefault="005D1916" w:rsidP="0040473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40473A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  <w:p w14:paraId="56F51496" w14:textId="606D7932" w:rsidR="005D1916" w:rsidRPr="00086CFC" w:rsidRDefault="005D1916" w:rsidP="0040473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697600" behindDoc="0" locked="0" layoutInCell="1" allowOverlap="1" wp14:anchorId="4F84AB84" wp14:editId="5F40B73A">
                <wp:simplePos x="0" y="0"/>
                <wp:positionH relativeFrom="margin">
                  <wp:posOffset>-58857</wp:posOffset>
                </wp:positionH>
                <wp:positionV relativeFrom="paragraph">
                  <wp:posOffset>105491</wp:posOffset>
                </wp:positionV>
                <wp:extent cx="2327564" cy="1496291"/>
                <wp:effectExtent l="0" t="0" r="15875" b="27940"/>
                <wp:wrapNone/>
                <wp:docPr id="657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27564" cy="1496291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F5243BC" w14:textId="77777777" w:rsidR="005D1916" w:rsidRPr="0040473A" w:rsidRDefault="005D1916" w:rsidP="0040473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  <w:r w:rsidRPr="0040473A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Terapia tripla padrão</w:t>
                            </w:r>
                          </w:p>
                          <w:p w14:paraId="21FD75F0" w14:textId="77777777" w:rsidR="005D1916" w:rsidRPr="0040473A" w:rsidRDefault="005D1916" w:rsidP="0040473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40473A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(</w:t>
                            </w:r>
                            <w:proofErr w:type="spellStart"/>
                            <w:r w:rsidRPr="0040473A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claritromicina</w:t>
                            </w:r>
                            <w:proofErr w:type="spellEnd"/>
                            <w:r w:rsidRPr="0040473A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500 mg + amoxicilina 1.000 mg + </w:t>
                            </w:r>
                            <w:proofErr w:type="spellStart"/>
                            <w:r w:rsidRPr="0040473A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pantoprazol</w:t>
                            </w:r>
                            <w:proofErr w:type="spellEnd"/>
                            <w:r w:rsidRPr="0040473A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40 mg - 2 vezes ao dia)</w:t>
                            </w:r>
                          </w:p>
                          <w:p w14:paraId="13A24E95" w14:textId="77777777" w:rsidR="005D1916" w:rsidRPr="0040473A" w:rsidRDefault="005D1916" w:rsidP="0040473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40473A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+</w:t>
                            </w:r>
                          </w:p>
                          <w:p w14:paraId="54AD6E2A" w14:textId="77777777" w:rsidR="005D1916" w:rsidRPr="0040473A" w:rsidRDefault="005D1916" w:rsidP="0040473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40473A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Curcumina 500 mg/dia</w:t>
                            </w:r>
                          </w:p>
                          <w:p w14:paraId="7BC11B13" w14:textId="1C681867" w:rsidR="005D1916" w:rsidRPr="00086CFC" w:rsidRDefault="005D1916" w:rsidP="0040473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F84AB84" id="_x0000_s1048" type="#_x0000_t202" style="position:absolute;left:0;text-align:left;margin-left:-4.65pt;margin-top:8.3pt;width:183.25pt;height:117.8pt;z-index:25269760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" fillcolor="#0070c0" strokecolor="#0070c0">
                <v:textbox>
                  <w:txbxContent>
                    <w:p w14:paraId="4F5243BC" w14:textId="77777777" w:rsidR="005D1916" w:rsidRPr="0040473A" w:rsidRDefault="005D1916" w:rsidP="0040473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  <w:r w:rsidRPr="0040473A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Terapia tripla padrão</w:t>
                      </w:r>
                    </w:p>
                    <w:p w14:paraId="21FD75F0" w14:textId="77777777" w:rsidR="005D1916" w:rsidRPr="0040473A" w:rsidRDefault="005D1916" w:rsidP="0040473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40473A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(</w:t>
                      </w:r>
                      <w:proofErr w:type="spellStart"/>
                      <w:r w:rsidRPr="0040473A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claritromicina</w:t>
                      </w:r>
                      <w:proofErr w:type="spellEnd"/>
                      <w:r w:rsidRPr="0040473A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 xml:space="preserve"> 500 mg + amoxicilina 1.000 mg + </w:t>
                      </w:r>
                      <w:proofErr w:type="spellStart"/>
                      <w:r w:rsidRPr="0040473A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pantoprazol</w:t>
                      </w:r>
                      <w:proofErr w:type="spellEnd"/>
                      <w:r w:rsidRPr="0040473A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 xml:space="preserve"> 40 mg - 2 vezes ao dia)</w:t>
                      </w:r>
                    </w:p>
                    <w:p w14:paraId="13A24E95" w14:textId="77777777" w:rsidR="005D1916" w:rsidRPr="0040473A" w:rsidRDefault="005D1916" w:rsidP="0040473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40473A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+</w:t>
                      </w:r>
                    </w:p>
                    <w:p w14:paraId="54AD6E2A" w14:textId="77777777" w:rsidR="005D1916" w:rsidRPr="0040473A" w:rsidRDefault="005D1916" w:rsidP="0040473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40473A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Curcumina 500 mg/dia</w:t>
                      </w:r>
                    </w:p>
                    <w:p w14:paraId="7BC11B13" w14:textId="1C681867" w:rsidR="005D1916" w:rsidRPr="00086CFC" w:rsidRDefault="005D1916" w:rsidP="0040473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37A3D71D" w14:textId="77777777" w:rsidR="0040473A" w:rsidRDefault="0040473A" w:rsidP="0040473A">
      <w:pPr>
        <w:pStyle w:val="Corpo"/>
      </w:pPr>
    </w:p>
    <w:p w14:paraId="2380377F" w14:textId="77777777" w:rsidR="0040473A" w:rsidRDefault="0040473A" w:rsidP="0040473A">
      <w:pPr>
        <w:pStyle w:val="Corpo"/>
      </w:pPr>
    </w:p>
    <w:p w14:paraId="08DDD350" w14:textId="77777777" w:rsidR="0040473A" w:rsidRDefault="0040473A" w:rsidP="0040473A">
      <w:pPr>
        <w:pStyle w:val="Corpo"/>
      </w:pPr>
    </w:p>
    <w:p w14:paraId="4100652D" w14:textId="77777777" w:rsidR="0040473A" w:rsidRPr="0064783D" w:rsidRDefault="0040473A" w:rsidP="0040473A">
      <w:pPr>
        <w:pStyle w:val="Corpo"/>
        <w:rPr>
          <w:sz w:val="20"/>
          <w:szCs w:val="23"/>
        </w:rPr>
      </w:pPr>
    </w:p>
    <w:p w14:paraId="47364344" w14:textId="77777777" w:rsidR="0040473A" w:rsidRDefault="0040473A" w:rsidP="0040473A">
      <w:pPr>
        <w:pStyle w:val="Corpo"/>
        <w:spacing w:before="120" w:after="0"/>
        <w:ind w:left="405"/>
        <w:rPr>
          <w:sz w:val="20"/>
          <w:szCs w:val="23"/>
        </w:rPr>
      </w:pPr>
    </w:p>
    <w:p w14:paraId="07BF7254" w14:textId="77777777" w:rsidR="0040473A" w:rsidRDefault="0040473A" w:rsidP="0040473A">
      <w:pPr>
        <w:pStyle w:val="Corpo"/>
        <w:spacing w:before="120" w:after="0"/>
        <w:ind w:left="405"/>
        <w:rPr>
          <w:sz w:val="20"/>
          <w:szCs w:val="23"/>
        </w:rPr>
      </w:pPr>
    </w:p>
    <w:p w14:paraId="5691C633" w14:textId="77777777" w:rsidR="0040473A" w:rsidRPr="00423361" w:rsidRDefault="0040473A" w:rsidP="0040473A">
      <w:pPr>
        <w:pStyle w:val="Corpo"/>
        <w:spacing w:before="120" w:after="0"/>
        <w:rPr>
          <w:sz w:val="20"/>
          <w:szCs w:val="23"/>
        </w:rPr>
      </w:pPr>
    </w:p>
    <w:p w14:paraId="14B7E444" w14:textId="660A68EC" w:rsidR="0040473A" w:rsidRDefault="0040473A" w:rsidP="0040473A">
      <w:pPr>
        <w:pStyle w:val="Corpo"/>
        <w:rPr>
          <w:b/>
          <w:color w:val="339966"/>
        </w:rPr>
      </w:pPr>
    </w:p>
    <w:p w14:paraId="1CCF0E9A" w14:textId="77777777" w:rsidR="0040473A" w:rsidRPr="0040473A" w:rsidRDefault="0040473A" w:rsidP="00BB0BFA">
      <w:pPr>
        <w:pStyle w:val="Corpo"/>
        <w:numPr>
          <w:ilvl w:val="0"/>
          <w:numId w:val="5"/>
        </w:numPr>
        <w:rPr>
          <w:bCs/>
          <w:color w:val="auto"/>
          <w:sz w:val="18"/>
          <w:szCs w:val="18"/>
        </w:rPr>
      </w:pPr>
      <w:r w:rsidRPr="0040473A">
        <w:rPr>
          <w:bCs/>
          <w:color w:val="auto"/>
          <w:sz w:val="18"/>
          <w:szCs w:val="18"/>
        </w:rPr>
        <w:t>A severidade dos sintomas da dispepsia foi avaliada através do HKDI (</w:t>
      </w:r>
      <w:r w:rsidRPr="0040473A">
        <w:rPr>
          <w:bCs/>
          <w:i/>
          <w:color w:val="auto"/>
          <w:sz w:val="18"/>
          <w:szCs w:val="18"/>
        </w:rPr>
        <w:t xml:space="preserve">Hong Kong </w:t>
      </w:r>
      <w:proofErr w:type="spellStart"/>
      <w:r w:rsidRPr="0040473A">
        <w:rPr>
          <w:bCs/>
          <w:i/>
          <w:color w:val="auto"/>
          <w:sz w:val="18"/>
          <w:szCs w:val="18"/>
        </w:rPr>
        <w:t>Dyspepsia</w:t>
      </w:r>
      <w:proofErr w:type="spellEnd"/>
      <w:r w:rsidRPr="0040473A">
        <w:rPr>
          <w:bCs/>
          <w:i/>
          <w:color w:val="auto"/>
          <w:sz w:val="18"/>
          <w:szCs w:val="18"/>
        </w:rPr>
        <w:t xml:space="preserve"> Index</w:t>
      </w:r>
      <w:r w:rsidRPr="0040473A">
        <w:rPr>
          <w:bCs/>
          <w:color w:val="auto"/>
          <w:sz w:val="18"/>
          <w:szCs w:val="18"/>
        </w:rPr>
        <w:t>);</w:t>
      </w:r>
    </w:p>
    <w:p w14:paraId="4E6FFBD7" w14:textId="656FDB6D" w:rsidR="0040473A" w:rsidRPr="0040473A" w:rsidRDefault="0040473A" w:rsidP="00BB0BFA">
      <w:pPr>
        <w:pStyle w:val="Corpo"/>
        <w:numPr>
          <w:ilvl w:val="0"/>
          <w:numId w:val="5"/>
        </w:numPr>
        <w:rPr>
          <w:bCs/>
          <w:color w:val="auto"/>
          <w:sz w:val="18"/>
          <w:szCs w:val="18"/>
        </w:rPr>
      </w:pPr>
      <w:r w:rsidRPr="0040473A">
        <w:rPr>
          <w:bCs/>
          <w:color w:val="auto"/>
          <w:sz w:val="18"/>
          <w:szCs w:val="18"/>
        </w:rPr>
        <w:t xml:space="preserve">A erradicação de </w:t>
      </w:r>
      <w:r w:rsidRPr="0040473A">
        <w:rPr>
          <w:bCs/>
          <w:i/>
          <w:color w:val="auto"/>
          <w:sz w:val="18"/>
          <w:szCs w:val="18"/>
        </w:rPr>
        <w:t xml:space="preserve">H. </w:t>
      </w:r>
      <w:proofErr w:type="spellStart"/>
      <w:r w:rsidRPr="0040473A">
        <w:rPr>
          <w:bCs/>
          <w:i/>
          <w:color w:val="auto"/>
          <w:sz w:val="18"/>
          <w:szCs w:val="18"/>
        </w:rPr>
        <w:t>pylori</w:t>
      </w:r>
      <w:proofErr w:type="spellEnd"/>
      <w:r w:rsidRPr="0040473A">
        <w:rPr>
          <w:bCs/>
          <w:i/>
          <w:color w:val="auto"/>
          <w:sz w:val="18"/>
          <w:szCs w:val="18"/>
        </w:rPr>
        <w:t xml:space="preserve"> </w:t>
      </w:r>
      <w:r w:rsidRPr="0040473A">
        <w:rPr>
          <w:bCs/>
          <w:color w:val="auto"/>
          <w:sz w:val="18"/>
          <w:szCs w:val="18"/>
        </w:rPr>
        <w:t>foi avaliada através do teste UBT (</w:t>
      </w:r>
      <w:proofErr w:type="spellStart"/>
      <w:r w:rsidRPr="0040473A">
        <w:rPr>
          <w:bCs/>
          <w:i/>
          <w:color w:val="auto"/>
          <w:sz w:val="18"/>
          <w:szCs w:val="18"/>
        </w:rPr>
        <w:t>Urea</w:t>
      </w:r>
      <w:proofErr w:type="spellEnd"/>
      <w:r w:rsidRPr="0040473A">
        <w:rPr>
          <w:bCs/>
          <w:i/>
          <w:color w:val="auto"/>
          <w:sz w:val="18"/>
          <w:szCs w:val="18"/>
        </w:rPr>
        <w:t xml:space="preserve"> </w:t>
      </w:r>
      <w:proofErr w:type="spellStart"/>
      <w:r w:rsidRPr="0040473A">
        <w:rPr>
          <w:bCs/>
          <w:i/>
          <w:color w:val="auto"/>
          <w:sz w:val="18"/>
          <w:szCs w:val="18"/>
        </w:rPr>
        <w:t>Breathing</w:t>
      </w:r>
      <w:proofErr w:type="spellEnd"/>
      <w:r w:rsidRPr="0040473A">
        <w:rPr>
          <w:bCs/>
          <w:i/>
          <w:color w:val="auto"/>
          <w:sz w:val="18"/>
          <w:szCs w:val="18"/>
        </w:rPr>
        <w:t xml:space="preserve"> Test</w:t>
      </w:r>
      <w:r w:rsidRPr="0040473A">
        <w:rPr>
          <w:bCs/>
          <w:color w:val="auto"/>
          <w:sz w:val="18"/>
          <w:szCs w:val="18"/>
        </w:rPr>
        <w:t>).</w:t>
      </w:r>
    </w:p>
    <w:p w14:paraId="38680844" w14:textId="77777777" w:rsidR="0040473A" w:rsidRDefault="0040473A" w:rsidP="0040473A">
      <w:pPr>
        <w:pStyle w:val="Corpo"/>
        <w:rPr>
          <w:b/>
          <w:color w:val="339966"/>
        </w:rPr>
      </w:pPr>
    </w:p>
    <w:p w14:paraId="316D6985" w14:textId="005D41F4" w:rsidR="0040473A" w:rsidRPr="00C72C0B" w:rsidRDefault="0040473A" w:rsidP="0040473A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4D75E8BC" w14:textId="77777777" w:rsidR="0040473A" w:rsidRPr="00714E9A" w:rsidRDefault="0040473A" w:rsidP="0040473A">
      <w:pPr>
        <w:pStyle w:val="Corpo"/>
        <w:rPr>
          <w:sz w:val="16"/>
          <w:szCs w:val="16"/>
        </w:rPr>
      </w:pPr>
    </w:p>
    <w:p w14:paraId="498D5685" w14:textId="1432C442" w:rsidR="0040473A" w:rsidRPr="0040473A" w:rsidRDefault="0040473A" w:rsidP="0040473A">
      <w:pPr>
        <w:pStyle w:val="PargrafodaLista"/>
        <w:numPr>
          <w:ilvl w:val="0"/>
          <w:numId w:val="1"/>
        </w:numPr>
        <w:jc w:val="both"/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  <w:r w:rsidRPr="0040473A">
        <w:rPr>
          <w:rFonts w:ascii="Swis721 Th BT" w:eastAsia="MS Mincho" w:hAnsi="Swis721 Th BT"/>
          <w:color w:val="404040" w:themeColor="text1" w:themeTint="BF"/>
          <w:sz w:val="23"/>
          <w:szCs w:val="23"/>
        </w:rPr>
        <w:t xml:space="preserve">A adição de curcumina à terapia padrão foi associada com uma melhora mais significativa dos sintomas da dispepsia, de acordo com o HKDI (redução de -12,90 </w:t>
      </w:r>
      <w:r w:rsidRPr="0040473A">
        <w:rPr>
          <w:rFonts w:ascii="Swis721 Th BT" w:eastAsia="MS Mincho" w:hAnsi="Swis721 Th BT"/>
          <w:i/>
          <w:color w:val="404040" w:themeColor="text1" w:themeTint="BF"/>
          <w:sz w:val="23"/>
          <w:szCs w:val="23"/>
        </w:rPr>
        <w:t>vs.</w:t>
      </w:r>
      <w:r w:rsidRPr="0040473A">
        <w:rPr>
          <w:rFonts w:ascii="Swis721 Th BT" w:eastAsia="MS Mincho" w:hAnsi="Swis721 Th BT"/>
          <w:color w:val="404040" w:themeColor="text1" w:themeTint="BF"/>
          <w:sz w:val="23"/>
          <w:szCs w:val="23"/>
        </w:rPr>
        <w:t xml:space="preserve"> -9,60 no grupo placebo);</w:t>
      </w:r>
    </w:p>
    <w:p w14:paraId="4E3D016F" w14:textId="62A86C24" w:rsidR="0040473A" w:rsidRPr="0040473A" w:rsidRDefault="0040473A" w:rsidP="0040473A">
      <w:pPr>
        <w:pStyle w:val="PargrafodaLista"/>
        <w:numPr>
          <w:ilvl w:val="0"/>
          <w:numId w:val="1"/>
        </w:numPr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  <w:r w:rsidRPr="0040473A">
        <w:rPr>
          <w:rFonts w:ascii="Swis721 Th BT" w:eastAsia="MS Mincho" w:hAnsi="Swis721 Th BT"/>
          <w:color w:val="404040" w:themeColor="text1" w:themeTint="BF"/>
          <w:sz w:val="23"/>
          <w:szCs w:val="23"/>
        </w:rPr>
        <w:t xml:space="preserve">O número de indivíduos que teve o quadro resolvido após o tratamento foi superior no grupo 1 (27,6%) </w:t>
      </w:r>
      <w:r w:rsidRPr="0040473A">
        <w:rPr>
          <w:rFonts w:ascii="Swis721 Th BT" w:eastAsia="MS Mincho" w:hAnsi="Swis721 Th BT"/>
          <w:i/>
          <w:color w:val="404040" w:themeColor="text1" w:themeTint="BF"/>
          <w:sz w:val="23"/>
          <w:szCs w:val="23"/>
        </w:rPr>
        <w:t>vs</w:t>
      </w:r>
      <w:r w:rsidRPr="0040473A">
        <w:rPr>
          <w:rFonts w:ascii="Swis721 Th BT" w:eastAsia="MS Mincho" w:hAnsi="Swis721 Th BT"/>
          <w:color w:val="404040" w:themeColor="text1" w:themeTint="BF"/>
          <w:sz w:val="23"/>
          <w:szCs w:val="23"/>
        </w:rPr>
        <w:t>. grupo 2 (6,7%);</w:t>
      </w:r>
    </w:p>
    <w:p w14:paraId="156CE65B" w14:textId="171CBE16" w:rsidR="0040473A" w:rsidRDefault="0040473A" w:rsidP="0040473A">
      <w:pPr>
        <w:pStyle w:val="PargrafodaLista"/>
        <w:numPr>
          <w:ilvl w:val="0"/>
          <w:numId w:val="1"/>
        </w:numPr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  <w:r w:rsidRPr="0040473A">
        <w:rPr>
          <w:rFonts w:ascii="Swis721 Th BT" w:eastAsia="MS Mincho" w:hAnsi="Swis721 Th BT"/>
          <w:color w:val="404040" w:themeColor="text1" w:themeTint="BF"/>
          <w:sz w:val="23"/>
          <w:szCs w:val="23"/>
        </w:rPr>
        <w:t xml:space="preserve">No entanto, o teste UBT demonstrou resultados semelhantes entre os grupos com relação à taxa de erradicação de </w:t>
      </w:r>
      <w:r w:rsidRPr="0040473A">
        <w:rPr>
          <w:rFonts w:ascii="Swis721 Th BT" w:eastAsia="MS Mincho" w:hAnsi="Swis721 Th BT"/>
          <w:i/>
          <w:color w:val="404040" w:themeColor="text1" w:themeTint="BF"/>
          <w:sz w:val="23"/>
          <w:szCs w:val="23"/>
        </w:rPr>
        <w:t xml:space="preserve">H. </w:t>
      </w:r>
      <w:proofErr w:type="spellStart"/>
      <w:r w:rsidRPr="0040473A">
        <w:rPr>
          <w:rFonts w:ascii="Swis721 Th BT" w:eastAsia="MS Mincho" w:hAnsi="Swis721 Th BT"/>
          <w:i/>
          <w:color w:val="404040" w:themeColor="text1" w:themeTint="BF"/>
          <w:sz w:val="23"/>
          <w:szCs w:val="23"/>
        </w:rPr>
        <w:t>pylori</w:t>
      </w:r>
      <w:proofErr w:type="spellEnd"/>
      <w:r w:rsidRPr="0040473A">
        <w:rPr>
          <w:rFonts w:ascii="Swis721 Th BT" w:eastAsia="MS Mincho" w:hAnsi="Swis721 Th BT"/>
          <w:color w:val="404040" w:themeColor="text1" w:themeTint="BF"/>
          <w:sz w:val="23"/>
          <w:szCs w:val="23"/>
        </w:rPr>
        <w:t xml:space="preserve"> (73,3%). </w:t>
      </w:r>
    </w:p>
    <w:p w14:paraId="44B50B76" w14:textId="708593EB" w:rsidR="0040473A" w:rsidRDefault="0040473A" w:rsidP="0040473A">
      <w:pPr>
        <w:pStyle w:val="PargrafodaLista"/>
        <w:ind w:left="360"/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</w:p>
    <w:p w14:paraId="0C94CE43" w14:textId="77777777" w:rsidR="00E36951" w:rsidRDefault="00E36951" w:rsidP="0040473A">
      <w:pPr>
        <w:pStyle w:val="Corpo"/>
        <w:rPr>
          <w:b/>
          <w:color w:val="339966"/>
        </w:rPr>
      </w:pPr>
    </w:p>
    <w:p w14:paraId="7BC08BE6" w14:textId="7E89B0B7" w:rsidR="0040473A" w:rsidRPr="00C72C0B" w:rsidRDefault="0040473A" w:rsidP="0040473A">
      <w:pPr>
        <w:pStyle w:val="Corpo"/>
        <w:rPr>
          <w:b/>
          <w:color w:val="339966"/>
        </w:rPr>
      </w:pPr>
      <w:r>
        <w:rPr>
          <w:b/>
          <w:color w:val="339966"/>
        </w:rPr>
        <w:t>Conclusão:</w:t>
      </w:r>
    </w:p>
    <w:p w14:paraId="24C3F09D" w14:textId="77777777" w:rsidR="0040473A" w:rsidRPr="00714E9A" w:rsidRDefault="0040473A" w:rsidP="0040473A">
      <w:pPr>
        <w:pStyle w:val="Corpo"/>
        <w:rPr>
          <w:sz w:val="16"/>
          <w:szCs w:val="16"/>
        </w:rPr>
      </w:pPr>
    </w:p>
    <w:p w14:paraId="4A973B0E" w14:textId="0AC12541" w:rsidR="0040473A" w:rsidRPr="00C8347C" w:rsidRDefault="0040473A" w:rsidP="00C8347C">
      <w:pPr>
        <w:pStyle w:val="PargrafodaLista"/>
        <w:ind w:left="360"/>
        <w:jc w:val="center"/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  <w:r w:rsidRPr="0040473A">
        <w:rPr>
          <w:rFonts w:ascii="Swis721 Th BT" w:eastAsia="MS Mincho" w:hAnsi="Swis721 Th BT"/>
          <w:color w:val="404040" w:themeColor="text1" w:themeTint="BF"/>
          <w:sz w:val="23"/>
          <w:szCs w:val="23"/>
        </w:rPr>
        <w:t>A adição de curcumina à terapia tripla é uma estratégia segura e eficaz para redução dos sintomas da dispepsia.</w:t>
      </w:r>
    </w:p>
    <w:p w14:paraId="03EF86DF" w14:textId="77777777" w:rsidR="0040473A" w:rsidRDefault="0040473A" w:rsidP="0040473A">
      <w:pPr>
        <w:pStyle w:val="Ttulo1"/>
        <w:jc w:val="center"/>
      </w:pPr>
      <w:bookmarkStart w:id="35" w:name="_Toc62720106"/>
      <w:r>
        <w:lastRenderedPageBreak/>
        <w:t>Formulário</w:t>
      </w:r>
      <w:bookmarkEnd w:id="35"/>
    </w:p>
    <w:p w14:paraId="1715DE19" w14:textId="77777777" w:rsidR="0040473A" w:rsidRDefault="0040473A" w:rsidP="0040473A">
      <w:pPr>
        <w:pStyle w:val="Corpo"/>
        <w:spacing w:after="120"/>
      </w:pPr>
    </w:p>
    <w:p w14:paraId="3CF62AB1" w14:textId="77777777" w:rsidR="0040473A" w:rsidRPr="00C30C20" w:rsidRDefault="0040473A" w:rsidP="0040473A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40473A" w:rsidRPr="009537E7" w14:paraId="3F7081B1" w14:textId="77777777" w:rsidTr="00E9440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4AD09853" w14:textId="1E08C6A8" w:rsidR="0040473A" w:rsidRPr="00C87A84" w:rsidRDefault="007E7425" w:rsidP="00E9440A">
            <w:pPr>
              <w:pStyle w:val="Corpo"/>
              <w:spacing w:after="0"/>
              <w:jc w:val="center"/>
              <w:rPr>
                <w:b/>
                <w:color w:val="FFFFFF" w:themeColor="background1"/>
              </w:rPr>
            </w:pPr>
            <w:r>
              <w:rPr>
                <w:b/>
                <w:color w:val="FFFFFF" w:themeColor="background1"/>
              </w:rPr>
              <w:t>Terapia Tripla</w:t>
            </w:r>
          </w:p>
        </w:tc>
      </w:tr>
      <w:tr w:rsidR="0040473A" w:rsidRPr="009537E7" w14:paraId="6E8B7BBD" w14:textId="77777777" w:rsidTr="00E9440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5A2C3F76" w14:textId="77777777" w:rsidR="0040473A" w:rsidRPr="0040473A" w:rsidRDefault="0040473A" w:rsidP="00E9440A">
            <w:pPr>
              <w:pStyle w:val="Corpo"/>
              <w:rPr>
                <w:bCs/>
              </w:rPr>
            </w:pPr>
            <w:proofErr w:type="spellStart"/>
            <w:r w:rsidRPr="0040473A">
              <w:rPr>
                <w:bCs/>
                <w:iCs/>
              </w:rPr>
              <w:t>Claritromicina</w:t>
            </w:r>
            <w:proofErr w:type="spellEnd"/>
            <w:r w:rsidRPr="0040473A">
              <w:rPr>
                <w:bCs/>
              </w:rPr>
              <w:t>.........................</w:t>
            </w:r>
            <w:r>
              <w:rPr>
                <w:bCs/>
              </w:rPr>
              <w:t>.</w:t>
            </w:r>
            <w:r w:rsidRPr="0040473A">
              <w:rPr>
                <w:bCs/>
              </w:rPr>
              <w:t xml:space="preserve">....... </w:t>
            </w:r>
            <w:r>
              <w:rPr>
                <w:bCs/>
              </w:rPr>
              <w:t>500</w:t>
            </w:r>
            <w:r w:rsidRPr="0040473A">
              <w:rPr>
                <w:bCs/>
              </w:rPr>
              <w:t xml:space="preserve"> mg</w:t>
            </w:r>
          </w:p>
        </w:tc>
      </w:tr>
      <w:tr w:rsidR="0040473A" w:rsidRPr="009537E7" w14:paraId="23B84397" w14:textId="77777777" w:rsidTr="00E9440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816F4BF" w14:textId="77777777" w:rsidR="0040473A" w:rsidRPr="000421E8" w:rsidRDefault="0040473A" w:rsidP="00E9440A">
            <w:pPr>
              <w:pStyle w:val="Corpo"/>
              <w:rPr>
                <w:bCs/>
                <w:i/>
              </w:rPr>
            </w:pPr>
            <w:r w:rsidRPr="0040473A">
              <w:rPr>
                <w:bCs/>
                <w:iCs/>
              </w:rPr>
              <w:t>Amoxicilina</w:t>
            </w:r>
            <w:r w:rsidRPr="0040473A">
              <w:rPr>
                <w:bCs/>
              </w:rPr>
              <w:t>..........................</w:t>
            </w:r>
            <w:r>
              <w:rPr>
                <w:bCs/>
              </w:rPr>
              <w:t>........</w:t>
            </w:r>
            <w:r w:rsidRPr="0040473A">
              <w:rPr>
                <w:bCs/>
              </w:rPr>
              <w:t xml:space="preserve">.......... </w:t>
            </w:r>
            <w:r>
              <w:rPr>
                <w:bCs/>
              </w:rPr>
              <w:t>1</w:t>
            </w:r>
            <w:r w:rsidRPr="0040473A">
              <w:rPr>
                <w:bCs/>
              </w:rPr>
              <w:t xml:space="preserve"> g</w:t>
            </w:r>
          </w:p>
        </w:tc>
      </w:tr>
      <w:tr w:rsidR="0040473A" w:rsidRPr="009537E7" w14:paraId="4C13F94D" w14:textId="77777777" w:rsidTr="00E9440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F05C99A" w14:textId="14290F82" w:rsidR="0040473A" w:rsidRPr="000421E8" w:rsidRDefault="004445E8" w:rsidP="00E9440A">
            <w:pPr>
              <w:pStyle w:val="Corpo"/>
              <w:rPr>
                <w:bCs/>
                <w:i/>
              </w:rPr>
            </w:pPr>
            <w:bookmarkStart w:id="36" w:name="_Hlk62658474"/>
            <w:proofErr w:type="spellStart"/>
            <w:r>
              <w:rPr>
                <w:bCs/>
                <w:iCs/>
              </w:rPr>
              <w:t>Pantoprazol</w:t>
            </w:r>
            <w:bookmarkEnd w:id="36"/>
            <w:proofErr w:type="spellEnd"/>
            <w:r w:rsidR="0040473A" w:rsidRPr="0040473A">
              <w:rPr>
                <w:bCs/>
              </w:rPr>
              <w:t>.........................</w:t>
            </w:r>
            <w:r w:rsidR="0040473A">
              <w:rPr>
                <w:bCs/>
              </w:rPr>
              <w:t>.</w:t>
            </w:r>
            <w:r>
              <w:rPr>
                <w:bCs/>
              </w:rPr>
              <w:t>.</w:t>
            </w:r>
            <w:r w:rsidR="0040473A" w:rsidRPr="0040473A">
              <w:rPr>
                <w:bCs/>
              </w:rPr>
              <w:t xml:space="preserve">........... </w:t>
            </w:r>
            <w:r>
              <w:rPr>
                <w:bCs/>
              </w:rPr>
              <w:t>40</w:t>
            </w:r>
            <w:r w:rsidR="0040473A" w:rsidRPr="0040473A">
              <w:rPr>
                <w:bCs/>
              </w:rPr>
              <w:t xml:space="preserve"> mg</w:t>
            </w:r>
          </w:p>
        </w:tc>
      </w:tr>
      <w:tr w:rsidR="0040473A" w:rsidRPr="009537E7" w14:paraId="202E354E" w14:textId="77777777" w:rsidTr="00E9440A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B6516F2" w14:textId="7F2A486A" w:rsidR="0040473A" w:rsidRPr="003A6682" w:rsidRDefault="0040473A" w:rsidP="00E9440A">
            <w:pPr>
              <w:pStyle w:val="Corpo"/>
            </w:pPr>
            <w:r>
              <w:t>Excipiente qsp.....................</w:t>
            </w:r>
            <w:r w:rsidR="004445E8">
              <w:t>.</w:t>
            </w:r>
            <w:r>
              <w:t>.......1 cápsula</w:t>
            </w:r>
          </w:p>
        </w:tc>
      </w:tr>
    </w:tbl>
    <w:p w14:paraId="27BFC0B0" w14:textId="77777777" w:rsidR="0040473A" w:rsidRPr="0040473A" w:rsidRDefault="0040473A" w:rsidP="0040473A">
      <w:pPr>
        <w:pStyle w:val="Corpo"/>
        <w:rPr>
          <w:sz w:val="16"/>
          <w:szCs w:val="16"/>
        </w:rPr>
      </w:pPr>
      <w:r w:rsidRPr="0040473A">
        <w:rPr>
          <w:sz w:val="16"/>
          <w:szCs w:val="16"/>
        </w:rPr>
        <w:t>Administrar 1 cápsula 2 vezes ao dia ou conforme orientação médica.</w:t>
      </w:r>
    </w:p>
    <w:p w14:paraId="47B0BF93" w14:textId="2AC9F275" w:rsidR="0040473A" w:rsidRDefault="0040473A" w:rsidP="00B70169">
      <w:pPr>
        <w:pStyle w:val="Corpo"/>
        <w:spacing w:line="276" w:lineRule="auto"/>
        <w:rPr>
          <w:b/>
        </w:rPr>
      </w:pPr>
    </w:p>
    <w:p w14:paraId="20674467" w14:textId="113D9908" w:rsidR="004445E8" w:rsidRDefault="004445E8" w:rsidP="00B70169">
      <w:pPr>
        <w:pStyle w:val="Corpo"/>
        <w:spacing w:line="276" w:lineRule="auto"/>
        <w:rPr>
          <w:b/>
        </w:rPr>
      </w:pPr>
      <w:r>
        <w:rPr>
          <w:b/>
        </w:rPr>
        <w:t xml:space="preserve">                                +</w:t>
      </w:r>
    </w:p>
    <w:p w14:paraId="5AC543D3" w14:textId="5CC7DD6D" w:rsidR="004445E8" w:rsidRDefault="004445E8" w:rsidP="00B70169">
      <w:pPr>
        <w:pStyle w:val="Corpo"/>
        <w:spacing w:line="276" w:lineRule="auto"/>
        <w:rPr>
          <w:b/>
        </w:rPr>
      </w:pPr>
    </w:p>
    <w:p w14:paraId="7A868E63" w14:textId="138FC112" w:rsidR="004445E8" w:rsidRDefault="004445E8" w:rsidP="00B70169">
      <w:pPr>
        <w:pStyle w:val="Corpo"/>
        <w:spacing w:line="276" w:lineRule="auto"/>
        <w:rPr>
          <w:b/>
        </w:rPr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4445E8" w:rsidRPr="009537E7" w14:paraId="56AF1643" w14:textId="77777777" w:rsidTr="00E9440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41B1A260" w14:textId="07CBBB3A" w:rsidR="004445E8" w:rsidRPr="00C87A84" w:rsidRDefault="004445E8" w:rsidP="00E9440A">
            <w:pPr>
              <w:pStyle w:val="Corpo"/>
              <w:spacing w:after="0"/>
              <w:jc w:val="center"/>
              <w:rPr>
                <w:b/>
                <w:color w:val="FFFFFF" w:themeColor="background1"/>
              </w:rPr>
            </w:pPr>
            <w:r>
              <w:rPr>
                <w:b/>
                <w:color w:val="FFFFFF" w:themeColor="background1"/>
              </w:rPr>
              <w:t>Curcumina</w:t>
            </w:r>
          </w:p>
        </w:tc>
      </w:tr>
      <w:tr w:rsidR="004445E8" w:rsidRPr="009537E7" w14:paraId="18F50237" w14:textId="77777777" w:rsidTr="00E9440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15F5FCEE" w14:textId="08B1CCD9" w:rsidR="004445E8" w:rsidRPr="0040473A" w:rsidRDefault="004445E8" w:rsidP="00E9440A">
            <w:pPr>
              <w:pStyle w:val="Corpo"/>
              <w:rPr>
                <w:bCs/>
              </w:rPr>
            </w:pPr>
            <w:bookmarkStart w:id="37" w:name="_Hlk62658477"/>
            <w:r>
              <w:rPr>
                <w:bCs/>
                <w:iCs/>
              </w:rPr>
              <w:t>Curcumina</w:t>
            </w:r>
            <w:bookmarkEnd w:id="37"/>
            <w:r w:rsidRPr="0040473A">
              <w:rPr>
                <w:bCs/>
              </w:rPr>
              <w:t>.........................</w:t>
            </w:r>
            <w:r>
              <w:rPr>
                <w:bCs/>
              </w:rPr>
              <w:t>.....</w:t>
            </w:r>
            <w:r w:rsidRPr="0040473A">
              <w:rPr>
                <w:bCs/>
              </w:rPr>
              <w:t xml:space="preserve">....... </w:t>
            </w:r>
            <w:r>
              <w:rPr>
                <w:bCs/>
              </w:rPr>
              <w:t>500</w:t>
            </w:r>
            <w:r w:rsidRPr="0040473A">
              <w:rPr>
                <w:bCs/>
              </w:rPr>
              <w:t xml:space="preserve"> mg</w:t>
            </w:r>
          </w:p>
        </w:tc>
      </w:tr>
      <w:tr w:rsidR="004445E8" w:rsidRPr="009537E7" w14:paraId="29C412BB" w14:textId="77777777" w:rsidTr="00E9440A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67175E0" w14:textId="280C6924" w:rsidR="004445E8" w:rsidRPr="003A6682" w:rsidRDefault="004445E8" w:rsidP="00E9440A">
            <w:pPr>
              <w:pStyle w:val="Corpo"/>
            </w:pPr>
            <w:r>
              <w:t>Excipiente qsp.............................1 cápsula</w:t>
            </w:r>
          </w:p>
        </w:tc>
      </w:tr>
    </w:tbl>
    <w:p w14:paraId="39AD2F1E" w14:textId="77777777" w:rsidR="004445E8" w:rsidRPr="004445E8" w:rsidRDefault="004445E8" w:rsidP="004445E8">
      <w:pPr>
        <w:pStyle w:val="Corpo"/>
        <w:rPr>
          <w:sz w:val="16"/>
          <w:szCs w:val="16"/>
        </w:rPr>
      </w:pPr>
      <w:r w:rsidRPr="004445E8">
        <w:rPr>
          <w:sz w:val="16"/>
          <w:szCs w:val="16"/>
        </w:rPr>
        <w:t>Administrar 1 cápsula ao dia ou conforme orientação médica.</w:t>
      </w:r>
    </w:p>
    <w:p w14:paraId="0CEE9B25" w14:textId="11A2386D" w:rsidR="004445E8" w:rsidRDefault="004445E8" w:rsidP="00B70169">
      <w:pPr>
        <w:pStyle w:val="Corpo"/>
        <w:spacing w:line="276" w:lineRule="auto"/>
        <w:rPr>
          <w:b/>
        </w:rPr>
      </w:pPr>
    </w:p>
    <w:p w14:paraId="175B626D" w14:textId="27DBA540" w:rsidR="00D9515D" w:rsidRDefault="00D9515D" w:rsidP="00B70169">
      <w:pPr>
        <w:pStyle w:val="Corpo"/>
        <w:spacing w:line="276" w:lineRule="auto"/>
        <w:rPr>
          <w:b/>
        </w:rPr>
      </w:pPr>
    </w:p>
    <w:p w14:paraId="305F3DD3" w14:textId="7D597BE8" w:rsidR="00D9515D" w:rsidRDefault="00D9515D" w:rsidP="00B70169">
      <w:pPr>
        <w:pStyle w:val="Corpo"/>
        <w:spacing w:line="276" w:lineRule="auto"/>
        <w:rPr>
          <w:b/>
        </w:rPr>
      </w:pPr>
    </w:p>
    <w:p w14:paraId="6CF375E1" w14:textId="002EAD47" w:rsidR="00D9515D" w:rsidRDefault="00D9515D" w:rsidP="00B70169">
      <w:pPr>
        <w:pStyle w:val="Corpo"/>
        <w:spacing w:line="276" w:lineRule="auto"/>
        <w:rPr>
          <w:b/>
        </w:rPr>
      </w:pPr>
    </w:p>
    <w:p w14:paraId="19BA20FC" w14:textId="32BC5AC9" w:rsidR="00D9515D" w:rsidRDefault="00D9515D" w:rsidP="00B70169">
      <w:pPr>
        <w:pStyle w:val="Corpo"/>
        <w:spacing w:line="276" w:lineRule="auto"/>
        <w:rPr>
          <w:b/>
        </w:rPr>
      </w:pPr>
    </w:p>
    <w:p w14:paraId="7EF3AB4E" w14:textId="6589531D" w:rsidR="00D9515D" w:rsidRDefault="00D9515D" w:rsidP="00B70169">
      <w:pPr>
        <w:pStyle w:val="Corpo"/>
        <w:spacing w:line="276" w:lineRule="auto"/>
        <w:rPr>
          <w:b/>
        </w:rPr>
      </w:pPr>
    </w:p>
    <w:p w14:paraId="60465C85" w14:textId="620522FD" w:rsidR="00D9515D" w:rsidRDefault="00D9515D" w:rsidP="00B70169">
      <w:pPr>
        <w:pStyle w:val="Corpo"/>
        <w:spacing w:line="276" w:lineRule="auto"/>
        <w:rPr>
          <w:b/>
        </w:rPr>
      </w:pPr>
    </w:p>
    <w:p w14:paraId="7A1C3B92" w14:textId="14505D5C" w:rsidR="00D9515D" w:rsidRDefault="00D9515D" w:rsidP="00B70169">
      <w:pPr>
        <w:pStyle w:val="Corpo"/>
        <w:spacing w:line="276" w:lineRule="auto"/>
        <w:rPr>
          <w:b/>
        </w:rPr>
      </w:pPr>
    </w:p>
    <w:p w14:paraId="6A1A4572" w14:textId="401467E0" w:rsidR="00D9515D" w:rsidRDefault="00D9515D" w:rsidP="00B70169">
      <w:pPr>
        <w:pStyle w:val="Corpo"/>
        <w:spacing w:line="276" w:lineRule="auto"/>
        <w:rPr>
          <w:b/>
        </w:rPr>
      </w:pPr>
    </w:p>
    <w:p w14:paraId="69E1DD41" w14:textId="304BD5BC" w:rsidR="00D9515D" w:rsidRDefault="00D9515D" w:rsidP="00B70169">
      <w:pPr>
        <w:pStyle w:val="Corpo"/>
        <w:spacing w:line="276" w:lineRule="auto"/>
        <w:rPr>
          <w:b/>
        </w:rPr>
      </w:pPr>
    </w:p>
    <w:p w14:paraId="7C359985" w14:textId="71A9C6F4" w:rsidR="00762632" w:rsidRPr="0040473A" w:rsidRDefault="00762632" w:rsidP="00D32086">
      <w:pPr>
        <w:pStyle w:val="Ttulo1"/>
        <w:jc w:val="center"/>
      </w:pPr>
      <w:bookmarkStart w:id="38" w:name="_Toc62720107"/>
      <w:r>
        <w:lastRenderedPageBreak/>
        <w:t>Berberina + Terapia Quadrupla</w:t>
      </w:r>
      <w:bookmarkEnd w:id="38"/>
    </w:p>
    <w:p w14:paraId="6A739D0C" w14:textId="77777777" w:rsidR="00762632" w:rsidRPr="00762632" w:rsidRDefault="00762632" w:rsidP="00762632">
      <w:pPr>
        <w:pStyle w:val="Subtitulocorpo"/>
      </w:pPr>
      <w:r w:rsidRPr="00762632">
        <w:t xml:space="preserve">Berberina é um Tratamento Alternativo na Erradicação do </w:t>
      </w:r>
      <w:r w:rsidRPr="00762632">
        <w:rPr>
          <w:i/>
        </w:rPr>
        <w:t xml:space="preserve">H. </w:t>
      </w:r>
      <w:proofErr w:type="spellStart"/>
      <w:r w:rsidRPr="00762632">
        <w:rPr>
          <w:i/>
        </w:rPr>
        <w:t>pylori</w:t>
      </w:r>
      <w:proofErr w:type="spellEnd"/>
    </w:p>
    <w:p w14:paraId="1810BB84" w14:textId="77777777" w:rsidR="00762632" w:rsidRDefault="00762632" w:rsidP="00762632">
      <w:pPr>
        <w:pStyle w:val="Subtitulocorpo"/>
        <w:jc w:val="both"/>
        <w:rPr>
          <w:b w:val="0"/>
          <w:bCs/>
          <w:color w:val="404040" w:themeColor="text1" w:themeTint="BF"/>
          <w:sz w:val="24"/>
          <w:szCs w:val="24"/>
        </w:rPr>
      </w:pPr>
    </w:p>
    <w:p w14:paraId="412CFB8E" w14:textId="77777777" w:rsidR="00762632" w:rsidRDefault="00762632" w:rsidP="00762632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2DC67049" w14:textId="11994D09" w:rsidR="00762632" w:rsidRPr="00762632" w:rsidRDefault="00762632" w:rsidP="00762632">
      <w:pPr>
        <w:pStyle w:val="Subtitulocorpo"/>
        <w:jc w:val="both"/>
        <w:rPr>
          <w:b w:val="0"/>
          <w:i/>
          <w:color w:val="404040" w:themeColor="text1" w:themeTint="BF"/>
          <w:sz w:val="24"/>
          <w:szCs w:val="24"/>
        </w:rPr>
      </w:pPr>
      <w:r w:rsidRPr="00762632">
        <w:rPr>
          <w:b w:val="0"/>
          <w:color w:val="404040" w:themeColor="text1" w:themeTint="BF"/>
          <w:sz w:val="24"/>
          <w:szCs w:val="24"/>
        </w:rPr>
        <w:t xml:space="preserve">Em um estudo duplo-cego conduzido por Zhang </w:t>
      </w:r>
      <w:r w:rsidRPr="00762632">
        <w:rPr>
          <w:b w:val="0"/>
          <w:i/>
          <w:color w:val="404040" w:themeColor="text1" w:themeTint="BF"/>
          <w:sz w:val="24"/>
          <w:szCs w:val="24"/>
        </w:rPr>
        <w:t>et al.</w:t>
      </w:r>
      <w:r w:rsidRPr="00762632">
        <w:rPr>
          <w:b w:val="0"/>
          <w:color w:val="404040" w:themeColor="text1" w:themeTint="BF"/>
          <w:sz w:val="24"/>
          <w:szCs w:val="24"/>
        </w:rPr>
        <w:t xml:space="preserve"> (2017) foi avaliado a eficácia e a segurança da adição de berberina à terapia quádrupla com bismuto para erradicação de </w:t>
      </w:r>
      <w:r w:rsidRPr="00762632">
        <w:rPr>
          <w:b w:val="0"/>
          <w:i/>
          <w:color w:val="404040" w:themeColor="text1" w:themeTint="BF"/>
          <w:sz w:val="24"/>
          <w:szCs w:val="24"/>
        </w:rPr>
        <w:t xml:space="preserve">H. </w:t>
      </w:r>
      <w:proofErr w:type="spellStart"/>
      <w:r w:rsidRPr="00762632">
        <w:rPr>
          <w:b w:val="0"/>
          <w:i/>
          <w:color w:val="404040" w:themeColor="text1" w:themeTint="BF"/>
          <w:sz w:val="24"/>
          <w:szCs w:val="24"/>
        </w:rPr>
        <w:t>pylori</w:t>
      </w:r>
      <w:proofErr w:type="spellEnd"/>
      <w:r w:rsidRPr="00762632">
        <w:rPr>
          <w:b w:val="0"/>
          <w:i/>
          <w:color w:val="404040" w:themeColor="text1" w:themeTint="BF"/>
          <w:sz w:val="24"/>
          <w:szCs w:val="24"/>
        </w:rPr>
        <w:t>.</w:t>
      </w:r>
    </w:p>
    <w:p w14:paraId="10AABE1B" w14:textId="77777777" w:rsidR="00762632" w:rsidRDefault="00762632" w:rsidP="00762632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04768" behindDoc="0" locked="0" layoutInCell="1" allowOverlap="1" wp14:anchorId="0BC8AD93" wp14:editId="2CB78FFC">
                <wp:simplePos x="0" y="0"/>
                <wp:positionH relativeFrom="margin">
                  <wp:align>right</wp:align>
                </wp:positionH>
                <wp:positionV relativeFrom="paragraph">
                  <wp:posOffset>131445</wp:posOffset>
                </wp:positionV>
                <wp:extent cx="5372100" cy="510639"/>
                <wp:effectExtent l="0" t="0" r="19050" b="22860"/>
                <wp:wrapNone/>
                <wp:docPr id="658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510639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05CE297" w14:textId="77777777" w:rsidR="005D1916" w:rsidRPr="00762632" w:rsidRDefault="005D1916" w:rsidP="00762632">
                            <w:pPr>
                              <w:jc w:val="center"/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</w:pPr>
                            <w:r w:rsidRPr="00762632"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  <w:t>Os pacientes foram randomizados em dois grupos para receberem por 2 semanas a seguinte posologia:</w:t>
                            </w:r>
                          </w:p>
                          <w:p w14:paraId="02D9BFC7" w14:textId="77777777" w:rsidR="005D1916" w:rsidRPr="009D65A4" w:rsidRDefault="005D1916" w:rsidP="00762632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BC8AD93" id="_x0000_s1049" type="#_x0000_t202" style="position:absolute;left:0;text-align:left;margin-left:371.8pt;margin-top:10.35pt;width:423pt;height:40.2pt;z-index:252704768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" fillcolor="white [3212]" strokecolor="#0070c0">
                <v:textbox>
                  <w:txbxContent>
                    <w:p w14:paraId="205CE297" w14:textId="77777777" w:rsidR="005D1916" w:rsidRPr="00762632" w:rsidRDefault="005D1916" w:rsidP="00762632">
                      <w:pPr>
                        <w:jc w:val="center"/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</w:pPr>
                      <w:r w:rsidRPr="00762632"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  <w:t>Os pacientes foram randomizados em dois grupos para receberem por 2 semanas a seguinte posologia:</w:t>
                      </w:r>
                    </w:p>
                    <w:p w14:paraId="02D9BFC7" w14:textId="77777777" w:rsidR="005D1916" w:rsidRPr="009D65A4" w:rsidRDefault="005D1916" w:rsidP="00762632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014BBF5F" w14:textId="77777777" w:rsidR="00762632" w:rsidRDefault="00762632" w:rsidP="00762632">
      <w:pPr>
        <w:pStyle w:val="Corpo"/>
      </w:pPr>
    </w:p>
    <w:p w14:paraId="51F93D68" w14:textId="77777777" w:rsidR="00762632" w:rsidRDefault="00762632" w:rsidP="00762632">
      <w:pPr>
        <w:pStyle w:val="Corpo"/>
      </w:pPr>
    </w:p>
    <w:p w14:paraId="61B5AAD4" w14:textId="77777777" w:rsidR="00762632" w:rsidRDefault="00762632" w:rsidP="00762632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07840" behindDoc="0" locked="0" layoutInCell="1" allowOverlap="1" wp14:anchorId="191B7723" wp14:editId="4DB64338">
                <wp:simplePos x="0" y="0"/>
                <wp:positionH relativeFrom="margin">
                  <wp:posOffset>4247828</wp:posOffset>
                </wp:positionH>
                <wp:positionV relativeFrom="paragraph">
                  <wp:posOffset>136155</wp:posOffset>
                </wp:positionV>
                <wp:extent cx="226695" cy="138430"/>
                <wp:effectExtent l="0" t="0" r="1905" b="0"/>
                <wp:wrapNone/>
                <wp:docPr id="659" name="Triângulo isósceles 65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A045450" id="Triângulo isósceles 659" o:spid="_x0000_s1026" type="#_x0000_t5" style="position:absolute;margin-left:334.45pt;margin-top:10.7pt;width:17.85pt;height:10.9pt;flip:y;z-index:25270784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05792" behindDoc="0" locked="0" layoutInCell="1" allowOverlap="1" wp14:anchorId="643D9C73" wp14:editId="2AA7D134">
                <wp:simplePos x="0" y="0"/>
                <wp:positionH relativeFrom="margin">
                  <wp:posOffset>852454</wp:posOffset>
                </wp:positionH>
                <wp:positionV relativeFrom="paragraph">
                  <wp:posOffset>140771</wp:posOffset>
                </wp:positionV>
                <wp:extent cx="226695" cy="138430"/>
                <wp:effectExtent l="0" t="0" r="1905" b="0"/>
                <wp:wrapNone/>
                <wp:docPr id="660" name="Triângulo isósceles 66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9DBCAF2" id="Triângulo isósceles 660" o:spid="_x0000_s1026" type="#_x0000_t5" style="position:absolute;margin-left:67.1pt;margin-top:11.1pt;width:17.85pt;height:10.9pt;flip:y;z-index:25270579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" fillcolor="#d8d8d8 [2732]" stroked="f">
                <w10:wrap anchorx="margin"/>
              </v:shape>
            </w:pict>
          </mc:Fallback>
        </mc:AlternateContent>
      </w:r>
    </w:p>
    <w:p w14:paraId="11676979" w14:textId="77777777" w:rsidR="00762632" w:rsidRDefault="00762632" w:rsidP="00762632">
      <w:pPr>
        <w:pStyle w:val="Corpo"/>
      </w:pPr>
    </w:p>
    <w:p w14:paraId="4746145C" w14:textId="3F46F2BF" w:rsidR="00762632" w:rsidRDefault="00762632" w:rsidP="00762632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06816" behindDoc="0" locked="0" layoutInCell="1" allowOverlap="1" wp14:anchorId="0311812D" wp14:editId="16D027CC">
                <wp:simplePos x="0" y="0"/>
                <wp:positionH relativeFrom="margin">
                  <wp:posOffset>3183107</wp:posOffset>
                </wp:positionH>
                <wp:positionV relativeFrom="paragraph">
                  <wp:posOffset>93617</wp:posOffset>
                </wp:positionV>
                <wp:extent cx="2200910" cy="1116140"/>
                <wp:effectExtent l="0" t="0" r="27940" b="27305"/>
                <wp:wrapNone/>
                <wp:docPr id="661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200910" cy="111614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F662F23" w14:textId="77777777" w:rsidR="005D1916" w:rsidRDefault="005D1916" w:rsidP="0076263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5A7D10D0" w14:textId="1FDB695F" w:rsidR="005D1916" w:rsidRPr="00762632" w:rsidRDefault="005D1916" w:rsidP="0076263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762632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Terapia Quádrupla </w:t>
                            </w:r>
                          </w:p>
                          <w:p w14:paraId="0AFACFEF" w14:textId="77777777" w:rsidR="005D1916" w:rsidRPr="00762632" w:rsidRDefault="005D1916" w:rsidP="0076263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762632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+</w:t>
                            </w:r>
                          </w:p>
                          <w:p w14:paraId="5307CB88" w14:textId="77777777" w:rsidR="005D1916" w:rsidRPr="00762632" w:rsidRDefault="005D1916" w:rsidP="0076263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762632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Bismuto</w:t>
                            </w:r>
                          </w:p>
                          <w:p w14:paraId="65AD2A39" w14:textId="6D17F3B9" w:rsidR="005D1916" w:rsidRPr="00086CFC" w:rsidRDefault="005D1916" w:rsidP="0076263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311812D" id="_x0000_s1050" type="#_x0000_t202" style="position:absolute;left:0;text-align:left;margin-left:250.65pt;margin-top:7.35pt;width:173.3pt;height:87.9pt;z-index:25270681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" fillcolor="#0070c0" strokecolor="#0070c0">
                <v:textbox>
                  <w:txbxContent>
                    <w:p w14:paraId="3F662F23" w14:textId="77777777" w:rsidR="005D1916" w:rsidRDefault="005D1916" w:rsidP="0076263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5A7D10D0" w14:textId="1FDB695F" w:rsidR="005D1916" w:rsidRPr="00762632" w:rsidRDefault="005D1916" w:rsidP="0076263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762632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 xml:space="preserve">Terapia Quádrupla </w:t>
                      </w:r>
                    </w:p>
                    <w:p w14:paraId="0AFACFEF" w14:textId="77777777" w:rsidR="005D1916" w:rsidRPr="00762632" w:rsidRDefault="005D1916" w:rsidP="0076263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762632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+</w:t>
                      </w:r>
                    </w:p>
                    <w:p w14:paraId="5307CB88" w14:textId="77777777" w:rsidR="005D1916" w:rsidRPr="00762632" w:rsidRDefault="005D1916" w:rsidP="0076263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762632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Bismuto</w:t>
                      </w:r>
                    </w:p>
                    <w:p w14:paraId="65AD2A39" w14:textId="6D17F3B9" w:rsidR="005D1916" w:rsidRPr="00086CFC" w:rsidRDefault="005D1916" w:rsidP="0076263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03744" behindDoc="0" locked="0" layoutInCell="1" allowOverlap="1" wp14:anchorId="65F29DDD" wp14:editId="24E315B9">
                <wp:simplePos x="0" y="0"/>
                <wp:positionH relativeFrom="margin">
                  <wp:posOffset>-58857</wp:posOffset>
                </wp:positionH>
                <wp:positionV relativeFrom="paragraph">
                  <wp:posOffset>105492</wp:posOffset>
                </wp:positionV>
                <wp:extent cx="2327275" cy="1104406"/>
                <wp:effectExtent l="0" t="0" r="15875" b="19685"/>
                <wp:wrapNone/>
                <wp:docPr id="662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27275" cy="1104406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16B759D" w14:textId="77777777" w:rsidR="005D1916" w:rsidRPr="00762632" w:rsidRDefault="005D1916" w:rsidP="0076263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  <w:r w:rsidRPr="00762632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Terapia Quádrupla</w:t>
                            </w:r>
                          </w:p>
                          <w:p w14:paraId="428C0BC2" w14:textId="77777777" w:rsidR="005D1916" w:rsidRPr="00762632" w:rsidRDefault="005D1916" w:rsidP="0076263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762632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+</w:t>
                            </w:r>
                          </w:p>
                          <w:p w14:paraId="11ABF7E8" w14:textId="77777777" w:rsidR="005D1916" w:rsidRPr="00762632" w:rsidRDefault="005D1916" w:rsidP="0076263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762632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Cloridrato de Berberina 500mg</w:t>
                            </w:r>
                          </w:p>
                          <w:p w14:paraId="0D523E60" w14:textId="77777777" w:rsidR="005D1916" w:rsidRPr="00762632" w:rsidRDefault="005D1916" w:rsidP="0076263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762632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2 vezes ao dia.</w:t>
                            </w:r>
                          </w:p>
                          <w:p w14:paraId="09682A90" w14:textId="272F9A1B" w:rsidR="005D1916" w:rsidRPr="00086CFC" w:rsidRDefault="005D1916" w:rsidP="0076263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5F29DDD" id="_x0000_s1051" type="#_x0000_t202" style="position:absolute;left:0;text-align:left;margin-left:-4.65pt;margin-top:8.3pt;width:183.25pt;height:86.95pt;z-index:25270374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" fillcolor="#0070c0" strokecolor="#0070c0">
                <v:textbox>
                  <w:txbxContent>
                    <w:p w14:paraId="716B759D" w14:textId="77777777" w:rsidR="005D1916" w:rsidRPr="00762632" w:rsidRDefault="005D1916" w:rsidP="0076263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  <w:r w:rsidRPr="00762632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Terapia Quádrupla</w:t>
                      </w:r>
                    </w:p>
                    <w:p w14:paraId="428C0BC2" w14:textId="77777777" w:rsidR="005D1916" w:rsidRPr="00762632" w:rsidRDefault="005D1916" w:rsidP="0076263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762632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+</w:t>
                      </w:r>
                    </w:p>
                    <w:p w14:paraId="11ABF7E8" w14:textId="77777777" w:rsidR="005D1916" w:rsidRPr="00762632" w:rsidRDefault="005D1916" w:rsidP="0076263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762632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Cloridrato de Berberina 500mg</w:t>
                      </w:r>
                    </w:p>
                    <w:p w14:paraId="0D523E60" w14:textId="77777777" w:rsidR="005D1916" w:rsidRPr="00762632" w:rsidRDefault="005D1916" w:rsidP="0076263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762632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2 vezes ao dia.</w:t>
                      </w:r>
                    </w:p>
                    <w:p w14:paraId="09682A90" w14:textId="272F9A1B" w:rsidR="005D1916" w:rsidRPr="00086CFC" w:rsidRDefault="005D1916" w:rsidP="0076263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687D93F" w14:textId="77777777" w:rsidR="00762632" w:rsidRDefault="00762632" w:rsidP="00762632">
      <w:pPr>
        <w:pStyle w:val="Corpo"/>
      </w:pPr>
    </w:p>
    <w:p w14:paraId="04A63F33" w14:textId="77777777" w:rsidR="00762632" w:rsidRDefault="00762632" w:rsidP="00762632">
      <w:pPr>
        <w:pStyle w:val="Corpo"/>
      </w:pPr>
    </w:p>
    <w:p w14:paraId="78D33DEC" w14:textId="77777777" w:rsidR="00762632" w:rsidRDefault="00762632" w:rsidP="00762632">
      <w:pPr>
        <w:pStyle w:val="Corpo"/>
      </w:pPr>
    </w:p>
    <w:p w14:paraId="5AFB81FD" w14:textId="77777777" w:rsidR="00762632" w:rsidRPr="0064783D" w:rsidRDefault="00762632" w:rsidP="00762632">
      <w:pPr>
        <w:pStyle w:val="Corpo"/>
        <w:rPr>
          <w:sz w:val="20"/>
          <w:szCs w:val="23"/>
        </w:rPr>
      </w:pPr>
    </w:p>
    <w:p w14:paraId="2AEC1ACC" w14:textId="77777777" w:rsidR="00762632" w:rsidRPr="00423361" w:rsidRDefault="00762632" w:rsidP="00762632">
      <w:pPr>
        <w:pStyle w:val="Corpo"/>
        <w:spacing w:before="120" w:after="0"/>
        <w:rPr>
          <w:sz w:val="20"/>
          <w:szCs w:val="23"/>
        </w:rPr>
      </w:pPr>
    </w:p>
    <w:p w14:paraId="3ECCD27C" w14:textId="77777777" w:rsidR="00762632" w:rsidRDefault="00762632" w:rsidP="00762632">
      <w:pPr>
        <w:pStyle w:val="Corpo"/>
        <w:rPr>
          <w:b/>
          <w:color w:val="339966"/>
        </w:rPr>
      </w:pPr>
    </w:p>
    <w:p w14:paraId="6A3B2C5C" w14:textId="05A664C1" w:rsidR="00762632" w:rsidRDefault="00762632" w:rsidP="00BB0BFA">
      <w:pPr>
        <w:pStyle w:val="Corpo"/>
        <w:numPr>
          <w:ilvl w:val="0"/>
          <w:numId w:val="6"/>
        </w:numPr>
        <w:rPr>
          <w:color w:val="000000"/>
          <w:sz w:val="20"/>
          <w:shd w:val="clear" w:color="auto" w:fill="FFFFFF"/>
        </w:rPr>
      </w:pPr>
      <w:r w:rsidRPr="004038EE">
        <w:rPr>
          <w:color w:val="000000"/>
          <w:sz w:val="20"/>
          <w:shd w:val="clear" w:color="auto" w:fill="FFFFFF"/>
        </w:rPr>
        <w:t xml:space="preserve">A </w:t>
      </w:r>
      <w:r>
        <w:rPr>
          <w:color w:val="000000"/>
          <w:sz w:val="20"/>
          <w:shd w:val="clear" w:color="auto" w:fill="FFFFFF"/>
        </w:rPr>
        <w:t>erradicação do</w:t>
      </w:r>
      <w:r w:rsidRPr="004038EE">
        <w:rPr>
          <w:color w:val="000000"/>
          <w:sz w:val="20"/>
          <w:shd w:val="clear" w:color="auto" w:fill="FFFFFF"/>
        </w:rPr>
        <w:t> </w:t>
      </w:r>
      <w:r w:rsidRPr="004038EE">
        <w:rPr>
          <w:rStyle w:val="nfase"/>
          <w:color w:val="000000"/>
          <w:sz w:val="20"/>
          <w:shd w:val="clear" w:color="auto" w:fill="FFFFFF"/>
        </w:rPr>
        <w:t>H</w:t>
      </w:r>
      <w:r>
        <w:rPr>
          <w:rStyle w:val="nfase"/>
          <w:color w:val="000000"/>
          <w:sz w:val="20"/>
          <w:shd w:val="clear" w:color="auto" w:fill="FFFFFF"/>
        </w:rPr>
        <w:t>.</w:t>
      </w:r>
      <w:r w:rsidRPr="004038EE">
        <w:rPr>
          <w:rStyle w:val="nfase"/>
          <w:color w:val="000000"/>
          <w:sz w:val="20"/>
          <w:shd w:val="clear" w:color="auto" w:fill="FFFFFF"/>
        </w:rPr>
        <w:t xml:space="preserve"> </w:t>
      </w:r>
      <w:proofErr w:type="spellStart"/>
      <w:r w:rsidRPr="004038EE">
        <w:rPr>
          <w:rStyle w:val="nfase"/>
          <w:color w:val="000000"/>
          <w:sz w:val="20"/>
          <w:shd w:val="clear" w:color="auto" w:fill="FFFFFF"/>
        </w:rPr>
        <w:t>pylori</w:t>
      </w:r>
      <w:proofErr w:type="spellEnd"/>
      <w:r w:rsidRPr="004038EE">
        <w:rPr>
          <w:color w:val="000000"/>
          <w:sz w:val="20"/>
          <w:shd w:val="clear" w:color="auto" w:fill="FFFFFF"/>
        </w:rPr>
        <w:t> foi avaliada no 28º dia após o término do tratamento</w:t>
      </w:r>
      <w:r>
        <w:rPr>
          <w:color w:val="000000"/>
          <w:sz w:val="20"/>
          <w:shd w:val="clear" w:color="auto" w:fill="FFFFFF"/>
        </w:rPr>
        <w:t>.</w:t>
      </w:r>
    </w:p>
    <w:p w14:paraId="53C2EE65" w14:textId="5B73EEA4" w:rsidR="00762632" w:rsidRPr="0040473A" w:rsidRDefault="00762632" w:rsidP="00762632">
      <w:pPr>
        <w:pStyle w:val="Corpo"/>
        <w:rPr>
          <w:bCs/>
          <w:color w:val="auto"/>
          <w:sz w:val="18"/>
          <w:szCs w:val="18"/>
        </w:rPr>
      </w:pPr>
    </w:p>
    <w:p w14:paraId="78407A52" w14:textId="77777777" w:rsidR="00762632" w:rsidRDefault="00762632" w:rsidP="00762632">
      <w:pPr>
        <w:pStyle w:val="Corpo"/>
        <w:rPr>
          <w:b/>
          <w:color w:val="339966"/>
        </w:rPr>
      </w:pPr>
    </w:p>
    <w:p w14:paraId="5CA18FA0" w14:textId="77777777" w:rsidR="00762632" w:rsidRPr="00C72C0B" w:rsidRDefault="00762632" w:rsidP="00762632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3D0FE66F" w14:textId="77777777" w:rsidR="00762632" w:rsidRPr="00714E9A" w:rsidRDefault="00762632" w:rsidP="00762632">
      <w:pPr>
        <w:pStyle w:val="Corpo"/>
        <w:rPr>
          <w:sz w:val="16"/>
          <w:szCs w:val="16"/>
        </w:rPr>
      </w:pPr>
    </w:p>
    <w:p w14:paraId="4DC4A6AA" w14:textId="77777777" w:rsidR="00762632" w:rsidRPr="00762632" w:rsidRDefault="00762632" w:rsidP="00BB0BFA">
      <w:pPr>
        <w:pStyle w:val="PargrafodaLista"/>
        <w:numPr>
          <w:ilvl w:val="0"/>
          <w:numId w:val="7"/>
        </w:numPr>
        <w:jc w:val="both"/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  <w:r w:rsidRPr="00762632">
        <w:rPr>
          <w:rFonts w:ascii="Swis721 Th BT" w:eastAsia="MS Mincho" w:hAnsi="Swis721 Th BT"/>
          <w:color w:val="404040" w:themeColor="text1" w:themeTint="BF"/>
          <w:sz w:val="23"/>
          <w:szCs w:val="23"/>
        </w:rPr>
        <w:t>De acordo com os resultados, os dados demográficos basais incluindo idade, sexo, índice de massa corporal, condição geral e pontuação de gravidade, não foram estatisticamente diferentes em ambos os grupos.</w:t>
      </w:r>
    </w:p>
    <w:p w14:paraId="0C3AA3A0" w14:textId="77777777" w:rsidR="00762632" w:rsidRPr="00762632" w:rsidRDefault="00762632" w:rsidP="00BB0BFA">
      <w:pPr>
        <w:pStyle w:val="PargrafodaLista"/>
        <w:numPr>
          <w:ilvl w:val="0"/>
          <w:numId w:val="7"/>
        </w:numPr>
        <w:jc w:val="both"/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  <w:r w:rsidRPr="00762632">
        <w:rPr>
          <w:rFonts w:ascii="Swis721 Th BT" w:eastAsia="MS Mincho" w:hAnsi="Swis721 Th BT"/>
          <w:color w:val="404040" w:themeColor="text1" w:themeTint="BF"/>
          <w:sz w:val="23"/>
          <w:szCs w:val="23"/>
        </w:rPr>
        <w:t>A taxa de erradicação do grupo 1 foi de 90,1% e do grupo 2 foi de 86,4%;</w:t>
      </w:r>
    </w:p>
    <w:p w14:paraId="40A3D8C3" w14:textId="77777777" w:rsidR="00762632" w:rsidRPr="00762632" w:rsidRDefault="00762632" w:rsidP="00BB0BFA">
      <w:pPr>
        <w:pStyle w:val="PargrafodaLista"/>
        <w:numPr>
          <w:ilvl w:val="0"/>
          <w:numId w:val="7"/>
        </w:numPr>
        <w:jc w:val="both"/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  <w:r w:rsidRPr="00762632">
        <w:rPr>
          <w:rFonts w:ascii="Swis721 Th BT" w:eastAsia="MS Mincho" w:hAnsi="Swis721 Th BT"/>
          <w:color w:val="404040" w:themeColor="text1" w:themeTint="BF"/>
          <w:sz w:val="23"/>
          <w:szCs w:val="23"/>
        </w:rPr>
        <w:t>Não houve diferença estatisticamente significante na incidência geral de eventos adversos entre os dois grupos.</w:t>
      </w:r>
    </w:p>
    <w:p w14:paraId="35847654" w14:textId="77777777" w:rsidR="00762632" w:rsidRDefault="00762632" w:rsidP="00762632">
      <w:pPr>
        <w:pStyle w:val="PargrafodaLista"/>
        <w:ind w:left="360"/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</w:p>
    <w:p w14:paraId="35BC5061" w14:textId="77777777" w:rsidR="00762632" w:rsidRPr="00C72C0B" w:rsidRDefault="00762632" w:rsidP="00762632">
      <w:pPr>
        <w:pStyle w:val="Corpo"/>
        <w:rPr>
          <w:b/>
          <w:color w:val="339966"/>
        </w:rPr>
      </w:pPr>
      <w:r>
        <w:rPr>
          <w:b/>
          <w:color w:val="339966"/>
        </w:rPr>
        <w:t>Conclusão:</w:t>
      </w:r>
    </w:p>
    <w:p w14:paraId="1464673E" w14:textId="77777777" w:rsidR="00762632" w:rsidRPr="00714E9A" w:rsidRDefault="00762632" w:rsidP="00762632">
      <w:pPr>
        <w:pStyle w:val="Corpo"/>
        <w:rPr>
          <w:sz w:val="16"/>
          <w:szCs w:val="16"/>
        </w:rPr>
      </w:pPr>
    </w:p>
    <w:p w14:paraId="5E40BA30" w14:textId="0238AB2C" w:rsidR="00762632" w:rsidRPr="00C20751" w:rsidRDefault="00762632" w:rsidP="00762632">
      <w:pPr>
        <w:pStyle w:val="Corpo"/>
        <w:jc w:val="center"/>
        <w:rPr>
          <w:b/>
          <w:szCs w:val="23"/>
        </w:rPr>
      </w:pPr>
      <w:r>
        <w:rPr>
          <w:b/>
          <w:szCs w:val="23"/>
        </w:rPr>
        <w:t>Os pesquisadores conclu</w:t>
      </w:r>
      <w:r w:rsidR="00AD7DCF">
        <w:rPr>
          <w:b/>
          <w:szCs w:val="23"/>
        </w:rPr>
        <w:t>íram que a berberina pode ser us</w:t>
      </w:r>
      <w:r>
        <w:rPr>
          <w:b/>
          <w:szCs w:val="23"/>
        </w:rPr>
        <w:t xml:space="preserve">ada, sendo um tratamento alternativo ao bismuto na terapia quádrupla para a erradicação do </w:t>
      </w:r>
      <w:r w:rsidRPr="004038EE">
        <w:rPr>
          <w:b/>
          <w:i/>
          <w:szCs w:val="23"/>
        </w:rPr>
        <w:t xml:space="preserve">H. </w:t>
      </w:r>
      <w:proofErr w:type="spellStart"/>
      <w:r w:rsidRPr="004038EE">
        <w:rPr>
          <w:b/>
          <w:i/>
          <w:szCs w:val="23"/>
        </w:rPr>
        <w:t>pylori</w:t>
      </w:r>
      <w:proofErr w:type="spellEnd"/>
      <w:r>
        <w:rPr>
          <w:b/>
          <w:i/>
          <w:szCs w:val="23"/>
        </w:rPr>
        <w:t xml:space="preserve">. </w:t>
      </w:r>
    </w:p>
    <w:p w14:paraId="321F50DA" w14:textId="77777777" w:rsidR="00762632" w:rsidRPr="0040473A" w:rsidRDefault="00762632" w:rsidP="00762632">
      <w:pPr>
        <w:pStyle w:val="PargrafodaLista"/>
        <w:ind w:left="360"/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</w:p>
    <w:p w14:paraId="766D9B07" w14:textId="77777777" w:rsidR="00762632" w:rsidRDefault="00762632" w:rsidP="00762632">
      <w:pPr>
        <w:pStyle w:val="Ttulo1"/>
        <w:jc w:val="center"/>
      </w:pPr>
      <w:bookmarkStart w:id="39" w:name="_Toc62720108"/>
      <w:r>
        <w:lastRenderedPageBreak/>
        <w:t>Formulário</w:t>
      </w:r>
      <w:bookmarkEnd w:id="39"/>
    </w:p>
    <w:p w14:paraId="65E14198" w14:textId="77777777" w:rsidR="00762632" w:rsidRDefault="00762632" w:rsidP="00762632">
      <w:pPr>
        <w:pStyle w:val="Corpo"/>
        <w:spacing w:after="120"/>
      </w:pPr>
    </w:p>
    <w:p w14:paraId="0D9E4D59" w14:textId="77777777" w:rsidR="00762632" w:rsidRPr="00C30C20" w:rsidRDefault="00762632" w:rsidP="00762632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762632" w:rsidRPr="009537E7" w14:paraId="5331BB58" w14:textId="77777777" w:rsidTr="00E9440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0D09FCBE" w14:textId="08D2F3E4" w:rsidR="00762632" w:rsidRPr="00C87A84" w:rsidRDefault="00762632" w:rsidP="00762632">
            <w:pPr>
              <w:pStyle w:val="Corpo"/>
              <w:spacing w:after="0"/>
              <w:jc w:val="center"/>
              <w:rPr>
                <w:b/>
                <w:color w:val="FFFFFF" w:themeColor="background1"/>
              </w:rPr>
            </w:pPr>
            <w:r w:rsidRPr="00762632">
              <w:rPr>
                <w:b/>
                <w:color w:val="FFFFFF" w:themeColor="background1"/>
              </w:rPr>
              <w:t>Cápsulas de Berberina</w:t>
            </w:r>
          </w:p>
        </w:tc>
      </w:tr>
      <w:tr w:rsidR="00762632" w:rsidRPr="009537E7" w14:paraId="6308A138" w14:textId="77777777" w:rsidTr="00E9440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35ED1342" w14:textId="54B25E1D" w:rsidR="00762632" w:rsidRPr="0040473A" w:rsidRDefault="00762632" w:rsidP="00762632">
            <w:pPr>
              <w:pStyle w:val="Corpo"/>
              <w:rPr>
                <w:bCs/>
              </w:rPr>
            </w:pPr>
            <w:bookmarkStart w:id="40" w:name="_Hlk62658484"/>
            <w:r>
              <w:rPr>
                <w:szCs w:val="20"/>
              </w:rPr>
              <w:t xml:space="preserve">Berberina </w:t>
            </w:r>
            <w:bookmarkEnd w:id="40"/>
            <w:r>
              <w:rPr>
                <w:szCs w:val="20"/>
              </w:rPr>
              <w:t>.....................................500 mg</w:t>
            </w:r>
          </w:p>
        </w:tc>
      </w:tr>
      <w:tr w:rsidR="00762632" w:rsidRPr="009537E7" w14:paraId="7645E93D" w14:textId="77777777" w:rsidTr="00E9440A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9477AFB" w14:textId="77777777" w:rsidR="00762632" w:rsidRPr="003A6682" w:rsidRDefault="00762632" w:rsidP="00E9440A">
            <w:pPr>
              <w:pStyle w:val="Corpo"/>
            </w:pPr>
            <w:r>
              <w:t>Excipiente qsp.............................1 cápsula</w:t>
            </w:r>
          </w:p>
        </w:tc>
      </w:tr>
    </w:tbl>
    <w:p w14:paraId="7311C53D" w14:textId="77777777" w:rsidR="00762632" w:rsidRPr="0040473A" w:rsidRDefault="00762632" w:rsidP="00762632">
      <w:pPr>
        <w:pStyle w:val="Corpo"/>
        <w:rPr>
          <w:sz w:val="16"/>
          <w:szCs w:val="16"/>
        </w:rPr>
      </w:pPr>
      <w:r w:rsidRPr="0040473A">
        <w:rPr>
          <w:sz w:val="16"/>
          <w:szCs w:val="16"/>
        </w:rPr>
        <w:t>Administrar 1 cápsula 2 vezes ao dia ou conforme orientação médica.</w:t>
      </w:r>
    </w:p>
    <w:p w14:paraId="2758EFBE" w14:textId="3CCAC687" w:rsidR="00762632" w:rsidRDefault="00762632" w:rsidP="00B70169">
      <w:pPr>
        <w:pStyle w:val="Corpo"/>
        <w:spacing w:line="276" w:lineRule="auto"/>
        <w:rPr>
          <w:b/>
        </w:rPr>
      </w:pPr>
    </w:p>
    <w:p w14:paraId="4A2EF40C" w14:textId="06554362" w:rsidR="00762632" w:rsidRDefault="00762632" w:rsidP="00B70169">
      <w:pPr>
        <w:pStyle w:val="Corpo"/>
        <w:spacing w:line="276" w:lineRule="auto"/>
        <w:rPr>
          <w:b/>
        </w:rPr>
      </w:pPr>
    </w:p>
    <w:p w14:paraId="1006C3F9" w14:textId="6983D8D4" w:rsidR="00762632" w:rsidRDefault="00762632" w:rsidP="00B70169">
      <w:pPr>
        <w:pStyle w:val="Corpo"/>
        <w:spacing w:line="276" w:lineRule="auto"/>
        <w:rPr>
          <w:b/>
        </w:rPr>
      </w:pPr>
    </w:p>
    <w:p w14:paraId="022231AF" w14:textId="39EC0579" w:rsidR="00762632" w:rsidRDefault="00762632" w:rsidP="00B70169">
      <w:pPr>
        <w:pStyle w:val="Corpo"/>
        <w:spacing w:line="276" w:lineRule="auto"/>
        <w:rPr>
          <w:b/>
        </w:rPr>
      </w:pPr>
    </w:p>
    <w:p w14:paraId="2E9ABAE4" w14:textId="7717BB1F" w:rsidR="00762632" w:rsidRDefault="00762632" w:rsidP="00B70169">
      <w:pPr>
        <w:pStyle w:val="Corpo"/>
        <w:spacing w:line="276" w:lineRule="auto"/>
        <w:rPr>
          <w:b/>
        </w:rPr>
      </w:pPr>
    </w:p>
    <w:p w14:paraId="64728F8E" w14:textId="6198C996" w:rsidR="00762632" w:rsidRDefault="00762632" w:rsidP="00B70169">
      <w:pPr>
        <w:pStyle w:val="Corpo"/>
        <w:spacing w:line="276" w:lineRule="auto"/>
        <w:rPr>
          <w:b/>
        </w:rPr>
      </w:pPr>
    </w:p>
    <w:p w14:paraId="3D7A7248" w14:textId="06AEB5C9" w:rsidR="00762632" w:rsidRDefault="00762632" w:rsidP="00B70169">
      <w:pPr>
        <w:pStyle w:val="Corpo"/>
        <w:spacing w:line="276" w:lineRule="auto"/>
        <w:rPr>
          <w:b/>
        </w:rPr>
      </w:pPr>
    </w:p>
    <w:p w14:paraId="778095F7" w14:textId="11718BA5" w:rsidR="00762632" w:rsidRDefault="00762632" w:rsidP="00B70169">
      <w:pPr>
        <w:pStyle w:val="Corpo"/>
        <w:spacing w:line="276" w:lineRule="auto"/>
        <w:rPr>
          <w:b/>
        </w:rPr>
      </w:pPr>
    </w:p>
    <w:p w14:paraId="4C06FF73" w14:textId="60EC0531" w:rsidR="00762632" w:rsidRDefault="00762632" w:rsidP="00B70169">
      <w:pPr>
        <w:pStyle w:val="Corpo"/>
        <w:spacing w:line="276" w:lineRule="auto"/>
        <w:rPr>
          <w:b/>
        </w:rPr>
      </w:pPr>
    </w:p>
    <w:p w14:paraId="59900EC7" w14:textId="0B8429A8" w:rsidR="00762632" w:rsidRDefault="00762632" w:rsidP="00B70169">
      <w:pPr>
        <w:pStyle w:val="Corpo"/>
        <w:spacing w:line="276" w:lineRule="auto"/>
        <w:rPr>
          <w:b/>
        </w:rPr>
      </w:pPr>
    </w:p>
    <w:p w14:paraId="683EBC83" w14:textId="40150ECF" w:rsidR="00762632" w:rsidRDefault="00762632" w:rsidP="00B70169">
      <w:pPr>
        <w:pStyle w:val="Corpo"/>
        <w:spacing w:line="276" w:lineRule="auto"/>
        <w:rPr>
          <w:b/>
        </w:rPr>
      </w:pPr>
    </w:p>
    <w:p w14:paraId="02E5E78E" w14:textId="29B0874D" w:rsidR="00762632" w:rsidRDefault="00762632" w:rsidP="00B70169">
      <w:pPr>
        <w:pStyle w:val="Corpo"/>
        <w:spacing w:line="276" w:lineRule="auto"/>
        <w:rPr>
          <w:b/>
        </w:rPr>
      </w:pPr>
    </w:p>
    <w:p w14:paraId="74436BBD" w14:textId="584AED38" w:rsidR="00762632" w:rsidRDefault="00762632" w:rsidP="00B70169">
      <w:pPr>
        <w:pStyle w:val="Corpo"/>
        <w:spacing w:line="276" w:lineRule="auto"/>
        <w:rPr>
          <w:b/>
        </w:rPr>
      </w:pPr>
    </w:p>
    <w:p w14:paraId="4D7B6246" w14:textId="2D8E0587" w:rsidR="00762632" w:rsidRDefault="00762632" w:rsidP="00B70169">
      <w:pPr>
        <w:pStyle w:val="Corpo"/>
        <w:spacing w:line="276" w:lineRule="auto"/>
        <w:rPr>
          <w:b/>
        </w:rPr>
      </w:pPr>
    </w:p>
    <w:p w14:paraId="3C76E7AE" w14:textId="4885CDE1" w:rsidR="00762632" w:rsidRDefault="00762632" w:rsidP="00B70169">
      <w:pPr>
        <w:pStyle w:val="Corpo"/>
        <w:spacing w:line="276" w:lineRule="auto"/>
        <w:rPr>
          <w:b/>
        </w:rPr>
      </w:pPr>
    </w:p>
    <w:p w14:paraId="50381B10" w14:textId="2D19FD1A" w:rsidR="00762632" w:rsidRDefault="00762632" w:rsidP="00B70169">
      <w:pPr>
        <w:pStyle w:val="Corpo"/>
        <w:spacing w:line="276" w:lineRule="auto"/>
        <w:rPr>
          <w:b/>
        </w:rPr>
      </w:pPr>
    </w:p>
    <w:p w14:paraId="590F92B4" w14:textId="394552A1" w:rsidR="00762632" w:rsidRDefault="00762632" w:rsidP="00B70169">
      <w:pPr>
        <w:pStyle w:val="Corpo"/>
        <w:spacing w:line="276" w:lineRule="auto"/>
        <w:rPr>
          <w:b/>
        </w:rPr>
      </w:pPr>
    </w:p>
    <w:p w14:paraId="337FC707" w14:textId="6104F88A" w:rsidR="00762632" w:rsidRDefault="00762632" w:rsidP="00B70169">
      <w:pPr>
        <w:pStyle w:val="Corpo"/>
        <w:spacing w:line="276" w:lineRule="auto"/>
        <w:rPr>
          <w:b/>
        </w:rPr>
      </w:pPr>
    </w:p>
    <w:p w14:paraId="16BFAC90" w14:textId="2D358588" w:rsidR="00762632" w:rsidRDefault="00762632" w:rsidP="00B70169">
      <w:pPr>
        <w:pStyle w:val="Corpo"/>
        <w:spacing w:line="276" w:lineRule="auto"/>
        <w:rPr>
          <w:b/>
        </w:rPr>
      </w:pPr>
    </w:p>
    <w:p w14:paraId="79506DF9" w14:textId="061167F3" w:rsidR="00762632" w:rsidRDefault="00762632" w:rsidP="00B70169">
      <w:pPr>
        <w:pStyle w:val="Corpo"/>
        <w:spacing w:line="276" w:lineRule="auto"/>
        <w:rPr>
          <w:b/>
        </w:rPr>
      </w:pPr>
    </w:p>
    <w:p w14:paraId="64CD908B" w14:textId="7B1B4474" w:rsidR="00264F6C" w:rsidRDefault="00264F6C" w:rsidP="00B70169">
      <w:pPr>
        <w:pStyle w:val="Corpo"/>
        <w:spacing w:line="276" w:lineRule="auto"/>
        <w:rPr>
          <w:b/>
        </w:rPr>
      </w:pPr>
    </w:p>
    <w:p w14:paraId="601E19A3" w14:textId="7DCA7A06" w:rsidR="00264F6C" w:rsidRDefault="00264F6C" w:rsidP="00B70169">
      <w:pPr>
        <w:pStyle w:val="Corpo"/>
        <w:spacing w:line="276" w:lineRule="auto"/>
        <w:rPr>
          <w:b/>
        </w:rPr>
      </w:pPr>
    </w:p>
    <w:p w14:paraId="5BB82307" w14:textId="42249E48" w:rsidR="00264F6C" w:rsidRDefault="00264F6C" w:rsidP="00B70169">
      <w:pPr>
        <w:pStyle w:val="Corpo"/>
        <w:spacing w:line="276" w:lineRule="auto"/>
        <w:rPr>
          <w:b/>
        </w:rPr>
      </w:pPr>
    </w:p>
    <w:p w14:paraId="11D908BA" w14:textId="4E306F82" w:rsidR="00264F6C" w:rsidRDefault="00264F6C" w:rsidP="00B70169">
      <w:pPr>
        <w:pStyle w:val="Corpo"/>
        <w:spacing w:line="276" w:lineRule="auto"/>
        <w:rPr>
          <w:b/>
        </w:rPr>
      </w:pPr>
    </w:p>
    <w:p w14:paraId="3332A0F3" w14:textId="38555222" w:rsidR="00264F6C" w:rsidRDefault="00264F6C" w:rsidP="00B70169">
      <w:pPr>
        <w:pStyle w:val="Corpo"/>
        <w:spacing w:line="276" w:lineRule="auto"/>
        <w:rPr>
          <w:b/>
        </w:rPr>
      </w:pPr>
    </w:p>
    <w:p w14:paraId="3C3CC39C" w14:textId="022908AC" w:rsidR="00264F6C" w:rsidRDefault="00264F6C" w:rsidP="00B70169">
      <w:pPr>
        <w:pStyle w:val="Corpo"/>
        <w:spacing w:line="276" w:lineRule="auto"/>
        <w:rPr>
          <w:b/>
        </w:rPr>
      </w:pPr>
    </w:p>
    <w:p w14:paraId="7B3E6F85" w14:textId="254934A3" w:rsidR="00264F6C" w:rsidRDefault="00264F6C" w:rsidP="00B70169">
      <w:pPr>
        <w:pStyle w:val="Corpo"/>
        <w:spacing w:line="276" w:lineRule="auto"/>
        <w:rPr>
          <w:b/>
        </w:rPr>
      </w:pPr>
    </w:p>
    <w:p w14:paraId="04750A3D" w14:textId="19168268" w:rsidR="00264F6C" w:rsidRDefault="00264F6C" w:rsidP="00B70169">
      <w:pPr>
        <w:pStyle w:val="Corpo"/>
        <w:spacing w:line="276" w:lineRule="auto"/>
        <w:rPr>
          <w:b/>
        </w:rPr>
      </w:pPr>
    </w:p>
    <w:p w14:paraId="2CB941B5" w14:textId="4831276F" w:rsidR="00D243AE" w:rsidRDefault="00D243AE" w:rsidP="00D32086">
      <w:pPr>
        <w:pStyle w:val="Ttulo1"/>
        <w:jc w:val="center"/>
      </w:pPr>
      <w:bookmarkStart w:id="41" w:name="_Toc62720109"/>
      <w:r w:rsidRPr="00D243AE">
        <w:rPr>
          <w:i/>
        </w:rPr>
        <w:lastRenderedPageBreak/>
        <w:t xml:space="preserve">L. </w:t>
      </w:r>
      <w:proofErr w:type="spellStart"/>
      <w:r w:rsidRPr="00D243AE">
        <w:rPr>
          <w:i/>
        </w:rPr>
        <w:t>reuteri</w:t>
      </w:r>
      <w:proofErr w:type="spellEnd"/>
      <w:r w:rsidRPr="00D243AE">
        <w:rPr>
          <w:i/>
        </w:rPr>
        <w:t xml:space="preserve"> </w:t>
      </w:r>
      <w:r w:rsidRPr="00D243AE">
        <w:t xml:space="preserve">e </w:t>
      </w:r>
      <w:proofErr w:type="spellStart"/>
      <w:r w:rsidRPr="00D243AE">
        <w:t>Pantoprazol</w:t>
      </w:r>
      <w:bookmarkEnd w:id="41"/>
      <w:proofErr w:type="spellEnd"/>
    </w:p>
    <w:p w14:paraId="248E9C95" w14:textId="77777777" w:rsidR="00D243AE" w:rsidRPr="00D243AE" w:rsidRDefault="00D243AE" w:rsidP="00D243AE">
      <w:pPr>
        <w:pStyle w:val="Subtitulocorpo"/>
      </w:pPr>
      <w:r w:rsidRPr="00D243AE">
        <w:t>Eficácia Similar à Terapia Tripla na Erradicação e Melhora dos Sintomas Relacionados</w:t>
      </w:r>
    </w:p>
    <w:p w14:paraId="3C134203" w14:textId="77777777" w:rsidR="00264F6C" w:rsidRDefault="00264F6C" w:rsidP="00264F6C">
      <w:pPr>
        <w:pStyle w:val="Subtitulocorpo"/>
        <w:jc w:val="both"/>
        <w:rPr>
          <w:b w:val="0"/>
          <w:bCs/>
          <w:color w:val="404040" w:themeColor="text1" w:themeTint="BF"/>
          <w:sz w:val="24"/>
          <w:szCs w:val="24"/>
        </w:rPr>
      </w:pPr>
    </w:p>
    <w:p w14:paraId="49D85012" w14:textId="77777777" w:rsidR="00264F6C" w:rsidRDefault="00264F6C" w:rsidP="00264F6C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033E2BA4" w14:textId="77777777" w:rsidR="00D955EB" w:rsidRPr="00D955EB" w:rsidRDefault="00D955EB" w:rsidP="00D955EB">
      <w:pPr>
        <w:pStyle w:val="Subtitulocorpo"/>
        <w:jc w:val="both"/>
        <w:rPr>
          <w:b w:val="0"/>
          <w:bCs/>
          <w:color w:val="404040" w:themeColor="text1" w:themeTint="BF"/>
          <w:sz w:val="24"/>
          <w:szCs w:val="24"/>
        </w:rPr>
      </w:pPr>
      <w:r w:rsidRPr="00D955EB">
        <w:rPr>
          <w:b w:val="0"/>
          <w:bCs/>
          <w:color w:val="404040" w:themeColor="text1" w:themeTint="BF"/>
          <w:sz w:val="24"/>
          <w:szCs w:val="24"/>
        </w:rPr>
        <w:t xml:space="preserve">Esse estudo teve como objetivo avaliar a eficácia do </w:t>
      </w:r>
      <w:r w:rsidRPr="00D955EB">
        <w:rPr>
          <w:b w:val="0"/>
          <w:bCs/>
          <w:i/>
          <w:color w:val="404040" w:themeColor="text1" w:themeTint="BF"/>
          <w:sz w:val="24"/>
          <w:szCs w:val="24"/>
        </w:rPr>
        <w:t xml:space="preserve">L. </w:t>
      </w:r>
      <w:proofErr w:type="spellStart"/>
      <w:r w:rsidRPr="00D955EB">
        <w:rPr>
          <w:b w:val="0"/>
          <w:bCs/>
          <w:i/>
          <w:color w:val="404040" w:themeColor="text1" w:themeTint="BF"/>
          <w:sz w:val="24"/>
          <w:szCs w:val="24"/>
        </w:rPr>
        <w:t>reuteri</w:t>
      </w:r>
      <w:proofErr w:type="spellEnd"/>
      <w:r w:rsidRPr="00D955EB">
        <w:rPr>
          <w:b w:val="0"/>
          <w:bCs/>
          <w:color w:val="404040" w:themeColor="text1" w:themeTint="BF"/>
          <w:sz w:val="24"/>
          <w:szCs w:val="24"/>
        </w:rPr>
        <w:t xml:space="preserve"> com </w:t>
      </w:r>
      <w:proofErr w:type="spellStart"/>
      <w:r w:rsidRPr="00D955EB">
        <w:rPr>
          <w:b w:val="0"/>
          <w:bCs/>
          <w:color w:val="404040" w:themeColor="text1" w:themeTint="BF"/>
          <w:sz w:val="24"/>
          <w:szCs w:val="24"/>
        </w:rPr>
        <w:t>pantoprazol</w:t>
      </w:r>
      <w:proofErr w:type="spellEnd"/>
      <w:r w:rsidRPr="00D955EB">
        <w:rPr>
          <w:b w:val="0"/>
          <w:bCs/>
          <w:color w:val="404040" w:themeColor="text1" w:themeTint="BF"/>
          <w:sz w:val="24"/>
          <w:szCs w:val="24"/>
        </w:rPr>
        <w:t xml:space="preserve"> comparado a terapia tripla (</w:t>
      </w:r>
      <w:proofErr w:type="spellStart"/>
      <w:r w:rsidRPr="00D955EB">
        <w:rPr>
          <w:b w:val="0"/>
          <w:bCs/>
          <w:color w:val="404040" w:themeColor="text1" w:themeTint="BF"/>
          <w:sz w:val="24"/>
          <w:szCs w:val="24"/>
        </w:rPr>
        <w:t>pantoprazol</w:t>
      </w:r>
      <w:proofErr w:type="spellEnd"/>
      <w:r w:rsidRPr="00D955EB">
        <w:rPr>
          <w:b w:val="0"/>
          <w:bCs/>
          <w:color w:val="404040" w:themeColor="text1" w:themeTint="BF"/>
          <w:sz w:val="24"/>
          <w:szCs w:val="24"/>
        </w:rPr>
        <w:t xml:space="preserve">, amoxicilina e </w:t>
      </w:r>
      <w:proofErr w:type="spellStart"/>
      <w:r w:rsidRPr="00D955EB">
        <w:rPr>
          <w:b w:val="0"/>
          <w:bCs/>
          <w:color w:val="404040" w:themeColor="text1" w:themeTint="BF"/>
          <w:sz w:val="24"/>
          <w:szCs w:val="24"/>
        </w:rPr>
        <w:t>claritromicina</w:t>
      </w:r>
      <w:proofErr w:type="spellEnd"/>
      <w:r w:rsidRPr="00D955EB">
        <w:rPr>
          <w:b w:val="0"/>
          <w:bCs/>
          <w:color w:val="404040" w:themeColor="text1" w:themeTint="BF"/>
          <w:sz w:val="24"/>
          <w:szCs w:val="24"/>
        </w:rPr>
        <w:t xml:space="preserve">) em pacientes com infecção por </w:t>
      </w:r>
      <w:r w:rsidRPr="00D955EB">
        <w:rPr>
          <w:b w:val="0"/>
          <w:bCs/>
          <w:i/>
          <w:color w:val="404040" w:themeColor="text1" w:themeTint="BF"/>
          <w:sz w:val="24"/>
          <w:szCs w:val="24"/>
        </w:rPr>
        <w:t xml:space="preserve">H. </w:t>
      </w:r>
      <w:proofErr w:type="spellStart"/>
      <w:r w:rsidRPr="00D955EB">
        <w:rPr>
          <w:b w:val="0"/>
          <w:bCs/>
          <w:i/>
          <w:color w:val="404040" w:themeColor="text1" w:themeTint="BF"/>
          <w:sz w:val="24"/>
          <w:szCs w:val="24"/>
        </w:rPr>
        <w:t>pylori</w:t>
      </w:r>
      <w:proofErr w:type="spellEnd"/>
      <w:r w:rsidRPr="00D955EB">
        <w:rPr>
          <w:b w:val="0"/>
          <w:bCs/>
          <w:color w:val="404040" w:themeColor="text1" w:themeTint="BF"/>
          <w:sz w:val="24"/>
          <w:szCs w:val="24"/>
        </w:rPr>
        <w:t xml:space="preserve"> e dispepsia funcional </w:t>
      </w:r>
      <w:r w:rsidRPr="00D955EB">
        <w:rPr>
          <w:b w:val="0"/>
          <w:bCs/>
          <w:color w:val="404040" w:themeColor="text1" w:themeTint="BF"/>
          <w:sz w:val="24"/>
          <w:szCs w:val="24"/>
        </w:rPr>
        <w:fldChar w:fldCharType="begin"/>
      </w:r>
      <w:r w:rsidRPr="00D955EB">
        <w:rPr>
          <w:b w:val="0"/>
          <w:bCs/>
          <w:color w:val="404040" w:themeColor="text1" w:themeTint="BF"/>
          <w:sz w:val="24"/>
          <w:szCs w:val="24"/>
        </w:rPr>
        <w:instrText xml:space="preserve"> ADDIN EN.CITE &lt;EndNote&gt;&lt;Cite&gt;&lt;Author&gt;Muresan&lt;/Author&gt;&lt;Year&gt;2019&lt;/Year&gt;&lt;IDText&gt;Lactobacillus reuteri versus triple therapy for the eradication of Helicobacter pylori in functional dyspepsia&lt;/IDText&gt;&lt;DisplayText&gt;(MURESAN; POP; DUMITRASCU, 2019)&lt;/DisplayText&gt;&lt;record&gt;&lt;dates&gt;&lt;pub-dates&gt;&lt;date&gt;Oct&lt;/date&gt;&lt;/pub-dates&gt;&lt;year&gt;2019&lt;/year&gt;&lt;/dates&gt;&lt;keywords&gt;&lt;keyword&gt;Helicobacter pylori&lt;/keyword&gt;&lt;keyword&gt;Lactobacillus reuteri&lt;/keyword&gt;&lt;keyword&gt;dyspeptic symptoms&lt;/keyword&gt;&lt;keyword&gt;probiotics&lt;/keyword&gt;&lt;/keywords&gt;&lt;isbn&gt;2602-0807&lt;/isbn&gt;&lt;custom2&gt;PMC6853040&lt;/custom2&gt;&lt;titles&gt;&lt;title&gt;Lactobacillus reuteri versus triple therapy for the eradication of Helicobacter pylori in functional dyspepsia&lt;/title&gt;&lt;secondary-title&gt;Med Pharm Rep&lt;/secondary-title&gt;&lt;/titles&gt;&lt;pages&gt;352-355&lt;/pages&gt;&lt;number&gt;4&lt;/number&gt;&lt;contributors&gt;&lt;authors&gt;&lt;author&gt;Muresan, I. A. P.&lt;/author&gt;&lt;author&gt;Pop, L. L.&lt;/author&gt;&lt;author&gt;Dumitrascu, D. L.&lt;/author&gt;&lt;/authors&gt;&lt;/contributors&gt;&lt;edition&gt;2019/11/22&lt;/edition&gt;&lt;language&gt;eng&lt;/language&gt;&lt;added-date format="utc"&gt;1583523866&lt;/added-date&gt;&lt;ref-type name="Journal Article"&gt;17&lt;/ref-type&gt;&lt;auth-address&gt;2 Dept. of Internal Medicine, Iuliu Hatieganu University of Medicine and Pharmacy, Cluj-Napoca, Romania.&lt;/auth-address&gt;&lt;remote-database-provider&gt;NLM&lt;/remote-database-provider&gt;&lt;rec-number&gt;1148&lt;/rec-number&gt;&lt;last-updated-date format="utc"&gt;1583523866&lt;/last-updated-date&gt;&lt;accession-num&gt;31750434&lt;/accession-num&gt;&lt;electronic-resource-num&gt;10.15386/mpr-1375&lt;/electronic-resource-num&gt;&lt;volume&gt;92&lt;/volume&gt;&lt;/record&gt;&lt;/Cite&gt;&lt;/EndNote&gt;</w:instrText>
      </w:r>
      <w:r w:rsidRPr="00D955EB">
        <w:rPr>
          <w:b w:val="0"/>
          <w:bCs/>
          <w:color w:val="404040" w:themeColor="text1" w:themeTint="BF"/>
          <w:sz w:val="24"/>
          <w:szCs w:val="24"/>
        </w:rPr>
        <w:fldChar w:fldCharType="separate"/>
      </w:r>
      <w:r w:rsidRPr="00D955EB">
        <w:rPr>
          <w:b w:val="0"/>
          <w:bCs/>
          <w:color w:val="404040" w:themeColor="text1" w:themeTint="BF"/>
          <w:sz w:val="24"/>
          <w:szCs w:val="24"/>
        </w:rPr>
        <w:t>(MURESAN; POP; DUMITRASCU, 2019)</w:t>
      </w:r>
      <w:r w:rsidRPr="00D955EB">
        <w:rPr>
          <w:b w:val="0"/>
          <w:bCs/>
          <w:color w:val="404040" w:themeColor="text1" w:themeTint="BF"/>
          <w:sz w:val="24"/>
          <w:szCs w:val="24"/>
        </w:rPr>
        <w:fldChar w:fldCharType="end"/>
      </w:r>
      <w:r w:rsidRPr="00D955EB">
        <w:rPr>
          <w:b w:val="0"/>
          <w:bCs/>
          <w:color w:val="404040" w:themeColor="text1" w:themeTint="BF"/>
          <w:sz w:val="24"/>
          <w:szCs w:val="24"/>
        </w:rPr>
        <w:t>.</w:t>
      </w:r>
    </w:p>
    <w:p w14:paraId="1C226A68" w14:textId="77777777" w:rsidR="00264F6C" w:rsidRDefault="00264F6C" w:rsidP="00264F6C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10912" behindDoc="0" locked="0" layoutInCell="1" allowOverlap="1" wp14:anchorId="68254F11" wp14:editId="7FCDF359">
                <wp:simplePos x="0" y="0"/>
                <wp:positionH relativeFrom="margin">
                  <wp:align>right</wp:align>
                </wp:positionH>
                <wp:positionV relativeFrom="paragraph">
                  <wp:posOffset>131445</wp:posOffset>
                </wp:positionV>
                <wp:extent cx="5372100" cy="902705"/>
                <wp:effectExtent l="0" t="0" r="19050" b="12065"/>
                <wp:wrapNone/>
                <wp:docPr id="663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90270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F551B53" w14:textId="77777777" w:rsidR="005D1916" w:rsidRPr="00D22120" w:rsidRDefault="005D1916" w:rsidP="00D22120">
                            <w:pPr>
                              <w:jc w:val="center"/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</w:pPr>
                            <w:r w:rsidRPr="00D22120"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  <w:t xml:space="preserve">Para isso, 46 pacientes com média de idade de 48,80±13,82 anos, achados histológicos positivos para </w:t>
                            </w:r>
                            <w:r w:rsidRPr="00D22120">
                              <w:rPr>
                                <w:rFonts w:ascii="Swis721 Th BT" w:hAnsi="Swis721 Th BT"/>
                                <w:bCs/>
                                <w:i/>
                                <w:sz w:val="23"/>
                                <w:szCs w:val="23"/>
                              </w:rPr>
                              <w:t xml:space="preserve">H. </w:t>
                            </w:r>
                            <w:proofErr w:type="spellStart"/>
                            <w:r w:rsidRPr="00D22120">
                              <w:rPr>
                                <w:rFonts w:ascii="Swis721 Th BT" w:hAnsi="Swis721 Th BT"/>
                                <w:bCs/>
                                <w:i/>
                                <w:sz w:val="23"/>
                                <w:szCs w:val="23"/>
                              </w:rPr>
                              <w:t>pylori</w:t>
                            </w:r>
                            <w:proofErr w:type="spellEnd"/>
                            <w:r w:rsidRPr="00D22120">
                              <w:rPr>
                                <w:rFonts w:ascii="Swis721 Th BT" w:hAnsi="Swis721 Th BT"/>
                                <w:bCs/>
                                <w:i/>
                                <w:sz w:val="23"/>
                                <w:szCs w:val="23"/>
                              </w:rPr>
                              <w:t>,</w:t>
                            </w:r>
                            <w:r w:rsidRPr="00D22120"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  <w:t xml:space="preserve"> sem alterações morfológicas da mucosa gástrica e queixas de dispepsia funcional de acordo com o </w:t>
                            </w:r>
                            <w:proofErr w:type="spellStart"/>
                            <w:r w:rsidRPr="00D22120">
                              <w:rPr>
                                <w:rFonts w:ascii="Swis721 Th BT" w:hAnsi="Swis721 Th BT"/>
                                <w:bCs/>
                                <w:i/>
                                <w:sz w:val="23"/>
                                <w:szCs w:val="23"/>
                              </w:rPr>
                              <w:t>Rome</w:t>
                            </w:r>
                            <w:proofErr w:type="spellEnd"/>
                            <w:r w:rsidRPr="00D22120">
                              <w:rPr>
                                <w:rFonts w:ascii="Swis721 Th BT" w:hAnsi="Swis721 Th BT"/>
                                <w:bCs/>
                                <w:i/>
                                <w:sz w:val="23"/>
                                <w:szCs w:val="23"/>
                              </w:rPr>
                              <w:t xml:space="preserve"> III</w:t>
                            </w:r>
                            <w:r w:rsidRPr="00D22120"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  <w:t xml:space="preserve"> foram selecionados para receberem durante 14 dias:</w:t>
                            </w:r>
                          </w:p>
                          <w:p w14:paraId="49DE9B82" w14:textId="77777777" w:rsidR="005D1916" w:rsidRPr="009D65A4" w:rsidRDefault="005D1916" w:rsidP="00264F6C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8254F11" id="_x0000_s1052" type="#_x0000_t202" style="position:absolute;left:0;text-align:left;margin-left:371.8pt;margin-top:10.35pt;width:423pt;height:71.1pt;z-index:252710912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" fillcolor="white [3212]" strokecolor="#0070c0">
                <v:textbox>
                  <w:txbxContent>
                    <w:p w14:paraId="0F551B53" w14:textId="77777777" w:rsidR="005D1916" w:rsidRPr="00D22120" w:rsidRDefault="005D1916" w:rsidP="00D22120">
                      <w:pPr>
                        <w:jc w:val="center"/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</w:pPr>
                      <w:r w:rsidRPr="00D22120"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  <w:t xml:space="preserve">Para isso, 46 pacientes com média de idade de 48,80±13,82 anos, achados histológicos positivos para </w:t>
                      </w:r>
                      <w:r w:rsidRPr="00D22120">
                        <w:rPr>
                          <w:rFonts w:ascii="Swis721 Th BT" w:hAnsi="Swis721 Th BT"/>
                          <w:bCs/>
                          <w:i/>
                          <w:sz w:val="23"/>
                          <w:szCs w:val="23"/>
                        </w:rPr>
                        <w:t xml:space="preserve">H. </w:t>
                      </w:r>
                      <w:proofErr w:type="spellStart"/>
                      <w:r w:rsidRPr="00D22120">
                        <w:rPr>
                          <w:rFonts w:ascii="Swis721 Th BT" w:hAnsi="Swis721 Th BT"/>
                          <w:bCs/>
                          <w:i/>
                          <w:sz w:val="23"/>
                          <w:szCs w:val="23"/>
                        </w:rPr>
                        <w:t>pylori</w:t>
                      </w:r>
                      <w:proofErr w:type="spellEnd"/>
                      <w:r w:rsidRPr="00D22120">
                        <w:rPr>
                          <w:rFonts w:ascii="Swis721 Th BT" w:hAnsi="Swis721 Th BT"/>
                          <w:bCs/>
                          <w:i/>
                          <w:sz w:val="23"/>
                          <w:szCs w:val="23"/>
                        </w:rPr>
                        <w:t>,</w:t>
                      </w:r>
                      <w:r w:rsidRPr="00D22120"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  <w:t xml:space="preserve"> sem alterações morfológicas da mucosa gástrica e queixas de dispepsia funcional de acordo com o </w:t>
                      </w:r>
                      <w:proofErr w:type="spellStart"/>
                      <w:r w:rsidRPr="00D22120">
                        <w:rPr>
                          <w:rFonts w:ascii="Swis721 Th BT" w:hAnsi="Swis721 Th BT"/>
                          <w:bCs/>
                          <w:i/>
                          <w:sz w:val="23"/>
                          <w:szCs w:val="23"/>
                        </w:rPr>
                        <w:t>Rome</w:t>
                      </w:r>
                      <w:proofErr w:type="spellEnd"/>
                      <w:r w:rsidRPr="00D22120">
                        <w:rPr>
                          <w:rFonts w:ascii="Swis721 Th BT" w:hAnsi="Swis721 Th BT"/>
                          <w:bCs/>
                          <w:i/>
                          <w:sz w:val="23"/>
                          <w:szCs w:val="23"/>
                        </w:rPr>
                        <w:t xml:space="preserve"> III</w:t>
                      </w:r>
                      <w:r w:rsidRPr="00D22120"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  <w:t xml:space="preserve"> foram selecionados para receberem durante 14 dias:</w:t>
                      </w:r>
                    </w:p>
                    <w:p w14:paraId="49DE9B82" w14:textId="77777777" w:rsidR="005D1916" w:rsidRPr="009D65A4" w:rsidRDefault="005D1916" w:rsidP="00264F6C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6F58C6FC" w14:textId="77777777" w:rsidR="00264F6C" w:rsidRDefault="00264F6C" w:rsidP="00264F6C">
      <w:pPr>
        <w:pStyle w:val="Corpo"/>
      </w:pPr>
    </w:p>
    <w:p w14:paraId="3BD69C05" w14:textId="1AFD8B54" w:rsidR="00264F6C" w:rsidRDefault="00264F6C" w:rsidP="00264F6C">
      <w:pPr>
        <w:pStyle w:val="Corpo"/>
      </w:pPr>
    </w:p>
    <w:p w14:paraId="0BD6E1DF" w14:textId="77777777" w:rsidR="00D22120" w:rsidRDefault="00D22120" w:rsidP="00264F6C">
      <w:pPr>
        <w:pStyle w:val="Corpo"/>
      </w:pPr>
    </w:p>
    <w:p w14:paraId="332C4A01" w14:textId="77777777" w:rsidR="00264F6C" w:rsidRDefault="00264F6C" w:rsidP="00264F6C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13984" behindDoc="0" locked="0" layoutInCell="1" allowOverlap="1" wp14:anchorId="7F6C6650" wp14:editId="7C9E0A36">
                <wp:simplePos x="0" y="0"/>
                <wp:positionH relativeFrom="margin">
                  <wp:posOffset>4247828</wp:posOffset>
                </wp:positionH>
                <wp:positionV relativeFrom="paragraph">
                  <wp:posOffset>136155</wp:posOffset>
                </wp:positionV>
                <wp:extent cx="226695" cy="138430"/>
                <wp:effectExtent l="0" t="0" r="1905" b="0"/>
                <wp:wrapNone/>
                <wp:docPr id="664" name="Triângulo isósceles 66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586A6CC" id="Triângulo isósceles 664" o:spid="_x0000_s1026" type="#_x0000_t5" style="position:absolute;margin-left:334.45pt;margin-top:10.7pt;width:17.85pt;height:10.9pt;flip:y;z-index:25271398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11936" behindDoc="0" locked="0" layoutInCell="1" allowOverlap="1" wp14:anchorId="55FAC342" wp14:editId="1021AEBE">
                <wp:simplePos x="0" y="0"/>
                <wp:positionH relativeFrom="margin">
                  <wp:posOffset>852454</wp:posOffset>
                </wp:positionH>
                <wp:positionV relativeFrom="paragraph">
                  <wp:posOffset>140771</wp:posOffset>
                </wp:positionV>
                <wp:extent cx="226695" cy="138430"/>
                <wp:effectExtent l="0" t="0" r="1905" b="0"/>
                <wp:wrapNone/>
                <wp:docPr id="665" name="Triângulo isósceles 66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3B46F35" id="Triângulo isósceles 665" o:spid="_x0000_s1026" type="#_x0000_t5" style="position:absolute;margin-left:67.1pt;margin-top:11.1pt;width:17.85pt;height:10.9pt;flip:y;z-index:25271193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" fillcolor="#d8d8d8 [2732]" stroked="f">
                <w10:wrap anchorx="margin"/>
              </v:shape>
            </w:pict>
          </mc:Fallback>
        </mc:AlternateContent>
      </w:r>
    </w:p>
    <w:p w14:paraId="451FC834" w14:textId="77777777" w:rsidR="00264F6C" w:rsidRDefault="00264F6C" w:rsidP="00264F6C">
      <w:pPr>
        <w:pStyle w:val="Corpo"/>
      </w:pPr>
    </w:p>
    <w:p w14:paraId="6F504370" w14:textId="77777777" w:rsidR="00264F6C" w:rsidRDefault="00264F6C" w:rsidP="00264F6C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12960" behindDoc="0" locked="0" layoutInCell="1" allowOverlap="1" wp14:anchorId="77397AD9" wp14:editId="732AD023">
                <wp:simplePos x="0" y="0"/>
                <wp:positionH relativeFrom="margin">
                  <wp:posOffset>3183107</wp:posOffset>
                </wp:positionH>
                <wp:positionV relativeFrom="paragraph">
                  <wp:posOffset>93617</wp:posOffset>
                </wp:positionV>
                <wp:extent cx="2200910" cy="1116140"/>
                <wp:effectExtent l="0" t="0" r="27940" b="27305"/>
                <wp:wrapNone/>
                <wp:docPr id="666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200910" cy="111614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C00A004" w14:textId="1F636CBA" w:rsidR="005D1916" w:rsidRDefault="005D1916" w:rsidP="00264F6C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</w:p>
                          <w:p w14:paraId="7E581B24" w14:textId="77777777" w:rsidR="005D1916" w:rsidRPr="00D22120" w:rsidRDefault="005D1916" w:rsidP="00D2212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D22120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Pantoprazol</w:t>
                            </w:r>
                            <w:proofErr w:type="spellEnd"/>
                            <w:r w:rsidRPr="00D22120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</w:p>
                          <w:p w14:paraId="15161E1B" w14:textId="77777777" w:rsidR="005D1916" w:rsidRPr="00D22120" w:rsidRDefault="005D1916" w:rsidP="00D2212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D22120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40 mg ao dia</w:t>
                            </w:r>
                          </w:p>
                          <w:p w14:paraId="0C8DA630" w14:textId="77777777" w:rsidR="005D1916" w:rsidRPr="00D22120" w:rsidRDefault="005D1916" w:rsidP="00D2212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D22120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+</w:t>
                            </w:r>
                          </w:p>
                          <w:p w14:paraId="312D31A4" w14:textId="77777777" w:rsidR="005D1916" w:rsidRPr="00D22120" w:rsidRDefault="005D1916" w:rsidP="00D2212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D22120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L. </w:t>
                            </w:r>
                            <w:proofErr w:type="spellStart"/>
                            <w:r w:rsidRPr="00D22120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reuteri</w:t>
                            </w:r>
                            <w:proofErr w:type="spellEnd"/>
                          </w:p>
                          <w:p w14:paraId="2DD62EE1" w14:textId="77777777" w:rsidR="005D1916" w:rsidRPr="00D22120" w:rsidRDefault="005D1916" w:rsidP="00D2212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D22120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2 vezes ao dia</w:t>
                            </w:r>
                          </w:p>
                          <w:p w14:paraId="5B8FA9A6" w14:textId="77777777" w:rsidR="005D1916" w:rsidRPr="00086CFC" w:rsidRDefault="005D1916" w:rsidP="00264F6C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7397AD9" id="_x0000_s1053" type="#_x0000_t202" style="position:absolute;left:0;text-align:left;margin-left:250.65pt;margin-top:7.35pt;width:173.3pt;height:87.9pt;z-index:2527129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" fillcolor="#0070c0" strokecolor="#0070c0">
                <v:textbox>
                  <w:txbxContent>
                    <w:p w14:paraId="7C00A004" w14:textId="1F636CBA" w:rsidR="005D1916" w:rsidRDefault="005D1916" w:rsidP="00264F6C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</w:p>
                    <w:p w14:paraId="7E581B24" w14:textId="77777777" w:rsidR="005D1916" w:rsidRPr="00D22120" w:rsidRDefault="005D1916" w:rsidP="00D2212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D22120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Pantoprazol</w:t>
                      </w:r>
                      <w:proofErr w:type="spellEnd"/>
                      <w:r w:rsidRPr="00D22120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</w:p>
                    <w:p w14:paraId="15161E1B" w14:textId="77777777" w:rsidR="005D1916" w:rsidRPr="00D22120" w:rsidRDefault="005D1916" w:rsidP="00D2212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D22120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40 mg ao dia</w:t>
                      </w:r>
                    </w:p>
                    <w:p w14:paraId="0C8DA630" w14:textId="77777777" w:rsidR="005D1916" w:rsidRPr="00D22120" w:rsidRDefault="005D1916" w:rsidP="00D2212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D22120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+</w:t>
                      </w:r>
                    </w:p>
                    <w:p w14:paraId="312D31A4" w14:textId="77777777" w:rsidR="005D1916" w:rsidRPr="00D22120" w:rsidRDefault="005D1916" w:rsidP="00D2212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D22120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L. </w:t>
                      </w:r>
                      <w:proofErr w:type="spellStart"/>
                      <w:r w:rsidRPr="00D22120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>reuteri</w:t>
                      </w:r>
                      <w:proofErr w:type="spellEnd"/>
                    </w:p>
                    <w:p w14:paraId="2DD62EE1" w14:textId="77777777" w:rsidR="005D1916" w:rsidRPr="00D22120" w:rsidRDefault="005D1916" w:rsidP="00D2212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D22120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2 vezes ao dia</w:t>
                      </w:r>
                    </w:p>
                    <w:p w14:paraId="5B8FA9A6" w14:textId="77777777" w:rsidR="005D1916" w:rsidRPr="00086CFC" w:rsidRDefault="005D1916" w:rsidP="00264F6C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09888" behindDoc="0" locked="0" layoutInCell="1" allowOverlap="1" wp14:anchorId="4C7FD1EA" wp14:editId="5EA4D9F1">
                <wp:simplePos x="0" y="0"/>
                <wp:positionH relativeFrom="margin">
                  <wp:posOffset>-58857</wp:posOffset>
                </wp:positionH>
                <wp:positionV relativeFrom="paragraph">
                  <wp:posOffset>105492</wp:posOffset>
                </wp:positionV>
                <wp:extent cx="2327275" cy="1104406"/>
                <wp:effectExtent l="0" t="0" r="15875" b="19685"/>
                <wp:wrapNone/>
                <wp:docPr id="667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27275" cy="1104406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4EF7CFC" w14:textId="77777777" w:rsidR="005D1916" w:rsidRPr="00D22120" w:rsidRDefault="005D1916" w:rsidP="00D2212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  <w:proofErr w:type="spellStart"/>
                            <w:r w:rsidRPr="00D22120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Pantoprazol</w:t>
                            </w:r>
                            <w:proofErr w:type="spellEnd"/>
                            <w:r w:rsidRPr="00D22120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40 mg</w:t>
                            </w:r>
                          </w:p>
                          <w:p w14:paraId="529ACDA6" w14:textId="77777777" w:rsidR="005D1916" w:rsidRPr="00D22120" w:rsidRDefault="005D1916" w:rsidP="00D2212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D22120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Amoxicilina 1000 mg</w:t>
                            </w:r>
                          </w:p>
                          <w:p w14:paraId="17D04E0C" w14:textId="77777777" w:rsidR="005D1916" w:rsidRPr="00D22120" w:rsidRDefault="005D1916" w:rsidP="00D2212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D22120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Claritromicina</w:t>
                            </w:r>
                            <w:proofErr w:type="spellEnd"/>
                            <w:r w:rsidRPr="00D22120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500 mg</w:t>
                            </w:r>
                          </w:p>
                          <w:p w14:paraId="2D4ED5B0" w14:textId="77777777" w:rsidR="005D1916" w:rsidRPr="00D22120" w:rsidRDefault="005D1916" w:rsidP="00D2212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D22120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2 vezes ao dia</w:t>
                            </w:r>
                          </w:p>
                          <w:p w14:paraId="6DF6674D" w14:textId="446884AC" w:rsidR="005D1916" w:rsidRPr="00086CFC" w:rsidRDefault="005D1916" w:rsidP="00D2212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C7FD1EA" id="_x0000_s1054" type="#_x0000_t202" style="position:absolute;left:0;text-align:left;margin-left:-4.65pt;margin-top:8.3pt;width:183.25pt;height:86.95pt;z-index:25270988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" fillcolor="#0070c0" strokecolor="#0070c0">
                <v:textbox>
                  <w:txbxContent>
                    <w:p w14:paraId="64EF7CFC" w14:textId="77777777" w:rsidR="005D1916" w:rsidRPr="00D22120" w:rsidRDefault="005D1916" w:rsidP="00D2212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  <w:proofErr w:type="spellStart"/>
                      <w:r w:rsidRPr="00D22120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Pantoprazol</w:t>
                      </w:r>
                      <w:proofErr w:type="spellEnd"/>
                      <w:r w:rsidRPr="00D22120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 xml:space="preserve"> 40 mg</w:t>
                      </w:r>
                    </w:p>
                    <w:p w14:paraId="529ACDA6" w14:textId="77777777" w:rsidR="005D1916" w:rsidRPr="00D22120" w:rsidRDefault="005D1916" w:rsidP="00D2212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D22120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Amoxicilina 1000 mg</w:t>
                      </w:r>
                    </w:p>
                    <w:p w14:paraId="17D04E0C" w14:textId="77777777" w:rsidR="005D1916" w:rsidRPr="00D22120" w:rsidRDefault="005D1916" w:rsidP="00D2212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D22120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Claritromicina</w:t>
                      </w:r>
                      <w:proofErr w:type="spellEnd"/>
                      <w:r w:rsidRPr="00D22120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 xml:space="preserve"> 500 mg</w:t>
                      </w:r>
                    </w:p>
                    <w:p w14:paraId="2D4ED5B0" w14:textId="77777777" w:rsidR="005D1916" w:rsidRPr="00D22120" w:rsidRDefault="005D1916" w:rsidP="00D2212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D22120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2 vezes ao dia</w:t>
                      </w:r>
                    </w:p>
                    <w:p w14:paraId="6DF6674D" w14:textId="446884AC" w:rsidR="005D1916" w:rsidRPr="00086CFC" w:rsidRDefault="005D1916" w:rsidP="00D2212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53803A4" w14:textId="77777777" w:rsidR="00264F6C" w:rsidRDefault="00264F6C" w:rsidP="00264F6C">
      <w:pPr>
        <w:pStyle w:val="Corpo"/>
      </w:pPr>
    </w:p>
    <w:p w14:paraId="00F09069" w14:textId="77777777" w:rsidR="00264F6C" w:rsidRDefault="00264F6C" w:rsidP="00264F6C">
      <w:pPr>
        <w:pStyle w:val="Corpo"/>
      </w:pPr>
    </w:p>
    <w:p w14:paraId="27E0B9ED" w14:textId="77777777" w:rsidR="00264F6C" w:rsidRDefault="00264F6C" w:rsidP="00264F6C">
      <w:pPr>
        <w:pStyle w:val="Corpo"/>
      </w:pPr>
    </w:p>
    <w:p w14:paraId="73499243" w14:textId="77777777" w:rsidR="00264F6C" w:rsidRPr="0064783D" w:rsidRDefault="00264F6C" w:rsidP="00264F6C">
      <w:pPr>
        <w:pStyle w:val="Corpo"/>
        <w:rPr>
          <w:sz w:val="20"/>
          <w:szCs w:val="23"/>
        </w:rPr>
      </w:pPr>
    </w:p>
    <w:p w14:paraId="687CFF86" w14:textId="77777777" w:rsidR="00264F6C" w:rsidRPr="00423361" w:rsidRDefault="00264F6C" w:rsidP="00264F6C">
      <w:pPr>
        <w:pStyle w:val="Corpo"/>
        <w:spacing w:before="120" w:after="0"/>
        <w:rPr>
          <w:sz w:val="20"/>
          <w:szCs w:val="23"/>
        </w:rPr>
      </w:pPr>
    </w:p>
    <w:p w14:paraId="5387F846" w14:textId="77777777" w:rsidR="00264F6C" w:rsidRPr="0040473A" w:rsidRDefault="00264F6C" w:rsidP="00264F6C">
      <w:pPr>
        <w:pStyle w:val="Corpo"/>
        <w:rPr>
          <w:bCs/>
          <w:color w:val="auto"/>
          <w:sz w:val="18"/>
          <w:szCs w:val="18"/>
        </w:rPr>
      </w:pPr>
    </w:p>
    <w:p w14:paraId="224C7E8E" w14:textId="77777777" w:rsidR="00264F6C" w:rsidRDefault="00264F6C" w:rsidP="00264F6C">
      <w:pPr>
        <w:pStyle w:val="Corpo"/>
        <w:rPr>
          <w:b/>
          <w:color w:val="339966"/>
        </w:rPr>
      </w:pPr>
    </w:p>
    <w:p w14:paraId="6B9FE15A" w14:textId="77777777" w:rsidR="00264F6C" w:rsidRPr="00C72C0B" w:rsidRDefault="00264F6C" w:rsidP="00264F6C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6F953CBE" w14:textId="77777777" w:rsidR="00264F6C" w:rsidRPr="00714E9A" w:rsidRDefault="00264F6C" w:rsidP="00264F6C">
      <w:pPr>
        <w:pStyle w:val="Corpo"/>
        <w:rPr>
          <w:sz w:val="16"/>
          <w:szCs w:val="16"/>
        </w:rPr>
      </w:pPr>
    </w:p>
    <w:p w14:paraId="69055834" w14:textId="74CEEF0F" w:rsidR="00D22120" w:rsidRDefault="00D22120" w:rsidP="00D22120">
      <w:pPr>
        <w:pStyle w:val="Corpo"/>
        <w:numPr>
          <w:ilvl w:val="0"/>
          <w:numId w:val="1"/>
        </w:numPr>
        <w:spacing w:after="120"/>
        <w:rPr>
          <w:sz w:val="24"/>
        </w:rPr>
      </w:pPr>
      <w:r>
        <w:rPr>
          <w:sz w:val="24"/>
        </w:rPr>
        <w:t>O grupo 2 apresentou 65,22% de taxa de erradicação, comparado a 73,91% de taxa de cura no grupo 1, sendo que a diferença entre os grupos não foi estatisticamente significativa;</w:t>
      </w:r>
    </w:p>
    <w:p w14:paraId="0D15B5C2" w14:textId="77777777" w:rsidR="00D22120" w:rsidRDefault="00D22120" w:rsidP="00D22120">
      <w:pPr>
        <w:pStyle w:val="Corpo"/>
        <w:numPr>
          <w:ilvl w:val="0"/>
          <w:numId w:val="1"/>
        </w:numPr>
        <w:spacing w:after="120"/>
        <w:rPr>
          <w:sz w:val="24"/>
        </w:rPr>
      </w:pPr>
      <w:r>
        <w:rPr>
          <w:sz w:val="24"/>
        </w:rPr>
        <w:t xml:space="preserve">A aderência total foi boa e a erradicação da </w:t>
      </w:r>
      <w:r>
        <w:rPr>
          <w:i/>
          <w:sz w:val="24"/>
        </w:rPr>
        <w:t xml:space="preserve">H. </w:t>
      </w:r>
      <w:proofErr w:type="spellStart"/>
      <w:r>
        <w:rPr>
          <w:i/>
          <w:sz w:val="24"/>
        </w:rPr>
        <w:t>pylori</w:t>
      </w:r>
      <w:proofErr w:type="spellEnd"/>
      <w:r>
        <w:rPr>
          <w:sz w:val="24"/>
        </w:rPr>
        <w:t xml:space="preserve"> foi associada com melhora nos sintomas dispépticos para ambos os regimes de erradicação. </w:t>
      </w:r>
    </w:p>
    <w:tbl>
      <w:tblPr>
        <w:tblStyle w:val="SimplesTabela1"/>
        <w:tblW w:w="0" w:type="auto"/>
        <w:jc w:val="center"/>
        <w:tblLook w:val="04A0" w:firstRow="1" w:lastRow="0" w:firstColumn="1" w:lastColumn="0" w:noHBand="0" w:noVBand="1"/>
      </w:tblPr>
      <w:tblGrid>
        <w:gridCol w:w="2611"/>
        <w:gridCol w:w="1701"/>
        <w:gridCol w:w="1701"/>
      </w:tblGrid>
      <w:tr w:rsidR="00D22120" w14:paraId="23C17D9D" w14:textId="77777777" w:rsidTr="00E9440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4EA986A" w14:textId="77777777" w:rsidR="00D22120" w:rsidRDefault="00D22120" w:rsidP="00E9440A">
            <w:pPr>
              <w:pStyle w:val="Corpo"/>
              <w:spacing w:after="120"/>
              <w:jc w:val="center"/>
              <w:rPr>
                <w:sz w:val="24"/>
              </w:rPr>
            </w:pPr>
            <w:r>
              <w:rPr>
                <w:sz w:val="24"/>
              </w:rPr>
              <w:t>Parâmetro (final – inicial)</w:t>
            </w:r>
          </w:p>
        </w:tc>
        <w:tc>
          <w:tcPr>
            <w:tcW w:w="1701" w:type="dxa"/>
            <w:vAlign w:val="center"/>
          </w:tcPr>
          <w:p w14:paraId="06E5D22F" w14:textId="77777777" w:rsidR="00D22120" w:rsidRPr="004037D9" w:rsidRDefault="00D22120" w:rsidP="00E9440A">
            <w:pPr>
              <w:pStyle w:val="Corpo"/>
              <w:spacing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/>
                <w:sz w:val="24"/>
              </w:rPr>
            </w:pPr>
            <w:r>
              <w:rPr>
                <w:i/>
                <w:sz w:val="24"/>
              </w:rPr>
              <w:t xml:space="preserve">L. </w:t>
            </w:r>
            <w:proofErr w:type="spellStart"/>
            <w:r>
              <w:rPr>
                <w:i/>
                <w:sz w:val="24"/>
              </w:rPr>
              <w:t>reuteri</w:t>
            </w:r>
            <w:proofErr w:type="spellEnd"/>
          </w:p>
        </w:tc>
        <w:tc>
          <w:tcPr>
            <w:tcW w:w="1701" w:type="dxa"/>
            <w:vAlign w:val="center"/>
          </w:tcPr>
          <w:p w14:paraId="39BD06FA" w14:textId="77777777" w:rsidR="00D22120" w:rsidRDefault="00D22120" w:rsidP="00E9440A">
            <w:pPr>
              <w:pStyle w:val="Corpo"/>
              <w:spacing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</w:rPr>
            </w:pPr>
            <w:r>
              <w:rPr>
                <w:sz w:val="24"/>
              </w:rPr>
              <w:t>Terapia Tripla</w:t>
            </w:r>
          </w:p>
        </w:tc>
      </w:tr>
      <w:tr w:rsidR="00D22120" w:rsidRPr="004037D9" w14:paraId="5016EE81" w14:textId="77777777" w:rsidTr="00E944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0FCACE0" w14:textId="77777777" w:rsidR="00D22120" w:rsidRPr="004037D9" w:rsidRDefault="00D22120" w:rsidP="00E9440A">
            <w:pPr>
              <w:pStyle w:val="Corpo"/>
              <w:spacing w:after="120"/>
              <w:jc w:val="center"/>
              <w:rPr>
                <w:sz w:val="22"/>
                <w:szCs w:val="22"/>
              </w:rPr>
            </w:pPr>
            <w:r w:rsidRPr="004037D9">
              <w:rPr>
                <w:sz w:val="22"/>
                <w:szCs w:val="22"/>
              </w:rPr>
              <w:t>Sintomas gerais</w:t>
            </w:r>
          </w:p>
        </w:tc>
        <w:tc>
          <w:tcPr>
            <w:tcW w:w="1701" w:type="dxa"/>
            <w:vAlign w:val="center"/>
          </w:tcPr>
          <w:p w14:paraId="0880FA1A" w14:textId="77777777" w:rsidR="00D22120" w:rsidRPr="004037D9" w:rsidRDefault="00D22120" w:rsidP="00E9440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Swis721 Th BT" w:hAnsi="Swis721 Th BT"/>
              </w:rPr>
            </w:pPr>
            <w:r>
              <w:rPr>
                <w:rFonts w:ascii="Swis721 Th BT" w:hAnsi="Swis721 Th BT"/>
              </w:rPr>
              <w:t>6,50 ± 1,</w:t>
            </w:r>
            <w:r w:rsidRPr="004037D9">
              <w:rPr>
                <w:rFonts w:ascii="Swis721 Th BT" w:hAnsi="Swis721 Th BT"/>
              </w:rPr>
              <w:t>21</w:t>
            </w:r>
          </w:p>
        </w:tc>
        <w:tc>
          <w:tcPr>
            <w:tcW w:w="1701" w:type="dxa"/>
            <w:vAlign w:val="center"/>
          </w:tcPr>
          <w:p w14:paraId="57075A10" w14:textId="77777777" w:rsidR="00D22120" w:rsidRPr="004037D9" w:rsidRDefault="00D22120" w:rsidP="00E9440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Swis721 Th BT" w:hAnsi="Swis721 Th BT"/>
              </w:rPr>
            </w:pPr>
            <w:r>
              <w:rPr>
                <w:rFonts w:ascii="Swis721 Th BT" w:hAnsi="Swis721 Th BT"/>
              </w:rPr>
              <w:t>6,82 ± 0,</w:t>
            </w:r>
            <w:r w:rsidRPr="004037D9">
              <w:rPr>
                <w:rFonts w:ascii="Swis721 Th BT" w:hAnsi="Swis721 Th BT"/>
              </w:rPr>
              <w:t>88</w:t>
            </w:r>
          </w:p>
        </w:tc>
      </w:tr>
      <w:tr w:rsidR="00D22120" w:rsidRPr="004037D9" w14:paraId="5846738A" w14:textId="77777777" w:rsidTr="00E9440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AC8AAC6" w14:textId="77777777" w:rsidR="00D22120" w:rsidRPr="004037D9" w:rsidRDefault="00D22120" w:rsidP="00E9440A">
            <w:pPr>
              <w:pStyle w:val="Corpo"/>
              <w:spacing w:after="120"/>
              <w:jc w:val="center"/>
              <w:rPr>
                <w:sz w:val="22"/>
                <w:szCs w:val="22"/>
              </w:rPr>
            </w:pPr>
            <w:r w:rsidRPr="004037D9">
              <w:rPr>
                <w:sz w:val="22"/>
                <w:szCs w:val="22"/>
              </w:rPr>
              <w:t>Saciedade</w:t>
            </w:r>
          </w:p>
        </w:tc>
        <w:tc>
          <w:tcPr>
            <w:tcW w:w="1701" w:type="dxa"/>
            <w:vAlign w:val="center"/>
          </w:tcPr>
          <w:p w14:paraId="1F4C3497" w14:textId="77777777" w:rsidR="00D22120" w:rsidRPr="004037D9" w:rsidRDefault="00D22120" w:rsidP="00E944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wis721 Th BT" w:hAnsi="Swis721 Th BT"/>
              </w:rPr>
            </w:pPr>
            <w:r>
              <w:rPr>
                <w:rFonts w:ascii="Swis721 Th BT" w:hAnsi="Swis721 Th BT"/>
              </w:rPr>
              <w:t>5,31 ± 1,</w:t>
            </w:r>
            <w:r w:rsidRPr="004037D9">
              <w:rPr>
                <w:rFonts w:ascii="Swis721 Th BT" w:hAnsi="Swis721 Th BT"/>
              </w:rPr>
              <w:t>14</w:t>
            </w:r>
          </w:p>
        </w:tc>
        <w:tc>
          <w:tcPr>
            <w:tcW w:w="1701" w:type="dxa"/>
            <w:vAlign w:val="center"/>
          </w:tcPr>
          <w:p w14:paraId="498A4358" w14:textId="77777777" w:rsidR="00D22120" w:rsidRPr="004037D9" w:rsidRDefault="00D22120" w:rsidP="00E944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wis721 Th BT" w:hAnsi="Swis721 Th BT"/>
              </w:rPr>
            </w:pPr>
            <w:r>
              <w:rPr>
                <w:rFonts w:ascii="Swis721 Th BT" w:hAnsi="Swis721 Th BT"/>
              </w:rPr>
              <w:t>5,06 ± 0,</w:t>
            </w:r>
            <w:r w:rsidRPr="004037D9">
              <w:rPr>
                <w:rFonts w:ascii="Swis721 Th BT" w:hAnsi="Swis721 Th BT"/>
              </w:rPr>
              <w:t>90</w:t>
            </w:r>
          </w:p>
        </w:tc>
      </w:tr>
      <w:tr w:rsidR="00D22120" w:rsidRPr="004037D9" w14:paraId="652EF2F1" w14:textId="77777777" w:rsidTr="00E944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1CB568B" w14:textId="77777777" w:rsidR="00D22120" w:rsidRPr="004037D9" w:rsidRDefault="00D22120" w:rsidP="00E9440A">
            <w:pPr>
              <w:pStyle w:val="Corpo"/>
              <w:spacing w:after="120"/>
              <w:jc w:val="center"/>
              <w:rPr>
                <w:sz w:val="22"/>
                <w:szCs w:val="22"/>
              </w:rPr>
            </w:pPr>
            <w:r w:rsidRPr="004037D9">
              <w:rPr>
                <w:sz w:val="22"/>
                <w:szCs w:val="22"/>
              </w:rPr>
              <w:t>Plenitude</w:t>
            </w:r>
          </w:p>
        </w:tc>
        <w:tc>
          <w:tcPr>
            <w:tcW w:w="1701" w:type="dxa"/>
            <w:vAlign w:val="center"/>
          </w:tcPr>
          <w:p w14:paraId="10C3CB12" w14:textId="77777777" w:rsidR="00D22120" w:rsidRPr="004037D9" w:rsidRDefault="00D22120" w:rsidP="00E9440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Swis721 Th BT" w:hAnsi="Swis721 Th BT"/>
              </w:rPr>
            </w:pPr>
            <w:r>
              <w:rPr>
                <w:rFonts w:ascii="Swis721 Th BT" w:hAnsi="Swis721 Th BT"/>
              </w:rPr>
              <w:t>5,25 ± 0,</w:t>
            </w:r>
            <w:r w:rsidRPr="004037D9">
              <w:rPr>
                <w:rFonts w:ascii="Swis721 Th BT" w:hAnsi="Swis721 Th BT"/>
              </w:rPr>
              <w:t>86</w:t>
            </w:r>
          </w:p>
        </w:tc>
        <w:tc>
          <w:tcPr>
            <w:tcW w:w="1701" w:type="dxa"/>
            <w:vAlign w:val="center"/>
          </w:tcPr>
          <w:p w14:paraId="42522A56" w14:textId="77777777" w:rsidR="00D22120" w:rsidRPr="004037D9" w:rsidRDefault="00D22120" w:rsidP="00E9440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Swis721 Th BT" w:hAnsi="Swis721 Th BT"/>
              </w:rPr>
            </w:pPr>
            <w:r>
              <w:rPr>
                <w:rFonts w:ascii="Swis721 Th BT" w:hAnsi="Swis721 Th BT"/>
              </w:rPr>
              <w:t>4,65 ± 0,</w:t>
            </w:r>
            <w:r w:rsidRPr="004037D9">
              <w:rPr>
                <w:rFonts w:ascii="Swis721 Th BT" w:hAnsi="Swis721 Th BT"/>
              </w:rPr>
              <w:t>93</w:t>
            </w:r>
          </w:p>
        </w:tc>
      </w:tr>
      <w:tr w:rsidR="00D22120" w:rsidRPr="004037D9" w14:paraId="57ABB837" w14:textId="77777777" w:rsidTr="00E9440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52AEF40" w14:textId="77777777" w:rsidR="00D22120" w:rsidRPr="004037D9" w:rsidRDefault="00D22120" w:rsidP="00E9440A">
            <w:pPr>
              <w:pStyle w:val="Corpo"/>
              <w:spacing w:after="120"/>
              <w:jc w:val="center"/>
              <w:rPr>
                <w:sz w:val="22"/>
                <w:szCs w:val="22"/>
              </w:rPr>
            </w:pPr>
            <w:r w:rsidRPr="004037D9">
              <w:rPr>
                <w:sz w:val="22"/>
                <w:szCs w:val="22"/>
              </w:rPr>
              <w:t>Distensão</w:t>
            </w:r>
          </w:p>
        </w:tc>
        <w:tc>
          <w:tcPr>
            <w:tcW w:w="1701" w:type="dxa"/>
            <w:vAlign w:val="center"/>
          </w:tcPr>
          <w:p w14:paraId="6B295313" w14:textId="77777777" w:rsidR="00D22120" w:rsidRPr="004037D9" w:rsidRDefault="00D22120" w:rsidP="00E944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wis721 Th BT" w:hAnsi="Swis721 Th BT"/>
              </w:rPr>
            </w:pPr>
            <w:r>
              <w:rPr>
                <w:rFonts w:ascii="Swis721 Th BT" w:hAnsi="Swis721 Th BT"/>
              </w:rPr>
              <w:t>5,06 ± 1,</w:t>
            </w:r>
            <w:r w:rsidRPr="004037D9">
              <w:rPr>
                <w:rFonts w:ascii="Swis721 Th BT" w:hAnsi="Swis721 Th BT"/>
              </w:rPr>
              <w:t>24</w:t>
            </w:r>
          </w:p>
        </w:tc>
        <w:tc>
          <w:tcPr>
            <w:tcW w:w="1701" w:type="dxa"/>
            <w:vAlign w:val="center"/>
          </w:tcPr>
          <w:p w14:paraId="2B64DE2A" w14:textId="77777777" w:rsidR="00D22120" w:rsidRPr="004037D9" w:rsidRDefault="00D22120" w:rsidP="00E944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wis721 Th BT" w:hAnsi="Swis721 Th BT"/>
              </w:rPr>
            </w:pPr>
            <w:r>
              <w:rPr>
                <w:rFonts w:ascii="Swis721 Th BT" w:hAnsi="Swis721 Th BT"/>
              </w:rPr>
              <w:t>4,71 ± 0,</w:t>
            </w:r>
            <w:r w:rsidRPr="004037D9">
              <w:rPr>
                <w:rFonts w:ascii="Swis721 Th BT" w:hAnsi="Swis721 Th BT"/>
              </w:rPr>
              <w:t>69</w:t>
            </w:r>
          </w:p>
        </w:tc>
      </w:tr>
      <w:tr w:rsidR="00D22120" w:rsidRPr="004037D9" w14:paraId="139B0C12" w14:textId="77777777" w:rsidTr="00E944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1C6F057" w14:textId="77777777" w:rsidR="00D22120" w:rsidRPr="004037D9" w:rsidRDefault="00D22120" w:rsidP="00E9440A">
            <w:pPr>
              <w:pStyle w:val="Corpo"/>
              <w:spacing w:after="120"/>
              <w:jc w:val="center"/>
              <w:rPr>
                <w:sz w:val="22"/>
                <w:szCs w:val="22"/>
              </w:rPr>
            </w:pPr>
            <w:r w:rsidRPr="004037D9">
              <w:rPr>
                <w:sz w:val="22"/>
                <w:szCs w:val="22"/>
              </w:rPr>
              <w:t>Dor</w:t>
            </w:r>
          </w:p>
        </w:tc>
        <w:tc>
          <w:tcPr>
            <w:tcW w:w="1701" w:type="dxa"/>
            <w:vAlign w:val="center"/>
          </w:tcPr>
          <w:p w14:paraId="77FF3C0D" w14:textId="77777777" w:rsidR="00D22120" w:rsidRPr="004037D9" w:rsidRDefault="00D22120" w:rsidP="00E9440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Swis721 Th BT" w:hAnsi="Swis721 Th BT"/>
              </w:rPr>
            </w:pPr>
            <w:r>
              <w:rPr>
                <w:rFonts w:ascii="Swis721 Th BT" w:hAnsi="Swis721 Th BT"/>
              </w:rPr>
              <w:t>2,</w:t>
            </w:r>
            <w:r w:rsidRPr="004037D9">
              <w:rPr>
                <w:rFonts w:ascii="Swis721 Th BT" w:hAnsi="Swis721 Th BT"/>
              </w:rPr>
              <w:t>75 ± 1</w:t>
            </w:r>
            <w:r>
              <w:rPr>
                <w:rFonts w:ascii="Swis721 Th BT" w:hAnsi="Swis721 Th BT"/>
              </w:rPr>
              <w:t>,</w:t>
            </w:r>
            <w:r w:rsidRPr="004037D9">
              <w:rPr>
                <w:rFonts w:ascii="Swis721 Th BT" w:hAnsi="Swis721 Th BT"/>
              </w:rPr>
              <w:t>06</w:t>
            </w:r>
          </w:p>
        </w:tc>
        <w:tc>
          <w:tcPr>
            <w:tcW w:w="1701" w:type="dxa"/>
            <w:vAlign w:val="center"/>
          </w:tcPr>
          <w:p w14:paraId="15AFC812" w14:textId="77777777" w:rsidR="00D22120" w:rsidRPr="004037D9" w:rsidRDefault="00D22120" w:rsidP="00E9440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Swis721 Th BT" w:hAnsi="Swis721 Th BT"/>
              </w:rPr>
            </w:pPr>
            <w:r>
              <w:rPr>
                <w:rFonts w:ascii="Swis721 Th BT" w:hAnsi="Swis721 Th BT"/>
              </w:rPr>
              <w:t>2,94 ± 0,</w:t>
            </w:r>
            <w:r w:rsidRPr="004037D9">
              <w:rPr>
                <w:rFonts w:ascii="Swis721 Th BT" w:hAnsi="Swis721 Th BT"/>
              </w:rPr>
              <w:t>75</w:t>
            </w:r>
          </w:p>
        </w:tc>
      </w:tr>
    </w:tbl>
    <w:p w14:paraId="3F2F9B40" w14:textId="77777777" w:rsidR="00264F6C" w:rsidRPr="00D22120" w:rsidRDefault="00264F6C" w:rsidP="00D22120">
      <w:pPr>
        <w:rPr>
          <w:rFonts w:ascii="Swis721 Th BT" w:eastAsia="MS Mincho" w:hAnsi="Swis721 Th BT"/>
          <w:color w:val="404040" w:themeColor="text1" w:themeTint="BF"/>
          <w:sz w:val="23"/>
          <w:szCs w:val="23"/>
        </w:rPr>
      </w:pPr>
    </w:p>
    <w:p w14:paraId="2063B72D" w14:textId="77777777" w:rsidR="00264F6C" w:rsidRDefault="00264F6C" w:rsidP="00264F6C">
      <w:pPr>
        <w:pStyle w:val="Ttulo1"/>
        <w:jc w:val="center"/>
      </w:pPr>
      <w:bookmarkStart w:id="42" w:name="_Toc62720110"/>
      <w:r>
        <w:lastRenderedPageBreak/>
        <w:t>Formulário</w:t>
      </w:r>
      <w:bookmarkEnd w:id="42"/>
    </w:p>
    <w:p w14:paraId="2C76F36B" w14:textId="77777777" w:rsidR="00264F6C" w:rsidRDefault="00264F6C" w:rsidP="00264F6C">
      <w:pPr>
        <w:pStyle w:val="Corpo"/>
        <w:spacing w:after="120"/>
      </w:pPr>
    </w:p>
    <w:p w14:paraId="6A6520F1" w14:textId="77777777" w:rsidR="00264F6C" w:rsidRPr="00C30C20" w:rsidRDefault="00264F6C" w:rsidP="00264F6C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D22120" w:rsidRPr="009537E7" w14:paraId="55A94590" w14:textId="77777777" w:rsidTr="00E9440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44ADABEC" w14:textId="225653DF" w:rsidR="00D22120" w:rsidRPr="00C87A84" w:rsidRDefault="00D22120" w:rsidP="00D22120">
            <w:pPr>
              <w:pStyle w:val="Corpo"/>
              <w:spacing w:after="0"/>
              <w:jc w:val="center"/>
              <w:rPr>
                <w:b/>
                <w:color w:val="FFFFFF" w:themeColor="background1"/>
              </w:rPr>
            </w:pPr>
            <w:r>
              <w:rPr>
                <w:b/>
                <w:color w:val="FFFFFF" w:themeColor="background1"/>
                <w:sz w:val="22"/>
              </w:rPr>
              <w:t xml:space="preserve">Cápsulas de </w:t>
            </w:r>
            <w:r>
              <w:rPr>
                <w:b/>
                <w:i/>
                <w:color w:val="FFFFFF" w:themeColor="background1"/>
                <w:sz w:val="22"/>
              </w:rPr>
              <w:t xml:space="preserve">L. </w:t>
            </w:r>
            <w:proofErr w:type="spellStart"/>
            <w:r>
              <w:rPr>
                <w:b/>
                <w:i/>
                <w:color w:val="FFFFFF" w:themeColor="background1"/>
                <w:sz w:val="22"/>
              </w:rPr>
              <w:t>reuteri</w:t>
            </w:r>
            <w:proofErr w:type="spellEnd"/>
          </w:p>
        </w:tc>
      </w:tr>
      <w:tr w:rsidR="00D22120" w:rsidRPr="009537E7" w14:paraId="4AF1281C" w14:textId="77777777" w:rsidTr="00E9440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59DE946E" w14:textId="71B8DA33" w:rsidR="00D22120" w:rsidRPr="0040473A" w:rsidRDefault="00D22120" w:rsidP="00D22120">
            <w:pPr>
              <w:pStyle w:val="Corpo"/>
              <w:rPr>
                <w:bCs/>
              </w:rPr>
            </w:pPr>
            <w:r>
              <w:rPr>
                <w:i/>
              </w:rPr>
              <w:t xml:space="preserve">L. </w:t>
            </w:r>
            <w:proofErr w:type="spellStart"/>
            <w:r>
              <w:rPr>
                <w:i/>
              </w:rPr>
              <w:t>reuteri</w:t>
            </w:r>
            <w:proofErr w:type="spellEnd"/>
            <w:r>
              <w:t>..................................2x10</w:t>
            </w:r>
            <w:r>
              <w:rPr>
                <w:vertAlign w:val="superscript"/>
              </w:rPr>
              <w:t>10</w:t>
            </w:r>
            <w:r>
              <w:t xml:space="preserve"> UFC*</w:t>
            </w:r>
          </w:p>
        </w:tc>
      </w:tr>
      <w:tr w:rsidR="00264F6C" w:rsidRPr="009537E7" w14:paraId="34AA28F3" w14:textId="77777777" w:rsidTr="00E9440A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09CA672" w14:textId="77777777" w:rsidR="00264F6C" w:rsidRPr="003A6682" w:rsidRDefault="00264F6C" w:rsidP="00E9440A">
            <w:pPr>
              <w:pStyle w:val="Corpo"/>
            </w:pPr>
            <w:r>
              <w:t>Excipiente qsp.............................1 cápsula</w:t>
            </w:r>
          </w:p>
        </w:tc>
      </w:tr>
    </w:tbl>
    <w:p w14:paraId="513D8D36" w14:textId="77777777" w:rsidR="00D22120" w:rsidRPr="00D22120" w:rsidRDefault="00D22120" w:rsidP="00D22120">
      <w:pPr>
        <w:pStyle w:val="Corpo"/>
        <w:spacing w:line="276" w:lineRule="auto"/>
        <w:rPr>
          <w:sz w:val="16"/>
          <w:szCs w:val="16"/>
        </w:rPr>
      </w:pPr>
      <w:r w:rsidRPr="00D22120">
        <w:rPr>
          <w:sz w:val="16"/>
          <w:szCs w:val="16"/>
        </w:rPr>
        <w:t>Administrar 1 cápsula de 1 a 2 vezes ao dia ou conforme orientação médica.</w:t>
      </w:r>
    </w:p>
    <w:p w14:paraId="1AAC898B" w14:textId="6CBB1D42" w:rsidR="00264F6C" w:rsidRDefault="00D22120" w:rsidP="00264F6C">
      <w:pPr>
        <w:pStyle w:val="Corpo"/>
        <w:spacing w:line="276" w:lineRule="auto"/>
        <w:rPr>
          <w:b/>
        </w:rPr>
      </w:pPr>
      <w:r>
        <w:rPr>
          <w:noProof/>
          <w:sz w:val="16"/>
          <w:szCs w:val="16"/>
          <w:lang w:eastAsia="pt-BR"/>
        </w:rPr>
        <mc:AlternateContent>
          <mc:Choice Requires="wps">
            <w:drawing>
              <wp:anchor distT="0" distB="0" distL="114300" distR="114300" simplePos="0" relativeHeight="252716032" behindDoc="0" locked="0" layoutInCell="1" allowOverlap="1" wp14:anchorId="09071C04" wp14:editId="5FA37C7C">
                <wp:simplePos x="0" y="0"/>
                <wp:positionH relativeFrom="margin">
                  <wp:posOffset>0</wp:posOffset>
                </wp:positionH>
                <wp:positionV relativeFrom="paragraph">
                  <wp:posOffset>148211</wp:posOffset>
                </wp:positionV>
                <wp:extent cx="5753100" cy="558165"/>
                <wp:effectExtent l="0" t="0" r="0" b="0"/>
                <wp:wrapNone/>
                <wp:docPr id="8" name="Caixa de texto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53100" cy="558165"/>
                        </a:xfrm>
                        <a:prstGeom prst="rect">
                          <a:avLst/>
                        </a:prstGeom>
                        <a:solidFill>
                          <a:schemeClr val="bg2">
                            <a:lumMod val="100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F91FC2E" w14:textId="77777777" w:rsidR="005D1916" w:rsidRPr="00C654FC" w:rsidRDefault="005D1916" w:rsidP="00D22120">
                            <w:pPr>
                              <w:pStyle w:val="Corpo"/>
                              <w:spacing w:line="276" w:lineRule="auto"/>
                              <w:rPr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sz w:val="18"/>
                                <w:szCs w:val="18"/>
                              </w:rPr>
                              <w:t xml:space="preserve">Um outro estudo demonstrou que </w:t>
                            </w:r>
                            <w:r>
                              <w:rPr>
                                <w:i/>
                                <w:sz w:val="18"/>
                                <w:szCs w:val="18"/>
                              </w:rPr>
                              <w:t xml:space="preserve">L. </w:t>
                            </w:r>
                            <w:proofErr w:type="spellStart"/>
                            <w:r>
                              <w:rPr>
                                <w:i/>
                                <w:sz w:val="18"/>
                                <w:szCs w:val="18"/>
                              </w:rPr>
                              <w:t>reuteri</w:t>
                            </w:r>
                            <w:proofErr w:type="spellEnd"/>
                            <w:r>
                              <w:rPr>
                                <w:sz w:val="18"/>
                                <w:szCs w:val="18"/>
                              </w:rPr>
                              <w:t xml:space="preserve"> na dosagem de 2x10</w:t>
                            </w:r>
                            <w:r>
                              <w:rPr>
                                <w:sz w:val="18"/>
                                <w:szCs w:val="18"/>
                                <w:vertAlign w:val="superscript"/>
                              </w:rPr>
                              <w:t>10</w:t>
                            </w:r>
                            <w:r>
                              <w:rPr>
                                <w:sz w:val="18"/>
                                <w:szCs w:val="18"/>
                              </w:rPr>
                              <w:t xml:space="preserve"> UFC ao dia teve potencial para suprimir a infecção por </w:t>
                            </w:r>
                            <w:r>
                              <w:rPr>
                                <w:i/>
                                <w:sz w:val="18"/>
                                <w:szCs w:val="18"/>
                              </w:rPr>
                              <w:t xml:space="preserve">H. </w:t>
                            </w:r>
                            <w:proofErr w:type="spellStart"/>
                            <w:r>
                              <w:rPr>
                                <w:i/>
                                <w:sz w:val="18"/>
                                <w:szCs w:val="18"/>
                              </w:rPr>
                              <w:t>pylori</w:t>
                            </w:r>
                            <w:proofErr w:type="spellEnd"/>
                            <w:r>
                              <w:rPr>
                                <w:sz w:val="18"/>
                                <w:szCs w:val="18"/>
                              </w:rPr>
                              <w:t xml:space="preserve"> e resultou em melhora dos sintomas gastrintestinais associados </w:t>
                            </w:r>
                            <w:r w:rsidRPr="00C654FC">
                              <w:rPr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C654FC">
                              <w:rPr>
                                <w:sz w:val="18"/>
                                <w:szCs w:val="18"/>
                              </w:rPr>
                              <w:instrText xml:space="preserve"> ADDIN EN.CITE &lt;EndNote&gt;&lt;Cite&gt;&lt;Author&gt;Buckley&lt;/Author&gt;&lt;IDText&gt;The effect of Lactobacillus reuteri supplementation in Helicobacter pylori infection: a placebo-controlled, single-blind study&lt;/IDText&gt;&lt;DisplayText&gt;(BUCKLEY; LACEY; DOOLAN; GOODBODY&lt;style face="italic"&gt; et al.&lt;/style&gt;)&lt;/DisplayText&gt;&lt;record&gt;&lt;isbn&gt;1&lt;/isbn&gt;&lt;titles&gt;&lt;title&gt;The effect of Lactobacillus reuteri supplementation in Helicobacter pylori infection: a placebo-controlled, single-blind study&lt;/title&gt;&lt;/titles&gt;&lt;contributors&gt;&lt;authors&gt;&lt;author&gt;Buckley, Martin&lt;/author&gt;&lt;author&gt;Lacey, Sean&lt;/author&gt;&lt;author&gt;Doolan, Andrea&lt;/author&gt;&lt;author&gt;Goodbody, Emily&lt;/author&gt;&lt;author&gt;Seamans, Kelly&lt;/author&gt;&lt;/authors&gt;&lt;/contributors&gt;&lt;added-date format="utc"&gt;1583523032&lt;/added-date&gt;&lt;ref-type name="Journal Article"&gt;17&lt;/ref-type&gt;&lt;rec-number&gt;1147&lt;/rec-number&gt;&lt;last-updated-date format="utc"&gt;1583523032&lt;/last-updated-date&gt;&lt;/record&gt;&lt;/Cite&gt;&lt;/EndNote&gt;</w:instrText>
                            </w:r>
                            <w:r w:rsidRPr="00C654FC">
                              <w:rPr>
                                <w:sz w:val="18"/>
                                <w:szCs w:val="18"/>
                              </w:rPr>
                              <w:fldChar w:fldCharType="separate"/>
                            </w:r>
                            <w:r w:rsidRPr="00C654FC">
                              <w:rPr>
                                <w:sz w:val="18"/>
                                <w:szCs w:val="18"/>
                              </w:rPr>
                              <w:t xml:space="preserve">(BUCKLEY; LACEY; DOOLAN; GOODBODY </w:t>
                            </w:r>
                            <w:r w:rsidRPr="00C654FC">
                              <w:rPr>
                                <w:i/>
                                <w:sz w:val="18"/>
                                <w:szCs w:val="18"/>
                              </w:rPr>
                              <w:t>et al.</w:t>
                            </w:r>
                            <w:r w:rsidRPr="00C654FC">
                              <w:rPr>
                                <w:sz w:val="18"/>
                                <w:szCs w:val="18"/>
                              </w:rPr>
                              <w:t>)</w:t>
                            </w:r>
                            <w:r w:rsidRPr="00C654FC">
                              <w:rPr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  <w:p w14:paraId="3E843BDD" w14:textId="77777777" w:rsidR="005D1916" w:rsidRPr="004037D9" w:rsidRDefault="005D1916" w:rsidP="00D22120">
                            <w:pPr>
                              <w:pStyle w:val="Corpo"/>
                              <w:spacing w:line="276" w:lineRule="auto"/>
                              <w:rPr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sz w:val="18"/>
                                <w:szCs w:val="18"/>
                              </w:rPr>
                              <w:t>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9071C04" id="Caixa de texto 8" o:spid="_x0000_s1055" type="#_x0000_t202" style="position:absolute;left:0;text-align:left;margin-left:0;margin-top:11.65pt;width:453pt;height:43.95pt;z-index:25271603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" fillcolor="#e7e6e6 [3214]" stroked="f">
                <v:textbox>
                  <w:txbxContent>
                    <w:p w14:paraId="1F91FC2E" w14:textId="77777777" w:rsidR="005D1916" w:rsidRPr="00C654FC" w:rsidRDefault="005D1916" w:rsidP="00D22120">
                      <w:pPr>
                        <w:pStyle w:val="Corpo"/>
                        <w:spacing w:line="276" w:lineRule="auto"/>
                        <w:rPr>
                          <w:sz w:val="18"/>
                          <w:szCs w:val="18"/>
                        </w:rPr>
                      </w:pPr>
                      <w:r>
                        <w:rPr>
                          <w:sz w:val="18"/>
                          <w:szCs w:val="18"/>
                        </w:rPr>
                        <w:t xml:space="preserve">Um outro estudo demonstrou que </w:t>
                      </w:r>
                      <w:r>
                        <w:rPr>
                          <w:i/>
                          <w:sz w:val="18"/>
                          <w:szCs w:val="18"/>
                        </w:rPr>
                        <w:t xml:space="preserve">L. </w:t>
                      </w:r>
                      <w:proofErr w:type="spellStart"/>
                      <w:r>
                        <w:rPr>
                          <w:i/>
                          <w:sz w:val="18"/>
                          <w:szCs w:val="18"/>
                        </w:rPr>
                        <w:t>reuteri</w:t>
                      </w:r>
                      <w:proofErr w:type="spellEnd"/>
                      <w:r>
                        <w:rPr>
                          <w:sz w:val="18"/>
                          <w:szCs w:val="18"/>
                        </w:rPr>
                        <w:t xml:space="preserve"> na dosagem de 2x10</w:t>
                      </w:r>
                      <w:r>
                        <w:rPr>
                          <w:sz w:val="18"/>
                          <w:szCs w:val="18"/>
                          <w:vertAlign w:val="superscript"/>
                        </w:rPr>
                        <w:t>10</w:t>
                      </w:r>
                      <w:r>
                        <w:rPr>
                          <w:sz w:val="18"/>
                          <w:szCs w:val="18"/>
                        </w:rPr>
                        <w:t xml:space="preserve"> UFC ao dia teve potencial para suprimir a infecção por </w:t>
                      </w:r>
                      <w:r>
                        <w:rPr>
                          <w:i/>
                          <w:sz w:val="18"/>
                          <w:szCs w:val="18"/>
                        </w:rPr>
                        <w:t xml:space="preserve">H. </w:t>
                      </w:r>
                      <w:proofErr w:type="spellStart"/>
                      <w:r>
                        <w:rPr>
                          <w:i/>
                          <w:sz w:val="18"/>
                          <w:szCs w:val="18"/>
                        </w:rPr>
                        <w:t>pylori</w:t>
                      </w:r>
                      <w:proofErr w:type="spellEnd"/>
                      <w:r>
                        <w:rPr>
                          <w:sz w:val="18"/>
                          <w:szCs w:val="18"/>
                        </w:rPr>
                        <w:t xml:space="preserve"> e resultou em melhora dos sintomas gastrintestinais associados </w:t>
                      </w:r>
                      <w:r w:rsidRPr="00C654FC">
                        <w:rPr>
                          <w:sz w:val="18"/>
                          <w:szCs w:val="18"/>
                        </w:rPr>
                        <w:fldChar w:fldCharType="begin"/>
                      </w:r>
                      <w:r w:rsidRPr="00C654FC">
                        <w:rPr>
                          <w:sz w:val="18"/>
                          <w:szCs w:val="18"/>
                        </w:rPr>
                        <w:instrText xml:space="preserve"> ADDIN EN.CITE &lt;EndNote&gt;&lt;Cite&gt;&lt;Author&gt;Buckley&lt;/Author&gt;&lt;IDText&gt;The effect of Lactobacillus reuteri supplementation in Helicobacter pylori infection: a placebo-controlled, single-blind study&lt;/IDText&gt;&lt;DisplayText&gt;(BUCKLEY; LACEY; DOOLAN; GOODBODY&lt;style face="italic"&gt; et al.&lt;/style&gt;)&lt;/DisplayText&gt;&lt;record&gt;&lt;isbn&gt;1&lt;/isbn&gt;&lt;titles&gt;&lt;title&gt;The effect of Lactobacillus reuteri supplementation in Helicobacter pylori infection: a placebo-controlled, single-blind study&lt;/title&gt;&lt;/titles&gt;&lt;contributors&gt;&lt;authors&gt;&lt;author&gt;Buckley, Martin&lt;/author&gt;&lt;author&gt;Lacey, Sean&lt;/author&gt;&lt;author&gt;Doolan, Andrea&lt;/author&gt;&lt;author&gt;Goodbody, Emily&lt;/author&gt;&lt;author&gt;Seamans, Kelly&lt;/author&gt;&lt;/authors&gt;&lt;/contributors&gt;&lt;added-date format="utc"&gt;1583523032&lt;/added-date&gt;&lt;ref-type name="Journal Article"&gt;17&lt;/ref-type&gt;&lt;rec-number&gt;1147&lt;/rec-number&gt;&lt;last-updated-date format="utc"&gt;1583523032&lt;/last-updated-date&gt;&lt;/record&gt;&lt;/Cite&gt;&lt;/EndNote&gt;</w:instrText>
                      </w:r>
                      <w:r w:rsidRPr="00C654FC">
                        <w:rPr>
                          <w:sz w:val="18"/>
                          <w:szCs w:val="18"/>
                        </w:rPr>
                        <w:fldChar w:fldCharType="separate"/>
                      </w:r>
                      <w:r w:rsidRPr="00C654FC">
                        <w:rPr>
                          <w:sz w:val="18"/>
                          <w:szCs w:val="18"/>
                        </w:rPr>
                        <w:t xml:space="preserve">(BUCKLEY; LACEY; DOOLAN; GOODBODY </w:t>
                      </w:r>
                      <w:r w:rsidRPr="00C654FC">
                        <w:rPr>
                          <w:i/>
                          <w:sz w:val="18"/>
                          <w:szCs w:val="18"/>
                        </w:rPr>
                        <w:t>et al.</w:t>
                      </w:r>
                      <w:r w:rsidRPr="00C654FC">
                        <w:rPr>
                          <w:sz w:val="18"/>
                          <w:szCs w:val="18"/>
                        </w:rPr>
                        <w:t>)</w:t>
                      </w:r>
                      <w:r w:rsidRPr="00C654FC">
                        <w:rPr>
                          <w:sz w:val="18"/>
                          <w:szCs w:val="18"/>
                        </w:rPr>
                        <w:fldChar w:fldCharType="end"/>
                      </w:r>
                    </w:p>
                    <w:p w14:paraId="3E843BDD" w14:textId="77777777" w:rsidR="005D1916" w:rsidRPr="004037D9" w:rsidRDefault="005D1916" w:rsidP="00D22120">
                      <w:pPr>
                        <w:pStyle w:val="Corpo"/>
                        <w:spacing w:line="276" w:lineRule="auto"/>
                        <w:rPr>
                          <w:sz w:val="18"/>
                          <w:szCs w:val="18"/>
                        </w:rPr>
                      </w:pPr>
                      <w:r>
                        <w:rPr>
                          <w:sz w:val="18"/>
                          <w:szCs w:val="18"/>
                        </w:rPr>
                        <w:t>.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F9584C2" w14:textId="744095AE" w:rsidR="00264F6C" w:rsidRDefault="00264F6C" w:rsidP="00B70169">
      <w:pPr>
        <w:pStyle w:val="Corpo"/>
        <w:spacing w:line="276" w:lineRule="auto"/>
        <w:rPr>
          <w:b/>
        </w:rPr>
      </w:pPr>
    </w:p>
    <w:p w14:paraId="099D19D8" w14:textId="30AF11DB" w:rsidR="00762632" w:rsidRDefault="00762632" w:rsidP="00B70169">
      <w:pPr>
        <w:pStyle w:val="Corpo"/>
        <w:spacing w:line="276" w:lineRule="auto"/>
        <w:rPr>
          <w:b/>
        </w:rPr>
      </w:pPr>
    </w:p>
    <w:p w14:paraId="19CA4A3D" w14:textId="615E604A" w:rsidR="00762632" w:rsidRDefault="00762632" w:rsidP="00B70169">
      <w:pPr>
        <w:pStyle w:val="Corpo"/>
        <w:spacing w:line="276" w:lineRule="auto"/>
        <w:rPr>
          <w:b/>
        </w:rPr>
      </w:pPr>
    </w:p>
    <w:p w14:paraId="7CA0E5B3" w14:textId="7BB187D4" w:rsidR="00D22120" w:rsidRDefault="00D22120" w:rsidP="00B70169">
      <w:pPr>
        <w:pStyle w:val="Corpo"/>
        <w:spacing w:line="276" w:lineRule="auto"/>
        <w:rPr>
          <w:b/>
        </w:rPr>
      </w:pPr>
    </w:p>
    <w:p w14:paraId="64B4DA7B" w14:textId="125FF87A" w:rsidR="00D22120" w:rsidRDefault="00D22120" w:rsidP="00B70169">
      <w:pPr>
        <w:pStyle w:val="Corpo"/>
        <w:spacing w:line="276" w:lineRule="auto"/>
        <w:rPr>
          <w:b/>
        </w:rPr>
      </w:pPr>
    </w:p>
    <w:p w14:paraId="06CC15F9" w14:textId="286A1477" w:rsidR="00D22120" w:rsidRDefault="00D22120" w:rsidP="00B70169">
      <w:pPr>
        <w:pStyle w:val="Corpo"/>
        <w:spacing w:line="276" w:lineRule="auto"/>
        <w:rPr>
          <w:b/>
        </w:rPr>
      </w:pPr>
    </w:p>
    <w:p w14:paraId="089FF1F3" w14:textId="7590580F" w:rsidR="00D22120" w:rsidRDefault="00D22120" w:rsidP="00B70169">
      <w:pPr>
        <w:pStyle w:val="Corpo"/>
        <w:spacing w:line="276" w:lineRule="auto"/>
        <w:rPr>
          <w:b/>
        </w:rPr>
      </w:pPr>
    </w:p>
    <w:p w14:paraId="3D8F1FAD" w14:textId="6EFAF2DD" w:rsidR="00D22120" w:rsidRDefault="00D22120" w:rsidP="00B70169">
      <w:pPr>
        <w:pStyle w:val="Corpo"/>
        <w:spacing w:line="276" w:lineRule="auto"/>
        <w:rPr>
          <w:b/>
        </w:rPr>
      </w:pPr>
    </w:p>
    <w:p w14:paraId="2C44092A" w14:textId="52D8DFDE" w:rsidR="00D22120" w:rsidRDefault="00D22120" w:rsidP="00B70169">
      <w:pPr>
        <w:pStyle w:val="Corpo"/>
        <w:spacing w:line="276" w:lineRule="auto"/>
        <w:rPr>
          <w:b/>
        </w:rPr>
      </w:pPr>
    </w:p>
    <w:p w14:paraId="65111A24" w14:textId="647CD72B" w:rsidR="00D22120" w:rsidRDefault="00D22120" w:rsidP="00B70169">
      <w:pPr>
        <w:pStyle w:val="Corpo"/>
        <w:spacing w:line="276" w:lineRule="auto"/>
        <w:rPr>
          <w:b/>
        </w:rPr>
      </w:pPr>
    </w:p>
    <w:p w14:paraId="24577E97" w14:textId="752D4D31" w:rsidR="00D22120" w:rsidRDefault="00D22120" w:rsidP="00B70169">
      <w:pPr>
        <w:pStyle w:val="Corpo"/>
        <w:spacing w:line="276" w:lineRule="auto"/>
        <w:rPr>
          <w:b/>
        </w:rPr>
      </w:pPr>
    </w:p>
    <w:p w14:paraId="65F753D9" w14:textId="46B7EA37" w:rsidR="00D22120" w:rsidRDefault="00D22120" w:rsidP="00B70169">
      <w:pPr>
        <w:pStyle w:val="Corpo"/>
        <w:spacing w:line="276" w:lineRule="auto"/>
        <w:rPr>
          <w:b/>
        </w:rPr>
      </w:pPr>
    </w:p>
    <w:p w14:paraId="18A11FBE" w14:textId="52218CB8" w:rsidR="00D22120" w:rsidRDefault="00D22120" w:rsidP="00B70169">
      <w:pPr>
        <w:pStyle w:val="Corpo"/>
        <w:spacing w:line="276" w:lineRule="auto"/>
        <w:rPr>
          <w:b/>
        </w:rPr>
      </w:pPr>
    </w:p>
    <w:p w14:paraId="6C20574B" w14:textId="096672FF" w:rsidR="00D22120" w:rsidRDefault="00D22120" w:rsidP="00B70169">
      <w:pPr>
        <w:pStyle w:val="Corpo"/>
        <w:spacing w:line="276" w:lineRule="auto"/>
        <w:rPr>
          <w:b/>
        </w:rPr>
      </w:pPr>
    </w:p>
    <w:p w14:paraId="3A5649C6" w14:textId="54574C2F" w:rsidR="00D22120" w:rsidRDefault="00D22120" w:rsidP="00B70169">
      <w:pPr>
        <w:pStyle w:val="Corpo"/>
        <w:spacing w:line="276" w:lineRule="auto"/>
        <w:rPr>
          <w:b/>
        </w:rPr>
      </w:pPr>
    </w:p>
    <w:p w14:paraId="34128C74" w14:textId="0406CF67" w:rsidR="00D22120" w:rsidRDefault="00D22120" w:rsidP="00B70169">
      <w:pPr>
        <w:pStyle w:val="Corpo"/>
        <w:spacing w:line="276" w:lineRule="auto"/>
        <w:rPr>
          <w:b/>
        </w:rPr>
      </w:pPr>
    </w:p>
    <w:p w14:paraId="144F42B7" w14:textId="72439D29" w:rsidR="00D22120" w:rsidRDefault="00D22120" w:rsidP="00B70169">
      <w:pPr>
        <w:pStyle w:val="Corpo"/>
        <w:spacing w:line="276" w:lineRule="auto"/>
        <w:rPr>
          <w:b/>
        </w:rPr>
      </w:pPr>
    </w:p>
    <w:p w14:paraId="26F13332" w14:textId="7E0D61C4" w:rsidR="00D22120" w:rsidRDefault="00D22120" w:rsidP="00B70169">
      <w:pPr>
        <w:pStyle w:val="Corpo"/>
        <w:spacing w:line="276" w:lineRule="auto"/>
        <w:rPr>
          <w:b/>
        </w:rPr>
      </w:pPr>
    </w:p>
    <w:p w14:paraId="626C8567" w14:textId="71B15B87" w:rsidR="00D22120" w:rsidRDefault="00D22120" w:rsidP="00B70169">
      <w:pPr>
        <w:pStyle w:val="Corpo"/>
        <w:spacing w:line="276" w:lineRule="auto"/>
        <w:rPr>
          <w:b/>
        </w:rPr>
      </w:pPr>
    </w:p>
    <w:p w14:paraId="3C115110" w14:textId="331F3D37" w:rsidR="00D22120" w:rsidRDefault="00D22120" w:rsidP="00B70169">
      <w:pPr>
        <w:pStyle w:val="Corpo"/>
        <w:spacing w:line="276" w:lineRule="auto"/>
        <w:rPr>
          <w:b/>
        </w:rPr>
      </w:pPr>
    </w:p>
    <w:p w14:paraId="507C33DB" w14:textId="05C25CA1" w:rsidR="00D22120" w:rsidRDefault="00D22120" w:rsidP="00B70169">
      <w:pPr>
        <w:pStyle w:val="Corpo"/>
        <w:spacing w:line="276" w:lineRule="auto"/>
        <w:rPr>
          <w:b/>
        </w:rPr>
      </w:pPr>
    </w:p>
    <w:p w14:paraId="0C682D4F" w14:textId="1D8A70F0" w:rsidR="00D22120" w:rsidRDefault="00D22120" w:rsidP="00B70169">
      <w:pPr>
        <w:pStyle w:val="Corpo"/>
        <w:spacing w:line="276" w:lineRule="auto"/>
        <w:rPr>
          <w:b/>
        </w:rPr>
      </w:pPr>
    </w:p>
    <w:p w14:paraId="631B6D78" w14:textId="127B73D1" w:rsidR="00D22120" w:rsidRDefault="00D22120" w:rsidP="00B70169">
      <w:pPr>
        <w:pStyle w:val="Corpo"/>
        <w:spacing w:line="276" w:lineRule="auto"/>
        <w:rPr>
          <w:b/>
        </w:rPr>
      </w:pPr>
    </w:p>
    <w:p w14:paraId="2516E32F" w14:textId="4E40BCD7" w:rsidR="00D22120" w:rsidRDefault="00D22120" w:rsidP="00B70169">
      <w:pPr>
        <w:pStyle w:val="Corpo"/>
        <w:spacing w:line="276" w:lineRule="auto"/>
        <w:rPr>
          <w:b/>
        </w:rPr>
      </w:pPr>
    </w:p>
    <w:p w14:paraId="2499527C" w14:textId="28FE1260" w:rsidR="00D243AE" w:rsidRDefault="00D243AE" w:rsidP="00B70169">
      <w:pPr>
        <w:pStyle w:val="Corpo"/>
        <w:spacing w:line="276" w:lineRule="auto"/>
        <w:rPr>
          <w:b/>
        </w:rPr>
      </w:pPr>
    </w:p>
    <w:p w14:paraId="1763F34B" w14:textId="20C2AEA9" w:rsidR="00D243AE" w:rsidRPr="00D243AE" w:rsidRDefault="00D243AE" w:rsidP="00D32086">
      <w:pPr>
        <w:pStyle w:val="Ttulo1"/>
        <w:jc w:val="center"/>
      </w:pPr>
      <w:bookmarkStart w:id="43" w:name="_Toc62720111"/>
      <w:r w:rsidRPr="00D243AE">
        <w:lastRenderedPageBreak/>
        <w:t>Probióticos em Associação a Terapia Padrão</w:t>
      </w:r>
      <w:bookmarkEnd w:id="43"/>
    </w:p>
    <w:p w14:paraId="5AC77288" w14:textId="77777777" w:rsidR="00D243AE" w:rsidRDefault="00D243AE" w:rsidP="00D243AE">
      <w:pPr>
        <w:pStyle w:val="Subtitulocorpo"/>
      </w:pPr>
      <w:r>
        <w:t>Aumenta a Eficácia do Tratamento e Sem Alterar a Taxa de Efeitos Adversos</w:t>
      </w:r>
    </w:p>
    <w:p w14:paraId="786A2869" w14:textId="77777777" w:rsidR="00D243AE" w:rsidRDefault="00D243AE" w:rsidP="00D243AE">
      <w:pPr>
        <w:pStyle w:val="Subtitulocorpo"/>
        <w:jc w:val="both"/>
        <w:rPr>
          <w:b w:val="0"/>
          <w:bCs/>
          <w:color w:val="404040" w:themeColor="text1" w:themeTint="BF"/>
          <w:sz w:val="24"/>
          <w:szCs w:val="24"/>
        </w:rPr>
      </w:pPr>
    </w:p>
    <w:p w14:paraId="2F0A9467" w14:textId="6D294592" w:rsidR="00D243AE" w:rsidRPr="00D243AE" w:rsidRDefault="00D243AE" w:rsidP="00D243AE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  <w:r w:rsidRPr="00D243AE">
        <w:rPr>
          <w:b w:val="0"/>
          <w:color w:val="404040" w:themeColor="text1" w:themeTint="BF"/>
          <w:sz w:val="24"/>
          <w:szCs w:val="24"/>
        </w:rPr>
        <w:t xml:space="preserve">Estudo conduzido por </w:t>
      </w:r>
      <w:bookmarkStart w:id="44" w:name="_Hlk62718940"/>
      <w:proofErr w:type="spellStart"/>
      <w:r w:rsidRPr="00D243AE">
        <w:rPr>
          <w:b w:val="0"/>
          <w:color w:val="404040" w:themeColor="text1" w:themeTint="BF"/>
          <w:sz w:val="24"/>
          <w:szCs w:val="24"/>
        </w:rPr>
        <w:t>Tongtawee</w:t>
      </w:r>
      <w:proofErr w:type="spellEnd"/>
      <w:r w:rsidRPr="00D243AE">
        <w:rPr>
          <w:b w:val="0"/>
          <w:color w:val="404040" w:themeColor="text1" w:themeTint="BF"/>
          <w:sz w:val="24"/>
          <w:szCs w:val="24"/>
        </w:rPr>
        <w:t xml:space="preserve"> </w:t>
      </w:r>
      <w:bookmarkEnd w:id="44"/>
      <w:r w:rsidRPr="00D243AE">
        <w:rPr>
          <w:b w:val="0"/>
          <w:i/>
          <w:color w:val="404040" w:themeColor="text1" w:themeTint="BF"/>
          <w:sz w:val="24"/>
          <w:szCs w:val="24"/>
        </w:rPr>
        <w:t>et al</w:t>
      </w:r>
      <w:r w:rsidRPr="00D243AE">
        <w:rPr>
          <w:b w:val="0"/>
          <w:color w:val="404040" w:themeColor="text1" w:themeTint="BF"/>
          <w:sz w:val="24"/>
          <w:szCs w:val="24"/>
        </w:rPr>
        <w:t xml:space="preserve">. (2015) avaliou os efeitos da suplementação de </w:t>
      </w:r>
      <w:r w:rsidRPr="00D243AE">
        <w:rPr>
          <w:b w:val="0"/>
          <w:i/>
          <w:color w:val="404040" w:themeColor="text1" w:themeTint="BF"/>
          <w:sz w:val="24"/>
          <w:szCs w:val="24"/>
        </w:rPr>
        <w:t xml:space="preserve">Lactobacillus </w:t>
      </w:r>
      <w:proofErr w:type="spellStart"/>
      <w:r w:rsidRPr="00D243AE">
        <w:rPr>
          <w:b w:val="0"/>
          <w:i/>
          <w:color w:val="404040" w:themeColor="text1" w:themeTint="BF"/>
          <w:sz w:val="24"/>
          <w:szCs w:val="24"/>
        </w:rPr>
        <w:t>delbrueckii</w:t>
      </w:r>
      <w:proofErr w:type="spellEnd"/>
      <w:r w:rsidRPr="00D243AE">
        <w:rPr>
          <w:b w:val="0"/>
          <w:i/>
          <w:color w:val="404040" w:themeColor="text1" w:themeTint="BF"/>
          <w:sz w:val="24"/>
          <w:szCs w:val="24"/>
        </w:rPr>
        <w:t xml:space="preserve"> </w:t>
      </w:r>
      <w:proofErr w:type="spellStart"/>
      <w:r w:rsidRPr="00D243AE">
        <w:rPr>
          <w:b w:val="0"/>
          <w:i/>
          <w:color w:val="404040" w:themeColor="text1" w:themeTint="BF"/>
          <w:sz w:val="24"/>
          <w:szCs w:val="24"/>
        </w:rPr>
        <w:t>subsp</w:t>
      </w:r>
      <w:proofErr w:type="spellEnd"/>
      <w:r w:rsidRPr="00D243AE">
        <w:rPr>
          <w:b w:val="0"/>
          <w:i/>
          <w:color w:val="404040" w:themeColor="text1" w:themeTint="BF"/>
          <w:sz w:val="24"/>
          <w:szCs w:val="24"/>
        </w:rPr>
        <w:t xml:space="preserve">. </w:t>
      </w:r>
      <w:proofErr w:type="spellStart"/>
      <w:r w:rsidRPr="00D243AE">
        <w:rPr>
          <w:b w:val="0"/>
          <w:i/>
          <w:color w:val="404040" w:themeColor="text1" w:themeTint="BF"/>
          <w:sz w:val="24"/>
          <w:szCs w:val="24"/>
        </w:rPr>
        <w:t>bulgaricus</w:t>
      </w:r>
      <w:proofErr w:type="spellEnd"/>
      <w:r w:rsidRPr="00D243AE">
        <w:rPr>
          <w:b w:val="0"/>
          <w:i/>
          <w:color w:val="404040" w:themeColor="text1" w:themeTint="BF"/>
          <w:sz w:val="24"/>
          <w:szCs w:val="24"/>
        </w:rPr>
        <w:t xml:space="preserve"> </w:t>
      </w:r>
      <w:r w:rsidRPr="00D243AE">
        <w:rPr>
          <w:b w:val="0"/>
          <w:color w:val="404040" w:themeColor="text1" w:themeTint="BF"/>
          <w:sz w:val="24"/>
          <w:szCs w:val="24"/>
        </w:rPr>
        <w:t xml:space="preserve">e </w:t>
      </w:r>
      <w:r w:rsidRPr="00D243AE">
        <w:rPr>
          <w:b w:val="0"/>
          <w:i/>
          <w:color w:val="404040" w:themeColor="text1" w:themeTint="BF"/>
          <w:sz w:val="24"/>
          <w:szCs w:val="24"/>
        </w:rPr>
        <w:t xml:space="preserve">Streptococcus </w:t>
      </w:r>
      <w:proofErr w:type="spellStart"/>
      <w:r w:rsidRPr="00D243AE">
        <w:rPr>
          <w:b w:val="0"/>
          <w:i/>
          <w:color w:val="404040" w:themeColor="text1" w:themeTint="BF"/>
          <w:sz w:val="24"/>
          <w:szCs w:val="24"/>
        </w:rPr>
        <w:t>thermophilus</w:t>
      </w:r>
      <w:proofErr w:type="spellEnd"/>
      <w:r w:rsidRPr="00D243AE">
        <w:rPr>
          <w:b w:val="0"/>
          <w:i/>
          <w:color w:val="404040" w:themeColor="text1" w:themeTint="BF"/>
          <w:sz w:val="24"/>
          <w:szCs w:val="24"/>
        </w:rPr>
        <w:t xml:space="preserve"> </w:t>
      </w:r>
      <w:r w:rsidRPr="00D243AE">
        <w:rPr>
          <w:b w:val="0"/>
          <w:color w:val="404040" w:themeColor="text1" w:themeTint="BF"/>
          <w:sz w:val="24"/>
          <w:szCs w:val="24"/>
        </w:rPr>
        <w:t>em diferentes períodos durante o protocolo terapêutico.</w:t>
      </w:r>
    </w:p>
    <w:p w14:paraId="7AB7F27A" w14:textId="1E636FEF" w:rsidR="00D243AE" w:rsidRDefault="00D243AE" w:rsidP="00D243AE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19104" behindDoc="0" locked="0" layoutInCell="1" allowOverlap="1" wp14:anchorId="14DABFB6" wp14:editId="191E2819">
                <wp:simplePos x="0" y="0"/>
                <wp:positionH relativeFrom="margin">
                  <wp:posOffset>27656</wp:posOffset>
                </wp:positionH>
                <wp:positionV relativeFrom="paragraph">
                  <wp:posOffset>107618</wp:posOffset>
                </wp:positionV>
                <wp:extent cx="5372100" cy="902705"/>
                <wp:effectExtent l="0" t="0" r="19050" b="12065"/>
                <wp:wrapNone/>
                <wp:docPr id="668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90270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F81ACA5" w14:textId="77777777" w:rsidR="005D1916" w:rsidRPr="00D243AE" w:rsidRDefault="005D1916" w:rsidP="00D243AE">
                            <w:pPr>
                              <w:jc w:val="center"/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</w:pPr>
                            <w:r w:rsidRPr="00D243AE"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  <w:t xml:space="preserve">Para isso, 292 pacientes todos infectados pelo </w:t>
                            </w:r>
                            <w:r w:rsidRPr="00D243AE">
                              <w:rPr>
                                <w:rFonts w:ascii="Swis721 Th BT" w:hAnsi="Swis721 Th BT"/>
                                <w:bCs/>
                                <w:i/>
                                <w:sz w:val="23"/>
                                <w:szCs w:val="23"/>
                              </w:rPr>
                              <w:t xml:space="preserve">H. </w:t>
                            </w:r>
                            <w:proofErr w:type="spellStart"/>
                            <w:r w:rsidRPr="00D243AE">
                              <w:rPr>
                                <w:rFonts w:ascii="Swis721 Th BT" w:hAnsi="Swis721 Th BT"/>
                                <w:bCs/>
                                <w:i/>
                                <w:sz w:val="23"/>
                                <w:szCs w:val="23"/>
                              </w:rPr>
                              <w:t>pylori</w:t>
                            </w:r>
                            <w:proofErr w:type="spellEnd"/>
                            <w:r w:rsidRPr="00D243AE"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  <w:t xml:space="preserve"> foram randomizados para participarem deste estudo randomizado, duplo-cego e placebo-controlado. Eles foram divididos em 3 grupos para receberem a seguinte posologia durante 1 semana:</w:t>
                            </w:r>
                          </w:p>
                          <w:p w14:paraId="22A54A96" w14:textId="77777777" w:rsidR="005D1916" w:rsidRPr="009D65A4" w:rsidRDefault="005D1916" w:rsidP="00D243AE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4DABFB6" id="_x0000_s1056" type="#_x0000_t202" style="position:absolute;left:0;text-align:left;margin-left:2.2pt;margin-top:8.45pt;width:423pt;height:71.1pt;z-index:25271910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" fillcolor="white [3212]" strokecolor="#0070c0">
                <v:textbox>
                  <w:txbxContent>
                    <w:p w14:paraId="2F81ACA5" w14:textId="77777777" w:rsidR="005D1916" w:rsidRPr="00D243AE" w:rsidRDefault="005D1916" w:rsidP="00D243AE">
                      <w:pPr>
                        <w:jc w:val="center"/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</w:pPr>
                      <w:r w:rsidRPr="00D243AE"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  <w:t xml:space="preserve">Para isso, 292 pacientes todos infectados pelo </w:t>
                      </w:r>
                      <w:r w:rsidRPr="00D243AE">
                        <w:rPr>
                          <w:rFonts w:ascii="Swis721 Th BT" w:hAnsi="Swis721 Th BT"/>
                          <w:bCs/>
                          <w:i/>
                          <w:sz w:val="23"/>
                          <w:szCs w:val="23"/>
                        </w:rPr>
                        <w:t xml:space="preserve">H. </w:t>
                      </w:r>
                      <w:proofErr w:type="spellStart"/>
                      <w:r w:rsidRPr="00D243AE">
                        <w:rPr>
                          <w:rFonts w:ascii="Swis721 Th BT" w:hAnsi="Swis721 Th BT"/>
                          <w:bCs/>
                          <w:i/>
                          <w:sz w:val="23"/>
                          <w:szCs w:val="23"/>
                        </w:rPr>
                        <w:t>pylori</w:t>
                      </w:r>
                      <w:proofErr w:type="spellEnd"/>
                      <w:r w:rsidRPr="00D243AE"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  <w:t xml:space="preserve"> foram randomizados para participarem deste estudo randomizado, duplo-cego e placebo-controlado. Eles foram divididos em 3 grupos para receberem a seguinte posologia durante 1 semana:</w:t>
                      </w:r>
                    </w:p>
                    <w:p w14:paraId="22A54A96" w14:textId="77777777" w:rsidR="005D1916" w:rsidRPr="009D65A4" w:rsidRDefault="005D1916" w:rsidP="00D243AE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7DDE1B71" w14:textId="0F8D3509" w:rsidR="00D243AE" w:rsidRDefault="00D243AE" w:rsidP="00D243AE">
      <w:pPr>
        <w:pStyle w:val="Corpo"/>
      </w:pPr>
    </w:p>
    <w:p w14:paraId="4CCFB842" w14:textId="181842C3" w:rsidR="00D243AE" w:rsidRDefault="00D243AE" w:rsidP="00D243AE">
      <w:pPr>
        <w:pStyle w:val="Corpo"/>
      </w:pPr>
    </w:p>
    <w:p w14:paraId="64DF1489" w14:textId="4F2CB98C" w:rsidR="00D243AE" w:rsidRDefault="00D243AE" w:rsidP="00D243AE">
      <w:pPr>
        <w:pStyle w:val="Corpo"/>
      </w:pPr>
    </w:p>
    <w:p w14:paraId="01D7146B" w14:textId="77777777" w:rsidR="00D243AE" w:rsidRDefault="00D243AE" w:rsidP="00D243AE">
      <w:pPr>
        <w:pStyle w:val="Corpo"/>
      </w:pPr>
    </w:p>
    <w:p w14:paraId="5D23CB72" w14:textId="0D5AD505" w:rsidR="00D243AE" w:rsidRDefault="00D243AE" w:rsidP="00D243AE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25248" behindDoc="0" locked="0" layoutInCell="1" allowOverlap="1" wp14:anchorId="1B16CB43" wp14:editId="50148106">
                <wp:simplePos x="0" y="0"/>
                <wp:positionH relativeFrom="margin">
                  <wp:posOffset>1964718</wp:posOffset>
                </wp:positionH>
                <wp:positionV relativeFrom="paragraph">
                  <wp:posOffset>106680</wp:posOffset>
                </wp:positionV>
                <wp:extent cx="1883391" cy="1104265"/>
                <wp:effectExtent l="0" t="0" r="22225" b="19685"/>
                <wp:wrapNone/>
                <wp:docPr id="674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883391" cy="110426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98A012A" w14:textId="79E6BA3F" w:rsidR="005D1916" w:rsidRPr="00D243AE" w:rsidRDefault="005D1916" w:rsidP="00D243A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  <w:proofErr w:type="spellStart"/>
                            <w:r w:rsidRPr="00D243AE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Esomeprazol</w:t>
                            </w:r>
                            <w:proofErr w:type="spellEnd"/>
                            <w:r w:rsidRPr="00D243AE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20 mg/2 vezes ao dia</w:t>
                            </w:r>
                          </w:p>
                          <w:p w14:paraId="7E5B767B" w14:textId="77777777" w:rsidR="005D1916" w:rsidRPr="00D243AE" w:rsidRDefault="005D1916" w:rsidP="00D243A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D243AE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Claritromicina</w:t>
                            </w:r>
                            <w:proofErr w:type="spellEnd"/>
                            <w:r w:rsidRPr="00D243AE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500 mg/2 vezes ao dia</w:t>
                            </w:r>
                          </w:p>
                          <w:p w14:paraId="3A61E70E" w14:textId="15DD3ECD" w:rsidR="005D1916" w:rsidRPr="00086CFC" w:rsidRDefault="005D1916" w:rsidP="00D243A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B16CB43" id="_x0000_s1057" type="#_x0000_t202" style="position:absolute;left:0;text-align:left;margin-left:154.7pt;margin-top:8.4pt;width:148.3pt;height:86.95pt;z-index:2527252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" fillcolor="#0070c0" strokecolor="#0070c0">
                <v:textbox>
                  <w:txbxContent>
                    <w:p w14:paraId="398A012A" w14:textId="79E6BA3F" w:rsidR="005D1916" w:rsidRPr="00D243AE" w:rsidRDefault="005D1916" w:rsidP="00D243A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  <w:proofErr w:type="spellStart"/>
                      <w:r w:rsidRPr="00D243AE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Esomeprazol</w:t>
                      </w:r>
                      <w:proofErr w:type="spellEnd"/>
                      <w:r w:rsidRPr="00D243AE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 xml:space="preserve"> 20 mg/2 vezes ao dia</w:t>
                      </w:r>
                    </w:p>
                    <w:p w14:paraId="7E5B767B" w14:textId="77777777" w:rsidR="005D1916" w:rsidRPr="00D243AE" w:rsidRDefault="005D1916" w:rsidP="00D243A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D243AE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Claritromicina</w:t>
                      </w:r>
                      <w:proofErr w:type="spellEnd"/>
                      <w:r w:rsidRPr="00D243AE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 xml:space="preserve"> 500 mg/2 vezes ao dia</w:t>
                      </w:r>
                    </w:p>
                    <w:p w14:paraId="3A61E70E" w14:textId="15DD3ECD" w:rsidR="005D1916" w:rsidRPr="00086CFC" w:rsidRDefault="005D1916" w:rsidP="00D243A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27296" behindDoc="0" locked="0" layoutInCell="1" allowOverlap="1" wp14:anchorId="02D1863D" wp14:editId="3DA6A63C">
                <wp:simplePos x="0" y="0"/>
                <wp:positionH relativeFrom="margin">
                  <wp:posOffset>4148512</wp:posOffset>
                </wp:positionH>
                <wp:positionV relativeFrom="paragraph">
                  <wp:posOffset>120394</wp:posOffset>
                </wp:positionV>
                <wp:extent cx="1883391" cy="1104265"/>
                <wp:effectExtent l="0" t="0" r="22225" b="19685"/>
                <wp:wrapNone/>
                <wp:docPr id="675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883391" cy="110426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5857871" w14:textId="2F5B99F7" w:rsidR="005D1916" w:rsidRPr="00D243AE" w:rsidRDefault="005D1916" w:rsidP="00D243A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3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  <w:proofErr w:type="spellStart"/>
                            <w:r w:rsidRPr="00D243AE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Esomeprazol</w:t>
                            </w:r>
                            <w:proofErr w:type="spellEnd"/>
                            <w:r w:rsidRPr="00D243AE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20 mg/2 vezes ao dia</w:t>
                            </w:r>
                          </w:p>
                          <w:p w14:paraId="3C6A40F9" w14:textId="77777777" w:rsidR="005D1916" w:rsidRPr="00D243AE" w:rsidRDefault="005D1916" w:rsidP="00D243A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D243AE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Claritromicina</w:t>
                            </w:r>
                            <w:proofErr w:type="spellEnd"/>
                            <w:r w:rsidRPr="00D243AE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500 mg/2 vezes ao dia</w:t>
                            </w:r>
                          </w:p>
                          <w:p w14:paraId="0A1F1496" w14:textId="534B5398" w:rsidR="005D1916" w:rsidRPr="00086CFC" w:rsidRDefault="005D1916" w:rsidP="00D243A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2D1863D" id="_x0000_s1058" type="#_x0000_t202" style="position:absolute;left:0;text-align:left;margin-left:326.65pt;margin-top:9.5pt;width:148.3pt;height:86.95pt;z-index:25272729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" fillcolor="#0070c0" strokecolor="#0070c0">
                <v:textbox>
                  <w:txbxContent>
                    <w:p w14:paraId="15857871" w14:textId="2F5B99F7" w:rsidR="005D1916" w:rsidRPr="00D243AE" w:rsidRDefault="005D1916" w:rsidP="00D243A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3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  <w:proofErr w:type="spellStart"/>
                      <w:r w:rsidRPr="00D243AE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Esomeprazol</w:t>
                      </w:r>
                      <w:proofErr w:type="spellEnd"/>
                      <w:r w:rsidRPr="00D243AE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 xml:space="preserve"> 20 mg/2 vezes ao dia</w:t>
                      </w:r>
                    </w:p>
                    <w:p w14:paraId="3C6A40F9" w14:textId="77777777" w:rsidR="005D1916" w:rsidRPr="00D243AE" w:rsidRDefault="005D1916" w:rsidP="00D243A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D243AE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Claritromicina</w:t>
                      </w:r>
                      <w:proofErr w:type="spellEnd"/>
                      <w:r w:rsidRPr="00D243AE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 xml:space="preserve"> 500 mg/2 vezes ao dia</w:t>
                      </w:r>
                    </w:p>
                    <w:p w14:paraId="0A1F1496" w14:textId="534B5398" w:rsidR="005D1916" w:rsidRPr="00086CFC" w:rsidRDefault="005D1916" w:rsidP="00D243A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18080" behindDoc="0" locked="0" layoutInCell="1" allowOverlap="1" wp14:anchorId="485FEB69" wp14:editId="3D442A95">
                <wp:simplePos x="0" y="0"/>
                <wp:positionH relativeFrom="margin">
                  <wp:posOffset>-274879</wp:posOffset>
                </wp:positionH>
                <wp:positionV relativeFrom="paragraph">
                  <wp:posOffset>106045</wp:posOffset>
                </wp:positionV>
                <wp:extent cx="1883391" cy="1104265"/>
                <wp:effectExtent l="0" t="0" r="22225" b="19685"/>
                <wp:wrapNone/>
                <wp:docPr id="672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883391" cy="110426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9014977" w14:textId="77777777" w:rsidR="005D1916" w:rsidRPr="00D243AE" w:rsidRDefault="005D1916" w:rsidP="00D243A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  <w:proofErr w:type="spellStart"/>
                            <w:r w:rsidRPr="00D243AE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Esomeprazol</w:t>
                            </w:r>
                            <w:proofErr w:type="spellEnd"/>
                            <w:r w:rsidRPr="00D243AE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20 mg/2 vezes ao dia</w:t>
                            </w:r>
                          </w:p>
                          <w:p w14:paraId="516C3425" w14:textId="77777777" w:rsidR="005D1916" w:rsidRPr="00D243AE" w:rsidRDefault="005D1916" w:rsidP="00D243A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D243AE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Claritromicina</w:t>
                            </w:r>
                            <w:proofErr w:type="spellEnd"/>
                            <w:r w:rsidRPr="00D243AE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500 mg/2 vezes ao dia</w:t>
                            </w:r>
                          </w:p>
                          <w:p w14:paraId="736691EB" w14:textId="3F194815" w:rsidR="005D1916" w:rsidRPr="00086CFC" w:rsidRDefault="005D1916" w:rsidP="00D243A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85FEB69" id="_x0000_s1059" type="#_x0000_t202" style="position:absolute;left:0;text-align:left;margin-left:-21.65pt;margin-top:8.35pt;width:148.3pt;height:86.95pt;z-index:25271808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" fillcolor="#0070c0" strokecolor="#0070c0">
                <v:textbox>
                  <w:txbxContent>
                    <w:p w14:paraId="49014977" w14:textId="77777777" w:rsidR="005D1916" w:rsidRPr="00D243AE" w:rsidRDefault="005D1916" w:rsidP="00D243A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  <w:proofErr w:type="spellStart"/>
                      <w:r w:rsidRPr="00D243AE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Esomeprazol</w:t>
                      </w:r>
                      <w:proofErr w:type="spellEnd"/>
                      <w:r w:rsidRPr="00D243AE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 xml:space="preserve"> 20 mg/2 vezes ao dia</w:t>
                      </w:r>
                    </w:p>
                    <w:p w14:paraId="516C3425" w14:textId="77777777" w:rsidR="005D1916" w:rsidRPr="00D243AE" w:rsidRDefault="005D1916" w:rsidP="00D243A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D243AE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Claritromicina</w:t>
                      </w:r>
                      <w:proofErr w:type="spellEnd"/>
                      <w:r w:rsidRPr="00D243AE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 xml:space="preserve"> 500 mg/2 vezes ao dia</w:t>
                      </w:r>
                    </w:p>
                    <w:p w14:paraId="736691EB" w14:textId="3F194815" w:rsidR="005D1916" w:rsidRPr="00086CFC" w:rsidRDefault="005D1916" w:rsidP="00D243A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140C209" w14:textId="6C1B1B6C" w:rsidR="00D243AE" w:rsidRDefault="00D243AE" w:rsidP="00D243AE">
      <w:pPr>
        <w:pStyle w:val="Corpo"/>
      </w:pPr>
    </w:p>
    <w:p w14:paraId="6C60A324" w14:textId="2432639D" w:rsidR="00D243AE" w:rsidRDefault="00D243AE" w:rsidP="00D243AE">
      <w:pPr>
        <w:pStyle w:val="Corpo"/>
      </w:pPr>
    </w:p>
    <w:p w14:paraId="525F8E0B" w14:textId="1117E560" w:rsidR="00D243AE" w:rsidRDefault="00D243AE" w:rsidP="00D243AE">
      <w:pPr>
        <w:pStyle w:val="Corpo"/>
      </w:pPr>
    </w:p>
    <w:p w14:paraId="36D9207A" w14:textId="152DC794" w:rsidR="00D243AE" w:rsidRPr="0064783D" w:rsidRDefault="00D243AE" w:rsidP="00D243AE">
      <w:pPr>
        <w:pStyle w:val="Corpo"/>
        <w:rPr>
          <w:sz w:val="20"/>
          <w:szCs w:val="23"/>
        </w:rPr>
      </w:pPr>
    </w:p>
    <w:p w14:paraId="42BFB20D" w14:textId="3F89AF61" w:rsidR="00D243AE" w:rsidRPr="00423361" w:rsidRDefault="00D243AE" w:rsidP="00D243AE">
      <w:pPr>
        <w:pStyle w:val="Corpo"/>
        <w:spacing w:before="120" w:after="0"/>
        <w:rPr>
          <w:sz w:val="20"/>
          <w:szCs w:val="23"/>
        </w:rPr>
      </w:pPr>
    </w:p>
    <w:p w14:paraId="4F1E6C5F" w14:textId="45DB2CB0" w:rsidR="00D243AE" w:rsidRPr="0040473A" w:rsidRDefault="00D243AE" w:rsidP="00D243AE">
      <w:pPr>
        <w:pStyle w:val="Corpo"/>
        <w:rPr>
          <w:bCs/>
          <w:color w:val="auto"/>
          <w:sz w:val="18"/>
          <w:szCs w:val="18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33440" behindDoc="0" locked="0" layoutInCell="1" allowOverlap="1" wp14:anchorId="73685854" wp14:editId="737701AC">
                <wp:simplePos x="0" y="0"/>
                <wp:positionH relativeFrom="margin">
                  <wp:posOffset>2715260</wp:posOffset>
                </wp:positionH>
                <wp:positionV relativeFrom="paragraph">
                  <wp:posOffset>156845</wp:posOffset>
                </wp:positionV>
                <wp:extent cx="226695" cy="138430"/>
                <wp:effectExtent l="0" t="0" r="1905" b="0"/>
                <wp:wrapNone/>
                <wp:docPr id="679" name="Triângulo isósceles 67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27A9C40" id="Triângulo isósceles 679" o:spid="_x0000_s1026" type="#_x0000_t5" style="position:absolute;margin-left:213.8pt;margin-top:12.35pt;width:17.85pt;height:10.9pt;flip:y;z-index:25273344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" fillcolor="#d8d8d8 [2732]" stroked="f">
                <w10:wrap anchorx="margin"/>
              </v:shape>
            </w:pict>
          </mc:Fallback>
        </mc:AlternateContent>
      </w:r>
    </w:p>
    <w:p w14:paraId="5D305592" w14:textId="044E237F" w:rsidR="00D243AE" w:rsidRDefault="00D243AE" w:rsidP="00D243AE">
      <w:pPr>
        <w:pStyle w:val="Corpo"/>
        <w:rPr>
          <w:b/>
          <w:color w:val="339966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35488" behindDoc="0" locked="0" layoutInCell="1" allowOverlap="1" wp14:anchorId="644B587C" wp14:editId="6B1785E7">
                <wp:simplePos x="0" y="0"/>
                <wp:positionH relativeFrom="margin">
                  <wp:posOffset>5008453</wp:posOffset>
                </wp:positionH>
                <wp:positionV relativeFrom="paragraph">
                  <wp:posOffset>21003</wp:posOffset>
                </wp:positionV>
                <wp:extent cx="226695" cy="138430"/>
                <wp:effectExtent l="0" t="0" r="1905" b="0"/>
                <wp:wrapNone/>
                <wp:docPr id="680" name="Triângulo isósceles 68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FC9C3A9" id="Triângulo isósceles 680" o:spid="_x0000_s1026" type="#_x0000_t5" style="position:absolute;margin-left:394.35pt;margin-top:1.65pt;width:17.85pt;height:10.9pt;flip:y;z-index:25273548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20128" behindDoc="0" locked="0" layoutInCell="1" allowOverlap="1" wp14:anchorId="41B3F16D" wp14:editId="24973A1B">
                <wp:simplePos x="0" y="0"/>
                <wp:positionH relativeFrom="margin">
                  <wp:posOffset>483264</wp:posOffset>
                </wp:positionH>
                <wp:positionV relativeFrom="paragraph">
                  <wp:posOffset>30262</wp:posOffset>
                </wp:positionV>
                <wp:extent cx="226695" cy="138430"/>
                <wp:effectExtent l="0" t="0" r="1905" b="0"/>
                <wp:wrapNone/>
                <wp:docPr id="670" name="Triângulo isósceles 6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F952834" id="Triângulo isósceles 670" o:spid="_x0000_s1026" type="#_x0000_t5" style="position:absolute;margin-left:38.05pt;margin-top:2.4pt;width:17.85pt;height:10.9pt;flip:y;z-index:25272012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" fillcolor="#d8d8d8 [2732]" stroked="f">
                <w10:wrap anchorx="margin"/>
              </v:shape>
            </w:pict>
          </mc:Fallback>
        </mc:AlternateContent>
      </w:r>
      <w:r w:rsidRPr="00D243AE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31392" behindDoc="0" locked="0" layoutInCell="1" allowOverlap="1" wp14:anchorId="3D23222B" wp14:editId="48140B3B">
                <wp:simplePos x="0" y="0"/>
                <wp:positionH relativeFrom="margin">
                  <wp:posOffset>3955889</wp:posOffset>
                </wp:positionH>
                <wp:positionV relativeFrom="paragraph">
                  <wp:posOffset>183097</wp:posOffset>
                </wp:positionV>
                <wp:extent cx="2237740" cy="1187355"/>
                <wp:effectExtent l="0" t="0" r="10160" b="13335"/>
                <wp:wrapNone/>
                <wp:docPr id="678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237740" cy="118735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D08D2DC" w14:textId="2522A345" w:rsidR="005D1916" w:rsidRPr="00D243AE" w:rsidRDefault="005D1916" w:rsidP="00D243A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0"/>
                                <w:szCs w:val="20"/>
                              </w:rPr>
                            </w:pPr>
                            <w:r w:rsidRPr="00D243AE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0"/>
                                <w:szCs w:val="20"/>
                              </w:rPr>
                              <w:t>Os pacientes receberam a terapia com probióticos UMA semana antes e UMA semana depois da terapia padrão</w:t>
                            </w:r>
                            <w:r w:rsidRPr="00D243AE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0"/>
                                <w:szCs w:val="20"/>
                              </w:rPr>
                              <w:t>.</w:t>
                            </w:r>
                          </w:p>
                          <w:p w14:paraId="368E3384" w14:textId="77777777" w:rsidR="005D1916" w:rsidRPr="00D243AE" w:rsidRDefault="005D1916" w:rsidP="00D243A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0"/>
                                <w:szCs w:val="20"/>
                              </w:rPr>
                            </w:pPr>
                            <w:r w:rsidRPr="00D243AE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L. </w:t>
                            </w:r>
                            <w:proofErr w:type="spellStart"/>
                            <w:r w:rsidRPr="00D243AE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0"/>
                                <w:szCs w:val="20"/>
                              </w:rPr>
                              <w:t>delbrueckii</w:t>
                            </w:r>
                            <w:proofErr w:type="spellEnd"/>
                            <w:r w:rsidRPr="00D243AE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D243AE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0"/>
                                <w:szCs w:val="20"/>
                              </w:rPr>
                              <w:t>subsp</w:t>
                            </w:r>
                            <w:proofErr w:type="spellEnd"/>
                            <w:r w:rsidRPr="00D243AE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. </w:t>
                            </w:r>
                            <w:proofErr w:type="spellStart"/>
                            <w:r w:rsidRPr="00D243AE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0"/>
                                <w:szCs w:val="20"/>
                              </w:rPr>
                              <w:t>Bulgaricus</w:t>
                            </w:r>
                            <w:proofErr w:type="spellEnd"/>
                            <w:r w:rsidRPr="00D243AE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 – </w:t>
                            </w:r>
                            <w:r w:rsidRPr="00D243AE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0"/>
                                <w:szCs w:val="20"/>
                              </w:rPr>
                              <w:t>1 x 10</w:t>
                            </w:r>
                            <w:r w:rsidRPr="00D243AE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0"/>
                                <w:szCs w:val="20"/>
                                <w:vertAlign w:val="superscript"/>
                              </w:rPr>
                              <w:t xml:space="preserve">5 </w:t>
                            </w:r>
                            <w:r w:rsidRPr="00D243AE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UFC + </w:t>
                            </w:r>
                            <w:r w:rsidRPr="00D243AE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S. </w:t>
                            </w:r>
                            <w:proofErr w:type="spellStart"/>
                            <w:proofErr w:type="gramStart"/>
                            <w:r w:rsidRPr="00D243AE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0"/>
                                <w:szCs w:val="20"/>
                              </w:rPr>
                              <w:t>thermophilus</w:t>
                            </w:r>
                            <w:proofErr w:type="spellEnd"/>
                            <w:r w:rsidRPr="00D243AE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  </w:t>
                            </w:r>
                            <w:r w:rsidRPr="00D243AE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0"/>
                                <w:szCs w:val="20"/>
                              </w:rPr>
                              <w:t>1</w:t>
                            </w:r>
                            <w:proofErr w:type="gramEnd"/>
                            <w:r w:rsidRPr="00D243AE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 x 10</w:t>
                            </w:r>
                            <w:r w:rsidRPr="00D243AE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0"/>
                                <w:szCs w:val="20"/>
                                <w:vertAlign w:val="superscript"/>
                              </w:rPr>
                              <w:t xml:space="preserve">8 </w:t>
                            </w:r>
                            <w:r w:rsidRPr="00D243AE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0"/>
                                <w:szCs w:val="20"/>
                              </w:rPr>
                              <w:t>UFC/dia</w:t>
                            </w:r>
                          </w:p>
                          <w:p w14:paraId="56DDA252" w14:textId="77777777" w:rsidR="005D1916" w:rsidRPr="00D243AE" w:rsidRDefault="005D1916" w:rsidP="00D243A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D23222B" id="_x0000_s1060" type="#_x0000_t202" style="position:absolute;left:0;text-align:left;margin-left:311.5pt;margin-top:14.4pt;width:176.2pt;height:93.5pt;z-index:25273139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" fillcolor="#0070c0" strokecolor="#0070c0">
                <v:textbox>
                  <w:txbxContent>
                    <w:p w14:paraId="5D08D2DC" w14:textId="2522A345" w:rsidR="005D1916" w:rsidRPr="00D243AE" w:rsidRDefault="005D1916" w:rsidP="00D243A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0"/>
                          <w:szCs w:val="20"/>
                        </w:rPr>
                      </w:pPr>
                      <w:r w:rsidRPr="00D243AE">
                        <w:rPr>
                          <w:rFonts w:ascii="Swis721 Th BT" w:hAnsi="Swis721 Th BT"/>
                          <w:bCs/>
                          <w:color w:val="FFFFFF" w:themeColor="background1"/>
                          <w:sz w:val="20"/>
                          <w:szCs w:val="20"/>
                        </w:rPr>
                        <w:t>Os pacientes receberam a terapia com probióticos UMA semana antes e UMA semana depois da terapia padrão</w:t>
                      </w:r>
                      <w:r w:rsidRPr="00D243AE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0"/>
                          <w:szCs w:val="20"/>
                        </w:rPr>
                        <w:t>.</w:t>
                      </w:r>
                    </w:p>
                    <w:p w14:paraId="368E3384" w14:textId="77777777" w:rsidR="005D1916" w:rsidRPr="00D243AE" w:rsidRDefault="005D1916" w:rsidP="00D243A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0"/>
                          <w:szCs w:val="20"/>
                        </w:rPr>
                      </w:pPr>
                      <w:r w:rsidRPr="00D243AE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0"/>
                          <w:szCs w:val="20"/>
                        </w:rPr>
                        <w:t xml:space="preserve">L. </w:t>
                      </w:r>
                      <w:proofErr w:type="spellStart"/>
                      <w:r w:rsidRPr="00D243AE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0"/>
                          <w:szCs w:val="20"/>
                        </w:rPr>
                        <w:t>delbrueckii</w:t>
                      </w:r>
                      <w:proofErr w:type="spellEnd"/>
                      <w:r w:rsidRPr="00D243AE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0"/>
                          <w:szCs w:val="20"/>
                        </w:rPr>
                        <w:t xml:space="preserve"> </w:t>
                      </w:r>
                      <w:proofErr w:type="spellStart"/>
                      <w:r w:rsidRPr="00D243AE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0"/>
                          <w:szCs w:val="20"/>
                        </w:rPr>
                        <w:t>subsp</w:t>
                      </w:r>
                      <w:proofErr w:type="spellEnd"/>
                      <w:r w:rsidRPr="00D243AE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0"/>
                          <w:szCs w:val="20"/>
                        </w:rPr>
                        <w:t xml:space="preserve">. </w:t>
                      </w:r>
                      <w:proofErr w:type="spellStart"/>
                      <w:r w:rsidRPr="00D243AE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0"/>
                          <w:szCs w:val="20"/>
                        </w:rPr>
                        <w:t>Bulgaricus</w:t>
                      </w:r>
                      <w:proofErr w:type="spellEnd"/>
                      <w:r w:rsidRPr="00D243AE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0"/>
                          <w:szCs w:val="20"/>
                        </w:rPr>
                        <w:t xml:space="preserve"> – </w:t>
                      </w:r>
                      <w:r w:rsidRPr="00D243AE">
                        <w:rPr>
                          <w:rFonts w:ascii="Swis721 Th BT" w:hAnsi="Swis721 Th BT"/>
                          <w:bCs/>
                          <w:color w:val="FFFFFF" w:themeColor="background1"/>
                          <w:sz w:val="20"/>
                          <w:szCs w:val="20"/>
                        </w:rPr>
                        <w:t>1 x 10</w:t>
                      </w:r>
                      <w:r w:rsidRPr="00D243AE">
                        <w:rPr>
                          <w:rFonts w:ascii="Swis721 Th BT" w:hAnsi="Swis721 Th BT"/>
                          <w:bCs/>
                          <w:color w:val="FFFFFF" w:themeColor="background1"/>
                          <w:sz w:val="20"/>
                          <w:szCs w:val="20"/>
                          <w:vertAlign w:val="superscript"/>
                        </w:rPr>
                        <w:t xml:space="preserve">5 </w:t>
                      </w:r>
                      <w:r w:rsidRPr="00D243AE">
                        <w:rPr>
                          <w:rFonts w:ascii="Swis721 Th BT" w:hAnsi="Swis721 Th BT"/>
                          <w:bCs/>
                          <w:color w:val="FFFFFF" w:themeColor="background1"/>
                          <w:sz w:val="20"/>
                          <w:szCs w:val="20"/>
                        </w:rPr>
                        <w:t xml:space="preserve">UFC + </w:t>
                      </w:r>
                      <w:r w:rsidRPr="00D243AE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0"/>
                          <w:szCs w:val="20"/>
                        </w:rPr>
                        <w:t xml:space="preserve">S. </w:t>
                      </w:r>
                      <w:proofErr w:type="spellStart"/>
                      <w:proofErr w:type="gramStart"/>
                      <w:r w:rsidRPr="00D243AE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0"/>
                          <w:szCs w:val="20"/>
                        </w:rPr>
                        <w:t>thermophilus</w:t>
                      </w:r>
                      <w:proofErr w:type="spellEnd"/>
                      <w:r w:rsidRPr="00D243AE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0"/>
                          <w:szCs w:val="20"/>
                        </w:rPr>
                        <w:t xml:space="preserve">  </w:t>
                      </w:r>
                      <w:r w:rsidRPr="00D243AE">
                        <w:rPr>
                          <w:rFonts w:ascii="Swis721 Th BT" w:hAnsi="Swis721 Th BT"/>
                          <w:bCs/>
                          <w:color w:val="FFFFFF" w:themeColor="background1"/>
                          <w:sz w:val="20"/>
                          <w:szCs w:val="20"/>
                        </w:rPr>
                        <w:t>1</w:t>
                      </w:r>
                      <w:proofErr w:type="gramEnd"/>
                      <w:r w:rsidRPr="00D243AE">
                        <w:rPr>
                          <w:rFonts w:ascii="Swis721 Th BT" w:hAnsi="Swis721 Th BT"/>
                          <w:bCs/>
                          <w:color w:val="FFFFFF" w:themeColor="background1"/>
                          <w:sz w:val="20"/>
                          <w:szCs w:val="20"/>
                        </w:rPr>
                        <w:t xml:space="preserve"> x 10</w:t>
                      </w:r>
                      <w:r w:rsidRPr="00D243AE">
                        <w:rPr>
                          <w:rFonts w:ascii="Swis721 Th BT" w:hAnsi="Swis721 Th BT"/>
                          <w:bCs/>
                          <w:color w:val="FFFFFF" w:themeColor="background1"/>
                          <w:sz w:val="20"/>
                          <w:szCs w:val="20"/>
                          <w:vertAlign w:val="superscript"/>
                        </w:rPr>
                        <w:t xml:space="preserve">8 </w:t>
                      </w:r>
                      <w:r w:rsidRPr="00D243AE">
                        <w:rPr>
                          <w:rFonts w:ascii="Swis721 Th BT" w:hAnsi="Swis721 Th BT"/>
                          <w:bCs/>
                          <w:color w:val="FFFFFF" w:themeColor="background1"/>
                          <w:sz w:val="20"/>
                          <w:szCs w:val="20"/>
                        </w:rPr>
                        <w:t>UFC/dia</w:t>
                      </w:r>
                    </w:p>
                    <w:p w14:paraId="56DDA252" w14:textId="77777777" w:rsidR="005D1916" w:rsidRPr="00D243AE" w:rsidRDefault="005D1916" w:rsidP="00D243A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0"/>
                          <w:szCs w:val="20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 w:rsidRPr="00D243AE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30368" behindDoc="0" locked="0" layoutInCell="1" allowOverlap="1" wp14:anchorId="47AB2856" wp14:editId="49296816">
                <wp:simplePos x="0" y="0"/>
                <wp:positionH relativeFrom="margin">
                  <wp:posOffset>1812631</wp:posOffset>
                </wp:positionH>
                <wp:positionV relativeFrom="paragraph">
                  <wp:posOffset>181676</wp:posOffset>
                </wp:positionV>
                <wp:extent cx="1964055" cy="1104265"/>
                <wp:effectExtent l="0" t="0" r="17145" b="19685"/>
                <wp:wrapNone/>
                <wp:docPr id="677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64055" cy="110426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DFB4275" w14:textId="13AA4FFA" w:rsidR="005D1916" w:rsidRPr="00D243AE" w:rsidRDefault="005D1916" w:rsidP="00D243A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0"/>
                                <w:szCs w:val="20"/>
                              </w:rPr>
                            </w:pPr>
                            <w:r w:rsidRPr="00D243AE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0"/>
                                <w:szCs w:val="20"/>
                              </w:rPr>
                              <w:t>Os pacientes receberam a terapia com probióticos UMA semana antes da terapia padrão</w:t>
                            </w:r>
                            <w:r w:rsidRPr="00D243AE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0"/>
                                <w:szCs w:val="20"/>
                              </w:rPr>
                              <w:t>.</w:t>
                            </w:r>
                          </w:p>
                          <w:p w14:paraId="6B31450A" w14:textId="77777777" w:rsidR="005D1916" w:rsidRPr="00D243AE" w:rsidRDefault="005D1916" w:rsidP="00D243A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0"/>
                                <w:szCs w:val="20"/>
                              </w:rPr>
                            </w:pPr>
                            <w:r w:rsidRPr="00D243AE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L. </w:t>
                            </w:r>
                            <w:proofErr w:type="spellStart"/>
                            <w:r w:rsidRPr="00D243AE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0"/>
                                <w:szCs w:val="20"/>
                              </w:rPr>
                              <w:t>delbrueckii</w:t>
                            </w:r>
                            <w:proofErr w:type="spellEnd"/>
                            <w:r w:rsidRPr="00D243AE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D243AE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0"/>
                                <w:szCs w:val="20"/>
                              </w:rPr>
                              <w:t>subsp</w:t>
                            </w:r>
                            <w:proofErr w:type="spellEnd"/>
                            <w:r w:rsidRPr="00D243AE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. </w:t>
                            </w:r>
                            <w:proofErr w:type="spellStart"/>
                            <w:r w:rsidRPr="00D243AE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0"/>
                                <w:szCs w:val="20"/>
                              </w:rPr>
                              <w:t>Bulgaricus</w:t>
                            </w:r>
                            <w:proofErr w:type="spellEnd"/>
                            <w:r w:rsidRPr="00D243AE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 – </w:t>
                            </w:r>
                            <w:r w:rsidRPr="00D243AE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0"/>
                                <w:szCs w:val="20"/>
                              </w:rPr>
                              <w:t>1 x 10</w:t>
                            </w:r>
                            <w:r w:rsidRPr="00D243AE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0"/>
                                <w:szCs w:val="20"/>
                                <w:vertAlign w:val="superscript"/>
                              </w:rPr>
                              <w:t xml:space="preserve">5 </w:t>
                            </w:r>
                            <w:r w:rsidRPr="00D243AE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UFC + </w:t>
                            </w:r>
                            <w:r w:rsidRPr="00D243AE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S. </w:t>
                            </w:r>
                            <w:proofErr w:type="spellStart"/>
                            <w:proofErr w:type="gramStart"/>
                            <w:r w:rsidRPr="00D243AE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0"/>
                                <w:szCs w:val="20"/>
                              </w:rPr>
                              <w:t>thermophilus</w:t>
                            </w:r>
                            <w:proofErr w:type="spellEnd"/>
                            <w:r w:rsidRPr="00D243AE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  </w:t>
                            </w:r>
                            <w:r w:rsidRPr="00D243AE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0"/>
                                <w:szCs w:val="20"/>
                              </w:rPr>
                              <w:t>1</w:t>
                            </w:r>
                            <w:proofErr w:type="gramEnd"/>
                            <w:r w:rsidRPr="00D243AE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0"/>
                                <w:szCs w:val="20"/>
                              </w:rPr>
                              <w:t xml:space="preserve"> x 10</w:t>
                            </w:r>
                            <w:r w:rsidRPr="00D243AE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0"/>
                                <w:szCs w:val="20"/>
                                <w:vertAlign w:val="superscript"/>
                              </w:rPr>
                              <w:t xml:space="preserve">8 </w:t>
                            </w:r>
                            <w:r w:rsidRPr="00D243AE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0"/>
                                <w:szCs w:val="20"/>
                              </w:rPr>
                              <w:t>UFC/dia</w:t>
                            </w:r>
                          </w:p>
                          <w:p w14:paraId="68CD8464" w14:textId="77777777" w:rsidR="005D1916" w:rsidRPr="00D243AE" w:rsidRDefault="005D1916" w:rsidP="00D243A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7AB2856" id="_x0000_s1061" type="#_x0000_t202" style="position:absolute;left:0;text-align:left;margin-left:142.75pt;margin-top:14.3pt;width:154.65pt;height:86.95pt;z-index:25273036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" fillcolor="#0070c0" strokecolor="#0070c0">
                <v:textbox>
                  <w:txbxContent>
                    <w:p w14:paraId="3DFB4275" w14:textId="13AA4FFA" w:rsidR="005D1916" w:rsidRPr="00D243AE" w:rsidRDefault="005D1916" w:rsidP="00D243A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0"/>
                          <w:szCs w:val="20"/>
                        </w:rPr>
                      </w:pPr>
                      <w:r w:rsidRPr="00D243AE">
                        <w:rPr>
                          <w:rFonts w:ascii="Swis721 Th BT" w:hAnsi="Swis721 Th BT"/>
                          <w:bCs/>
                          <w:color w:val="FFFFFF" w:themeColor="background1"/>
                          <w:sz w:val="20"/>
                          <w:szCs w:val="20"/>
                        </w:rPr>
                        <w:t>Os pacientes receberam a terapia com probióticos UMA semana antes da terapia padrão</w:t>
                      </w:r>
                      <w:r w:rsidRPr="00D243AE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0"/>
                          <w:szCs w:val="20"/>
                        </w:rPr>
                        <w:t>.</w:t>
                      </w:r>
                    </w:p>
                    <w:p w14:paraId="6B31450A" w14:textId="77777777" w:rsidR="005D1916" w:rsidRPr="00D243AE" w:rsidRDefault="005D1916" w:rsidP="00D243A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0"/>
                          <w:szCs w:val="20"/>
                        </w:rPr>
                      </w:pPr>
                      <w:r w:rsidRPr="00D243AE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0"/>
                          <w:szCs w:val="20"/>
                        </w:rPr>
                        <w:t xml:space="preserve">L. </w:t>
                      </w:r>
                      <w:proofErr w:type="spellStart"/>
                      <w:r w:rsidRPr="00D243AE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0"/>
                          <w:szCs w:val="20"/>
                        </w:rPr>
                        <w:t>delbrueckii</w:t>
                      </w:r>
                      <w:proofErr w:type="spellEnd"/>
                      <w:r w:rsidRPr="00D243AE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0"/>
                          <w:szCs w:val="20"/>
                        </w:rPr>
                        <w:t xml:space="preserve"> </w:t>
                      </w:r>
                      <w:proofErr w:type="spellStart"/>
                      <w:r w:rsidRPr="00D243AE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0"/>
                          <w:szCs w:val="20"/>
                        </w:rPr>
                        <w:t>subsp</w:t>
                      </w:r>
                      <w:proofErr w:type="spellEnd"/>
                      <w:r w:rsidRPr="00D243AE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0"/>
                          <w:szCs w:val="20"/>
                        </w:rPr>
                        <w:t xml:space="preserve">. </w:t>
                      </w:r>
                      <w:proofErr w:type="spellStart"/>
                      <w:r w:rsidRPr="00D243AE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0"/>
                          <w:szCs w:val="20"/>
                        </w:rPr>
                        <w:t>Bulgaricus</w:t>
                      </w:r>
                      <w:proofErr w:type="spellEnd"/>
                      <w:r w:rsidRPr="00D243AE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0"/>
                          <w:szCs w:val="20"/>
                        </w:rPr>
                        <w:t xml:space="preserve"> – </w:t>
                      </w:r>
                      <w:r w:rsidRPr="00D243AE">
                        <w:rPr>
                          <w:rFonts w:ascii="Swis721 Th BT" w:hAnsi="Swis721 Th BT"/>
                          <w:bCs/>
                          <w:color w:val="FFFFFF" w:themeColor="background1"/>
                          <w:sz w:val="20"/>
                          <w:szCs w:val="20"/>
                        </w:rPr>
                        <w:t>1 x 10</w:t>
                      </w:r>
                      <w:r w:rsidRPr="00D243AE">
                        <w:rPr>
                          <w:rFonts w:ascii="Swis721 Th BT" w:hAnsi="Swis721 Th BT"/>
                          <w:bCs/>
                          <w:color w:val="FFFFFF" w:themeColor="background1"/>
                          <w:sz w:val="20"/>
                          <w:szCs w:val="20"/>
                          <w:vertAlign w:val="superscript"/>
                        </w:rPr>
                        <w:t xml:space="preserve">5 </w:t>
                      </w:r>
                      <w:r w:rsidRPr="00D243AE">
                        <w:rPr>
                          <w:rFonts w:ascii="Swis721 Th BT" w:hAnsi="Swis721 Th BT"/>
                          <w:bCs/>
                          <w:color w:val="FFFFFF" w:themeColor="background1"/>
                          <w:sz w:val="20"/>
                          <w:szCs w:val="20"/>
                        </w:rPr>
                        <w:t xml:space="preserve">UFC + </w:t>
                      </w:r>
                      <w:r w:rsidRPr="00D243AE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0"/>
                          <w:szCs w:val="20"/>
                        </w:rPr>
                        <w:t xml:space="preserve">S. </w:t>
                      </w:r>
                      <w:proofErr w:type="spellStart"/>
                      <w:proofErr w:type="gramStart"/>
                      <w:r w:rsidRPr="00D243AE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0"/>
                          <w:szCs w:val="20"/>
                        </w:rPr>
                        <w:t>thermophilus</w:t>
                      </w:r>
                      <w:proofErr w:type="spellEnd"/>
                      <w:r w:rsidRPr="00D243AE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0"/>
                          <w:szCs w:val="20"/>
                        </w:rPr>
                        <w:t xml:space="preserve">  </w:t>
                      </w:r>
                      <w:r w:rsidRPr="00D243AE">
                        <w:rPr>
                          <w:rFonts w:ascii="Swis721 Th BT" w:hAnsi="Swis721 Th BT"/>
                          <w:bCs/>
                          <w:color w:val="FFFFFF" w:themeColor="background1"/>
                          <w:sz w:val="20"/>
                          <w:szCs w:val="20"/>
                        </w:rPr>
                        <w:t>1</w:t>
                      </w:r>
                      <w:proofErr w:type="gramEnd"/>
                      <w:r w:rsidRPr="00D243AE">
                        <w:rPr>
                          <w:rFonts w:ascii="Swis721 Th BT" w:hAnsi="Swis721 Th BT"/>
                          <w:bCs/>
                          <w:color w:val="FFFFFF" w:themeColor="background1"/>
                          <w:sz w:val="20"/>
                          <w:szCs w:val="20"/>
                        </w:rPr>
                        <w:t xml:space="preserve"> x 10</w:t>
                      </w:r>
                      <w:r w:rsidRPr="00D243AE">
                        <w:rPr>
                          <w:rFonts w:ascii="Swis721 Th BT" w:hAnsi="Swis721 Th BT"/>
                          <w:bCs/>
                          <w:color w:val="FFFFFF" w:themeColor="background1"/>
                          <w:sz w:val="20"/>
                          <w:szCs w:val="20"/>
                          <w:vertAlign w:val="superscript"/>
                        </w:rPr>
                        <w:t xml:space="preserve">8 </w:t>
                      </w:r>
                      <w:r w:rsidRPr="00D243AE">
                        <w:rPr>
                          <w:rFonts w:ascii="Swis721 Th BT" w:hAnsi="Swis721 Th BT"/>
                          <w:bCs/>
                          <w:color w:val="FFFFFF" w:themeColor="background1"/>
                          <w:sz w:val="20"/>
                          <w:szCs w:val="20"/>
                        </w:rPr>
                        <w:t>UFC/dia</w:t>
                      </w:r>
                    </w:p>
                    <w:p w14:paraId="68CD8464" w14:textId="77777777" w:rsidR="005D1916" w:rsidRPr="00D243AE" w:rsidRDefault="005D1916" w:rsidP="00D243A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0"/>
                          <w:szCs w:val="20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 w:rsidRPr="00D243AE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29344" behindDoc="0" locked="0" layoutInCell="1" allowOverlap="1" wp14:anchorId="603C64FD" wp14:editId="7EBC55E8">
                <wp:simplePos x="0" y="0"/>
                <wp:positionH relativeFrom="margin">
                  <wp:posOffset>-273050</wp:posOffset>
                </wp:positionH>
                <wp:positionV relativeFrom="paragraph">
                  <wp:posOffset>177800</wp:posOffset>
                </wp:positionV>
                <wp:extent cx="1882775" cy="1104265"/>
                <wp:effectExtent l="0" t="0" r="22225" b="19685"/>
                <wp:wrapNone/>
                <wp:docPr id="676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882775" cy="110426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D12C207" w14:textId="77777777" w:rsidR="005D1916" w:rsidRDefault="005D1916" w:rsidP="00D243A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388C366A" w14:textId="2F431F41" w:rsidR="005D1916" w:rsidRPr="00D243AE" w:rsidRDefault="005D1916" w:rsidP="00D243A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D243AE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No grupo 1 a terapia padrão acima foi associada com placebo.</w:t>
                            </w:r>
                          </w:p>
                          <w:p w14:paraId="62EB7ABF" w14:textId="77777777" w:rsidR="005D1916" w:rsidRPr="00086CFC" w:rsidRDefault="005D1916" w:rsidP="00D243A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03C64FD" id="_x0000_s1062" type="#_x0000_t202" style="position:absolute;left:0;text-align:left;margin-left:-21.5pt;margin-top:14pt;width:148.25pt;height:86.95pt;z-index:25272934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" fillcolor="#0070c0" strokecolor="#0070c0">
                <v:textbox>
                  <w:txbxContent>
                    <w:p w14:paraId="3D12C207" w14:textId="77777777" w:rsidR="005D1916" w:rsidRDefault="005D1916" w:rsidP="00D243A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388C366A" w14:textId="2F431F41" w:rsidR="005D1916" w:rsidRPr="00D243AE" w:rsidRDefault="005D1916" w:rsidP="00D243A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D243AE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No grupo 1 a terapia padrão acima foi associada com placebo.</w:t>
                      </w:r>
                    </w:p>
                    <w:p w14:paraId="62EB7ABF" w14:textId="77777777" w:rsidR="005D1916" w:rsidRPr="00086CFC" w:rsidRDefault="005D1916" w:rsidP="00D243A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307ABADE" w14:textId="2327CFE0" w:rsidR="00D243AE" w:rsidRDefault="00D243AE" w:rsidP="00D243AE">
      <w:pPr>
        <w:pStyle w:val="Corpo"/>
        <w:rPr>
          <w:b/>
          <w:color w:val="339966"/>
        </w:rPr>
      </w:pPr>
    </w:p>
    <w:p w14:paraId="44A0C17B" w14:textId="662B57BC" w:rsidR="00D243AE" w:rsidRDefault="00D243AE" w:rsidP="00D243AE">
      <w:pPr>
        <w:pStyle w:val="Corpo"/>
        <w:rPr>
          <w:b/>
          <w:color w:val="339966"/>
        </w:rPr>
      </w:pPr>
    </w:p>
    <w:p w14:paraId="27D1AF26" w14:textId="32391534" w:rsidR="00D243AE" w:rsidRDefault="00D243AE" w:rsidP="00D243AE">
      <w:pPr>
        <w:pStyle w:val="Corpo"/>
        <w:rPr>
          <w:b/>
          <w:color w:val="339966"/>
        </w:rPr>
      </w:pPr>
    </w:p>
    <w:p w14:paraId="52EF41E8" w14:textId="3FC04F34" w:rsidR="00D243AE" w:rsidRDefault="00D243AE" w:rsidP="00D243AE">
      <w:pPr>
        <w:pStyle w:val="Corpo"/>
        <w:rPr>
          <w:b/>
          <w:color w:val="339966"/>
        </w:rPr>
      </w:pPr>
    </w:p>
    <w:p w14:paraId="4FAB4346" w14:textId="7840B5E9" w:rsidR="00D243AE" w:rsidRDefault="00D243AE" w:rsidP="00D243AE">
      <w:pPr>
        <w:pStyle w:val="Corpo"/>
        <w:rPr>
          <w:b/>
          <w:color w:val="339966"/>
        </w:rPr>
      </w:pPr>
    </w:p>
    <w:p w14:paraId="658F918C" w14:textId="77777777" w:rsidR="00D243AE" w:rsidRDefault="00D243AE" w:rsidP="00D243AE">
      <w:pPr>
        <w:pStyle w:val="Corpo"/>
        <w:rPr>
          <w:b/>
          <w:color w:val="339966"/>
        </w:rPr>
      </w:pPr>
    </w:p>
    <w:p w14:paraId="50FE8477" w14:textId="77777777" w:rsidR="00D243AE" w:rsidRDefault="00D243AE" w:rsidP="00D243AE">
      <w:pPr>
        <w:pStyle w:val="Corpo"/>
        <w:rPr>
          <w:b/>
          <w:color w:val="339966"/>
        </w:rPr>
      </w:pPr>
    </w:p>
    <w:p w14:paraId="224FB2CF" w14:textId="453658EE" w:rsidR="00D243AE" w:rsidRPr="00C72C0B" w:rsidRDefault="00D243AE" w:rsidP="00D243AE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668B70D6" w14:textId="77777777" w:rsidR="00D243AE" w:rsidRPr="00714E9A" w:rsidRDefault="00D243AE" w:rsidP="00D243AE">
      <w:pPr>
        <w:pStyle w:val="Corpo"/>
        <w:rPr>
          <w:sz w:val="16"/>
          <w:szCs w:val="16"/>
        </w:rPr>
      </w:pPr>
    </w:p>
    <w:p w14:paraId="4F4647A1" w14:textId="6C424B9D" w:rsidR="00D243AE" w:rsidRPr="00D243AE" w:rsidRDefault="00D243AE" w:rsidP="00D243AE">
      <w:pPr>
        <w:pStyle w:val="Corpo"/>
        <w:numPr>
          <w:ilvl w:val="0"/>
          <w:numId w:val="1"/>
        </w:numPr>
        <w:spacing w:after="120"/>
        <w:rPr>
          <w:b/>
          <w:bCs/>
          <w:szCs w:val="23"/>
        </w:rPr>
      </w:pPr>
      <w:r w:rsidRPr="00D243AE">
        <w:rPr>
          <w:szCs w:val="23"/>
        </w:rPr>
        <w:t xml:space="preserve">A taxa de sucesso na erradicação do </w:t>
      </w:r>
      <w:r w:rsidRPr="00D243AE">
        <w:rPr>
          <w:i/>
          <w:szCs w:val="23"/>
        </w:rPr>
        <w:t xml:space="preserve">H. </w:t>
      </w:r>
      <w:proofErr w:type="spellStart"/>
      <w:r w:rsidRPr="00D243AE">
        <w:rPr>
          <w:i/>
          <w:szCs w:val="23"/>
        </w:rPr>
        <w:t>pylori</w:t>
      </w:r>
      <w:proofErr w:type="spellEnd"/>
      <w:r w:rsidRPr="00D243AE">
        <w:rPr>
          <w:szCs w:val="23"/>
        </w:rPr>
        <w:t xml:space="preserve"> foi observada de forma mais significativa nos indivíduos do grupo 2 e 3 (p&lt;0,01);</w:t>
      </w:r>
    </w:p>
    <w:p w14:paraId="5636C5A0" w14:textId="77777777" w:rsidR="00D243AE" w:rsidRPr="00D243AE" w:rsidRDefault="00D243AE" w:rsidP="00D243AE">
      <w:pPr>
        <w:pStyle w:val="Corpo"/>
        <w:numPr>
          <w:ilvl w:val="0"/>
          <w:numId w:val="1"/>
        </w:numPr>
        <w:spacing w:after="120"/>
        <w:rPr>
          <w:b/>
          <w:bCs/>
          <w:szCs w:val="23"/>
        </w:rPr>
      </w:pPr>
      <w:r w:rsidRPr="00D243AE">
        <w:rPr>
          <w:szCs w:val="23"/>
        </w:rPr>
        <w:t>Os efeitos adversos não apresentaram diferenças significativas entre os três grupos analisados (p=0,32).</w:t>
      </w:r>
    </w:p>
    <w:p w14:paraId="21FB9ACD" w14:textId="465BA784" w:rsidR="00D243AE" w:rsidRPr="00D22120" w:rsidRDefault="00D243AE" w:rsidP="00D243AE">
      <w:pPr>
        <w:pStyle w:val="Corpo"/>
        <w:numPr>
          <w:ilvl w:val="0"/>
          <w:numId w:val="1"/>
        </w:numPr>
        <w:spacing w:after="120"/>
        <w:rPr>
          <w:szCs w:val="23"/>
        </w:rPr>
      </w:pPr>
      <w:r>
        <w:rPr>
          <w:sz w:val="24"/>
        </w:rPr>
        <w:t xml:space="preserve">melhora nos sintomas dispépticos para ambos os regimes de erradicação. </w:t>
      </w:r>
    </w:p>
    <w:p w14:paraId="4C6E63F1" w14:textId="77777777" w:rsidR="00D243AE" w:rsidRDefault="00D243AE" w:rsidP="00D243AE">
      <w:pPr>
        <w:pStyle w:val="Ttulo1"/>
        <w:jc w:val="center"/>
      </w:pPr>
      <w:bookmarkStart w:id="45" w:name="_Toc62720112"/>
      <w:r>
        <w:lastRenderedPageBreak/>
        <w:t>Formulário</w:t>
      </w:r>
      <w:bookmarkEnd w:id="45"/>
    </w:p>
    <w:p w14:paraId="41FCFA9A" w14:textId="77777777" w:rsidR="00D243AE" w:rsidRDefault="00D243AE" w:rsidP="00D243AE">
      <w:pPr>
        <w:pStyle w:val="Corpo"/>
        <w:spacing w:after="120"/>
      </w:pPr>
    </w:p>
    <w:p w14:paraId="2126CEEC" w14:textId="3FB56D46" w:rsidR="00D243AE" w:rsidRPr="00C30C20" w:rsidRDefault="00D243AE" w:rsidP="00D243AE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D243AE" w:rsidRPr="009537E7" w14:paraId="005F149C" w14:textId="77777777" w:rsidTr="00E9440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68DCF991" w14:textId="668A634C" w:rsidR="00D243AE" w:rsidRPr="00C87A84" w:rsidRDefault="00D243AE" w:rsidP="00D243AE">
            <w:pPr>
              <w:pStyle w:val="Corpo"/>
              <w:spacing w:after="0"/>
              <w:jc w:val="center"/>
              <w:rPr>
                <w:b/>
                <w:color w:val="FFFFFF" w:themeColor="background1"/>
              </w:rPr>
            </w:pPr>
            <w:r>
              <w:rPr>
                <w:b/>
                <w:color w:val="FFFFFF" w:themeColor="background1"/>
                <w:sz w:val="22"/>
              </w:rPr>
              <w:t xml:space="preserve">Terapia Tríplice para Erradicação do </w:t>
            </w:r>
            <w:r w:rsidRPr="00B34606">
              <w:rPr>
                <w:b/>
                <w:i/>
                <w:color w:val="FFFFFF" w:themeColor="background1"/>
                <w:sz w:val="22"/>
              </w:rPr>
              <w:t xml:space="preserve">H. </w:t>
            </w:r>
            <w:proofErr w:type="spellStart"/>
            <w:r w:rsidRPr="00B34606">
              <w:rPr>
                <w:b/>
                <w:i/>
                <w:color w:val="FFFFFF" w:themeColor="background1"/>
                <w:sz w:val="22"/>
              </w:rPr>
              <w:t>pylori</w:t>
            </w:r>
            <w:proofErr w:type="spellEnd"/>
          </w:p>
        </w:tc>
      </w:tr>
      <w:tr w:rsidR="00D243AE" w:rsidRPr="009537E7" w14:paraId="38AAB156" w14:textId="77777777" w:rsidTr="00D243AE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5AA64B7C" w14:textId="18A75B35" w:rsidR="00D243AE" w:rsidRPr="0040473A" w:rsidRDefault="00D243AE" w:rsidP="00D243AE">
            <w:pPr>
              <w:pStyle w:val="Corpo"/>
              <w:jc w:val="center"/>
              <w:rPr>
                <w:bCs/>
              </w:rPr>
            </w:pPr>
            <w:bookmarkStart w:id="46" w:name="_Hlk62658581"/>
            <w:proofErr w:type="spellStart"/>
            <w:r w:rsidRPr="00F9425F">
              <w:t>Esomeprazol</w:t>
            </w:r>
            <w:bookmarkEnd w:id="46"/>
            <w:proofErr w:type="spellEnd"/>
            <w:r>
              <w:t>....................................</w:t>
            </w:r>
            <w:r w:rsidRPr="00F9425F">
              <w:t>20 mg</w:t>
            </w:r>
          </w:p>
        </w:tc>
      </w:tr>
      <w:tr w:rsidR="00D243AE" w:rsidRPr="009537E7" w14:paraId="2B4267F2" w14:textId="77777777" w:rsidTr="00D243AE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8316D7E" w14:textId="6762C75C" w:rsidR="00D243AE" w:rsidRDefault="00D243AE" w:rsidP="00D243AE">
            <w:pPr>
              <w:pStyle w:val="Corpo"/>
              <w:jc w:val="center"/>
              <w:rPr>
                <w:i/>
              </w:rPr>
            </w:pPr>
            <w:proofErr w:type="spellStart"/>
            <w:r w:rsidRPr="00F9425F">
              <w:t>Claritromicina</w:t>
            </w:r>
            <w:proofErr w:type="spellEnd"/>
            <w:r>
              <w:t>.................................</w:t>
            </w:r>
            <w:r w:rsidRPr="00F9425F">
              <w:t>500 mg</w:t>
            </w:r>
          </w:p>
        </w:tc>
      </w:tr>
      <w:tr w:rsidR="00D243AE" w:rsidRPr="009537E7" w14:paraId="0F3B7CF8" w14:textId="77777777" w:rsidTr="00D243AE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0561AD21" w14:textId="5386FCB9" w:rsidR="00D243AE" w:rsidRDefault="00D243AE" w:rsidP="00D243AE">
            <w:pPr>
              <w:pStyle w:val="Corpo"/>
              <w:jc w:val="center"/>
              <w:rPr>
                <w:i/>
              </w:rPr>
            </w:pPr>
            <w:r w:rsidRPr="00F9425F">
              <w:t>Amoxicilina</w:t>
            </w:r>
            <w:r>
              <w:t>...................................</w:t>
            </w:r>
            <w:r w:rsidRPr="00F9425F">
              <w:t>1000 mg</w:t>
            </w:r>
          </w:p>
        </w:tc>
      </w:tr>
      <w:tr w:rsidR="00D243AE" w:rsidRPr="009537E7" w14:paraId="5463993E" w14:textId="77777777" w:rsidTr="00E9440A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0761F794" w14:textId="77777777" w:rsidR="00D243AE" w:rsidRPr="003A6682" w:rsidRDefault="00D243AE" w:rsidP="00E9440A">
            <w:pPr>
              <w:pStyle w:val="Corpo"/>
            </w:pPr>
            <w:r>
              <w:t>Excipiente qsp.............................1 cápsula</w:t>
            </w:r>
          </w:p>
        </w:tc>
      </w:tr>
    </w:tbl>
    <w:p w14:paraId="6D7AFB52" w14:textId="77777777" w:rsidR="00D243AE" w:rsidRPr="00D243AE" w:rsidRDefault="00D243AE" w:rsidP="00D243AE">
      <w:pPr>
        <w:rPr>
          <w:rFonts w:ascii="Swis721 Th BT" w:eastAsia="MS Mincho" w:hAnsi="Swis721 Th BT"/>
          <w:color w:val="404040" w:themeColor="text1" w:themeTint="BF"/>
          <w:sz w:val="16"/>
          <w:szCs w:val="16"/>
        </w:rPr>
      </w:pPr>
      <w:r w:rsidRPr="00D243AE">
        <w:rPr>
          <w:rFonts w:ascii="Swis721 Th BT" w:eastAsia="MS Mincho" w:hAnsi="Swis721 Th BT"/>
          <w:color w:val="404040" w:themeColor="text1" w:themeTint="BF"/>
          <w:sz w:val="16"/>
          <w:szCs w:val="16"/>
        </w:rPr>
        <w:t>Administrar 1 cápsula 2 vezes ao dia ou de acordo com a orientação médica.</w:t>
      </w:r>
    </w:p>
    <w:p w14:paraId="2FA573EE" w14:textId="4B1E681B" w:rsidR="00D243AE" w:rsidRDefault="00D243AE" w:rsidP="00D243AE">
      <w:pPr>
        <w:pStyle w:val="Corpo"/>
        <w:spacing w:line="276" w:lineRule="auto"/>
        <w:rPr>
          <w:b/>
        </w:rPr>
      </w:pPr>
    </w:p>
    <w:p w14:paraId="357D77C3" w14:textId="0E8DF40C" w:rsidR="00D243AE" w:rsidRDefault="00D243AE" w:rsidP="00D243AE">
      <w:pPr>
        <w:pStyle w:val="Corpo"/>
        <w:spacing w:line="276" w:lineRule="auto"/>
        <w:rPr>
          <w:b/>
        </w:rPr>
      </w:pPr>
      <w:r>
        <w:rPr>
          <w:b/>
        </w:rPr>
        <w:t xml:space="preserve">                                    +</w:t>
      </w:r>
    </w:p>
    <w:p w14:paraId="76D81FF0" w14:textId="2E2DF0DF" w:rsidR="00D243AE" w:rsidRDefault="00450587" w:rsidP="00D243AE">
      <w:pPr>
        <w:pStyle w:val="Corpo"/>
        <w:spacing w:line="276" w:lineRule="auto"/>
        <w:rPr>
          <w:b/>
        </w:rPr>
      </w:pPr>
      <w:r>
        <w:rPr>
          <w:noProof/>
          <w:sz w:val="16"/>
          <w:szCs w:val="16"/>
          <w:lang w:eastAsia="pt-BR"/>
        </w:rPr>
        <mc:AlternateContent>
          <mc:Choice Requires="wps">
            <w:drawing>
              <wp:anchor distT="0" distB="0" distL="114300" distR="114300" simplePos="0" relativeHeight="252737536" behindDoc="0" locked="0" layoutInCell="1" allowOverlap="1" wp14:anchorId="06073150" wp14:editId="3AD58420">
                <wp:simplePos x="0" y="0"/>
                <wp:positionH relativeFrom="margin">
                  <wp:posOffset>3063932</wp:posOffset>
                </wp:positionH>
                <wp:positionV relativeFrom="paragraph">
                  <wp:posOffset>221829</wp:posOffset>
                </wp:positionV>
                <wp:extent cx="2339439" cy="558165"/>
                <wp:effectExtent l="0" t="0" r="3810" b="0"/>
                <wp:wrapNone/>
                <wp:docPr id="681" name="Caixa de texto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39439" cy="558165"/>
                        </a:xfrm>
                        <a:prstGeom prst="rect">
                          <a:avLst/>
                        </a:prstGeom>
                        <a:solidFill>
                          <a:schemeClr val="bg2">
                            <a:lumMod val="100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C5DB27C" w14:textId="77777777" w:rsidR="005D1916" w:rsidRPr="00450587" w:rsidRDefault="005D1916" w:rsidP="00450587">
                            <w:pPr>
                              <w:pStyle w:val="Corpo"/>
                              <w:spacing w:line="276" w:lineRule="auto"/>
                              <w:rPr>
                                <w:sz w:val="18"/>
                                <w:szCs w:val="18"/>
                              </w:rPr>
                            </w:pPr>
                            <w:r w:rsidRPr="00450587">
                              <w:rPr>
                                <w:sz w:val="18"/>
                                <w:szCs w:val="18"/>
                              </w:rPr>
                              <w:t>As cápsulas probióticas foram administradas uma semana antes e uma semana após o tratamento da terapia tripla.</w:t>
                            </w:r>
                          </w:p>
                          <w:p w14:paraId="5C12E9CC" w14:textId="77777777" w:rsidR="005D1916" w:rsidRPr="004037D9" w:rsidRDefault="005D1916" w:rsidP="00450587">
                            <w:pPr>
                              <w:pStyle w:val="Corpo"/>
                              <w:spacing w:line="276" w:lineRule="auto"/>
                              <w:rPr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sz w:val="18"/>
                                <w:szCs w:val="18"/>
                              </w:rPr>
                              <w:t>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6073150" id="_x0000_s1063" type="#_x0000_t202" style="position:absolute;left:0;text-align:left;margin-left:241.25pt;margin-top:17.45pt;width:184.2pt;height:43.95pt;z-index:25273753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" fillcolor="#e7e6e6 [3214]" stroked="f">
                <v:textbox>
                  <w:txbxContent>
                    <w:p w14:paraId="4C5DB27C" w14:textId="77777777" w:rsidR="005D1916" w:rsidRPr="00450587" w:rsidRDefault="005D1916" w:rsidP="00450587">
                      <w:pPr>
                        <w:pStyle w:val="Corpo"/>
                        <w:spacing w:line="276" w:lineRule="auto"/>
                        <w:rPr>
                          <w:sz w:val="18"/>
                          <w:szCs w:val="18"/>
                        </w:rPr>
                      </w:pPr>
                      <w:r w:rsidRPr="00450587">
                        <w:rPr>
                          <w:sz w:val="18"/>
                          <w:szCs w:val="18"/>
                        </w:rPr>
                        <w:t>As cápsulas probióticas foram administradas uma semana antes e uma semana após o tratamento da terapia tripla.</w:t>
                      </w:r>
                    </w:p>
                    <w:p w14:paraId="5C12E9CC" w14:textId="77777777" w:rsidR="005D1916" w:rsidRPr="004037D9" w:rsidRDefault="005D1916" w:rsidP="00450587">
                      <w:pPr>
                        <w:pStyle w:val="Corpo"/>
                        <w:spacing w:line="276" w:lineRule="auto"/>
                        <w:rPr>
                          <w:sz w:val="18"/>
                          <w:szCs w:val="18"/>
                        </w:rPr>
                      </w:pPr>
                      <w:r>
                        <w:rPr>
                          <w:sz w:val="18"/>
                          <w:szCs w:val="18"/>
                        </w:rPr>
                        <w:t>.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D243AE" w:rsidRPr="009537E7" w14:paraId="16D5BF01" w14:textId="77777777" w:rsidTr="00E9440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6A4C93FA" w14:textId="692584C8" w:rsidR="00D243AE" w:rsidRPr="00C87A84" w:rsidRDefault="00D243AE" w:rsidP="00D243AE">
            <w:pPr>
              <w:pStyle w:val="Corpo"/>
              <w:spacing w:after="0"/>
              <w:jc w:val="center"/>
              <w:rPr>
                <w:b/>
                <w:color w:val="FFFFFF" w:themeColor="background1"/>
              </w:rPr>
            </w:pPr>
            <w:r>
              <w:rPr>
                <w:b/>
                <w:color w:val="FFFFFF" w:themeColor="background1"/>
                <w:sz w:val="22"/>
              </w:rPr>
              <w:t>Cápsulas Probióticas</w:t>
            </w:r>
          </w:p>
        </w:tc>
      </w:tr>
      <w:tr w:rsidR="00450587" w:rsidRPr="009537E7" w14:paraId="17450EDA" w14:textId="77777777" w:rsidTr="00E9440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10D5365" w14:textId="732DA24B" w:rsidR="00450587" w:rsidRPr="0040473A" w:rsidRDefault="00450587" w:rsidP="00450587">
            <w:pPr>
              <w:pStyle w:val="Corpo"/>
              <w:jc w:val="center"/>
              <w:rPr>
                <w:bCs/>
              </w:rPr>
            </w:pPr>
            <w:bookmarkStart w:id="47" w:name="_Hlk62658587"/>
            <w:r w:rsidRPr="00B34606">
              <w:rPr>
                <w:i/>
              </w:rPr>
              <w:t xml:space="preserve">L. </w:t>
            </w:r>
            <w:proofErr w:type="spellStart"/>
            <w:r w:rsidRPr="00B34606">
              <w:rPr>
                <w:i/>
              </w:rPr>
              <w:t>delbrueckii</w:t>
            </w:r>
            <w:proofErr w:type="spellEnd"/>
            <w:r w:rsidRPr="00B34606">
              <w:rPr>
                <w:i/>
              </w:rPr>
              <w:t xml:space="preserve"> </w:t>
            </w:r>
            <w:proofErr w:type="spellStart"/>
            <w:r w:rsidRPr="00B34606">
              <w:rPr>
                <w:i/>
              </w:rPr>
              <w:t>subsp</w:t>
            </w:r>
            <w:proofErr w:type="spellEnd"/>
            <w:r w:rsidRPr="00B34606">
              <w:rPr>
                <w:i/>
              </w:rPr>
              <w:t xml:space="preserve">. </w:t>
            </w:r>
            <w:proofErr w:type="spellStart"/>
            <w:r w:rsidRPr="00B34606">
              <w:rPr>
                <w:i/>
              </w:rPr>
              <w:t>Bulgaricus</w:t>
            </w:r>
            <w:bookmarkEnd w:id="47"/>
            <w:proofErr w:type="spellEnd"/>
            <w:r w:rsidRPr="00B34606">
              <w:t>…</w:t>
            </w:r>
            <w:r>
              <w:t>............................</w:t>
            </w:r>
            <w:r w:rsidRPr="00B34606">
              <w:t>1 x 10</w:t>
            </w:r>
            <w:r w:rsidRPr="00B34606">
              <w:rPr>
                <w:vertAlign w:val="superscript"/>
              </w:rPr>
              <w:t>5</w:t>
            </w:r>
            <w:r w:rsidRPr="00B34606">
              <w:t xml:space="preserve"> UFC</w:t>
            </w:r>
          </w:p>
        </w:tc>
      </w:tr>
      <w:tr w:rsidR="00450587" w:rsidRPr="009537E7" w14:paraId="6CE6B0D4" w14:textId="77777777" w:rsidTr="00E9440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F578DC5" w14:textId="16D99275" w:rsidR="00450587" w:rsidRDefault="00450587" w:rsidP="00450587">
            <w:pPr>
              <w:pStyle w:val="Corpo"/>
              <w:jc w:val="center"/>
              <w:rPr>
                <w:i/>
              </w:rPr>
            </w:pPr>
            <w:bookmarkStart w:id="48" w:name="_Hlk62658591"/>
            <w:r w:rsidRPr="00B34606">
              <w:rPr>
                <w:i/>
              </w:rPr>
              <w:t xml:space="preserve">S. </w:t>
            </w:r>
            <w:proofErr w:type="spellStart"/>
            <w:r w:rsidRPr="00B34606">
              <w:rPr>
                <w:i/>
              </w:rPr>
              <w:t>thermophilus</w:t>
            </w:r>
            <w:bookmarkEnd w:id="48"/>
            <w:proofErr w:type="spellEnd"/>
            <w:r>
              <w:t>........................</w:t>
            </w:r>
            <w:r w:rsidRPr="00B34606">
              <w:t>1 x 10</w:t>
            </w:r>
            <w:r w:rsidRPr="00B34606">
              <w:rPr>
                <w:vertAlign w:val="superscript"/>
              </w:rPr>
              <w:t>8</w:t>
            </w:r>
            <w:r w:rsidRPr="00B34606">
              <w:t xml:space="preserve"> UFC</w:t>
            </w:r>
          </w:p>
        </w:tc>
      </w:tr>
      <w:tr w:rsidR="00D243AE" w:rsidRPr="009537E7" w14:paraId="41BAD5E6" w14:textId="77777777" w:rsidTr="00E9440A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EA597BC" w14:textId="77777777" w:rsidR="00D243AE" w:rsidRPr="003A6682" w:rsidRDefault="00D243AE" w:rsidP="00E9440A">
            <w:pPr>
              <w:pStyle w:val="Corpo"/>
            </w:pPr>
            <w:r>
              <w:t>Excipiente qsp.............................1 cápsula</w:t>
            </w:r>
          </w:p>
        </w:tc>
      </w:tr>
    </w:tbl>
    <w:p w14:paraId="6D6CD5EC" w14:textId="77777777" w:rsidR="00450587" w:rsidRPr="00450587" w:rsidRDefault="00450587" w:rsidP="00450587">
      <w:pPr>
        <w:pStyle w:val="Corpo"/>
        <w:spacing w:line="276" w:lineRule="auto"/>
        <w:rPr>
          <w:sz w:val="16"/>
          <w:szCs w:val="16"/>
        </w:rPr>
      </w:pPr>
      <w:r w:rsidRPr="00450587">
        <w:rPr>
          <w:sz w:val="16"/>
          <w:szCs w:val="16"/>
        </w:rPr>
        <w:t>Administrar 1 cápsula ao dia ou de acordo com a orientação médica.</w:t>
      </w:r>
    </w:p>
    <w:p w14:paraId="3C5A2BBC" w14:textId="77777777" w:rsidR="00D243AE" w:rsidRDefault="00D243AE" w:rsidP="00D243AE">
      <w:pPr>
        <w:pStyle w:val="Corpo"/>
        <w:spacing w:line="276" w:lineRule="auto"/>
        <w:rPr>
          <w:b/>
        </w:rPr>
      </w:pPr>
    </w:p>
    <w:p w14:paraId="795D30B2" w14:textId="77777777" w:rsidR="00D243AE" w:rsidRDefault="00D243AE" w:rsidP="00D243AE">
      <w:pPr>
        <w:pStyle w:val="Corpo"/>
        <w:spacing w:line="276" w:lineRule="auto"/>
        <w:rPr>
          <w:b/>
        </w:rPr>
      </w:pPr>
    </w:p>
    <w:p w14:paraId="0722288F" w14:textId="77777777" w:rsidR="00D243AE" w:rsidRDefault="00D243AE" w:rsidP="00D243AE">
      <w:pPr>
        <w:pStyle w:val="Corpo"/>
        <w:spacing w:line="276" w:lineRule="auto"/>
        <w:rPr>
          <w:b/>
        </w:rPr>
      </w:pPr>
    </w:p>
    <w:p w14:paraId="447AAE38" w14:textId="2DB4CA68" w:rsidR="00D243AE" w:rsidRDefault="00D243AE" w:rsidP="00D243AE">
      <w:pPr>
        <w:pStyle w:val="Corpo"/>
        <w:spacing w:line="276" w:lineRule="auto"/>
        <w:rPr>
          <w:b/>
        </w:rPr>
      </w:pPr>
    </w:p>
    <w:p w14:paraId="317A83FE" w14:textId="39BD9421" w:rsidR="00D243AE" w:rsidRDefault="00D243AE" w:rsidP="00D243AE">
      <w:pPr>
        <w:pStyle w:val="Corpo"/>
        <w:spacing w:line="276" w:lineRule="auto"/>
        <w:rPr>
          <w:b/>
        </w:rPr>
      </w:pPr>
    </w:p>
    <w:p w14:paraId="38E88E8E" w14:textId="4CB1ABE3" w:rsidR="00174C10" w:rsidRDefault="00174C10" w:rsidP="00D243AE">
      <w:pPr>
        <w:pStyle w:val="Corpo"/>
        <w:spacing w:line="276" w:lineRule="auto"/>
        <w:rPr>
          <w:b/>
        </w:rPr>
      </w:pPr>
    </w:p>
    <w:p w14:paraId="571BF62F" w14:textId="66C0574B" w:rsidR="00174C10" w:rsidRDefault="00174C10" w:rsidP="00D243AE">
      <w:pPr>
        <w:pStyle w:val="Corpo"/>
        <w:spacing w:line="276" w:lineRule="auto"/>
        <w:rPr>
          <w:b/>
        </w:rPr>
      </w:pPr>
    </w:p>
    <w:p w14:paraId="7BE1B980" w14:textId="1D965ADD" w:rsidR="00174C10" w:rsidRDefault="00174C10" w:rsidP="00D243AE">
      <w:pPr>
        <w:pStyle w:val="Corpo"/>
        <w:spacing w:line="276" w:lineRule="auto"/>
        <w:rPr>
          <w:b/>
        </w:rPr>
      </w:pPr>
    </w:p>
    <w:p w14:paraId="2C289166" w14:textId="77777777" w:rsidR="00174C10" w:rsidRDefault="00174C10" w:rsidP="00D243AE">
      <w:pPr>
        <w:pStyle w:val="Corpo"/>
        <w:spacing w:line="276" w:lineRule="auto"/>
        <w:rPr>
          <w:b/>
        </w:rPr>
      </w:pPr>
    </w:p>
    <w:p w14:paraId="44268575" w14:textId="77777777" w:rsidR="00D243AE" w:rsidRDefault="00D243AE" w:rsidP="00D243AE">
      <w:pPr>
        <w:pStyle w:val="Corpo"/>
        <w:spacing w:line="276" w:lineRule="auto"/>
        <w:rPr>
          <w:b/>
        </w:rPr>
      </w:pPr>
    </w:p>
    <w:p w14:paraId="39FDC10C" w14:textId="4C07C5BE" w:rsidR="00D243AE" w:rsidRDefault="00D243AE" w:rsidP="00B70169">
      <w:pPr>
        <w:pStyle w:val="Corpo"/>
        <w:spacing w:line="276" w:lineRule="auto"/>
        <w:rPr>
          <w:b/>
        </w:rPr>
      </w:pPr>
    </w:p>
    <w:p w14:paraId="6139F266" w14:textId="07150DDF" w:rsidR="0085343B" w:rsidRDefault="0085343B" w:rsidP="00B70169">
      <w:pPr>
        <w:pStyle w:val="Corpo"/>
        <w:spacing w:line="276" w:lineRule="auto"/>
        <w:rPr>
          <w:b/>
        </w:rPr>
      </w:pPr>
    </w:p>
    <w:p w14:paraId="4DC1DD2E" w14:textId="3DFEE874" w:rsidR="0085343B" w:rsidRDefault="0085343B" w:rsidP="00B70169">
      <w:pPr>
        <w:pStyle w:val="Corpo"/>
        <w:spacing w:line="276" w:lineRule="auto"/>
        <w:rPr>
          <w:b/>
        </w:rPr>
      </w:pPr>
    </w:p>
    <w:p w14:paraId="13BF6681" w14:textId="67B33AFF" w:rsidR="0085343B" w:rsidRPr="00D32086" w:rsidRDefault="0085343B" w:rsidP="00D32086">
      <w:pPr>
        <w:pStyle w:val="Ttulo1"/>
        <w:jc w:val="center"/>
        <w:rPr>
          <w:i/>
          <w:iCs/>
        </w:rPr>
      </w:pPr>
      <w:bookmarkStart w:id="49" w:name="_Toc62720113"/>
      <w:r w:rsidRPr="00D32086">
        <w:rPr>
          <w:i/>
          <w:iCs/>
        </w:rPr>
        <w:lastRenderedPageBreak/>
        <w:t xml:space="preserve">S. </w:t>
      </w:r>
      <w:proofErr w:type="spellStart"/>
      <w:r w:rsidRPr="00D32086">
        <w:rPr>
          <w:i/>
          <w:iCs/>
        </w:rPr>
        <w:t>boulardii</w:t>
      </w:r>
      <w:bookmarkEnd w:id="49"/>
      <w:proofErr w:type="spellEnd"/>
    </w:p>
    <w:p w14:paraId="24738F0F" w14:textId="65BE2D2C" w:rsidR="0085343B" w:rsidRDefault="0085343B" w:rsidP="0085343B">
      <w:pPr>
        <w:pStyle w:val="Subtitulocorpo"/>
        <w:rPr>
          <w:b w:val="0"/>
          <w:bCs/>
          <w:color w:val="404040" w:themeColor="text1" w:themeTint="BF"/>
          <w:sz w:val="24"/>
          <w:szCs w:val="24"/>
        </w:rPr>
      </w:pPr>
      <w:r w:rsidRPr="0085343B">
        <w:t xml:space="preserve">Adicionado a Terapia Sequencial Melhora a Taxa de Erradicação de </w:t>
      </w:r>
      <w:r w:rsidRPr="0085343B">
        <w:rPr>
          <w:i/>
        </w:rPr>
        <w:t xml:space="preserve">H. </w:t>
      </w:r>
      <w:proofErr w:type="spellStart"/>
      <w:r w:rsidRPr="0085343B">
        <w:rPr>
          <w:i/>
        </w:rPr>
        <w:t>pylori</w:t>
      </w:r>
      <w:proofErr w:type="spellEnd"/>
    </w:p>
    <w:p w14:paraId="0043ECAC" w14:textId="77777777" w:rsidR="0085343B" w:rsidRDefault="0085343B" w:rsidP="0085343B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5EB24977" w14:textId="77777777" w:rsidR="0085343B" w:rsidRPr="0085343B" w:rsidRDefault="0085343B" w:rsidP="0085343B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  <w:r w:rsidRPr="0085343B">
        <w:rPr>
          <w:b w:val="0"/>
          <w:color w:val="404040" w:themeColor="text1" w:themeTint="BF"/>
          <w:sz w:val="24"/>
          <w:szCs w:val="24"/>
        </w:rPr>
        <w:t xml:space="preserve">Esse estudo aberto, prospectivo e randomizado teve como objetivo avaliar os efeitos do </w:t>
      </w:r>
      <w:r w:rsidRPr="0085343B">
        <w:rPr>
          <w:b w:val="0"/>
          <w:i/>
          <w:color w:val="404040" w:themeColor="text1" w:themeTint="BF"/>
          <w:sz w:val="24"/>
          <w:szCs w:val="24"/>
        </w:rPr>
        <w:t xml:space="preserve">Saccharomyces </w:t>
      </w:r>
      <w:proofErr w:type="spellStart"/>
      <w:r w:rsidRPr="0085343B">
        <w:rPr>
          <w:b w:val="0"/>
          <w:i/>
          <w:color w:val="404040" w:themeColor="text1" w:themeTint="BF"/>
          <w:sz w:val="24"/>
          <w:szCs w:val="24"/>
        </w:rPr>
        <w:t>boulardii</w:t>
      </w:r>
      <w:proofErr w:type="spellEnd"/>
      <w:r w:rsidRPr="0085343B">
        <w:rPr>
          <w:b w:val="0"/>
          <w:color w:val="404040" w:themeColor="text1" w:themeTint="BF"/>
          <w:sz w:val="24"/>
          <w:szCs w:val="24"/>
        </w:rPr>
        <w:t xml:space="preserve"> associado a terapia sequencial na taxa de erradicação de </w:t>
      </w:r>
      <w:r w:rsidRPr="0085343B">
        <w:rPr>
          <w:b w:val="0"/>
          <w:i/>
          <w:color w:val="404040" w:themeColor="text1" w:themeTint="BF"/>
          <w:sz w:val="24"/>
          <w:szCs w:val="24"/>
        </w:rPr>
        <w:t xml:space="preserve">H. </w:t>
      </w:r>
      <w:proofErr w:type="spellStart"/>
      <w:r w:rsidRPr="0085343B">
        <w:rPr>
          <w:b w:val="0"/>
          <w:i/>
          <w:color w:val="404040" w:themeColor="text1" w:themeTint="BF"/>
          <w:sz w:val="24"/>
          <w:szCs w:val="24"/>
        </w:rPr>
        <w:t>pylori</w:t>
      </w:r>
      <w:proofErr w:type="spellEnd"/>
      <w:r w:rsidRPr="0085343B">
        <w:rPr>
          <w:b w:val="0"/>
          <w:i/>
          <w:color w:val="404040" w:themeColor="text1" w:themeTint="BF"/>
          <w:sz w:val="24"/>
          <w:szCs w:val="24"/>
        </w:rPr>
        <w:t xml:space="preserve"> </w:t>
      </w:r>
      <w:r w:rsidRPr="0085343B">
        <w:rPr>
          <w:b w:val="0"/>
          <w:i/>
          <w:color w:val="404040" w:themeColor="text1" w:themeTint="BF"/>
          <w:sz w:val="24"/>
          <w:szCs w:val="24"/>
        </w:rPr>
        <w:fldChar w:fldCharType="begin">
          <w:fldData xml:space="preserve">PEVuZE5vdGU+PENpdGU+PEF1dGhvcj5TZWRkaWs8L0F1dGhvcj48WWVhcj4yMDE5PC9ZZWFyPjxJ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</w:fldData>
        </w:fldChar>
      </w:r>
      <w:r w:rsidRPr="0085343B">
        <w:rPr>
          <w:b w:val="0"/>
          <w:i/>
          <w:color w:val="404040" w:themeColor="text1" w:themeTint="BF"/>
          <w:sz w:val="24"/>
          <w:szCs w:val="24"/>
        </w:rPr>
        <w:instrText xml:space="preserve"> ADDIN EN.CITE </w:instrText>
      </w:r>
      <w:r w:rsidRPr="0085343B">
        <w:rPr>
          <w:b w:val="0"/>
          <w:i/>
          <w:color w:val="404040" w:themeColor="text1" w:themeTint="BF"/>
          <w:sz w:val="24"/>
          <w:szCs w:val="24"/>
        </w:rPr>
        <w:fldChar w:fldCharType="begin">
          <w:fldData xml:space="preserve">PEVuZE5vdGU+PENpdGU+PEF1dGhvcj5TZWRkaWs8L0F1dGhvcj48WWVhcj4yMDE5PC9ZZWFyPjxJ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</w:fldData>
        </w:fldChar>
      </w:r>
      <w:r w:rsidRPr="0085343B">
        <w:rPr>
          <w:b w:val="0"/>
          <w:i/>
          <w:color w:val="404040" w:themeColor="text1" w:themeTint="BF"/>
          <w:sz w:val="24"/>
          <w:szCs w:val="24"/>
        </w:rPr>
        <w:instrText xml:space="preserve"> ADDIN EN.CITE.DATA </w:instrText>
      </w:r>
      <w:r w:rsidRPr="0085343B">
        <w:rPr>
          <w:b w:val="0"/>
          <w:color w:val="404040" w:themeColor="text1" w:themeTint="BF"/>
          <w:sz w:val="24"/>
          <w:szCs w:val="24"/>
        </w:rPr>
      </w:r>
      <w:r w:rsidRPr="0085343B">
        <w:rPr>
          <w:b w:val="0"/>
          <w:color w:val="404040" w:themeColor="text1" w:themeTint="BF"/>
          <w:sz w:val="24"/>
          <w:szCs w:val="24"/>
        </w:rPr>
        <w:fldChar w:fldCharType="end"/>
      </w:r>
      <w:r w:rsidRPr="0085343B">
        <w:rPr>
          <w:b w:val="0"/>
          <w:i/>
          <w:color w:val="404040" w:themeColor="text1" w:themeTint="BF"/>
          <w:sz w:val="24"/>
          <w:szCs w:val="24"/>
        </w:rPr>
      </w:r>
      <w:r w:rsidRPr="0085343B">
        <w:rPr>
          <w:b w:val="0"/>
          <w:i/>
          <w:color w:val="404040" w:themeColor="text1" w:themeTint="BF"/>
          <w:sz w:val="24"/>
          <w:szCs w:val="24"/>
        </w:rPr>
        <w:fldChar w:fldCharType="separate"/>
      </w:r>
      <w:r w:rsidRPr="00890C4B">
        <w:rPr>
          <w:b w:val="0"/>
          <w:iCs/>
          <w:color w:val="404040" w:themeColor="text1" w:themeTint="BF"/>
          <w:sz w:val="24"/>
          <w:szCs w:val="24"/>
        </w:rPr>
        <w:t>(SEDDIK; BOUTALLAKA; ELKOTI; NEJJARI</w:t>
      </w:r>
      <w:r w:rsidRPr="0085343B">
        <w:rPr>
          <w:b w:val="0"/>
          <w:i/>
          <w:color w:val="404040" w:themeColor="text1" w:themeTint="BF"/>
          <w:sz w:val="24"/>
          <w:szCs w:val="24"/>
        </w:rPr>
        <w:t xml:space="preserve"> et al., 2019)</w:t>
      </w:r>
      <w:r w:rsidRPr="0085343B">
        <w:rPr>
          <w:b w:val="0"/>
          <w:color w:val="404040" w:themeColor="text1" w:themeTint="BF"/>
          <w:sz w:val="24"/>
          <w:szCs w:val="24"/>
        </w:rPr>
        <w:fldChar w:fldCharType="end"/>
      </w:r>
      <w:r w:rsidRPr="0085343B">
        <w:rPr>
          <w:b w:val="0"/>
          <w:color w:val="404040" w:themeColor="text1" w:themeTint="BF"/>
          <w:sz w:val="24"/>
          <w:szCs w:val="24"/>
        </w:rPr>
        <w:t>.</w:t>
      </w:r>
    </w:p>
    <w:p w14:paraId="1D78471F" w14:textId="77777777" w:rsidR="0085343B" w:rsidRDefault="0085343B" w:rsidP="0085343B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40608" behindDoc="0" locked="0" layoutInCell="1" allowOverlap="1" wp14:anchorId="79F7B11C" wp14:editId="2E52825F">
                <wp:simplePos x="0" y="0"/>
                <wp:positionH relativeFrom="margin">
                  <wp:align>right</wp:align>
                </wp:positionH>
                <wp:positionV relativeFrom="paragraph">
                  <wp:posOffset>131445</wp:posOffset>
                </wp:positionV>
                <wp:extent cx="5372100" cy="902705"/>
                <wp:effectExtent l="0" t="0" r="19050" b="12065"/>
                <wp:wrapNone/>
                <wp:docPr id="682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90270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CE134CD" w14:textId="77777777" w:rsidR="005D1916" w:rsidRPr="009D65A4" w:rsidRDefault="005D1916" w:rsidP="0085343B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Assim, 199 pacientes com infecção por </w:t>
                            </w:r>
                            <w:r>
                              <w:rPr>
                                <w:rFonts w:ascii="Swis721 Th BT" w:hAnsi="Swis721 Th BT"/>
                                <w:i/>
                                <w:sz w:val="23"/>
                                <w:szCs w:val="23"/>
                              </w:rPr>
                              <w:t xml:space="preserve">H. </w:t>
                            </w:r>
                            <w:proofErr w:type="spellStart"/>
                            <w:r>
                              <w:rPr>
                                <w:rFonts w:ascii="Swis721 Th BT" w:hAnsi="Swis721 Th BT"/>
                                <w:i/>
                                <w:sz w:val="23"/>
                                <w:szCs w:val="23"/>
                              </w:rPr>
                              <w:t>pylori</w:t>
                            </w:r>
                            <w:proofErr w:type="spellEnd"/>
                            <w:r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 utilizaram a terapia sequencial padrão 2 vezes ao dia (</w:t>
                            </w:r>
                            <w:proofErr w:type="spellStart"/>
                            <w:r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omeoprazol</w:t>
                            </w:r>
                            <w:proofErr w:type="spellEnd"/>
                            <w:r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 20 mg e amoxicilina 1 g durante 5 dias, seguido de </w:t>
                            </w:r>
                            <w:proofErr w:type="spellStart"/>
                            <w:r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omeoprazol</w:t>
                            </w:r>
                            <w:proofErr w:type="spellEnd"/>
                            <w:r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 20 mg, </w:t>
                            </w:r>
                            <w:proofErr w:type="spellStart"/>
                            <w:r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claritromicina</w:t>
                            </w:r>
                            <w:proofErr w:type="spellEnd"/>
                            <w:r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 500 mg e metronidazol 500 mg por mais 5 dias) e foram randomizados para receberem:</w:t>
                            </w:r>
                          </w:p>
                          <w:p w14:paraId="0B70112D" w14:textId="77777777" w:rsidR="005D1916" w:rsidRPr="009D65A4" w:rsidRDefault="005D1916" w:rsidP="0085343B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9F7B11C" id="_x0000_s1064" type="#_x0000_t202" style="position:absolute;left:0;text-align:left;margin-left:371.8pt;margin-top:10.35pt;width:423pt;height:71.1pt;z-index:252740608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" fillcolor="white [3212]" strokecolor="#0070c0">
                <v:textbox>
                  <w:txbxContent>
                    <w:p w14:paraId="7CE134CD" w14:textId="77777777" w:rsidR="005D1916" w:rsidRPr="009D65A4" w:rsidRDefault="005D1916" w:rsidP="0085343B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Assim, 199 pacientes com infecção por </w:t>
                      </w:r>
                      <w:r>
                        <w:rPr>
                          <w:rFonts w:ascii="Swis721 Th BT" w:hAnsi="Swis721 Th BT"/>
                          <w:i/>
                          <w:sz w:val="23"/>
                          <w:szCs w:val="23"/>
                        </w:rPr>
                        <w:t xml:space="preserve">H. </w:t>
                      </w:r>
                      <w:proofErr w:type="spellStart"/>
                      <w:r>
                        <w:rPr>
                          <w:rFonts w:ascii="Swis721 Th BT" w:hAnsi="Swis721 Th BT"/>
                          <w:i/>
                          <w:sz w:val="23"/>
                          <w:szCs w:val="23"/>
                        </w:rPr>
                        <w:t>pylori</w:t>
                      </w:r>
                      <w:proofErr w:type="spellEnd"/>
                      <w:r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 utilizaram a terapia sequencial padrão 2 vezes ao dia (</w:t>
                      </w:r>
                      <w:proofErr w:type="spellStart"/>
                      <w:r>
                        <w:rPr>
                          <w:rFonts w:ascii="Swis721 Th BT" w:hAnsi="Swis721 Th BT"/>
                          <w:sz w:val="23"/>
                          <w:szCs w:val="23"/>
                        </w:rPr>
                        <w:t>omeoprazol</w:t>
                      </w:r>
                      <w:proofErr w:type="spellEnd"/>
                      <w:r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 20 mg e amoxicilina 1 g durante 5 dias, seguido de </w:t>
                      </w:r>
                      <w:proofErr w:type="spellStart"/>
                      <w:r>
                        <w:rPr>
                          <w:rFonts w:ascii="Swis721 Th BT" w:hAnsi="Swis721 Th BT"/>
                          <w:sz w:val="23"/>
                          <w:szCs w:val="23"/>
                        </w:rPr>
                        <w:t>omeoprazol</w:t>
                      </w:r>
                      <w:proofErr w:type="spellEnd"/>
                      <w:r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 20 mg, </w:t>
                      </w:r>
                      <w:proofErr w:type="spellStart"/>
                      <w:r>
                        <w:rPr>
                          <w:rFonts w:ascii="Swis721 Th BT" w:hAnsi="Swis721 Th BT"/>
                          <w:sz w:val="23"/>
                          <w:szCs w:val="23"/>
                        </w:rPr>
                        <w:t>claritromicina</w:t>
                      </w:r>
                      <w:proofErr w:type="spellEnd"/>
                      <w:r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 500 mg e metronidazol 500 mg por mais 5 dias) e foram randomizados para receberem:</w:t>
                      </w:r>
                    </w:p>
                    <w:p w14:paraId="0B70112D" w14:textId="77777777" w:rsidR="005D1916" w:rsidRPr="009D65A4" w:rsidRDefault="005D1916" w:rsidP="0085343B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2A4D21DE" w14:textId="77777777" w:rsidR="0085343B" w:rsidRDefault="0085343B" w:rsidP="0085343B">
      <w:pPr>
        <w:pStyle w:val="Corpo"/>
      </w:pPr>
    </w:p>
    <w:p w14:paraId="6C18FE90" w14:textId="77777777" w:rsidR="0085343B" w:rsidRDefault="0085343B" w:rsidP="0085343B">
      <w:pPr>
        <w:pStyle w:val="Corpo"/>
      </w:pPr>
    </w:p>
    <w:p w14:paraId="15EACE01" w14:textId="77777777" w:rsidR="0085343B" w:rsidRDefault="0085343B" w:rsidP="0085343B">
      <w:pPr>
        <w:pStyle w:val="Corpo"/>
      </w:pPr>
    </w:p>
    <w:p w14:paraId="6BEDC138" w14:textId="77777777" w:rsidR="0085343B" w:rsidRDefault="0085343B" w:rsidP="0085343B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43680" behindDoc="0" locked="0" layoutInCell="1" allowOverlap="1" wp14:anchorId="2E605273" wp14:editId="4047DABF">
                <wp:simplePos x="0" y="0"/>
                <wp:positionH relativeFrom="margin">
                  <wp:posOffset>4247828</wp:posOffset>
                </wp:positionH>
                <wp:positionV relativeFrom="paragraph">
                  <wp:posOffset>136155</wp:posOffset>
                </wp:positionV>
                <wp:extent cx="226695" cy="138430"/>
                <wp:effectExtent l="0" t="0" r="1905" b="0"/>
                <wp:wrapNone/>
                <wp:docPr id="683" name="Triângulo isósceles 68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9732FB3" id="Triângulo isósceles 683" o:spid="_x0000_s1026" type="#_x0000_t5" style="position:absolute;margin-left:334.45pt;margin-top:10.7pt;width:17.85pt;height:10.9pt;flip:y;z-index:25274368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41632" behindDoc="0" locked="0" layoutInCell="1" allowOverlap="1" wp14:anchorId="1F9FAA7B" wp14:editId="4B5BE309">
                <wp:simplePos x="0" y="0"/>
                <wp:positionH relativeFrom="margin">
                  <wp:posOffset>852454</wp:posOffset>
                </wp:positionH>
                <wp:positionV relativeFrom="paragraph">
                  <wp:posOffset>140771</wp:posOffset>
                </wp:positionV>
                <wp:extent cx="226695" cy="138430"/>
                <wp:effectExtent l="0" t="0" r="1905" b="0"/>
                <wp:wrapNone/>
                <wp:docPr id="684" name="Triângulo isósceles 68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7FB182D" id="Triângulo isósceles 684" o:spid="_x0000_s1026" type="#_x0000_t5" style="position:absolute;margin-left:67.1pt;margin-top:11.1pt;width:17.85pt;height:10.9pt;flip:y;z-index:25274163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" fillcolor="#d8d8d8 [2732]" stroked="f">
                <w10:wrap anchorx="margin"/>
              </v:shape>
            </w:pict>
          </mc:Fallback>
        </mc:AlternateContent>
      </w:r>
    </w:p>
    <w:p w14:paraId="1B1A7EC7" w14:textId="77777777" w:rsidR="0085343B" w:rsidRDefault="0085343B" w:rsidP="0085343B">
      <w:pPr>
        <w:pStyle w:val="Corpo"/>
      </w:pPr>
    </w:p>
    <w:p w14:paraId="627E4E77" w14:textId="77777777" w:rsidR="0085343B" w:rsidRDefault="0085343B" w:rsidP="0085343B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42656" behindDoc="0" locked="0" layoutInCell="1" allowOverlap="1" wp14:anchorId="1F21AC82" wp14:editId="69E3C1B4">
                <wp:simplePos x="0" y="0"/>
                <wp:positionH relativeFrom="margin">
                  <wp:posOffset>3183107</wp:posOffset>
                </wp:positionH>
                <wp:positionV relativeFrom="paragraph">
                  <wp:posOffset>93617</wp:posOffset>
                </wp:positionV>
                <wp:extent cx="2200910" cy="1116140"/>
                <wp:effectExtent l="0" t="0" r="27940" b="27305"/>
                <wp:wrapNone/>
                <wp:docPr id="685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200910" cy="111614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54F9468" w14:textId="77777777" w:rsidR="005D1916" w:rsidRDefault="005D1916" w:rsidP="0085343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</w:p>
                          <w:p w14:paraId="045C7952" w14:textId="77777777" w:rsidR="005D1916" w:rsidRDefault="005D1916" w:rsidP="0085343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24664CD2" w14:textId="77777777" w:rsidR="005D1916" w:rsidRDefault="005D1916" w:rsidP="0085343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14FFA562" w14:textId="6AA7048C" w:rsidR="005D1916" w:rsidRPr="00086CFC" w:rsidRDefault="005D1916" w:rsidP="0085343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Control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F21AC82" id="_x0000_s1065" type="#_x0000_t202" style="position:absolute;left:0;text-align:left;margin-left:250.65pt;margin-top:7.35pt;width:173.3pt;height:87.9pt;z-index:2527426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" fillcolor="#0070c0" strokecolor="#0070c0">
                <v:textbox>
                  <w:txbxContent>
                    <w:p w14:paraId="654F9468" w14:textId="77777777" w:rsidR="005D1916" w:rsidRDefault="005D1916" w:rsidP="0085343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</w:p>
                    <w:p w14:paraId="045C7952" w14:textId="77777777" w:rsidR="005D1916" w:rsidRDefault="005D1916" w:rsidP="0085343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24664CD2" w14:textId="77777777" w:rsidR="005D1916" w:rsidRDefault="005D1916" w:rsidP="0085343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14FFA562" w14:textId="6AA7048C" w:rsidR="005D1916" w:rsidRPr="00086CFC" w:rsidRDefault="005D1916" w:rsidP="0085343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Controle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39584" behindDoc="0" locked="0" layoutInCell="1" allowOverlap="1" wp14:anchorId="618B055C" wp14:editId="2D5974A3">
                <wp:simplePos x="0" y="0"/>
                <wp:positionH relativeFrom="margin">
                  <wp:posOffset>-58857</wp:posOffset>
                </wp:positionH>
                <wp:positionV relativeFrom="paragraph">
                  <wp:posOffset>105492</wp:posOffset>
                </wp:positionV>
                <wp:extent cx="2327275" cy="1104406"/>
                <wp:effectExtent l="0" t="0" r="15875" b="19685"/>
                <wp:wrapNone/>
                <wp:docPr id="686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27275" cy="1104406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2D1501D" w14:textId="77777777" w:rsidR="005D1916" w:rsidRDefault="005D1916" w:rsidP="0085343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04559405" w14:textId="7752E969" w:rsidR="005D1916" w:rsidRPr="0085343B" w:rsidRDefault="005D1916" w:rsidP="0085343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85343B">
                              <w:rPr>
                                <w:rFonts w:ascii="Swis721 Th BT" w:hAnsi="Swis721 Th BT"/>
                                <w:bCs/>
                                <w:i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Saccharomyces </w:t>
                            </w:r>
                            <w:proofErr w:type="spellStart"/>
                            <w:r w:rsidRPr="0085343B">
                              <w:rPr>
                                <w:rFonts w:ascii="Swis721 Th BT" w:hAnsi="Swis721 Th BT"/>
                                <w:bCs/>
                                <w:i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boulardii</w:t>
                            </w:r>
                            <w:proofErr w:type="spellEnd"/>
                          </w:p>
                          <w:p w14:paraId="621C37D1" w14:textId="77777777" w:rsidR="005D1916" w:rsidRPr="0085343B" w:rsidRDefault="005D1916" w:rsidP="0085343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85343B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250 mg 2 vezes ao dia</w:t>
                            </w:r>
                            <w:r w:rsidRPr="0085343B">
                              <w:rPr>
                                <w:rFonts w:ascii="Swis721 Th BT" w:hAnsi="Swis721 Th BT"/>
                                <w:bCs/>
                                <w:i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</w:p>
                          <w:p w14:paraId="274159C0" w14:textId="6F962903" w:rsidR="005D1916" w:rsidRPr="00086CFC" w:rsidRDefault="005D1916" w:rsidP="0085343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18B055C" id="_x0000_s1066" type="#_x0000_t202" style="position:absolute;left:0;text-align:left;margin-left:-4.65pt;margin-top:8.3pt;width:183.25pt;height:86.95pt;z-index:25273958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" fillcolor="#0070c0" strokecolor="#0070c0">
                <v:textbox>
                  <w:txbxContent>
                    <w:p w14:paraId="42D1501D" w14:textId="77777777" w:rsidR="005D1916" w:rsidRDefault="005D1916" w:rsidP="0085343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04559405" w14:textId="7752E969" w:rsidR="005D1916" w:rsidRPr="0085343B" w:rsidRDefault="005D1916" w:rsidP="0085343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85343B">
                        <w:rPr>
                          <w:rFonts w:ascii="Swis721 Th BT" w:hAnsi="Swis721 Th BT"/>
                          <w:bCs/>
                          <w:i/>
                          <w:iCs/>
                          <w:color w:val="FFFFFF" w:themeColor="background1"/>
                          <w:sz w:val="23"/>
                          <w:szCs w:val="23"/>
                        </w:rPr>
                        <w:t xml:space="preserve">Saccharomyces </w:t>
                      </w:r>
                      <w:proofErr w:type="spellStart"/>
                      <w:r w:rsidRPr="0085343B">
                        <w:rPr>
                          <w:rFonts w:ascii="Swis721 Th BT" w:hAnsi="Swis721 Th BT"/>
                          <w:bCs/>
                          <w:i/>
                          <w:iCs/>
                          <w:color w:val="FFFFFF" w:themeColor="background1"/>
                          <w:sz w:val="23"/>
                          <w:szCs w:val="23"/>
                        </w:rPr>
                        <w:t>boulardii</w:t>
                      </w:r>
                      <w:proofErr w:type="spellEnd"/>
                    </w:p>
                    <w:p w14:paraId="621C37D1" w14:textId="77777777" w:rsidR="005D1916" w:rsidRPr="0085343B" w:rsidRDefault="005D1916" w:rsidP="0085343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85343B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250 mg 2 vezes ao dia</w:t>
                      </w:r>
                      <w:r w:rsidRPr="0085343B">
                        <w:rPr>
                          <w:rFonts w:ascii="Swis721 Th BT" w:hAnsi="Swis721 Th BT"/>
                          <w:bCs/>
                          <w:i/>
                          <w:iCs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</w:p>
                    <w:p w14:paraId="274159C0" w14:textId="6F962903" w:rsidR="005D1916" w:rsidRPr="00086CFC" w:rsidRDefault="005D1916" w:rsidP="0085343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22951196" w14:textId="77777777" w:rsidR="0085343B" w:rsidRDefault="0085343B" w:rsidP="0085343B">
      <w:pPr>
        <w:pStyle w:val="Corpo"/>
      </w:pPr>
    </w:p>
    <w:p w14:paraId="4BD05F9D" w14:textId="77777777" w:rsidR="0085343B" w:rsidRDefault="0085343B" w:rsidP="0085343B">
      <w:pPr>
        <w:pStyle w:val="Corpo"/>
      </w:pPr>
    </w:p>
    <w:p w14:paraId="13F0E5C0" w14:textId="77777777" w:rsidR="0085343B" w:rsidRDefault="0085343B" w:rsidP="0085343B">
      <w:pPr>
        <w:pStyle w:val="Corpo"/>
      </w:pPr>
    </w:p>
    <w:p w14:paraId="1BAAB6D1" w14:textId="77777777" w:rsidR="0085343B" w:rsidRPr="0064783D" w:rsidRDefault="0085343B" w:rsidP="0085343B">
      <w:pPr>
        <w:pStyle w:val="Corpo"/>
        <w:rPr>
          <w:sz w:val="20"/>
          <w:szCs w:val="23"/>
        </w:rPr>
      </w:pPr>
    </w:p>
    <w:p w14:paraId="7F342F03" w14:textId="77777777" w:rsidR="0085343B" w:rsidRPr="00423361" w:rsidRDefault="0085343B" w:rsidP="0085343B">
      <w:pPr>
        <w:pStyle w:val="Corpo"/>
        <w:spacing w:before="120" w:after="0"/>
        <w:rPr>
          <w:sz w:val="20"/>
          <w:szCs w:val="23"/>
        </w:rPr>
      </w:pPr>
    </w:p>
    <w:p w14:paraId="0FFC840C" w14:textId="77777777" w:rsidR="0085343B" w:rsidRPr="0040473A" w:rsidRDefault="0085343B" w:rsidP="0085343B">
      <w:pPr>
        <w:pStyle w:val="Corpo"/>
        <w:rPr>
          <w:bCs/>
          <w:color w:val="auto"/>
          <w:sz w:val="18"/>
          <w:szCs w:val="18"/>
        </w:rPr>
      </w:pPr>
    </w:p>
    <w:p w14:paraId="656280DF" w14:textId="77777777" w:rsidR="0085343B" w:rsidRDefault="0085343B" w:rsidP="0085343B">
      <w:pPr>
        <w:pStyle w:val="Corpo"/>
        <w:rPr>
          <w:b/>
          <w:color w:val="339966"/>
        </w:rPr>
      </w:pPr>
    </w:p>
    <w:p w14:paraId="0EF6D3EA" w14:textId="77777777" w:rsidR="0085343B" w:rsidRPr="00C72C0B" w:rsidRDefault="0085343B" w:rsidP="0085343B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2E2C76E0" w14:textId="77777777" w:rsidR="0085343B" w:rsidRPr="00714E9A" w:rsidRDefault="0085343B" w:rsidP="0085343B">
      <w:pPr>
        <w:pStyle w:val="Corpo"/>
        <w:rPr>
          <w:sz w:val="16"/>
          <w:szCs w:val="16"/>
        </w:rPr>
      </w:pPr>
    </w:p>
    <w:p w14:paraId="5043B459" w14:textId="50183807" w:rsidR="0085343B" w:rsidRPr="000610B0" w:rsidRDefault="0085343B" w:rsidP="0085343B">
      <w:pPr>
        <w:pStyle w:val="Corpo"/>
        <w:numPr>
          <w:ilvl w:val="0"/>
          <w:numId w:val="1"/>
        </w:numPr>
        <w:spacing w:after="0"/>
        <w:rPr>
          <w:szCs w:val="23"/>
        </w:rPr>
      </w:pPr>
      <w:r w:rsidRPr="000610B0">
        <w:rPr>
          <w:szCs w:val="23"/>
        </w:rPr>
        <w:t xml:space="preserve">A taxa de erradicação de </w:t>
      </w:r>
      <w:r w:rsidRPr="000610B0">
        <w:rPr>
          <w:i/>
          <w:szCs w:val="23"/>
        </w:rPr>
        <w:t xml:space="preserve">H. </w:t>
      </w:r>
      <w:proofErr w:type="spellStart"/>
      <w:r w:rsidRPr="000610B0">
        <w:rPr>
          <w:i/>
          <w:szCs w:val="23"/>
        </w:rPr>
        <w:t>pylori</w:t>
      </w:r>
      <w:proofErr w:type="spellEnd"/>
      <w:r w:rsidRPr="000610B0">
        <w:rPr>
          <w:szCs w:val="23"/>
        </w:rPr>
        <w:t xml:space="preserve"> foi maior no grupo experimental comparado ao controle (86% </w:t>
      </w:r>
      <w:r w:rsidRPr="000610B0">
        <w:rPr>
          <w:i/>
          <w:szCs w:val="23"/>
        </w:rPr>
        <w:t>vs.</w:t>
      </w:r>
      <w:r w:rsidRPr="000610B0">
        <w:rPr>
          <w:szCs w:val="23"/>
        </w:rPr>
        <w:t xml:space="preserve"> 74,7%);</w:t>
      </w:r>
    </w:p>
    <w:p w14:paraId="506A8795" w14:textId="77777777" w:rsidR="0085343B" w:rsidRPr="000610B0" w:rsidRDefault="0085343B" w:rsidP="0085343B">
      <w:pPr>
        <w:pStyle w:val="Corpo"/>
        <w:numPr>
          <w:ilvl w:val="0"/>
          <w:numId w:val="1"/>
        </w:numPr>
        <w:spacing w:after="0"/>
        <w:rPr>
          <w:szCs w:val="23"/>
        </w:rPr>
      </w:pPr>
      <w:r w:rsidRPr="000610B0">
        <w:rPr>
          <w:szCs w:val="23"/>
        </w:rPr>
        <w:t xml:space="preserve">Comparado com o controle, os pacientes no grupo 1 apresentaram significativamente menos efeitos adversos gerais (17% </w:t>
      </w:r>
      <w:r w:rsidRPr="000610B0">
        <w:rPr>
          <w:i/>
          <w:szCs w:val="23"/>
        </w:rPr>
        <w:t>vs.</w:t>
      </w:r>
      <w:r w:rsidRPr="000610B0">
        <w:rPr>
          <w:szCs w:val="23"/>
        </w:rPr>
        <w:t xml:space="preserve"> 55,7%) e incidência de diarreia associada ao antibiótico (2% </w:t>
      </w:r>
      <w:r w:rsidRPr="000610B0">
        <w:rPr>
          <w:i/>
          <w:szCs w:val="23"/>
        </w:rPr>
        <w:t>vs</w:t>
      </w:r>
      <w:r w:rsidRPr="000610B0">
        <w:rPr>
          <w:szCs w:val="23"/>
        </w:rPr>
        <w:t>. 46,4%);</w:t>
      </w:r>
    </w:p>
    <w:p w14:paraId="21E04363" w14:textId="77777777" w:rsidR="0085343B" w:rsidRPr="000610B0" w:rsidRDefault="0085343B" w:rsidP="0085343B">
      <w:pPr>
        <w:pStyle w:val="Corpo"/>
        <w:numPr>
          <w:ilvl w:val="0"/>
          <w:numId w:val="1"/>
        </w:numPr>
        <w:spacing w:after="0"/>
        <w:rPr>
          <w:szCs w:val="23"/>
        </w:rPr>
      </w:pPr>
      <w:r w:rsidRPr="000610B0">
        <w:rPr>
          <w:szCs w:val="23"/>
        </w:rPr>
        <w:t>O grupo 1 mostrou melhor adesão ao tratamento durante o período de estudo de 10 dias em comparação ao controle.</w:t>
      </w:r>
    </w:p>
    <w:p w14:paraId="3385E1CA" w14:textId="77777777" w:rsidR="0085343B" w:rsidRPr="000610B0" w:rsidRDefault="0085343B" w:rsidP="0085343B">
      <w:pPr>
        <w:pStyle w:val="Corpo"/>
        <w:spacing w:after="0"/>
        <w:ind w:left="360"/>
        <w:rPr>
          <w:sz w:val="12"/>
          <w:szCs w:val="12"/>
        </w:rPr>
      </w:pPr>
    </w:p>
    <w:p w14:paraId="3233DE65" w14:textId="77777777" w:rsidR="0085343B" w:rsidRPr="000610B0" w:rsidRDefault="0085343B" w:rsidP="0085343B">
      <w:pPr>
        <w:pStyle w:val="Corpo"/>
        <w:spacing w:before="40" w:after="40"/>
        <w:jc w:val="center"/>
        <w:rPr>
          <w:b/>
          <w:sz w:val="22"/>
          <w:szCs w:val="23"/>
        </w:rPr>
      </w:pPr>
      <w:r w:rsidRPr="000610B0">
        <w:rPr>
          <w:b/>
          <w:sz w:val="22"/>
          <w:szCs w:val="23"/>
        </w:rPr>
        <w:t>Efeitos Adversos Reportados Durante o Estudo</w:t>
      </w:r>
    </w:p>
    <w:tbl>
      <w:tblPr>
        <w:tblStyle w:val="TabelaSimples5"/>
        <w:tblW w:w="0" w:type="auto"/>
        <w:jc w:val="center"/>
        <w:tblLook w:val="04A0" w:firstRow="1" w:lastRow="0" w:firstColumn="1" w:lastColumn="0" w:noHBand="0" w:noVBand="1"/>
      </w:tblPr>
      <w:tblGrid>
        <w:gridCol w:w="2268"/>
        <w:gridCol w:w="2268"/>
        <w:gridCol w:w="2268"/>
      </w:tblGrid>
      <w:tr w:rsidR="0085343B" w:rsidRPr="000610B0" w14:paraId="361E6E02" w14:textId="77777777" w:rsidTr="00E9440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268" w:type="dxa"/>
          </w:tcPr>
          <w:p w14:paraId="0AE7A4A2" w14:textId="77777777" w:rsidR="0085343B" w:rsidRPr="000610B0" w:rsidRDefault="0085343B" w:rsidP="00E9440A">
            <w:pPr>
              <w:pStyle w:val="Corpo"/>
              <w:spacing w:before="40" w:after="40"/>
              <w:jc w:val="center"/>
              <w:rPr>
                <w:sz w:val="22"/>
                <w:szCs w:val="23"/>
              </w:rPr>
            </w:pPr>
          </w:p>
        </w:tc>
        <w:tc>
          <w:tcPr>
            <w:tcW w:w="2268" w:type="dxa"/>
          </w:tcPr>
          <w:p w14:paraId="73A38974" w14:textId="77777777" w:rsidR="0085343B" w:rsidRPr="000610B0" w:rsidRDefault="0085343B" w:rsidP="00E9440A">
            <w:pPr>
              <w:pStyle w:val="Corpo"/>
              <w:spacing w:before="40" w:after="4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3"/>
              </w:rPr>
            </w:pPr>
            <w:r w:rsidRPr="000610B0">
              <w:rPr>
                <w:sz w:val="22"/>
                <w:szCs w:val="23"/>
              </w:rPr>
              <w:t>Grupo 1 (n)</w:t>
            </w:r>
          </w:p>
        </w:tc>
        <w:tc>
          <w:tcPr>
            <w:tcW w:w="2268" w:type="dxa"/>
          </w:tcPr>
          <w:p w14:paraId="63DD2697" w14:textId="77777777" w:rsidR="0085343B" w:rsidRPr="000610B0" w:rsidRDefault="0085343B" w:rsidP="00E9440A">
            <w:pPr>
              <w:pStyle w:val="Corpo"/>
              <w:spacing w:before="40" w:after="4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3"/>
              </w:rPr>
            </w:pPr>
            <w:r w:rsidRPr="000610B0">
              <w:rPr>
                <w:sz w:val="22"/>
                <w:szCs w:val="23"/>
              </w:rPr>
              <w:t>Grupo 2 (n)</w:t>
            </w:r>
          </w:p>
        </w:tc>
      </w:tr>
      <w:tr w:rsidR="0085343B" w:rsidRPr="000610B0" w14:paraId="02703BEF" w14:textId="77777777" w:rsidTr="00E944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14:paraId="486F25EE" w14:textId="77777777" w:rsidR="0085343B" w:rsidRPr="000610B0" w:rsidRDefault="0085343B" w:rsidP="00E9440A">
            <w:pPr>
              <w:pStyle w:val="Corpo"/>
              <w:spacing w:before="40" w:after="40"/>
              <w:jc w:val="center"/>
              <w:rPr>
                <w:sz w:val="22"/>
                <w:szCs w:val="23"/>
              </w:rPr>
            </w:pPr>
            <w:r w:rsidRPr="000610B0">
              <w:rPr>
                <w:sz w:val="22"/>
                <w:szCs w:val="23"/>
              </w:rPr>
              <w:t>Diarreia</w:t>
            </w:r>
          </w:p>
        </w:tc>
        <w:tc>
          <w:tcPr>
            <w:tcW w:w="2268" w:type="dxa"/>
          </w:tcPr>
          <w:p w14:paraId="6B0F082E" w14:textId="77777777" w:rsidR="0085343B" w:rsidRPr="000610B0" w:rsidRDefault="0085343B" w:rsidP="00E9440A">
            <w:pPr>
              <w:pStyle w:val="Corpo"/>
              <w:spacing w:before="40" w:after="4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3"/>
              </w:rPr>
            </w:pPr>
            <w:r w:rsidRPr="000610B0">
              <w:rPr>
                <w:sz w:val="22"/>
                <w:szCs w:val="23"/>
              </w:rPr>
              <w:t>2</w:t>
            </w:r>
          </w:p>
        </w:tc>
        <w:tc>
          <w:tcPr>
            <w:tcW w:w="2268" w:type="dxa"/>
          </w:tcPr>
          <w:p w14:paraId="3AB9BC0E" w14:textId="77777777" w:rsidR="0085343B" w:rsidRPr="000610B0" w:rsidRDefault="0085343B" w:rsidP="00E9440A">
            <w:pPr>
              <w:pStyle w:val="Corpo"/>
              <w:spacing w:before="40" w:after="4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3"/>
              </w:rPr>
            </w:pPr>
            <w:r w:rsidRPr="000610B0">
              <w:rPr>
                <w:sz w:val="22"/>
                <w:szCs w:val="23"/>
              </w:rPr>
              <w:t>45</w:t>
            </w:r>
          </w:p>
        </w:tc>
      </w:tr>
      <w:tr w:rsidR="0085343B" w:rsidRPr="000610B0" w14:paraId="4DB9DACC" w14:textId="77777777" w:rsidTr="00E9440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14:paraId="26B7E0F2" w14:textId="77777777" w:rsidR="0085343B" w:rsidRPr="000610B0" w:rsidRDefault="0085343B" w:rsidP="00E9440A">
            <w:pPr>
              <w:pStyle w:val="Corpo"/>
              <w:spacing w:before="40" w:after="40"/>
              <w:jc w:val="center"/>
              <w:rPr>
                <w:sz w:val="22"/>
                <w:szCs w:val="23"/>
              </w:rPr>
            </w:pPr>
            <w:r w:rsidRPr="000610B0">
              <w:rPr>
                <w:sz w:val="22"/>
                <w:szCs w:val="23"/>
              </w:rPr>
              <w:t>Gastralgia</w:t>
            </w:r>
          </w:p>
        </w:tc>
        <w:tc>
          <w:tcPr>
            <w:tcW w:w="2268" w:type="dxa"/>
          </w:tcPr>
          <w:p w14:paraId="773D6254" w14:textId="77777777" w:rsidR="0085343B" w:rsidRPr="000610B0" w:rsidRDefault="0085343B" w:rsidP="00E9440A">
            <w:pPr>
              <w:pStyle w:val="Corpo"/>
              <w:spacing w:before="40" w:after="4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3"/>
              </w:rPr>
            </w:pPr>
            <w:r w:rsidRPr="000610B0">
              <w:rPr>
                <w:sz w:val="22"/>
                <w:szCs w:val="23"/>
              </w:rPr>
              <w:t>2</w:t>
            </w:r>
          </w:p>
        </w:tc>
        <w:tc>
          <w:tcPr>
            <w:tcW w:w="2268" w:type="dxa"/>
          </w:tcPr>
          <w:p w14:paraId="08F22D20" w14:textId="77777777" w:rsidR="0085343B" w:rsidRPr="000610B0" w:rsidRDefault="0085343B" w:rsidP="00E9440A">
            <w:pPr>
              <w:pStyle w:val="Corpo"/>
              <w:spacing w:before="40" w:after="4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3"/>
              </w:rPr>
            </w:pPr>
            <w:r w:rsidRPr="000610B0">
              <w:rPr>
                <w:sz w:val="22"/>
                <w:szCs w:val="23"/>
              </w:rPr>
              <w:t>4</w:t>
            </w:r>
          </w:p>
        </w:tc>
      </w:tr>
      <w:tr w:rsidR="0085343B" w:rsidRPr="000610B0" w14:paraId="49E15B14" w14:textId="77777777" w:rsidTr="00E944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14:paraId="6E0BAA75" w14:textId="77777777" w:rsidR="0085343B" w:rsidRPr="000610B0" w:rsidRDefault="0085343B" w:rsidP="00E9440A">
            <w:pPr>
              <w:pStyle w:val="Corpo"/>
              <w:spacing w:before="40" w:after="40"/>
              <w:jc w:val="center"/>
              <w:rPr>
                <w:sz w:val="22"/>
                <w:szCs w:val="23"/>
              </w:rPr>
            </w:pPr>
            <w:r w:rsidRPr="000610B0">
              <w:rPr>
                <w:sz w:val="22"/>
                <w:szCs w:val="23"/>
              </w:rPr>
              <w:t>Disgeusia</w:t>
            </w:r>
          </w:p>
        </w:tc>
        <w:tc>
          <w:tcPr>
            <w:tcW w:w="2268" w:type="dxa"/>
          </w:tcPr>
          <w:p w14:paraId="50974F5A" w14:textId="77777777" w:rsidR="0085343B" w:rsidRPr="000610B0" w:rsidRDefault="0085343B" w:rsidP="00E9440A">
            <w:pPr>
              <w:pStyle w:val="Corpo"/>
              <w:spacing w:before="40" w:after="4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3"/>
              </w:rPr>
            </w:pPr>
            <w:r w:rsidRPr="000610B0">
              <w:rPr>
                <w:sz w:val="22"/>
                <w:szCs w:val="23"/>
              </w:rPr>
              <w:t>10</w:t>
            </w:r>
          </w:p>
        </w:tc>
        <w:tc>
          <w:tcPr>
            <w:tcW w:w="2268" w:type="dxa"/>
          </w:tcPr>
          <w:p w14:paraId="57CC0B7B" w14:textId="77777777" w:rsidR="0085343B" w:rsidRPr="000610B0" w:rsidRDefault="0085343B" w:rsidP="00E9440A">
            <w:pPr>
              <w:pStyle w:val="Corpo"/>
              <w:spacing w:before="40" w:after="4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3"/>
              </w:rPr>
            </w:pPr>
            <w:r w:rsidRPr="000610B0">
              <w:rPr>
                <w:sz w:val="22"/>
                <w:szCs w:val="23"/>
              </w:rPr>
              <w:t>1</w:t>
            </w:r>
          </w:p>
        </w:tc>
      </w:tr>
      <w:tr w:rsidR="0085343B" w:rsidRPr="000610B0" w14:paraId="1AC23068" w14:textId="77777777" w:rsidTr="00E9440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14:paraId="656FEF98" w14:textId="77777777" w:rsidR="0085343B" w:rsidRPr="000610B0" w:rsidRDefault="0085343B" w:rsidP="00E9440A">
            <w:pPr>
              <w:pStyle w:val="Corpo"/>
              <w:spacing w:before="40" w:after="40"/>
              <w:jc w:val="center"/>
              <w:rPr>
                <w:sz w:val="22"/>
                <w:szCs w:val="23"/>
              </w:rPr>
            </w:pPr>
            <w:r w:rsidRPr="000610B0">
              <w:rPr>
                <w:sz w:val="22"/>
                <w:szCs w:val="23"/>
              </w:rPr>
              <w:t>Tontura</w:t>
            </w:r>
          </w:p>
        </w:tc>
        <w:tc>
          <w:tcPr>
            <w:tcW w:w="2268" w:type="dxa"/>
          </w:tcPr>
          <w:p w14:paraId="1247988D" w14:textId="77777777" w:rsidR="0085343B" w:rsidRPr="000610B0" w:rsidRDefault="0085343B" w:rsidP="00E9440A">
            <w:pPr>
              <w:pStyle w:val="Corpo"/>
              <w:spacing w:before="40" w:after="4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3"/>
              </w:rPr>
            </w:pPr>
            <w:r w:rsidRPr="000610B0">
              <w:rPr>
                <w:sz w:val="22"/>
                <w:szCs w:val="23"/>
              </w:rPr>
              <w:t>2</w:t>
            </w:r>
          </w:p>
        </w:tc>
        <w:tc>
          <w:tcPr>
            <w:tcW w:w="2268" w:type="dxa"/>
          </w:tcPr>
          <w:p w14:paraId="5FB41623" w14:textId="77777777" w:rsidR="0085343B" w:rsidRPr="000610B0" w:rsidRDefault="0085343B" w:rsidP="00E9440A">
            <w:pPr>
              <w:pStyle w:val="Corpo"/>
              <w:spacing w:before="40" w:after="4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3"/>
              </w:rPr>
            </w:pPr>
            <w:r w:rsidRPr="000610B0">
              <w:rPr>
                <w:sz w:val="22"/>
                <w:szCs w:val="23"/>
              </w:rPr>
              <w:t>1</w:t>
            </w:r>
          </w:p>
        </w:tc>
      </w:tr>
      <w:tr w:rsidR="0085343B" w:rsidRPr="000610B0" w14:paraId="675E18EE" w14:textId="77777777" w:rsidTr="00E944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14:paraId="26C7CAA4" w14:textId="77777777" w:rsidR="0085343B" w:rsidRPr="000610B0" w:rsidRDefault="0085343B" w:rsidP="00E9440A">
            <w:pPr>
              <w:pStyle w:val="Corpo"/>
              <w:spacing w:before="40" w:after="40"/>
              <w:jc w:val="center"/>
              <w:rPr>
                <w:sz w:val="22"/>
                <w:szCs w:val="23"/>
              </w:rPr>
            </w:pPr>
            <w:r w:rsidRPr="000610B0">
              <w:rPr>
                <w:sz w:val="22"/>
                <w:szCs w:val="23"/>
              </w:rPr>
              <w:t>Náusea/Vômito</w:t>
            </w:r>
          </w:p>
        </w:tc>
        <w:tc>
          <w:tcPr>
            <w:tcW w:w="2268" w:type="dxa"/>
          </w:tcPr>
          <w:p w14:paraId="59B5CCA5" w14:textId="77777777" w:rsidR="0085343B" w:rsidRPr="000610B0" w:rsidRDefault="0085343B" w:rsidP="00E9440A">
            <w:pPr>
              <w:pStyle w:val="Corpo"/>
              <w:spacing w:before="40" w:after="4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3"/>
              </w:rPr>
            </w:pPr>
            <w:r w:rsidRPr="000610B0">
              <w:rPr>
                <w:sz w:val="22"/>
                <w:szCs w:val="23"/>
              </w:rPr>
              <w:t>2</w:t>
            </w:r>
          </w:p>
        </w:tc>
        <w:tc>
          <w:tcPr>
            <w:tcW w:w="2268" w:type="dxa"/>
          </w:tcPr>
          <w:p w14:paraId="2E78B254" w14:textId="77777777" w:rsidR="0085343B" w:rsidRPr="000610B0" w:rsidRDefault="0085343B" w:rsidP="00E9440A">
            <w:pPr>
              <w:pStyle w:val="Corpo"/>
              <w:spacing w:before="40" w:after="4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3"/>
              </w:rPr>
            </w:pPr>
            <w:r w:rsidRPr="000610B0">
              <w:rPr>
                <w:sz w:val="22"/>
                <w:szCs w:val="23"/>
              </w:rPr>
              <w:t>2</w:t>
            </w:r>
          </w:p>
        </w:tc>
      </w:tr>
    </w:tbl>
    <w:p w14:paraId="2414D16D" w14:textId="1FEF4931" w:rsidR="0085343B" w:rsidRPr="00D22120" w:rsidRDefault="0085343B" w:rsidP="0085343B">
      <w:pPr>
        <w:pStyle w:val="Corpo"/>
        <w:spacing w:after="120"/>
        <w:ind w:left="360"/>
        <w:rPr>
          <w:szCs w:val="23"/>
        </w:rPr>
      </w:pPr>
    </w:p>
    <w:p w14:paraId="4DB30612" w14:textId="77777777" w:rsidR="0085343B" w:rsidRDefault="0085343B" w:rsidP="0085343B">
      <w:pPr>
        <w:pStyle w:val="Ttulo1"/>
        <w:jc w:val="center"/>
      </w:pPr>
      <w:bookmarkStart w:id="50" w:name="_Toc62720114"/>
      <w:r>
        <w:lastRenderedPageBreak/>
        <w:t>Formulário</w:t>
      </w:r>
      <w:bookmarkEnd w:id="50"/>
    </w:p>
    <w:p w14:paraId="67FCBCF6" w14:textId="77777777" w:rsidR="0085343B" w:rsidRDefault="0085343B" w:rsidP="0085343B">
      <w:pPr>
        <w:pStyle w:val="Corpo"/>
        <w:spacing w:after="120"/>
      </w:pPr>
    </w:p>
    <w:p w14:paraId="65EA1869" w14:textId="77777777" w:rsidR="0085343B" w:rsidRPr="00C30C20" w:rsidRDefault="0085343B" w:rsidP="0085343B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85343B" w:rsidRPr="009537E7" w14:paraId="7451418B" w14:textId="77777777" w:rsidTr="00E9440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60B75553" w14:textId="7EDA47A5" w:rsidR="0085343B" w:rsidRPr="00C87A84" w:rsidRDefault="0085343B" w:rsidP="007204A3">
            <w:pPr>
              <w:pStyle w:val="Corpo"/>
              <w:spacing w:after="0"/>
              <w:rPr>
                <w:b/>
                <w:color w:val="FFFFFF" w:themeColor="background1"/>
              </w:rPr>
            </w:pPr>
            <w:r w:rsidRPr="001B3017">
              <w:rPr>
                <w:b/>
                <w:i/>
                <w:color w:val="FFFFFF" w:themeColor="background1"/>
              </w:rPr>
              <w:t xml:space="preserve">Cápsulas de </w:t>
            </w:r>
            <w:r w:rsidRPr="001B3017">
              <w:rPr>
                <w:b/>
                <w:color w:val="FFFFFF" w:themeColor="background1"/>
              </w:rPr>
              <w:t xml:space="preserve">Saccharomyces </w:t>
            </w:r>
            <w:proofErr w:type="spellStart"/>
            <w:r w:rsidRPr="001B3017">
              <w:rPr>
                <w:b/>
                <w:color w:val="FFFFFF" w:themeColor="background1"/>
              </w:rPr>
              <w:t>boulardii</w:t>
            </w:r>
            <w:proofErr w:type="spellEnd"/>
          </w:p>
        </w:tc>
      </w:tr>
      <w:tr w:rsidR="0085343B" w:rsidRPr="009537E7" w14:paraId="48995578" w14:textId="77777777" w:rsidTr="00E9440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C4C5D04" w14:textId="01D8DC44" w:rsidR="0085343B" w:rsidRPr="0040473A" w:rsidRDefault="0085343B" w:rsidP="007204A3">
            <w:pPr>
              <w:pStyle w:val="Corpo"/>
              <w:rPr>
                <w:bCs/>
              </w:rPr>
            </w:pPr>
            <w:bookmarkStart w:id="51" w:name="_Hlk62658596"/>
            <w:r>
              <w:rPr>
                <w:i/>
              </w:rPr>
              <w:t xml:space="preserve">S. </w:t>
            </w:r>
            <w:proofErr w:type="spellStart"/>
            <w:r>
              <w:rPr>
                <w:i/>
              </w:rPr>
              <w:t>boulardii</w:t>
            </w:r>
            <w:bookmarkEnd w:id="51"/>
            <w:proofErr w:type="spellEnd"/>
            <w:r>
              <w:t>......................................250 mg</w:t>
            </w:r>
          </w:p>
        </w:tc>
      </w:tr>
      <w:tr w:rsidR="0085343B" w:rsidRPr="009537E7" w14:paraId="270B1DE5" w14:textId="77777777" w:rsidTr="00E9440A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3D70AF8A" w14:textId="77777777" w:rsidR="0085343B" w:rsidRPr="003A6682" w:rsidRDefault="0085343B" w:rsidP="007204A3">
            <w:pPr>
              <w:pStyle w:val="Corpo"/>
            </w:pPr>
            <w:r>
              <w:t>Excipiente qsp.............................1 cápsula</w:t>
            </w:r>
          </w:p>
        </w:tc>
      </w:tr>
    </w:tbl>
    <w:p w14:paraId="3F39CEED" w14:textId="7F4B1409" w:rsidR="0085343B" w:rsidRDefault="0085343B" w:rsidP="007204A3">
      <w:pPr>
        <w:pStyle w:val="Corpo"/>
        <w:spacing w:line="276" w:lineRule="auto"/>
        <w:rPr>
          <w:sz w:val="16"/>
          <w:szCs w:val="16"/>
        </w:rPr>
      </w:pPr>
      <w:r w:rsidRPr="0085343B">
        <w:rPr>
          <w:sz w:val="16"/>
          <w:szCs w:val="16"/>
        </w:rPr>
        <w:t>Administrar 1 cápsula após as refeições da manhã e da noite ou</w:t>
      </w:r>
    </w:p>
    <w:p w14:paraId="338163CA" w14:textId="150D6DCB" w:rsidR="0085343B" w:rsidRPr="0085343B" w:rsidRDefault="0085343B" w:rsidP="007204A3">
      <w:pPr>
        <w:pStyle w:val="Corpo"/>
        <w:spacing w:line="276" w:lineRule="auto"/>
        <w:rPr>
          <w:sz w:val="16"/>
          <w:szCs w:val="16"/>
        </w:rPr>
      </w:pPr>
      <w:r w:rsidRPr="0085343B">
        <w:rPr>
          <w:sz w:val="16"/>
          <w:szCs w:val="16"/>
        </w:rPr>
        <w:t>conforme orientação médica.</w:t>
      </w:r>
    </w:p>
    <w:p w14:paraId="085ACE75" w14:textId="27C42D32" w:rsidR="0085343B" w:rsidRDefault="0085343B" w:rsidP="007204A3">
      <w:pPr>
        <w:pStyle w:val="Corpo"/>
        <w:spacing w:line="276" w:lineRule="auto"/>
        <w:rPr>
          <w:b/>
        </w:rPr>
      </w:pPr>
    </w:p>
    <w:p w14:paraId="2C069B80" w14:textId="14884A28" w:rsidR="0085343B" w:rsidRDefault="0085343B" w:rsidP="00B70169">
      <w:pPr>
        <w:pStyle w:val="Corpo"/>
        <w:spacing w:line="276" w:lineRule="auto"/>
        <w:rPr>
          <w:b/>
        </w:rPr>
      </w:pPr>
    </w:p>
    <w:p w14:paraId="4B918D0A" w14:textId="68916AF9" w:rsidR="0085343B" w:rsidRDefault="0085343B" w:rsidP="00B70169">
      <w:pPr>
        <w:pStyle w:val="Corpo"/>
        <w:spacing w:line="276" w:lineRule="auto"/>
        <w:rPr>
          <w:b/>
        </w:rPr>
      </w:pPr>
      <w:r>
        <w:rPr>
          <w:b/>
        </w:rPr>
        <w:t xml:space="preserve">                              +</w:t>
      </w:r>
    </w:p>
    <w:p w14:paraId="5227CFF0" w14:textId="77777777" w:rsidR="0085343B" w:rsidRDefault="0085343B" w:rsidP="0085343B">
      <w:pPr>
        <w:pStyle w:val="Subtitulocorpo"/>
      </w:pPr>
    </w:p>
    <w:p w14:paraId="5C610320" w14:textId="77777777" w:rsidR="0085343B" w:rsidRPr="00FF39AA" w:rsidRDefault="0085343B" w:rsidP="0085343B">
      <w:pPr>
        <w:pStyle w:val="Corpo"/>
        <w:rPr>
          <w:b/>
          <w:i/>
          <w:sz w:val="24"/>
        </w:rPr>
      </w:pPr>
      <w:r>
        <w:rPr>
          <w:b/>
          <w:i/>
          <w:sz w:val="24"/>
        </w:rPr>
        <w:t>Terapia Sequencial</w:t>
      </w:r>
    </w:p>
    <w:p w14:paraId="10C1D3C5" w14:textId="77777777" w:rsidR="0085343B" w:rsidRPr="00C30C20" w:rsidRDefault="0085343B" w:rsidP="0085343B">
      <w:pPr>
        <w:pStyle w:val="Corpo"/>
      </w:pPr>
      <w:r w:rsidRPr="00751EF3">
        <w:rPr>
          <w:noProof/>
          <w:sz w:val="16"/>
          <w:szCs w:val="16"/>
          <w:lang w:eastAsia="pt-BR"/>
        </w:rPr>
        <mc:AlternateContent>
          <mc:Choice Requires="wps">
            <w:drawing>
              <wp:anchor distT="45720" distB="45720" distL="114300" distR="114300" simplePos="0" relativeHeight="252745728" behindDoc="0" locked="0" layoutInCell="1" allowOverlap="1" wp14:anchorId="1F0AD7E8" wp14:editId="7E09953A">
                <wp:simplePos x="0" y="0"/>
                <wp:positionH relativeFrom="column">
                  <wp:posOffset>2748915</wp:posOffset>
                </wp:positionH>
                <wp:positionV relativeFrom="paragraph">
                  <wp:posOffset>143510</wp:posOffset>
                </wp:positionV>
                <wp:extent cx="2990850" cy="1404620"/>
                <wp:effectExtent l="0" t="0" r="19050" b="34290"/>
                <wp:wrapNone/>
                <wp:docPr id="217" name="Caixa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9085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tbl>
                            <w:tblPr>
                              <w:tblStyle w:val="Tabelacomgrade"/>
                              <w:tblW w:w="4293" w:type="dxa"/>
                              <w:jc w:val="center"/>
                              <w:tblBorders>
                                <w:top w:val="single" w:sz="4" w:space="0" w:color="7F7F7F" w:themeColor="text1" w:themeTint="80"/>
                                <w:left w:val="single" w:sz="4" w:space="0" w:color="7F7F7F" w:themeColor="text1" w:themeTint="80"/>
                                <w:bottom w:val="single" w:sz="4" w:space="0" w:color="7F7F7F" w:themeColor="text1" w:themeTint="80"/>
                                <w:right w:val="single" w:sz="4" w:space="0" w:color="7F7F7F" w:themeColor="text1" w:themeTint="80"/>
                                <w:insideH w:val="single" w:sz="4" w:space="0" w:color="7F7F7F" w:themeColor="text1" w:themeTint="80"/>
                                <w:insideV w:val="single" w:sz="4" w:space="0" w:color="7F7F7F" w:themeColor="text1" w:themeTint="80"/>
                              </w:tblBorders>
                              <w:tblLook w:val="04A0" w:firstRow="1" w:lastRow="0" w:firstColumn="1" w:lastColumn="0" w:noHBand="0" w:noVBand="1"/>
                            </w:tblPr>
                            <w:tblGrid>
                              <w:gridCol w:w="4293"/>
                            </w:tblGrid>
                            <w:tr w:rsidR="005D1916" w:rsidRPr="009537E7" w14:paraId="24611198" w14:textId="77777777" w:rsidTr="00E9440A">
                              <w:trPr>
                                <w:trHeight w:val="515"/>
                                <w:jc w:val="center"/>
                              </w:trPr>
                              <w:tc>
                                <w:tcPr>
                                  <w:tcW w:w="4293" w:type="dxa"/>
                                  <w:tcBorders>
                                    <w:top w:val="single" w:sz="4" w:space="0" w:color="FFFFFF" w:themeColor="background1"/>
                                    <w:left w:val="single" w:sz="4" w:space="0" w:color="FFFFFF" w:themeColor="background1"/>
                                    <w:bottom w:val="single" w:sz="4" w:space="0" w:color="FFFFFF" w:themeColor="background1"/>
                                    <w:right w:val="single" w:sz="4" w:space="0" w:color="FFFFFF" w:themeColor="background1"/>
                                  </w:tcBorders>
                                  <w:shd w:val="clear" w:color="auto" w:fill="0070C0"/>
                                  <w:vAlign w:val="center"/>
                                </w:tcPr>
                                <w:p w14:paraId="38580914" w14:textId="77777777" w:rsidR="005D1916" w:rsidRPr="00C87A84" w:rsidRDefault="005D1916" w:rsidP="00E9440A">
                                  <w:pPr>
                                    <w:pStyle w:val="Corpo"/>
                                    <w:jc w:val="center"/>
                                    <w:rPr>
                                      <w:b/>
                                      <w:color w:val="FFFFFF" w:themeColor="background1"/>
                                    </w:rPr>
                                  </w:pPr>
                                  <w:r>
                                    <w:rPr>
                                      <w:b/>
                                      <w:color w:val="FFFFFF" w:themeColor="background1"/>
                                      <w:sz w:val="22"/>
                                    </w:rPr>
                                    <w:t>Após 5 Dias</w:t>
                                  </w:r>
                                </w:p>
                              </w:tc>
                            </w:tr>
                            <w:tr w:rsidR="005D1916" w:rsidRPr="009537E7" w14:paraId="26850B56" w14:textId="77777777" w:rsidTr="00E9440A">
                              <w:trPr>
                                <w:trHeight w:val="515"/>
                                <w:jc w:val="center"/>
                              </w:trPr>
                              <w:tc>
                                <w:tcPr>
                                  <w:tcW w:w="4293" w:type="dxa"/>
                                  <w:tcBorders>
                                    <w:top w:val="single" w:sz="4" w:space="0" w:color="FFFFFF" w:themeColor="background1"/>
                                    <w:left w:val="single" w:sz="4" w:space="0" w:color="FFFFFF" w:themeColor="background1"/>
                                    <w:bottom w:val="single" w:sz="4" w:space="0" w:color="FFFFFF" w:themeColor="background1"/>
                                    <w:right w:val="single" w:sz="4" w:space="0" w:color="FFFFFF" w:themeColor="background1"/>
                                  </w:tcBorders>
                                  <w:shd w:val="clear" w:color="auto" w:fill="F2F2F2" w:themeFill="background1" w:themeFillShade="F2"/>
                                  <w:vAlign w:val="center"/>
                                </w:tcPr>
                                <w:p w14:paraId="3AECB914" w14:textId="77777777" w:rsidR="005D1916" w:rsidRPr="003A6682" w:rsidRDefault="005D1916" w:rsidP="00E9440A">
                                  <w:pPr>
                                    <w:pStyle w:val="Corpo"/>
                                  </w:pPr>
                                  <w:proofErr w:type="spellStart"/>
                                  <w:r>
                                    <w:t>Omeoprazol</w:t>
                                  </w:r>
                                  <w:proofErr w:type="spellEnd"/>
                                  <w:r>
                                    <w:t>......................................20 mg</w:t>
                                  </w:r>
                                </w:p>
                              </w:tc>
                            </w:tr>
                            <w:tr w:rsidR="005D1916" w:rsidRPr="009537E7" w14:paraId="6CAE411E" w14:textId="77777777" w:rsidTr="00E9440A">
                              <w:trPr>
                                <w:trHeight w:val="586"/>
                                <w:jc w:val="center"/>
                              </w:trPr>
                              <w:tc>
                                <w:tcPr>
                                  <w:tcW w:w="4293" w:type="dxa"/>
                                  <w:tcBorders>
                                    <w:top w:val="single" w:sz="4" w:space="0" w:color="FFFFFF" w:themeColor="background1"/>
                                    <w:left w:val="single" w:sz="4" w:space="0" w:color="FFFFFF" w:themeColor="background1"/>
                                    <w:bottom w:val="single" w:sz="4" w:space="0" w:color="FFFFFF" w:themeColor="background1"/>
                                    <w:right w:val="single" w:sz="4" w:space="0" w:color="FFFFFF" w:themeColor="background1"/>
                                  </w:tcBorders>
                                  <w:shd w:val="clear" w:color="auto" w:fill="F2F2F2" w:themeFill="background1" w:themeFillShade="F2"/>
                                  <w:vAlign w:val="center"/>
                                </w:tcPr>
                                <w:p w14:paraId="59109844" w14:textId="77777777" w:rsidR="005D1916" w:rsidRPr="003A6682" w:rsidRDefault="005D1916" w:rsidP="00E9440A">
                                  <w:pPr>
                                    <w:pStyle w:val="Corpo"/>
                                  </w:pPr>
                                  <w:r>
                                    <w:t>Excipiente qsp............................1 Cápsula</w:t>
                                  </w:r>
                                </w:p>
                              </w:tc>
                            </w:tr>
                          </w:tbl>
                          <w:p w14:paraId="7405029F" w14:textId="77777777" w:rsidR="005D1916" w:rsidRDefault="005D1916" w:rsidP="0085343B">
                            <w:pPr>
                              <w:pStyle w:val="Corpo"/>
                              <w:ind w:left="170" w:right="170"/>
                              <w:jc w:val="left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Administrar 1 cápsula 30 minutos antes das refeições da manhã e da noite durante 5 dias ou conforme orientação médica.</w:t>
                            </w:r>
                          </w:p>
                          <w:p w14:paraId="7F428F29" w14:textId="77777777" w:rsidR="005D1916" w:rsidRDefault="005D1916" w:rsidP="0085343B">
                            <w:pPr>
                              <w:pStyle w:val="Corpo"/>
                              <w:ind w:right="4876"/>
                              <w:jc w:val="left"/>
                              <w:rPr>
                                <w:sz w:val="16"/>
                                <w:szCs w:val="16"/>
                              </w:rPr>
                            </w:pPr>
                          </w:p>
                          <w:p w14:paraId="377B0C69" w14:textId="77777777" w:rsidR="005D1916" w:rsidRPr="0085343B" w:rsidRDefault="005D1916" w:rsidP="0085343B">
                            <w:pPr>
                              <w:pStyle w:val="Corpo"/>
                              <w:jc w:val="center"/>
                              <w:rPr>
                                <w:b/>
                                <w:color w:val="auto"/>
                                <w:sz w:val="32"/>
                                <w:szCs w:val="32"/>
                              </w:rPr>
                            </w:pPr>
                            <w:r w:rsidRPr="0085343B">
                              <w:rPr>
                                <w:b/>
                                <w:color w:val="auto"/>
                                <w:sz w:val="32"/>
                                <w:szCs w:val="32"/>
                              </w:rPr>
                              <w:t>+</w:t>
                            </w:r>
                          </w:p>
                          <w:p w14:paraId="0697DD02" w14:textId="77777777" w:rsidR="005D1916" w:rsidRPr="00C30C20" w:rsidRDefault="005D1916" w:rsidP="0085343B">
                            <w:pPr>
                              <w:pStyle w:val="Corpo"/>
                            </w:pPr>
                          </w:p>
                          <w:tbl>
                            <w:tblPr>
                              <w:tblStyle w:val="Tabelacomgrade"/>
                              <w:tblW w:w="4293" w:type="dxa"/>
                              <w:jc w:val="center"/>
                              <w:tblBorders>
                                <w:top w:val="single" w:sz="4" w:space="0" w:color="7F7F7F" w:themeColor="text1" w:themeTint="80"/>
                                <w:left w:val="single" w:sz="4" w:space="0" w:color="7F7F7F" w:themeColor="text1" w:themeTint="80"/>
                                <w:bottom w:val="single" w:sz="4" w:space="0" w:color="7F7F7F" w:themeColor="text1" w:themeTint="80"/>
                                <w:right w:val="single" w:sz="4" w:space="0" w:color="7F7F7F" w:themeColor="text1" w:themeTint="80"/>
                                <w:insideH w:val="single" w:sz="4" w:space="0" w:color="7F7F7F" w:themeColor="text1" w:themeTint="80"/>
                                <w:insideV w:val="single" w:sz="4" w:space="0" w:color="7F7F7F" w:themeColor="text1" w:themeTint="80"/>
                              </w:tblBorders>
                              <w:tblLook w:val="04A0" w:firstRow="1" w:lastRow="0" w:firstColumn="1" w:lastColumn="0" w:noHBand="0" w:noVBand="1"/>
                            </w:tblPr>
                            <w:tblGrid>
                              <w:gridCol w:w="4293"/>
                            </w:tblGrid>
                            <w:tr w:rsidR="005D1916" w:rsidRPr="009537E7" w14:paraId="0AC8C65A" w14:textId="77777777" w:rsidTr="00E9440A">
                              <w:trPr>
                                <w:trHeight w:val="515"/>
                                <w:jc w:val="center"/>
                              </w:trPr>
                              <w:tc>
                                <w:tcPr>
                                  <w:tcW w:w="4293" w:type="dxa"/>
                                  <w:tcBorders>
                                    <w:top w:val="single" w:sz="4" w:space="0" w:color="FFFFFF" w:themeColor="background1"/>
                                    <w:left w:val="single" w:sz="4" w:space="0" w:color="FFFFFF" w:themeColor="background1"/>
                                    <w:bottom w:val="single" w:sz="4" w:space="0" w:color="FFFFFF" w:themeColor="background1"/>
                                    <w:right w:val="single" w:sz="4" w:space="0" w:color="FFFFFF" w:themeColor="background1"/>
                                  </w:tcBorders>
                                  <w:shd w:val="clear" w:color="auto" w:fill="0070C0"/>
                                  <w:vAlign w:val="center"/>
                                </w:tcPr>
                                <w:p w14:paraId="0B06466F" w14:textId="77777777" w:rsidR="005D1916" w:rsidRPr="00C87A84" w:rsidRDefault="005D1916" w:rsidP="00E9440A">
                                  <w:pPr>
                                    <w:pStyle w:val="Corpo"/>
                                    <w:jc w:val="center"/>
                                    <w:rPr>
                                      <w:b/>
                                      <w:color w:val="FFFFFF" w:themeColor="background1"/>
                                    </w:rPr>
                                  </w:pPr>
                                  <w:r>
                                    <w:rPr>
                                      <w:b/>
                                      <w:color w:val="FFFFFF" w:themeColor="background1"/>
                                      <w:sz w:val="22"/>
                                    </w:rPr>
                                    <w:t>Após 5 Dias</w:t>
                                  </w:r>
                                </w:p>
                              </w:tc>
                            </w:tr>
                            <w:tr w:rsidR="005D1916" w:rsidRPr="009537E7" w14:paraId="4251B21D" w14:textId="77777777" w:rsidTr="00E9440A">
                              <w:trPr>
                                <w:trHeight w:val="515"/>
                                <w:jc w:val="center"/>
                              </w:trPr>
                              <w:tc>
                                <w:tcPr>
                                  <w:tcW w:w="4293" w:type="dxa"/>
                                  <w:tcBorders>
                                    <w:top w:val="single" w:sz="4" w:space="0" w:color="FFFFFF" w:themeColor="background1"/>
                                    <w:left w:val="single" w:sz="4" w:space="0" w:color="FFFFFF" w:themeColor="background1"/>
                                    <w:bottom w:val="single" w:sz="4" w:space="0" w:color="FFFFFF" w:themeColor="background1"/>
                                    <w:right w:val="single" w:sz="4" w:space="0" w:color="FFFFFF" w:themeColor="background1"/>
                                  </w:tcBorders>
                                  <w:shd w:val="clear" w:color="auto" w:fill="F2F2F2" w:themeFill="background1" w:themeFillShade="F2"/>
                                  <w:vAlign w:val="center"/>
                                </w:tcPr>
                                <w:p w14:paraId="536E1CBF" w14:textId="77777777" w:rsidR="005D1916" w:rsidRPr="003A6682" w:rsidRDefault="005D1916" w:rsidP="00E9440A">
                                  <w:pPr>
                                    <w:pStyle w:val="Corpo"/>
                                  </w:pPr>
                                  <w:proofErr w:type="spellStart"/>
                                  <w:r>
                                    <w:t>Claritromicina</w:t>
                                  </w:r>
                                  <w:proofErr w:type="spellEnd"/>
                                  <w:r>
                                    <w:t>..................................500 mg</w:t>
                                  </w:r>
                                </w:p>
                              </w:tc>
                            </w:tr>
                            <w:tr w:rsidR="005D1916" w:rsidRPr="009537E7" w14:paraId="2E803E9C" w14:textId="77777777" w:rsidTr="00E9440A">
                              <w:trPr>
                                <w:trHeight w:val="515"/>
                                <w:jc w:val="center"/>
                              </w:trPr>
                              <w:tc>
                                <w:tcPr>
                                  <w:tcW w:w="4293" w:type="dxa"/>
                                  <w:tcBorders>
                                    <w:top w:val="single" w:sz="4" w:space="0" w:color="FFFFFF" w:themeColor="background1"/>
                                    <w:left w:val="single" w:sz="4" w:space="0" w:color="FFFFFF" w:themeColor="background1"/>
                                    <w:bottom w:val="single" w:sz="4" w:space="0" w:color="FFFFFF" w:themeColor="background1"/>
                                    <w:right w:val="single" w:sz="4" w:space="0" w:color="FFFFFF" w:themeColor="background1"/>
                                  </w:tcBorders>
                                  <w:shd w:val="clear" w:color="auto" w:fill="F2F2F2" w:themeFill="background1" w:themeFillShade="F2"/>
                                  <w:vAlign w:val="center"/>
                                </w:tcPr>
                                <w:p w14:paraId="532ADD7F" w14:textId="77777777" w:rsidR="005D1916" w:rsidRDefault="005D1916" w:rsidP="00E9440A">
                                  <w:pPr>
                                    <w:pStyle w:val="Corpo"/>
                                  </w:pPr>
                                  <w:r>
                                    <w:t>Metronidazol...................................500 mg</w:t>
                                  </w:r>
                                </w:p>
                              </w:tc>
                            </w:tr>
                            <w:tr w:rsidR="005D1916" w:rsidRPr="009537E7" w14:paraId="46C73C84" w14:textId="77777777" w:rsidTr="00E9440A">
                              <w:trPr>
                                <w:trHeight w:val="586"/>
                                <w:jc w:val="center"/>
                              </w:trPr>
                              <w:tc>
                                <w:tcPr>
                                  <w:tcW w:w="4293" w:type="dxa"/>
                                  <w:tcBorders>
                                    <w:top w:val="single" w:sz="4" w:space="0" w:color="FFFFFF" w:themeColor="background1"/>
                                    <w:left w:val="single" w:sz="4" w:space="0" w:color="FFFFFF" w:themeColor="background1"/>
                                    <w:bottom w:val="single" w:sz="4" w:space="0" w:color="FFFFFF" w:themeColor="background1"/>
                                    <w:right w:val="single" w:sz="4" w:space="0" w:color="FFFFFF" w:themeColor="background1"/>
                                  </w:tcBorders>
                                  <w:shd w:val="clear" w:color="auto" w:fill="F2F2F2" w:themeFill="background1" w:themeFillShade="F2"/>
                                  <w:vAlign w:val="center"/>
                                </w:tcPr>
                                <w:p w14:paraId="08EEA89D" w14:textId="77777777" w:rsidR="005D1916" w:rsidRPr="003A6682" w:rsidRDefault="005D1916" w:rsidP="00E9440A">
                                  <w:pPr>
                                    <w:pStyle w:val="Corpo"/>
                                  </w:pPr>
                                  <w:r>
                                    <w:t>Excipiente qsp............................1 Cápsula</w:t>
                                  </w:r>
                                </w:p>
                              </w:tc>
                            </w:tr>
                          </w:tbl>
                          <w:p w14:paraId="6469779B" w14:textId="77777777" w:rsidR="005D1916" w:rsidRDefault="005D1916" w:rsidP="0085343B">
                            <w:pPr>
                              <w:pStyle w:val="Corpo"/>
                              <w:ind w:left="170" w:right="113"/>
                              <w:jc w:val="left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Administrar 1 cápsula após as refeições da manhã e da noite durante 5 dias ou conforme orientação médica.</w:t>
                            </w:r>
                          </w:p>
                          <w:p w14:paraId="3D1E657A" w14:textId="77777777" w:rsidR="005D1916" w:rsidRDefault="005D1916" w:rsidP="0085343B"/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1F0AD7E8" id="Caixa de Texto 2" o:spid="_x0000_s1067" type="#_x0000_t202" style="position:absolute;left:0;text-align:left;margin-left:216.45pt;margin-top:11.3pt;width:235.5pt;height:110.6pt;z-index:252745728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" strokecolor="white [3212]">
                <v:textbox style="mso-fit-shape-to-text:t">
                  <w:txbxContent>
                    <w:tbl>
                      <w:tblPr>
                        <w:tblStyle w:val="Tabelacomgrade"/>
                        <w:tblW w:w="4293" w:type="dxa"/>
                        <w:jc w:val="center"/>
                        <w:tblBorders>
                          <w:top w:val="single" w:sz="4" w:space="0" w:color="7F7F7F" w:themeColor="text1" w:themeTint="80"/>
                          <w:left w:val="single" w:sz="4" w:space="0" w:color="7F7F7F" w:themeColor="text1" w:themeTint="80"/>
                          <w:bottom w:val="single" w:sz="4" w:space="0" w:color="7F7F7F" w:themeColor="text1" w:themeTint="80"/>
                          <w:right w:val="single" w:sz="4" w:space="0" w:color="7F7F7F" w:themeColor="text1" w:themeTint="80"/>
                          <w:insideH w:val="single" w:sz="4" w:space="0" w:color="7F7F7F" w:themeColor="text1" w:themeTint="80"/>
                          <w:insideV w:val="single" w:sz="4" w:space="0" w:color="7F7F7F" w:themeColor="text1" w:themeTint="80"/>
                        </w:tblBorders>
                        <w:tblLook w:val="04A0" w:firstRow="1" w:lastRow="0" w:firstColumn="1" w:lastColumn="0" w:noHBand="0" w:noVBand="1"/>
                      </w:tblPr>
                      <w:tblGrid>
                        <w:gridCol w:w="4293"/>
                      </w:tblGrid>
                      <w:tr w:rsidR="005D1916" w:rsidRPr="009537E7" w14:paraId="24611198" w14:textId="77777777" w:rsidTr="00E9440A">
                        <w:trPr>
                          <w:trHeight w:val="515"/>
                          <w:jc w:val="center"/>
                        </w:trPr>
                        <w:tc>
                          <w:tcPr>
                            <w:tcW w:w="4293" w:type="dxa"/>
                            <w:tcBorders>
                              <w:top w:val="single" w:sz="4" w:space="0" w:color="FFFFFF" w:themeColor="background1"/>
                              <w:left w:val="single" w:sz="4" w:space="0" w:color="FFFFFF" w:themeColor="background1"/>
                              <w:bottom w:val="single" w:sz="4" w:space="0" w:color="FFFFFF" w:themeColor="background1"/>
                              <w:right w:val="single" w:sz="4" w:space="0" w:color="FFFFFF" w:themeColor="background1"/>
                            </w:tcBorders>
                            <w:shd w:val="clear" w:color="auto" w:fill="0070C0"/>
                            <w:vAlign w:val="center"/>
                          </w:tcPr>
                          <w:p w14:paraId="38580914" w14:textId="77777777" w:rsidR="005D1916" w:rsidRPr="00C87A84" w:rsidRDefault="005D1916" w:rsidP="00E9440A">
                            <w:pPr>
                              <w:pStyle w:val="Corpo"/>
                              <w:jc w:val="center"/>
                              <w:rPr>
                                <w:b/>
                                <w:color w:val="FFFFFF" w:themeColor="background1"/>
                              </w:rPr>
                            </w:pPr>
                            <w:r>
                              <w:rPr>
                                <w:b/>
                                <w:color w:val="FFFFFF" w:themeColor="background1"/>
                                <w:sz w:val="22"/>
                              </w:rPr>
                              <w:t>Após 5 Dias</w:t>
                            </w:r>
                          </w:p>
                        </w:tc>
                      </w:tr>
                      <w:tr w:rsidR="005D1916" w:rsidRPr="009537E7" w14:paraId="26850B56" w14:textId="77777777" w:rsidTr="00E9440A">
                        <w:trPr>
                          <w:trHeight w:val="515"/>
                          <w:jc w:val="center"/>
                        </w:trPr>
                        <w:tc>
                          <w:tcPr>
                            <w:tcW w:w="4293" w:type="dxa"/>
                            <w:tcBorders>
                              <w:top w:val="single" w:sz="4" w:space="0" w:color="FFFFFF" w:themeColor="background1"/>
                              <w:left w:val="single" w:sz="4" w:space="0" w:color="FFFFFF" w:themeColor="background1"/>
                              <w:bottom w:val="single" w:sz="4" w:space="0" w:color="FFFFFF" w:themeColor="background1"/>
                              <w:right w:val="single" w:sz="4" w:space="0" w:color="FFFFFF" w:themeColor="background1"/>
                            </w:tcBorders>
                            <w:shd w:val="clear" w:color="auto" w:fill="F2F2F2" w:themeFill="background1" w:themeFillShade="F2"/>
                            <w:vAlign w:val="center"/>
                          </w:tcPr>
                          <w:p w14:paraId="3AECB914" w14:textId="77777777" w:rsidR="005D1916" w:rsidRPr="003A6682" w:rsidRDefault="005D1916" w:rsidP="00E9440A">
                            <w:pPr>
                              <w:pStyle w:val="Corpo"/>
                            </w:pPr>
                            <w:proofErr w:type="spellStart"/>
                            <w:r>
                              <w:t>Omeoprazol</w:t>
                            </w:r>
                            <w:proofErr w:type="spellEnd"/>
                            <w:r>
                              <w:t>......................................20 mg</w:t>
                            </w:r>
                          </w:p>
                        </w:tc>
                      </w:tr>
                      <w:tr w:rsidR="005D1916" w:rsidRPr="009537E7" w14:paraId="6CAE411E" w14:textId="77777777" w:rsidTr="00E9440A">
                        <w:trPr>
                          <w:trHeight w:val="586"/>
                          <w:jc w:val="center"/>
                        </w:trPr>
                        <w:tc>
                          <w:tcPr>
                            <w:tcW w:w="4293" w:type="dxa"/>
                            <w:tcBorders>
                              <w:top w:val="single" w:sz="4" w:space="0" w:color="FFFFFF" w:themeColor="background1"/>
                              <w:left w:val="single" w:sz="4" w:space="0" w:color="FFFFFF" w:themeColor="background1"/>
                              <w:bottom w:val="single" w:sz="4" w:space="0" w:color="FFFFFF" w:themeColor="background1"/>
                              <w:right w:val="single" w:sz="4" w:space="0" w:color="FFFFFF" w:themeColor="background1"/>
                            </w:tcBorders>
                            <w:shd w:val="clear" w:color="auto" w:fill="F2F2F2" w:themeFill="background1" w:themeFillShade="F2"/>
                            <w:vAlign w:val="center"/>
                          </w:tcPr>
                          <w:p w14:paraId="59109844" w14:textId="77777777" w:rsidR="005D1916" w:rsidRPr="003A6682" w:rsidRDefault="005D1916" w:rsidP="00E9440A">
                            <w:pPr>
                              <w:pStyle w:val="Corpo"/>
                            </w:pPr>
                            <w:r>
                              <w:t>Excipiente qsp............................1 Cápsula</w:t>
                            </w:r>
                          </w:p>
                        </w:tc>
                      </w:tr>
                    </w:tbl>
                    <w:p w14:paraId="7405029F" w14:textId="77777777" w:rsidR="005D1916" w:rsidRDefault="005D1916" w:rsidP="0085343B">
                      <w:pPr>
                        <w:pStyle w:val="Corpo"/>
                        <w:ind w:left="170" w:right="170"/>
                        <w:jc w:val="left"/>
                        <w:rPr>
                          <w:sz w:val="16"/>
                          <w:szCs w:val="16"/>
                        </w:rPr>
                      </w:pPr>
                      <w:r>
                        <w:rPr>
                          <w:sz w:val="16"/>
                          <w:szCs w:val="16"/>
                        </w:rPr>
                        <w:t>Administrar 1 cápsula 30 minutos antes das refeições da manhã e da noite durante 5 dias ou conforme orientação médica.</w:t>
                      </w:r>
                    </w:p>
                    <w:p w14:paraId="7F428F29" w14:textId="77777777" w:rsidR="005D1916" w:rsidRDefault="005D1916" w:rsidP="0085343B">
                      <w:pPr>
                        <w:pStyle w:val="Corpo"/>
                        <w:ind w:right="4876"/>
                        <w:jc w:val="left"/>
                        <w:rPr>
                          <w:sz w:val="16"/>
                          <w:szCs w:val="16"/>
                        </w:rPr>
                      </w:pPr>
                    </w:p>
                    <w:p w14:paraId="377B0C69" w14:textId="77777777" w:rsidR="005D1916" w:rsidRPr="0085343B" w:rsidRDefault="005D1916" w:rsidP="0085343B">
                      <w:pPr>
                        <w:pStyle w:val="Corpo"/>
                        <w:jc w:val="center"/>
                        <w:rPr>
                          <w:b/>
                          <w:color w:val="auto"/>
                          <w:sz w:val="32"/>
                          <w:szCs w:val="32"/>
                        </w:rPr>
                      </w:pPr>
                      <w:r w:rsidRPr="0085343B">
                        <w:rPr>
                          <w:b/>
                          <w:color w:val="auto"/>
                          <w:sz w:val="32"/>
                          <w:szCs w:val="32"/>
                        </w:rPr>
                        <w:t>+</w:t>
                      </w:r>
                    </w:p>
                    <w:p w14:paraId="0697DD02" w14:textId="77777777" w:rsidR="005D1916" w:rsidRPr="00C30C20" w:rsidRDefault="005D1916" w:rsidP="0085343B">
                      <w:pPr>
                        <w:pStyle w:val="Corpo"/>
                      </w:pPr>
                    </w:p>
                    <w:tbl>
                      <w:tblPr>
                        <w:tblStyle w:val="Tabelacomgrade"/>
                        <w:tblW w:w="4293" w:type="dxa"/>
                        <w:jc w:val="center"/>
                        <w:tblBorders>
                          <w:top w:val="single" w:sz="4" w:space="0" w:color="7F7F7F" w:themeColor="text1" w:themeTint="80"/>
                          <w:left w:val="single" w:sz="4" w:space="0" w:color="7F7F7F" w:themeColor="text1" w:themeTint="80"/>
                          <w:bottom w:val="single" w:sz="4" w:space="0" w:color="7F7F7F" w:themeColor="text1" w:themeTint="80"/>
                          <w:right w:val="single" w:sz="4" w:space="0" w:color="7F7F7F" w:themeColor="text1" w:themeTint="80"/>
                          <w:insideH w:val="single" w:sz="4" w:space="0" w:color="7F7F7F" w:themeColor="text1" w:themeTint="80"/>
                          <w:insideV w:val="single" w:sz="4" w:space="0" w:color="7F7F7F" w:themeColor="text1" w:themeTint="80"/>
                        </w:tblBorders>
                        <w:tblLook w:val="04A0" w:firstRow="1" w:lastRow="0" w:firstColumn="1" w:lastColumn="0" w:noHBand="0" w:noVBand="1"/>
                      </w:tblPr>
                      <w:tblGrid>
                        <w:gridCol w:w="4293"/>
                      </w:tblGrid>
                      <w:tr w:rsidR="005D1916" w:rsidRPr="009537E7" w14:paraId="0AC8C65A" w14:textId="77777777" w:rsidTr="00E9440A">
                        <w:trPr>
                          <w:trHeight w:val="515"/>
                          <w:jc w:val="center"/>
                        </w:trPr>
                        <w:tc>
                          <w:tcPr>
                            <w:tcW w:w="4293" w:type="dxa"/>
                            <w:tcBorders>
                              <w:top w:val="single" w:sz="4" w:space="0" w:color="FFFFFF" w:themeColor="background1"/>
                              <w:left w:val="single" w:sz="4" w:space="0" w:color="FFFFFF" w:themeColor="background1"/>
                              <w:bottom w:val="single" w:sz="4" w:space="0" w:color="FFFFFF" w:themeColor="background1"/>
                              <w:right w:val="single" w:sz="4" w:space="0" w:color="FFFFFF" w:themeColor="background1"/>
                            </w:tcBorders>
                            <w:shd w:val="clear" w:color="auto" w:fill="0070C0"/>
                            <w:vAlign w:val="center"/>
                          </w:tcPr>
                          <w:p w14:paraId="0B06466F" w14:textId="77777777" w:rsidR="005D1916" w:rsidRPr="00C87A84" w:rsidRDefault="005D1916" w:rsidP="00E9440A">
                            <w:pPr>
                              <w:pStyle w:val="Corpo"/>
                              <w:jc w:val="center"/>
                              <w:rPr>
                                <w:b/>
                                <w:color w:val="FFFFFF" w:themeColor="background1"/>
                              </w:rPr>
                            </w:pPr>
                            <w:r>
                              <w:rPr>
                                <w:b/>
                                <w:color w:val="FFFFFF" w:themeColor="background1"/>
                                <w:sz w:val="22"/>
                              </w:rPr>
                              <w:t>Após 5 Dias</w:t>
                            </w:r>
                          </w:p>
                        </w:tc>
                      </w:tr>
                      <w:tr w:rsidR="005D1916" w:rsidRPr="009537E7" w14:paraId="4251B21D" w14:textId="77777777" w:rsidTr="00E9440A">
                        <w:trPr>
                          <w:trHeight w:val="515"/>
                          <w:jc w:val="center"/>
                        </w:trPr>
                        <w:tc>
                          <w:tcPr>
                            <w:tcW w:w="4293" w:type="dxa"/>
                            <w:tcBorders>
                              <w:top w:val="single" w:sz="4" w:space="0" w:color="FFFFFF" w:themeColor="background1"/>
                              <w:left w:val="single" w:sz="4" w:space="0" w:color="FFFFFF" w:themeColor="background1"/>
                              <w:bottom w:val="single" w:sz="4" w:space="0" w:color="FFFFFF" w:themeColor="background1"/>
                              <w:right w:val="single" w:sz="4" w:space="0" w:color="FFFFFF" w:themeColor="background1"/>
                            </w:tcBorders>
                            <w:shd w:val="clear" w:color="auto" w:fill="F2F2F2" w:themeFill="background1" w:themeFillShade="F2"/>
                            <w:vAlign w:val="center"/>
                          </w:tcPr>
                          <w:p w14:paraId="536E1CBF" w14:textId="77777777" w:rsidR="005D1916" w:rsidRPr="003A6682" w:rsidRDefault="005D1916" w:rsidP="00E9440A">
                            <w:pPr>
                              <w:pStyle w:val="Corpo"/>
                            </w:pPr>
                            <w:proofErr w:type="spellStart"/>
                            <w:r>
                              <w:t>Claritromicina</w:t>
                            </w:r>
                            <w:proofErr w:type="spellEnd"/>
                            <w:r>
                              <w:t>..................................500 mg</w:t>
                            </w:r>
                          </w:p>
                        </w:tc>
                      </w:tr>
                      <w:tr w:rsidR="005D1916" w:rsidRPr="009537E7" w14:paraId="2E803E9C" w14:textId="77777777" w:rsidTr="00E9440A">
                        <w:trPr>
                          <w:trHeight w:val="515"/>
                          <w:jc w:val="center"/>
                        </w:trPr>
                        <w:tc>
                          <w:tcPr>
                            <w:tcW w:w="4293" w:type="dxa"/>
                            <w:tcBorders>
                              <w:top w:val="single" w:sz="4" w:space="0" w:color="FFFFFF" w:themeColor="background1"/>
                              <w:left w:val="single" w:sz="4" w:space="0" w:color="FFFFFF" w:themeColor="background1"/>
                              <w:bottom w:val="single" w:sz="4" w:space="0" w:color="FFFFFF" w:themeColor="background1"/>
                              <w:right w:val="single" w:sz="4" w:space="0" w:color="FFFFFF" w:themeColor="background1"/>
                            </w:tcBorders>
                            <w:shd w:val="clear" w:color="auto" w:fill="F2F2F2" w:themeFill="background1" w:themeFillShade="F2"/>
                            <w:vAlign w:val="center"/>
                          </w:tcPr>
                          <w:p w14:paraId="532ADD7F" w14:textId="77777777" w:rsidR="005D1916" w:rsidRDefault="005D1916" w:rsidP="00E9440A">
                            <w:pPr>
                              <w:pStyle w:val="Corpo"/>
                            </w:pPr>
                            <w:r>
                              <w:t>Metronidazol...................................500 mg</w:t>
                            </w:r>
                          </w:p>
                        </w:tc>
                      </w:tr>
                      <w:tr w:rsidR="005D1916" w:rsidRPr="009537E7" w14:paraId="46C73C84" w14:textId="77777777" w:rsidTr="00E9440A">
                        <w:trPr>
                          <w:trHeight w:val="586"/>
                          <w:jc w:val="center"/>
                        </w:trPr>
                        <w:tc>
                          <w:tcPr>
                            <w:tcW w:w="4293" w:type="dxa"/>
                            <w:tcBorders>
                              <w:top w:val="single" w:sz="4" w:space="0" w:color="FFFFFF" w:themeColor="background1"/>
                              <w:left w:val="single" w:sz="4" w:space="0" w:color="FFFFFF" w:themeColor="background1"/>
                              <w:bottom w:val="single" w:sz="4" w:space="0" w:color="FFFFFF" w:themeColor="background1"/>
                              <w:right w:val="single" w:sz="4" w:space="0" w:color="FFFFFF" w:themeColor="background1"/>
                            </w:tcBorders>
                            <w:shd w:val="clear" w:color="auto" w:fill="F2F2F2" w:themeFill="background1" w:themeFillShade="F2"/>
                            <w:vAlign w:val="center"/>
                          </w:tcPr>
                          <w:p w14:paraId="08EEA89D" w14:textId="77777777" w:rsidR="005D1916" w:rsidRPr="003A6682" w:rsidRDefault="005D1916" w:rsidP="00E9440A">
                            <w:pPr>
                              <w:pStyle w:val="Corpo"/>
                            </w:pPr>
                            <w:r>
                              <w:t>Excipiente qsp............................1 Cápsula</w:t>
                            </w:r>
                          </w:p>
                        </w:tc>
                      </w:tr>
                    </w:tbl>
                    <w:p w14:paraId="6469779B" w14:textId="77777777" w:rsidR="005D1916" w:rsidRDefault="005D1916" w:rsidP="0085343B">
                      <w:pPr>
                        <w:pStyle w:val="Corpo"/>
                        <w:ind w:left="170" w:right="113"/>
                        <w:jc w:val="left"/>
                        <w:rPr>
                          <w:sz w:val="16"/>
                          <w:szCs w:val="16"/>
                        </w:rPr>
                      </w:pPr>
                      <w:r>
                        <w:rPr>
                          <w:sz w:val="16"/>
                          <w:szCs w:val="16"/>
                        </w:rPr>
                        <w:t>Administrar 1 cápsula após as refeições da manhã e da noite durante 5 dias ou conforme orientação médica.</w:t>
                      </w:r>
                    </w:p>
                    <w:p w14:paraId="3D1E657A" w14:textId="77777777" w:rsidR="005D1916" w:rsidRDefault="005D1916" w:rsidP="0085343B"/>
                  </w:txbxContent>
                </v:textbox>
              </v:shape>
            </w:pict>
          </mc:Fallback>
        </mc:AlternateContent>
      </w: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85343B" w:rsidRPr="009537E7" w14:paraId="6D69054D" w14:textId="77777777" w:rsidTr="00E9440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76E5EAAE" w14:textId="77777777" w:rsidR="0085343B" w:rsidRPr="00C87A84" w:rsidRDefault="0085343B" w:rsidP="00E9440A">
            <w:pPr>
              <w:pStyle w:val="Corpo"/>
              <w:jc w:val="center"/>
              <w:rPr>
                <w:b/>
                <w:color w:val="FFFFFF" w:themeColor="background1"/>
              </w:rPr>
            </w:pPr>
            <w:r>
              <w:rPr>
                <w:b/>
                <w:color w:val="FFFFFF" w:themeColor="background1"/>
                <w:sz w:val="22"/>
              </w:rPr>
              <w:t>Primeiros 5 Dias</w:t>
            </w:r>
          </w:p>
        </w:tc>
      </w:tr>
      <w:tr w:rsidR="0085343B" w:rsidRPr="009537E7" w14:paraId="4118B0AF" w14:textId="77777777" w:rsidTr="00E9440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0FD50FB" w14:textId="77777777" w:rsidR="0085343B" w:rsidRPr="003A6682" w:rsidRDefault="0085343B" w:rsidP="00E9440A">
            <w:pPr>
              <w:pStyle w:val="Corpo"/>
            </w:pPr>
            <w:bookmarkStart w:id="52" w:name="_Hlk62658599"/>
            <w:proofErr w:type="spellStart"/>
            <w:r>
              <w:t>Omeoprazol</w:t>
            </w:r>
            <w:bookmarkEnd w:id="52"/>
            <w:proofErr w:type="spellEnd"/>
            <w:r>
              <w:t>......................................20 mg</w:t>
            </w:r>
          </w:p>
        </w:tc>
      </w:tr>
      <w:tr w:rsidR="0085343B" w:rsidRPr="009537E7" w14:paraId="6A30D9A9" w14:textId="77777777" w:rsidTr="00E9440A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B3EFB05" w14:textId="77777777" w:rsidR="0085343B" w:rsidRPr="003A6682" w:rsidRDefault="0085343B" w:rsidP="00E9440A">
            <w:pPr>
              <w:pStyle w:val="Corpo"/>
            </w:pPr>
            <w:r>
              <w:t>Excipiente qsp............................1 Cápsula</w:t>
            </w:r>
          </w:p>
        </w:tc>
      </w:tr>
    </w:tbl>
    <w:p w14:paraId="6F1B297E" w14:textId="77777777" w:rsidR="0085343B" w:rsidRDefault="0085343B" w:rsidP="0085343B">
      <w:pPr>
        <w:pStyle w:val="Corpo"/>
        <w:ind w:right="4876"/>
        <w:jc w:val="left"/>
        <w:rPr>
          <w:sz w:val="16"/>
          <w:szCs w:val="16"/>
        </w:rPr>
      </w:pPr>
      <w:r>
        <w:rPr>
          <w:sz w:val="16"/>
          <w:szCs w:val="16"/>
        </w:rPr>
        <w:t>Administrar 1 cápsula 30 minutos antes das refeições da manhã e da noite durante 5 dias ou conforme orientação médica.</w:t>
      </w:r>
    </w:p>
    <w:p w14:paraId="0013C5B5" w14:textId="77777777" w:rsidR="0085343B" w:rsidRDefault="0085343B" w:rsidP="0085343B">
      <w:pPr>
        <w:pStyle w:val="Corpo"/>
        <w:ind w:right="4876"/>
        <w:jc w:val="left"/>
        <w:rPr>
          <w:sz w:val="16"/>
          <w:szCs w:val="16"/>
        </w:rPr>
      </w:pPr>
    </w:p>
    <w:p w14:paraId="119458D8" w14:textId="12735A27" w:rsidR="0085343B" w:rsidRPr="0085343B" w:rsidRDefault="0085343B" w:rsidP="0085343B">
      <w:pPr>
        <w:pStyle w:val="Corpo"/>
        <w:ind w:right="5159"/>
        <w:jc w:val="center"/>
        <w:rPr>
          <w:b/>
          <w:color w:val="auto"/>
          <w:sz w:val="32"/>
          <w:szCs w:val="32"/>
        </w:rPr>
      </w:pPr>
      <w:r w:rsidRPr="0085343B">
        <w:rPr>
          <w:b/>
          <w:color w:val="auto"/>
          <w:sz w:val="32"/>
          <w:szCs w:val="32"/>
        </w:rPr>
        <w:t>+</w:t>
      </w:r>
    </w:p>
    <w:p w14:paraId="032110C5" w14:textId="77777777" w:rsidR="0085343B" w:rsidRPr="00C30C20" w:rsidRDefault="0085343B" w:rsidP="0085343B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85343B" w:rsidRPr="009537E7" w14:paraId="09BE8A5E" w14:textId="77777777" w:rsidTr="00E9440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268CFC7A" w14:textId="77777777" w:rsidR="0085343B" w:rsidRPr="00C87A84" w:rsidRDefault="0085343B" w:rsidP="00E9440A">
            <w:pPr>
              <w:pStyle w:val="Corpo"/>
              <w:jc w:val="center"/>
              <w:rPr>
                <w:b/>
                <w:color w:val="FFFFFF" w:themeColor="background1"/>
              </w:rPr>
            </w:pPr>
            <w:r>
              <w:rPr>
                <w:b/>
                <w:color w:val="FFFFFF" w:themeColor="background1"/>
                <w:sz w:val="22"/>
              </w:rPr>
              <w:t>Primeiros 5 Dias</w:t>
            </w:r>
          </w:p>
        </w:tc>
      </w:tr>
      <w:tr w:rsidR="0085343B" w:rsidRPr="009537E7" w14:paraId="38403322" w14:textId="77777777" w:rsidTr="00E9440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DCEF955" w14:textId="77777777" w:rsidR="0085343B" w:rsidRPr="003A6682" w:rsidRDefault="0085343B" w:rsidP="00E9440A">
            <w:pPr>
              <w:pStyle w:val="Corpo"/>
            </w:pPr>
            <w:r>
              <w:t>Amoxicilina.............................................1 g</w:t>
            </w:r>
          </w:p>
        </w:tc>
      </w:tr>
      <w:tr w:rsidR="0085343B" w:rsidRPr="009537E7" w14:paraId="33BD0AB4" w14:textId="77777777" w:rsidTr="00E9440A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11F65F91" w14:textId="77777777" w:rsidR="0085343B" w:rsidRPr="003A6682" w:rsidRDefault="0085343B" w:rsidP="00E9440A">
            <w:pPr>
              <w:pStyle w:val="Corpo"/>
            </w:pPr>
            <w:r>
              <w:t>Excipiente qsp............................1 Cápsula</w:t>
            </w:r>
          </w:p>
        </w:tc>
      </w:tr>
    </w:tbl>
    <w:p w14:paraId="76506ABD" w14:textId="77777777" w:rsidR="0085343B" w:rsidRDefault="0085343B" w:rsidP="0085343B">
      <w:pPr>
        <w:pStyle w:val="Corpo"/>
        <w:ind w:right="4819"/>
        <w:jc w:val="left"/>
        <w:rPr>
          <w:sz w:val="16"/>
          <w:szCs w:val="16"/>
        </w:rPr>
      </w:pPr>
      <w:r>
        <w:rPr>
          <w:sz w:val="16"/>
          <w:szCs w:val="16"/>
        </w:rPr>
        <w:t>Administrar 1 cápsula após as refeições da manhã e da noite durante 5 dias ou conforme orientação médica.</w:t>
      </w:r>
    </w:p>
    <w:p w14:paraId="061BBC37" w14:textId="77777777" w:rsidR="0085343B" w:rsidRDefault="0085343B" w:rsidP="0085343B">
      <w:pPr>
        <w:pStyle w:val="Corpo"/>
        <w:ind w:right="3969"/>
        <w:jc w:val="left"/>
        <w:rPr>
          <w:sz w:val="16"/>
          <w:szCs w:val="16"/>
        </w:rPr>
      </w:pPr>
    </w:p>
    <w:p w14:paraId="71103EA7" w14:textId="77777777" w:rsidR="0085343B" w:rsidRDefault="0085343B" w:rsidP="0085343B">
      <w:pPr>
        <w:pStyle w:val="Corpo"/>
        <w:ind w:right="3969"/>
        <w:jc w:val="left"/>
        <w:rPr>
          <w:sz w:val="16"/>
          <w:szCs w:val="16"/>
        </w:rPr>
      </w:pPr>
    </w:p>
    <w:p w14:paraId="1740811C" w14:textId="77777777" w:rsidR="0085343B" w:rsidRDefault="0085343B" w:rsidP="0085343B">
      <w:pPr>
        <w:pStyle w:val="Corpo"/>
        <w:ind w:right="3969"/>
        <w:jc w:val="left"/>
        <w:rPr>
          <w:sz w:val="16"/>
          <w:szCs w:val="16"/>
        </w:rPr>
      </w:pPr>
    </w:p>
    <w:p w14:paraId="20A5CD24" w14:textId="77777777" w:rsidR="0085343B" w:rsidRDefault="0085343B" w:rsidP="0085343B">
      <w:pPr>
        <w:pStyle w:val="Corpo"/>
        <w:ind w:right="3969"/>
        <w:jc w:val="left"/>
        <w:rPr>
          <w:sz w:val="16"/>
          <w:szCs w:val="16"/>
        </w:rPr>
      </w:pPr>
    </w:p>
    <w:p w14:paraId="13BB99E0" w14:textId="77777777" w:rsidR="0085343B" w:rsidRDefault="0085343B" w:rsidP="0085343B">
      <w:pPr>
        <w:pStyle w:val="Corpo"/>
        <w:ind w:right="3969"/>
        <w:jc w:val="left"/>
        <w:rPr>
          <w:sz w:val="16"/>
          <w:szCs w:val="16"/>
        </w:rPr>
      </w:pPr>
    </w:p>
    <w:p w14:paraId="2D8CB504" w14:textId="6468F180" w:rsidR="0085343B" w:rsidRDefault="0085343B" w:rsidP="00B70169">
      <w:pPr>
        <w:pStyle w:val="Corpo"/>
        <w:spacing w:line="276" w:lineRule="auto"/>
        <w:rPr>
          <w:b/>
        </w:rPr>
      </w:pPr>
    </w:p>
    <w:p w14:paraId="2905AEE4" w14:textId="0F50F372" w:rsidR="0085343B" w:rsidRDefault="0085343B" w:rsidP="00B70169">
      <w:pPr>
        <w:pStyle w:val="Corpo"/>
        <w:spacing w:line="276" w:lineRule="auto"/>
        <w:rPr>
          <w:b/>
        </w:rPr>
      </w:pPr>
    </w:p>
    <w:p w14:paraId="75D2AF96" w14:textId="0E10DF6F" w:rsidR="00D32086" w:rsidRDefault="00D32086" w:rsidP="00D32086">
      <w:pPr>
        <w:pStyle w:val="Ttulo1"/>
        <w:jc w:val="center"/>
      </w:pPr>
      <w:bookmarkStart w:id="53" w:name="_Toc62720115"/>
      <w:r>
        <w:lastRenderedPageBreak/>
        <w:t>Curcumina</w:t>
      </w:r>
      <w:bookmarkEnd w:id="53"/>
    </w:p>
    <w:p w14:paraId="51D15E93" w14:textId="77777777" w:rsidR="00E9440A" w:rsidRPr="00E9440A" w:rsidRDefault="00E9440A" w:rsidP="00E9440A">
      <w:pPr>
        <w:pStyle w:val="Subtitulocorpo"/>
      </w:pPr>
      <w:r w:rsidRPr="00E9440A">
        <w:t xml:space="preserve">Combinação com a Terapia Tripla Melhora o Estresse Oxidativo e as Alterações Histopatológicas na Gastrite Crônica Associada ao </w:t>
      </w:r>
      <w:r w:rsidRPr="00E9440A">
        <w:rPr>
          <w:i/>
        </w:rPr>
        <w:t xml:space="preserve">H. </w:t>
      </w:r>
      <w:proofErr w:type="spellStart"/>
      <w:r w:rsidRPr="00E9440A">
        <w:rPr>
          <w:i/>
        </w:rPr>
        <w:t>pylori</w:t>
      </w:r>
      <w:proofErr w:type="spellEnd"/>
    </w:p>
    <w:p w14:paraId="5A2CB2C1" w14:textId="77777777" w:rsidR="00D32086" w:rsidRDefault="00D32086" w:rsidP="00D32086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465E85B7" w14:textId="77777777" w:rsidR="00E9440A" w:rsidRPr="00E9440A" w:rsidRDefault="00E9440A" w:rsidP="00E9440A">
      <w:pPr>
        <w:pStyle w:val="Subtitulocorpo"/>
        <w:jc w:val="both"/>
        <w:rPr>
          <w:b w:val="0"/>
          <w:bCs/>
          <w:color w:val="404040" w:themeColor="text1" w:themeTint="BF"/>
          <w:sz w:val="24"/>
          <w:szCs w:val="24"/>
        </w:rPr>
      </w:pPr>
      <w:proofErr w:type="spellStart"/>
      <w:r w:rsidRPr="00E9440A">
        <w:rPr>
          <w:b w:val="0"/>
          <w:bCs/>
          <w:color w:val="404040" w:themeColor="text1" w:themeTint="BF"/>
          <w:sz w:val="24"/>
          <w:szCs w:val="24"/>
        </w:rPr>
        <w:t>Judaki</w:t>
      </w:r>
      <w:proofErr w:type="spellEnd"/>
      <w:r w:rsidRPr="00E9440A">
        <w:rPr>
          <w:b w:val="0"/>
          <w:bCs/>
          <w:color w:val="404040" w:themeColor="text1" w:themeTint="BF"/>
          <w:sz w:val="24"/>
          <w:szCs w:val="24"/>
        </w:rPr>
        <w:t xml:space="preserve"> </w:t>
      </w:r>
      <w:r w:rsidRPr="00E9440A">
        <w:rPr>
          <w:b w:val="0"/>
          <w:bCs/>
          <w:i/>
          <w:color w:val="404040" w:themeColor="text1" w:themeTint="BF"/>
          <w:sz w:val="24"/>
          <w:szCs w:val="24"/>
        </w:rPr>
        <w:t>et al.</w:t>
      </w:r>
      <w:r w:rsidRPr="00E9440A">
        <w:rPr>
          <w:b w:val="0"/>
          <w:bCs/>
          <w:color w:val="404040" w:themeColor="text1" w:themeTint="BF"/>
          <w:sz w:val="24"/>
          <w:szCs w:val="24"/>
        </w:rPr>
        <w:t xml:space="preserve"> (2017) conduziram um estudo que teve como objetivo avaliar a eficácia da suplementação de curcumina em pacientes com gastrite causada por </w:t>
      </w:r>
      <w:r w:rsidRPr="00E9440A">
        <w:rPr>
          <w:b w:val="0"/>
          <w:bCs/>
          <w:i/>
          <w:color w:val="404040" w:themeColor="text1" w:themeTint="BF"/>
          <w:sz w:val="24"/>
          <w:szCs w:val="24"/>
        </w:rPr>
        <w:t xml:space="preserve">H. </w:t>
      </w:r>
      <w:proofErr w:type="spellStart"/>
      <w:r w:rsidRPr="00E9440A">
        <w:rPr>
          <w:b w:val="0"/>
          <w:bCs/>
          <w:i/>
          <w:color w:val="404040" w:themeColor="text1" w:themeTint="BF"/>
          <w:sz w:val="24"/>
          <w:szCs w:val="24"/>
        </w:rPr>
        <w:t>pylori</w:t>
      </w:r>
      <w:proofErr w:type="spellEnd"/>
      <w:r w:rsidRPr="00E9440A">
        <w:rPr>
          <w:b w:val="0"/>
          <w:bCs/>
          <w:i/>
          <w:color w:val="404040" w:themeColor="text1" w:themeTint="BF"/>
          <w:sz w:val="24"/>
          <w:szCs w:val="24"/>
        </w:rPr>
        <w:t>.</w:t>
      </w:r>
    </w:p>
    <w:p w14:paraId="48DB4144" w14:textId="77777777" w:rsidR="00D32086" w:rsidRDefault="00D32086" w:rsidP="00D32086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48800" behindDoc="0" locked="0" layoutInCell="1" allowOverlap="1" wp14:anchorId="66FC3511" wp14:editId="626AEAED">
                <wp:simplePos x="0" y="0"/>
                <wp:positionH relativeFrom="margin">
                  <wp:align>right</wp:align>
                </wp:positionH>
                <wp:positionV relativeFrom="paragraph">
                  <wp:posOffset>131445</wp:posOffset>
                </wp:positionV>
                <wp:extent cx="5372100" cy="665018"/>
                <wp:effectExtent l="0" t="0" r="19050" b="20955"/>
                <wp:wrapNone/>
                <wp:docPr id="687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665018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602B3E6" w14:textId="077EA473" w:rsidR="005D1916" w:rsidRPr="009D65A4" w:rsidRDefault="005D1916" w:rsidP="00E9440A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 w:rsidRPr="00E9440A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Para isso, 100 indivíduos foram selecionados para participarem deste estudo e randomizado. Os pacientes foram divididos em dois grupos para receberem a seguinte posologia: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6FC3511" id="_x0000_s1068" type="#_x0000_t202" style="position:absolute;left:0;text-align:left;margin-left:371.8pt;margin-top:10.35pt;width:423pt;height:52.35pt;z-index:252748800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" fillcolor="white [3212]" strokecolor="#0070c0">
                <v:textbox>
                  <w:txbxContent>
                    <w:p w14:paraId="1602B3E6" w14:textId="077EA473" w:rsidR="005D1916" w:rsidRPr="009D65A4" w:rsidRDefault="005D1916" w:rsidP="00E9440A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 w:rsidRPr="00E9440A">
                        <w:rPr>
                          <w:rFonts w:ascii="Swis721 Th BT" w:hAnsi="Swis721 Th BT"/>
                          <w:sz w:val="23"/>
                          <w:szCs w:val="23"/>
                        </w:rPr>
                        <w:t>Para isso, 100 indivíduos foram selecionados para participarem deste estudo e randomizado. Os pacientes foram divididos em dois grupos para receberem a seguinte posologia: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1E63B495" w14:textId="77777777" w:rsidR="00D32086" w:rsidRDefault="00D32086" w:rsidP="00D32086">
      <w:pPr>
        <w:pStyle w:val="Corpo"/>
      </w:pPr>
    </w:p>
    <w:p w14:paraId="72137AAA" w14:textId="77777777" w:rsidR="00D32086" w:rsidRDefault="00D32086" w:rsidP="00D32086">
      <w:pPr>
        <w:pStyle w:val="Corpo"/>
      </w:pPr>
    </w:p>
    <w:p w14:paraId="22739CAC" w14:textId="539C674E" w:rsidR="00D32086" w:rsidRDefault="00E9440A" w:rsidP="00D32086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51872" behindDoc="0" locked="0" layoutInCell="1" allowOverlap="1" wp14:anchorId="55D2D4E3" wp14:editId="0B38917E">
                <wp:simplePos x="0" y="0"/>
                <wp:positionH relativeFrom="margin">
                  <wp:posOffset>4187825</wp:posOffset>
                </wp:positionH>
                <wp:positionV relativeFrom="paragraph">
                  <wp:posOffset>135890</wp:posOffset>
                </wp:positionV>
                <wp:extent cx="226695" cy="138430"/>
                <wp:effectExtent l="0" t="0" r="1905" b="0"/>
                <wp:wrapNone/>
                <wp:docPr id="688" name="Triângulo isósceles 68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86266A9" id="Triângulo isósceles 688" o:spid="_x0000_s1026" type="#_x0000_t5" style="position:absolute;margin-left:329.75pt;margin-top:10.7pt;width:17.85pt;height:10.9pt;flip:y;z-index:25275187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49824" behindDoc="0" locked="0" layoutInCell="1" allowOverlap="1" wp14:anchorId="275302A9" wp14:editId="459C02AD">
                <wp:simplePos x="0" y="0"/>
                <wp:positionH relativeFrom="margin">
                  <wp:posOffset>947172</wp:posOffset>
                </wp:positionH>
                <wp:positionV relativeFrom="paragraph">
                  <wp:posOffset>140335</wp:posOffset>
                </wp:positionV>
                <wp:extent cx="226695" cy="138430"/>
                <wp:effectExtent l="0" t="0" r="1905" b="0"/>
                <wp:wrapNone/>
                <wp:docPr id="689" name="Triângulo isósceles 68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7C2A66E" id="Triângulo isósceles 689" o:spid="_x0000_s1026" type="#_x0000_t5" style="position:absolute;margin-left:74.6pt;margin-top:11.05pt;width:17.85pt;height:10.9pt;flip:y;z-index:25274982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" fillcolor="#d8d8d8 [2732]" stroked="f">
                <w10:wrap anchorx="margin"/>
              </v:shape>
            </w:pict>
          </mc:Fallback>
        </mc:AlternateContent>
      </w:r>
    </w:p>
    <w:p w14:paraId="484E4654" w14:textId="77777777" w:rsidR="00D32086" w:rsidRDefault="00D32086" w:rsidP="00D32086">
      <w:pPr>
        <w:pStyle w:val="Corpo"/>
      </w:pPr>
    </w:p>
    <w:p w14:paraId="7DECE82B" w14:textId="4E844E3E" w:rsidR="00D32086" w:rsidRDefault="00E9440A" w:rsidP="00D32086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50848" behindDoc="0" locked="0" layoutInCell="1" allowOverlap="1" wp14:anchorId="48E6FEDE" wp14:editId="4677A10C">
                <wp:simplePos x="0" y="0"/>
                <wp:positionH relativeFrom="margin">
                  <wp:posOffset>3183107</wp:posOffset>
                </wp:positionH>
                <wp:positionV relativeFrom="paragraph">
                  <wp:posOffset>94475</wp:posOffset>
                </wp:positionV>
                <wp:extent cx="2200910" cy="1365060"/>
                <wp:effectExtent l="0" t="0" r="27940" b="26035"/>
                <wp:wrapNone/>
                <wp:docPr id="690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200910" cy="136506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0BC4A9C" w14:textId="77777777" w:rsidR="005D1916" w:rsidRDefault="005D1916" w:rsidP="00D3208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</w:p>
                          <w:p w14:paraId="52870429" w14:textId="77777777" w:rsidR="005D1916" w:rsidRDefault="005D1916" w:rsidP="00D3208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20B7694C" w14:textId="77777777" w:rsidR="005D1916" w:rsidRDefault="005D1916" w:rsidP="00D3208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374F43BB" w14:textId="77777777" w:rsidR="005D1916" w:rsidRPr="00086CFC" w:rsidRDefault="005D1916" w:rsidP="00D3208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Control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8E6FEDE" id="_x0000_s1069" type="#_x0000_t202" style="position:absolute;left:0;text-align:left;margin-left:250.65pt;margin-top:7.45pt;width:173.3pt;height:107.5pt;z-index:2527508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" fillcolor="#0070c0" strokecolor="#0070c0">
                <v:textbox>
                  <w:txbxContent>
                    <w:p w14:paraId="00BC4A9C" w14:textId="77777777" w:rsidR="005D1916" w:rsidRDefault="005D1916" w:rsidP="00D3208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</w:p>
                    <w:p w14:paraId="52870429" w14:textId="77777777" w:rsidR="005D1916" w:rsidRDefault="005D1916" w:rsidP="00D3208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20B7694C" w14:textId="77777777" w:rsidR="005D1916" w:rsidRDefault="005D1916" w:rsidP="00D3208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374F43BB" w14:textId="77777777" w:rsidR="005D1916" w:rsidRPr="00086CFC" w:rsidRDefault="005D1916" w:rsidP="00D3208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Controle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47776" behindDoc="0" locked="0" layoutInCell="1" allowOverlap="1" wp14:anchorId="1A26F8E1" wp14:editId="644D38FA">
                <wp:simplePos x="0" y="0"/>
                <wp:positionH relativeFrom="margin">
                  <wp:posOffset>-58857</wp:posOffset>
                </wp:positionH>
                <wp:positionV relativeFrom="paragraph">
                  <wp:posOffset>106350</wp:posOffset>
                </wp:positionV>
                <wp:extent cx="2327275" cy="1353787"/>
                <wp:effectExtent l="0" t="0" r="15875" b="18415"/>
                <wp:wrapNone/>
                <wp:docPr id="691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27275" cy="1353787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B35DA25" w14:textId="77777777" w:rsidR="005D1916" w:rsidRPr="00E9440A" w:rsidRDefault="005D1916" w:rsidP="00E9440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  <w:r w:rsidRPr="00E9440A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Omeprazol 20 mg + amoxicilina 1 g + metronidazol 800 mg</w:t>
                            </w:r>
                          </w:p>
                          <w:p w14:paraId="5BFEAB96" w14:textId="77777777" w:rsidR="005D1916" w:rsidRPr="00E9440A" w:rsidRDefault="005D1916" w:rsidP="00E9440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E9440A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Dose diária por 1 semana</w:t>
                            </w:r>
                          </w:p>
                          <w:p w14:paraId="540973EE" w14:textId="77777777" w:rsidR="005D1916" w:rsidRPr="00E9440A" w:rsidRDefault="005D1916" w:rsidP="00E9440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E9440A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+ </w:t>
                            </w:r>
                          </w:p>
                          <w:p w14:paraId="09B15485" w14:textId="77777777" w:rsidR="005D1916" w:rsidRPr="00E9440A" w:rsidRDefault="005D1916" w:rsidP="00E9440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E9440A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Curcumina 700 mg</w:t>
                            </w:r>
                          </w:p>
                          <w:p w14:paraId="73042ABC" w14:textId="77777777" w:rsidR="005D1916" w:rsidRPr="00E9440A" w:rsidRDefault="005D1916" w:rsidP="00E9440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E9440A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3 vezes ao dia por 4 semanas</w:t>
                            </w:r>
                          </w:p>
                          <w:p w14:paraId="6B09E63D" w14:textId="01E865E3" w:rsidR="005D1916" w:rsidRPr="00086CFC" w:rsidRDefault="005D1916" w:rsidP="00E9440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A26F8E1" id="_x0000_s1070" type="#_x0000_t202" style="position:absolute;left:0;text-align:left;margin-left:-4.65pt;margin-top:8.35pt;width:183.25pt;height:106.6pt;z-index:25274777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" fillcolor="#0070c0" strokecolor="#0070c0">
                <v:textbox>
                  <w:txbxContent>
                    <w:p w14:paraId="7B35DA25" w14:textId="77777777" w:rsidR="005D1916" w:rsidRPr="00E9440A" w:rsidRDefault="005D1916" w:rsidP="00E9440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  <w:r w:rsidRPr="00E9440A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Omeprazol 20 mg + amoxicilina 1 g + metronidazol 800 mg</w:t>
                      </w:r>
                    </w:p>
                    <w:p w14:paraId="5BFEAB96" w14:textId="77777777" w:rsidR="005D1916" w:rsidRPr="00E9440A" w:rsidRDefault="005D1916" w:rsidP="00E9440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E9440A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Dose diária por 1 semana</w:t>
                      </w:r>
                    </w:p>
                    <w:p w14:paraId="540973EE" w14:textId="77777777" w:rsidR="005D1916" w:rsidRPr="00E9440A" w:rsidRDefault="005D1916" w:rsidP="00E9440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E9440A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 xml:space="preserve">+ </w:t>
                      </w:r>
                    </w:p>
                    <w:p w14:paraId="09B15485" w14:textId="77777777" w:rsidR="005D1916" w:rsidRPr="00E9440A" w:rsidRDefault="005D1916" w:rsidP="00E9440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E9440A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Curcumina 700 mg</w:t>
                      </w:r>
                    </w:p>
                    <w:p w14:paraId="73042ABC" w14:textId="77777777" w:rsidR="005D1916" w:rsidRPr="00E9440A" w:rsidRDefault="005D1916" w:rsidP="00E9440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E9440A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3 vezes ao dia por 4 semanas</w:t>
                      </w:r>
                    </w:p>
                    <w:p w14:paraId="6B09E63D" w14:textId="01E865E3" w:rsidR="005D1916" w:rsidRPr="00086CFC" w:rsidRDefault="005D1916" w:rsidP="00E9440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493A9CB" w14:textId="77777777" w:rsidR="00D32086" w:rsidRDefault="00D32086" w:rsidP="00D32086">
      <w:pPr>
        <w:pStyle w:val="Corpo"/>
      </w:pPr>
    </w:p>
    <w:p w14:paraId="2FE58113" w14:textId="77777777" w:rsidR="00D32086" w:rsidRDefault="00D32086" w:rsidP="00D32086">
      <w:pPr>
        <w:pStyle w:val="Corpo"/>
      </w:pPr>
    </w:p>
    <w:p w14:paraId="129595D0" w14:textId="77777777" w:rsidR="00D32086" w:rsidRDefault="00D32086" w:rsidP="00D32086">
      <w:pPr>
        <w:pStyle w:val="Corpo"/>
      </w:pPr>
    </w:p>
    <w:p w14:paraId="0FA11339" w14:textId="77777777" w:rsidR="00D32086" w:rsidRPr="0064783D" w:rsidRDefault="00D32086" w:rsidP="00D32086">
      <w:pPr>
        <w:pStyle w:val="Corpo"/>
        <w:rPr>
          <w:sz w:val="20"/>
          <w:szCs w:val="23"/>
        </w:rPr>
      </w:pPr>
    </w:p>
    <w:p w14:paraId="316B3033" w14:textId="77777777" w:rsidR="00D32086" w:rsidRPr="00423361" w:rsidRDefault="00D32086" w:rsidP="00D32086">
      <w:pPr>
        <w:pStyle w:val="Corpo"/>
        <w:spacing w:before="120" w:after="0"/>
        <w:rPr>
          <w:sz w:val="20"/>
          <w:szCs w:val="23"/>
        </w:rPr>
      </w:pPr>
    </w:p>
    <w:p w14:paraId="7824DABB" w14:textId="77777777" w:rsidR="00D32086" w:rsidRPr="0040473A" w:rsidRDefault="00D32086" w:rsidP="00D32086">
      <w:pPr>
        <w:pStyle w:val="Corpo"/>
        <w:rPr>
          <w:bCs/>
          <w:color w:val="auto"/>
          <w:sz w:val="18"/>
          <w:szCs w:val="18"/>
        </w:rPr>
      </w:pPr>
    </w:p>
    <w:p w14:paraId="38E83FB4" w14:textId="77777777" w:rsidR="00D32086" w:rsidRDefault="00D32086" w:rsidP="00D32086">
      <w:pPr>
        <w:pStyle w:val="Corpo"/>
        <w:rPr>
          <w:b/>
          <w:color w:val="339966"/>
        </w:rPr>
      </w:pPr>
    </w:p>
    <w:p w14:paraId="2680248F" w14:textId="77777777" w:rsidR="00820B35" w:rsidRDefault="00820B35" w:rsidP="00D32086">
      <w:pPr>
        <w:pStyle w:val="Corpo"/>
        <w:rPr>
          <w:b/>
          <w:color w:val="339966"/>
        </w:rPr>
      </w:pPr>
    </w:p>
    <w:p w14:paraId="3D1CF448" w14:textId="77777777" w:rsidR="00820B35" w:rsidRDefault="00820B35" w:rsidP="00D32086">
      <w:pPr>
        <w:pStyle w:val="Corpo"/>
        <w:rPr>
          <w:b/>
          <w:color w:val="339966"/>
        </w:rPr>
      </w:pPr>
    </w:p>
    <w:p w14:paraId="40E0BB53" w14:textId="1D07538C" w:rsidR="00D32086" w:rsidRPr="00C72C0B" w:rsidRDefault="00D32086" w:rsidP="00D32086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087F3E51" w14:textId="77777777" w:rsidR="00D32086" w:rsidRPr="00714E9A" w:rsidRDefault="00D32086" w:rsidP="00D32086">
      <w:pPr>
        <w:pStyle w:val="Corpo"/>
        <w:rPr>
          <w:sz w:val="16"/>
          <w:szCs w:val="16"/>
        </w:rPr>
      </w:pPr>
    </w:p>
    <w:p w14:paraId="0987AB95" w14:textId="51BC2DBE" w:rsidR="00E9440A" w:rsidRPr="00E9440A" w:rsidRDefault="00E9440A" w:rsidP="00E9440A">
      <w:pPr>
        <w:pStyle w:val="Corpo"/>
        <w:numPr>
          <w:ilvl w:val="0"/>
          <w:numId w:val="1"/>
        </w:numPr>
        <w:rPr>
          <w:szCs w:val="23"/>
        </w:rPr>
      </w:pPr>
      <w:r w:rsidRPr="00E9440A">
        <w:rPr>
          <w:szCs w:val="23"/>
        </w:rPr>
        <w:t xml:space="preserve">A adição de curcumina à terapia padrão foi associada a uma redução mais significativa dos níveis de </w:t>
      </w:r>
      <w:proofErr w:type="spellStart"/>
      <w:r w:rsidRPr="00E9440A">
        <w:rPr>
          <w:szCs w:val="23"/>
        </w:rPr>
        <w:t>malondialdeído</w:t>
      </w:r>
      <w:proofErr w:type="spellEnd"/>
      <w:r w:rsidRPr="00E9440A">
        <w:rPr>
          <w:szCs w:val="23"/>
        </w:rPr>
        <w:t>, glutationa peroxidase e aumento da capacidade antioxidante total na mucosa gástrica ao final do estudo em relação à linha base;</w:t>
      </w:r>
    </w:p>
    <w:p w14:paraId="34CE3BCF" w14:textId="492405A5" w:rsidR="00E9440A" w:rsidRPr="00E9440A" w:rsidRDefault="00E9440A" w:rsidP="00E9440A">
      <w:pPr>
        <w:pStyle w:val="Corpo"/>
        <w:numPr>
          <w:ilvl w:val="0"/>
          <w:numId w:val="1"/>
        </w:numPr>
        <w:rPr>
          <w:szCs w:val="23"/>
        </w:rPr>
      </w:pPr>
      <w:r w:rsidRPr="00E9440A">
        <w:rPr>
          <w:szCs w:val="23"/>
        </w:rPr>
        <w:t>Os efeitos do estresse oxidativo ao material genético (DNA) foram reduzidos nos pacientes que receberam a terapia tripla em associação com a curcumina em relação à linha base e com o grupo tratado somente com a terapia tripla;</w:t>
      </w:r>
    </w:p>
    <w:p w14:paraId="66D95561" w14:textId="4D11CD84" w:rsidR="00E9440A" w:rsidRPr="00E9440A" w:rsidRDefault="00E9440A" w:rsidP="00E9440A">
      <w:pPr>
        <w:pStyle w:val="Corpo"/>
        <w:numPr>
          <w:ilvl w:val="0"/>
          <w:numId w:val="1"/>
        </w:numPr>
        <w:rPr>
          <w:szCs w:val="23"/>
        </w:rPr>
      </w:pPr>
      <w:r w:rsidRPr="00E9440A">
        <w:rPr>
          <w:szCs w:val="23"/>
        </w:rPr>
        <w:t xml:space="preserve">A curcumina reduziu dos todos os escores que medem a inflamação crônica e ativa analisadas </w:t>
      </w:r>
      <w:proofErr w:type="spellStart"/>
      <w:r w:rsidRPr="00E9440A">
        <w:rPr>
          <w:szCs w:val="23"/>
        </w:rPr>
        <w:t>endoscopicamente</w:t>
      </w:r>
      <w:proofErr w:type="spellEnd"/>
      <w:r w:rsidRPr="00E9440A">
        <w:rPr>
          <w:szCs w:val="23"/>
        </w:rPr>
        <w:t>;</w:t>
      </w:r>
    </w:p>
    <w:p w14:paraId="5774F9D0" w14:textId="77777777" w:rsidR="00E9440A" w:rsidRDefault="00E9440A" w:rsidP="00E9440A">
      <w:pPr>
        <w:pStyle w:val="Corpo"/>
        <w:numPr>
          <w:ilvl w:val="0"/>
          <w:numId w:val="1"/>
        </w:numPr>
        <w:rPr>
          <w:szCs w:val="23"/>
        </w:rPr>
      </w:pPr>
      <w:r w:rsidRPr="00E9440A">
        <w:rPr>
          <w:szCs w:val="23"/>
        </w:rPr>
        <w:t xml:space="preserve">A taxa de erradicação com a terapia tripla + curcumina foi mais </w:t>
      </w:r>
      <w:proofErr w:type="gramStart"/>
      <w:r w:rsidRPr="00E9440A">
        <w:rPr>
          <w:szCs w:val="23"/>
        </w:rPr>
        <w:t>elevadas</w:t>
      </w:r>
      <w:proofErr w:type="gramEnd"/>
      <w:r w:rsidRPr="00E9440A">
        <w:rPr>
          <w:szCs w:val="23"/>
        </w:rPr>
        <w:t xml:space="preserve"> quando comparada a terapia tripla sem curcumina (p&lt;0,05).</w:t>
      </w:r>
    </w:p>
    <w:p w14:paraId="54F12022" w14:textId="77777777" w:rsidR="00E9440A" w:rsidRDefault="00E9440A" w:rsidP="00E9440A">
      <w:pPr>
        <w:pStyle w:val="Corpo"/>
        <w:rPr>
          <w:szCs w:val="23"/>
        </w:rPr>
      </w:pPr>
    </w:p>
    <w:p w14:paraId="74AADFBC" w14:textId="3DA097EC" w:rsidR="00D32086" w:rsidRPr="00D22120" w:rsidRDefault="00E9440A" w:rsidP="00E9440A">
      <w:pPr>
        <w:pStyle w:val="Corpo"/>
        <w:rPr>
          <w:szCs w:val="23"/>
        </w:rPr>
      </w:pPr>
      <w:r w:rsidRPr="00D22120">
        <w:rPr>
          <w:szCs w:val="23"/>
        </w:rPr>
        <w:t xml:space="preserve"> </w:t>
      </w:r>
    </w:p>
    <w:p w14:paraId="5A5619D8" w14:textId="77777777" w:rsidR="00D32086" w:rsidRDefault="00D32086" w:rsidP="00D32086">
      <w:pPr>
        <w:pStyle w:val="Ttulo1"/>
        <w:jc w:val="center"/>
      </w:pPr>
      <w:bookmarkStart w:id="54" w:name="_Toc62720116"/>
      <w:r>
        <w:lastRenderedPageBreak/>
        <w:t>Formulário</w:t>
      </w:r>
      <w:bookmarkEnd w:id="54"/>
    </w:p>
    <w:p w14:paraId="342A58B3" w14:textId="77777777" w:rsidR="00D32086" w:rsidRDefault="00D32086" w:rsidP="00D32086">
      <w:pPr>
        <w:pStyle w:val="Corpo"/>
        <w:spacing w:after="120"/>
      </w:pPr>
    </w:p>
    <w:p w14:paraId="57998DB6" w14:textId="77777777" w:rsidR="00D32086" w:rsidRPr="00C30C20" w:rsidRDefault="00D32086" w:rsidP="00D32086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D32086" w:rsidRPr="009537E7" w14:paraId="48D314F7" w14:textId="77777777" w:rsidTr="00E9440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38DE7248" w14:textId="3D64B720" w:rsidR="00D32086" w:rsidRPr="00A8253E" w:rsidRDefault="00A8253E" w:rsidP="001504B5">
            <w:pPr>
              <w:pStyle w:val="Corpo"/>
              <w:spacing w:after="0"/>
              <w:jc w:val="center"/>
              <w:rPr>
                <w:b/>
                <w:iCs/>
                <w:color w:val="FFFFFF" w:themeColor="background1"/>
              </w:rPr>
            </w:pPr>
            <w:r>
              <w:rPr>
                <w:b/>
                <w:iCs/>
                <w:color w:val="FFFFFF" w:themeColor="background1"/>
              </w:rPr>
              <w:t>Terapia Tripla</w:t>
            </w:r>
          </w:p>
        </w:tc>
      </w:tr>
      <w:tr w:rsidR="00D32086" w:rsidRPr="009537E7" w14:paraId="50B544EB" w14:textId="77777777" w:rsidTr="00E9440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4D81548" w14:textId="06677B42" w:rsidR="00D32086" w:rsidRPr="0040473A" w:rsidRDefault="00820B35" w:rsidP="00E9440A">
            <w:pPr>
              <w:pStyle w:val="Corpo"/>
              <w:rPr>
                <w:bCs/>
              </w:rPr>
            </w:pPr>
            <w:r w:rsidRPr="001522E8">
              <w:t>Omeprazol</w:t>
            </w:r>
            <w:r w:rsidR="00D32086">
              <w:t>.............................</w:t>
            </w:r>
            <w:r>
              <w:t>..</w:t>
            </w:r>
            <w:r w:rsidR="00D32086">
              <w:t>.........</w:t>
            </w:r>
            <w:r>
              <w:t>20</w:t>
            </w:r>
            <w:r w:rsidR="00D32086">
              <w:t xml:space="preserve"> mg</w:t>
            </w:r>
          </w:p>
        </w:tc>
      </w:tr>
      <w:tr w:rsidR="00820B35" w:rsidRPr="009537E7" w14:paraId="7F21BD6E" w14:textId="77777777" w:rsidTr="00E9440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1268DFB" w14:textId="7B83BAD6" w:rsidR="00820B35" w:rsidRDefault="00820B35" w:rsidP="00820B35">
            <w:pPr>
              <w:pStyle w:val="Corpo"/>
              <w:rPr>
                <w:i/>
              </w:rPr>
            </w:pPr>
            <w:r w:rsidRPr="001522E8">
              <w:t>Amoxicilina</w:t>
            </w:r>
            <w:r>
              <w:t>.............................................1 g</w:t>
            </w:r>
          </w:p>
        </w:tc>
      </w:tr>
      <w:tr w:rsidR="00820B35" w:rsidRPr="009537E7" w14:paraId="3E67FA06" w14:textId="77777777" w:rsidTr="00E9440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5BBB603D" w14:textId="4619CB38" w:rsidR="00820B35" w:rsidRDefault="00820B35" w:rsidP="00820B35">
            <w:pPr>
              <w:pStyle w:val="Corpo"/>
              <w:rPr>
                <w:i/>
              </w:rPr>
            </w:pPr>
            <w:r w:rsidRPr="001522E8">
              <w:t>Metronidazol</w:t>
            </w:r>
            <w:r>
              <w:t>...................................800 mg</w:t>
            </w:r>
          </w:p>
        </w:tc>
      </w:tr>
      <w:tr w:rsidR="00D32086" w:rsidRPr="009537E7" w14:paraId="0F129234" w14:textId="77777777" w:rsidTr="00E9440A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5521DC70" w14:textId="77777777" w:rsidR="00D32086" w:rsidRPr="003A6682" w:rsidRDefault="00D32086" w:rsidP="00E9440A">
            <w:pPr>
              <w:pStyle w:val="Corpo"/>
            </w:pPr>
            <w:r>
              <w:t>Excipiente qsp.............................1 cápsula</w:t>
            </w:r>
          </w:p>
        </w:tc>
      </w:tr>
    </w:tbl>
    <w:p w14:paraId="478CFF05" w14:textId="77777777" w:rsidR="001504B5" w:rsidRPr="001504B5" w:rsidRDefault="001504B5" w:rsidP="001504B5">
      <w:pPr>
        <w:pStyle w:val="Corpo"/>
        <w:rPr>
          <w:sz w:val="16"/>
          <w:szCs w:val="16"/>
        </w:rPr>
      </w:pPr>
      <w:r w:rsidRPr="001504B5">
        <w:rPr>
          <w:sz w:val="16"/>
          <w:szCs w:val="16"/>
        </w:rPr>
        <w:t>Administrar 1 cápsula 2 vezes ao dia ou conforme orientação médica.</w:t>
      </w:r>
    </w:p>
    <w:p w14:paraId="0FC3D62D" w14:textId="12CF0B75" w:rsidR="00D32086" w:rsidRDefault="00D32086" w:rsidP="00D32086">
      <w:pPr>
        <w:pStyle w:val="Corpo"/>
        <w:spacing w:line="276" w:lineRule="auto"/>
        <w:rPr>
          <w:sz w:val="16"/>
          <w:szCs w:val="16"/>
        </w:rPr>
      </w:pPr>
    </w:p>
    <w:p w14:paraId="2BF7507C" w14:textId="1CCCE5AD" w:rsidR="001504B5" w:rsidRDefault="001504B5" w:rsidP="00D32086">
      <w:pPr>
        <w:pStyle w:val="Corpo"/>
        <w:spacing w:line="276" w:lineRule="auto"/>
        <w:rPr>
          <w:sz w:val="16"/>
          <w:szCs w:val="16"/>
        </w:rPr>
      </w:pPr>
    </w:p>
    <w:p w14:paraId="5891F0F0" w14:textId="1529BE6D" w:rsidR="0085343B" w:rsidRPr="001504B5" w:rsidRDefault="001504B5" w:rsidP="00B70169">
      <w:pPr>
        <w:pStyle w:val="Corpo"/>
        <w:spacing w:line="276" w:lineRule="auto"/>
        <w:rPr>
          <w:b/>
          <w:bCs/>
          <w:szCs w:val="23"/>
        </w:rPr>
      </w:pPr>
      <w:r>
        <w:rPr>
          <w:b/>
          <w:bCs/>
          <w:szCs w:val="23"/>
        </w:rPr>
        <w:t xml:space="preserve">                                  </w:t>
      </w:r>
      <w:r w:rsidRPr="001504B5">
        <w:rPr>
          <w:b/>
          <w:bCs/>
          <w:szCs w:val="23"/>
        </w:rPr>
        <w:t>+</w:t>
      </w:r>
    </w:p>
    <w:p w14:paraId="72795C75" w14:textId="7FAD30B0" w:rsidR="0085343B" w:rsidRDefault="0085343B" w:rsidP="00B70169">
      <w:pPr>
        <w:pStyle w:val="Corpo"/>
        <w:spacing w:line="276" w:lineRule="auto"/>
        <w:rPr>
          <w:b/>
        </w:rPr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1504B5" w:rsidRPr="009537E7" w14:paraId="638F65F2" w14:textId="77777777" w:rsidTr="00211B8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38BA710A" w14:textId="0BD9B43D" w:rsidR="001504B5" w:rsidRPr="00A8253E" w:rsidRDefault="001504B5" w:rsidP="00211B80">
            <w:pPr>
              <w:pStyle w:val="Corpo"/>
              <w:spacing w:after="0"/>
              <w:jc w:val="center"/>
              <w:rPr>
                <w:b/>
                <w:iCs/>
                <w:color w:val="FFFFFF" w:themeColor="background1"/>
              </w:rPr>
            </w:pPr>
            <w:r>
              <w:rPr>
                <w:b/>
                <w:iCs/>
                <w:color w:val="FFFFFF" w:themeColor="background1"/>
              </w:rPr>
              <w:t>Curcumina</w:t>
            </w:r>
          </w:p>
        </w:tc>
      </w:tr>
      <w:tr w:rsidR="001504B5" w:rsidRPr="009537E7" w14:paraId="2D6D71A5" w14:textId="77777777" w:rsidTr="00211B8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0F46E28A" w14:textId="5DF54B8B" w:rsidR="001504B5" w:rsidRPr="0040473A" w:rsidRDefault="001504B5" w:rsidP="00211B80">
            <w:pPr>
              <w:pStyle w:val="Corpo"/>
              <w:rPr>
                <w:bCs/>
              </w:rPr>
            </w:pPr>
            <w:r>
              <w:t>Curcumina......................................700 mg</w:t>
            </w:r>
          </w:p>
        </w:tc>
      </w:tr>
      <w:tr w:rsidR="001504B5" w:rsidRPr="009537E7" w14:paraId="263705F0" w14:textId="77777777" w:rsidTr="00211B80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556531DE" w14:textId="77777777" w:rsidR="001504B5" w:rsidRPr="003A6682" w:rsidRDefault="001504B5" w:rsidP="00211B80">
            <w:pPr>
              <w:pStyle w:val="Corpo"/>
            </w:pPr>
            <w:r>
              <w:t>Excipiente qsp.............................1 cápsula</w:t>
            </w:r>
          </w:p>
        </w:tc>
      </w:tr>
    </w:tbl>
    <w:p w14:paraId="4BE36FF7" w14:textId="77777777" w:rsidR="001504B5" w:rsidRPr="001504B5" w:rsidRDefault="001504B5" w:rsidP="001504B5">
      <w:pPr>
        <w:pStyle w:val="Corpo"/>
        <w:rPr>
          <w:sz w:val="16"/>
          <w:szCs w:val="16"/>
        </w:rPr>
      </w:pPr>
      <w:r w:rsidRPr="001504B5">
        <w:rPr>
          <w:sz w:val="16"/>
          <w:szCs w:val="16"/>
        </w:rPr>
        <w:t>Administrar 1 cápsula 3 vezes ao dia ou conforme orientação médica.</w:t>
      </w:r>
    </w:p>
    <w:p w14:paraId="3231BA07" w14:textId="77777777" w:rsidR="001504B5" w:rsidRDefault="001504B5" w:rsidP="00B70169">
      <w:pPr>
        <w:pStyle w:val="Corpo"/>
        <w:spacing w:line="276" w:lineRule="auto"/>
        <w:rPr>
          <w:b/>
        </w:rPr>
      </w:pPr>
    </w:p>
    <w:p w14:paraId="6AF4722F" w14:textId="478C7E68" w:rsidR="0085343B" w:rsidRDefault="0085343B" w:rsidP="00B70169">
      <w:pPr>
        <w:pStyle w:val="Corpo"/>
        <w:spacing w:line="276" w:lineRule="auto"/>
        <w:rPr>
          <w:b/>
        </w:rPr>
      </w:pPr>
    </w:p>
    <w:p w14:paraId="73DA3A43" w14:textId="05DCEC48" w:rsidR="0085343B" w:rsidRDefault="0085343B" w:rsidP="00B70169">
      <w:pPr>
        <w:pStyle w:val="Corpo"/>
        <w:spacing w:line="276" w:lineRule="auto"/>
        <w:rPr>
          <w:b/>
        </w:rPr>
      </w:pPr>
    </w:p>
    <w:p w14:paraId="07613763" w14:textId="3F13D798" w:rsidR="0085343B" w:rsidRDefault="0085343B" w:rsidP="00B70169">
      <w:pPr>
        <w:pStyle w:val="Corpo"/>
        <w:spacing w:line="276" w:lineRule="auto"/>
        <w:rPr>
          <w:b/>
        </w:rPr>
      </w:pPr>
    </w:p>
    <w:p w14:paraId="7742B337" w14:textId="54E22C61" w:rsidR="001504B5" w:rsidRDefault="001504B5" w:rsidP="00B70169">
      <w:pPr>
        <w:pStyle w:val="Corpo"/>
        <w:spacing w:line="276" w:lineRule="auto"/>
        <w:rPr>
          <w:b/>
        </w:rPr>
      </w:pPr>
    </w:p>
    <w:p w14:paraId="03CD788F" w14:textId="0A4E3C03" w:rsidR="001504B5" w:rsidRDefault="001504B5" w:rsidP="00B70169">
      <w:pPr>
        <w:pStyle w:val="Corpo"/>
        <w:spacing w:line="276" w:lineRule="auto"/>
        <w:rPr>
          <w:b/>
        </w:rPr>
      </w:pPr>
    </w:p>
    <w:p w14:paraId="7660E35A" w14:textId="7F958736" w:rsidR="001504B5" w:rsidRDefault="001504B5" w:rsidP="00B70169">
      <w:pPr>
        <w:pStyle w:val="Corpo"/>
        <w:spacing w:line="276" w:lineRule="auto"/>
        <w:rPr>
          <w:b/>
        </w:rPr>
      </w:pPr>
    </w:p>
    <w:p w14:paraId="26712FEF" w14:textId="2264A0F8" w:rsidR="001504B5" w:rsidRDefault="001504B5" w:rsidP="00B70169">
      <w:pPr>
        <w:pStyle w:val="Corpo"/>
        <w:spacing w:line="276" w:lineRule="auto"/>
        <w:rPr>
          <w:b/>
        </w:rPr>
      </w:pPr>
    </w:p>
    <w:p w14:paraId="09801421" w14:textId="7A4888EA" w:rsidR="001504B5" w:rsidRDefault="001504B5" w:rsidP="00B70169">
      <w:pPr>
        <w:pStyle w:val="Corpo"/>
        <w:spacing w:line="276" w:lineRule="auto"/>
        <w:rPr>
          <w:b/>
        </w:rPr>
      </w:pPr>
    </w:p>
    <w:p w14:paraId="4BB97936" w14:textId="1547338C" w:rsidR="001504B5" w:rsidRDefault="001504B5" w:rsidP="00B70169">
      <w:pPr>
        <w:pStyle w:val="Corpo"/>
        <w:spacing w:line="276" w:lineRule="auto"/>
        <w:rPr>
          <w:b/>
        </w:rPr>
      </w:pPr>
    </w:p>
    <w:p w14:paraId="67914DFC" w14:textId="08A388FE" w:rsidR="001504B5" w:rsidRDefault="001504B5" w:rsidP="00B70169">
      <w:pPr>
        <w:pStyle w:val="Corpo"/>
        <w:spacing w:line="276" w:lineRule="auto"/>
        <w:rPr>
          <w:b/>
        </w:rPr>
      </w:pPr>
    </w:p>
    <w:p w14:paraId="04CB3C50" w14:textId="1074532A" w:rsidR="001504B5" w:rsidRDefault="001504B5" w:rsidP="00B70169">
      <w:pPr>
        <w:pStyle w:val="Corpo"/>
        <w:spacing w:line="276" w:lineRule="auto"/>
        <w:rPr>
          <w:b/>
        </w:rPr>
      </w:pPr>
    </w:p>
    <w:p w14:paraId="59A732FF" w14:textId="5DA34C4F" w:rsidR="001504B5" w:rsidRDefault="001504B5" w:rsidP="00B70169">
      <w:pPr>
        <w:pStyle w:val="Corpo"/>
        <w:spacing w:line="276" w:lineRule="auto"/>
        <w:rPr>
          <w:b/>
        </w:rPr>
      </w:pPr>
    </w:p>
    <w:p w14:paraId="5CB3693C" w14:textId="366387F5" w:rsidR="001504B5" w:rsidRDefault="001504B5" w:rsidP="00B70169">
      <w:pPr>
        <w:pStyle w:val="Corpo"/>
        <w:spacing w:line="276" w:lineRule="auto"/>
        <w:rPr>
          <w:b/>
        </w:rPr>
      </w:pPr>
    </w:p>
    <w:p w14:paraId="236387B0" w14:textId="74B7C046" w:rsidR="001504B5" w:rsidRDefault="001504B5" w:rsidP="00B70169">
      <w:pPr>
        <w:pStyle w:val="Corpo"/>
        <w:spacing w:line="276" w:lineRule="auto"/>
        <w:rPr>
          <w:b/>
        </w:rPr>
      </w:pPr>
    </w:p>
    <w:p w14:paraId="485823C8" w14:textId="7F47BDBD" w:rsidR="001504B5" w:rsidRDefault="001504B5" w:rsidP="00B70169">
      <w:pPr>
        <w:pStyle w:val="Corpo"/>
        <w:spacing w:line="276" w:lineRule="auto"/>
        <w:rPr>
          <w:b/>
        </w:rPr>
      </w:pPr>
    </w:p>
    <w:p w14:paraId="20688809" w14:textId="77777777" w:rsidR="001504B5" w:rsidRDefault="001504B5" w:rsidP="001504B5">
      <w:pPr>
        <w:pStyle w:val="Ttulo1"/>
        <w:jc w:val="center"/>
      </w:pPr>
      <w:bookmarkStart w:id="55" w:name="_Toc62720117"/>
      <w:r>
        <w:lastRenderedPageBreak/>
        <w:t>Curcumina</w:t>
      </w:r>
      <w:bookmarkEnd w:id="55"/>
    </w:p>
    <w:p w14:paraId="27E4347C" w14:textId="77777777" w:rsidR="00180956" w:rsidRPr="00180956" w:rsidRDefault="00180956" w:rsidP="00180956">
      <w:pPr>
        <w:pStyle w:val="Subtitulocorpo"/>
      </w:pPr>
      <w:r w:rsidRPr="00180956">
        <w:t xml:space="preserve">Benefícios da Adição de Curcumina ao Tratamento Padrão </w:t>
      </w:r>
      <w:proofErr w:type="spellStart"/>
      <w:r w:rsidRPr="00180956">
        <w:t>Anti-</w:t>
      </w:r>
      <w:r w:rsidRPr="00180956">
        <w:rPr>
          <w:i/>
        </w:rPr>
        <w:t>H</w:t>
      </w:r>
      <w:proofErr w:type="spellEnd"/>
      <w:r w:rsidRPr="00180956">
        <w:rPr>
          <w:i/>
        </w:rPr>
        <w:t xml:space="preserve">. </w:t>
      </w:r>
      <w:proofErr w:type="spellStart"/>
      <w:r w:rsidRPr="00180956">
        <w:rPr>
          <w:i/>
        </w:rPr>
        <w:t>pylori</w:t>
      </w:r>
      <w:proofErr w:type="spellEnd"/>
    </w:p>
    <w:p w14:paraId="204F1DF8" w14:textId="77777777" w:rsidR="001504B5" w:rsidRDefault="001504B5" w:rsidP="001504B5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124E7CB5" w14:textId="77777777" w:rsidR="00180956" w:rsidRPr="00180956" w:rsidRDefault="00180956" w:rsidP="00180956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  <w:proofErr w:type="spellStart"/>
      <w:r w:rsidRPr="00180956">
        <w:rPr>
          <w:b w:val="0"/>
          <w:color w:val="404040" w:themeColor="text1" w:themeTint="BF"/>
          <w:sz w:val="24"/>
          <w:szCs w:val="24"/>
        </w:rPr>
        <w:t>Khonche</w:t>
      </w:r>
      <w:proofErr w:type="spellEnd"/>
      <w:r w:rsidRPr="00180956">
        <w:rPr>
          <w:b w:val="0"/>
          <w:color w:val="404040" w:themeColor="text1" w:themeTint="BF"/>
          <w:sz w:val="24"/>
          <w:szCs w:val="24"/>
        </w:rPr>
        <w:t xml:space="preserve"> </w:t>
      </w:r>
      <w:r w:rsidRPr="00180956">
        <w:rPr>
          <w:b w:val="0"/>
          <w:i/>
          <w:color w:val="404040" w:themeColor="text1" w:themeTint="BF"/>
          <w:sz w:val="24"/>
          <w:szCs w:val="24"/>
        </w:rPr>
        <w:t>et al.</w:t>
      </w:r>
      <w:r w:rsidRPr="00180956">
        <w:rPr>
          <w:b w:val="0"/>
          <w:color w:val="404040" w:themeColor="text1" w:themeTint="BF"/>
          <w:sz w:val="24"/>
          <w:szCs w:val="24"/>
        </w:rPr>
        <w:t xml:space="preserve"> (2016) conduziram um estudo que teve como objetivo avaliar a eficácia da administração de curcumina em pacientes com úlcera péptica causada por </w:t>
      </w:r>
      <w:r w:rsidRPr="00180956">
        <w:rPr>
          <w:b w:val="0"/>
          <w:i/>
          <w:color w:val="404040" w:themeColor="text1" w:themeTint="BF"/>
          <w:sz w:val="24"/>
          <w:szCs w:val="24"/>
        </w:rPr>
        <w:t xml:space="preserve">H. </w:t>
      </w:r>
      <w:proofErr w:type="spellStart"/>
      <w:r w:rsidRPr="00180956">
        <w:rPr>
          <w:b w:val="0"/>
          <w:i/>
          <w:color w:val="404040" w:themeColor="text1" w:themeTint="BF"/>
          <w:sz w:val="24"/>
          <w:szCs w:val="24"/>
        </w:rPr>
        <w:t>pylori</w:t>
      </w:r>
      <w:proofErr w:type="spellEnd"/>
      <w:r w:rsidRPr="00180956">
        <w:rPr>
          <w:b w:val="0"/>
          <w:i/>
          <w:color w:val="404040" w:themeColor="text1" w:themeTint="BF"/>
          <w:sz w:val="24"/>
          <w:szCs w:val="24"/>
        </w:rPr>
        <w:t>.</w:t>
      </w:r>
    </w:p>
    <w:p w14:paraId="4DE231B5" w14:textId="77777777" w:rsidR="001504B5" w:rsidRDefault="001504B5" w:rsidP="001504B5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54944" behindDoc="0" locked="0" layoutInCell="1" allowOverlap="1" wp14:anchorId="4F70BABF" wp14:editId="3E285B27">
                <wp:simplePos x="0" y="0"/>
                <wp:positionH relativeFrom="margin">
                  <wp:align>right</wp:align>
                </wp:positionH>
                <wp:positionV relativeFrom="paragraph">
                  <wp:posOffset>131445</wp:posOffset>
                </wp:positionV>
                <wp:extent cx="5372100" cy="498764"/>
                <wp:effectExtent l="0" t="0" r="19050" b="15875"/>
                <wp:wrapNone/>
                <wp:docPr id="692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498764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500DAE2" w14:textId="77777777" w:rsidR="005D1916" w:rsidRPr="00180956" w:rsidRDefault="005D1916" w:rsidP="00180956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 w:rsidRPr="00180956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Para isso, pacientes com diagnóstico positivo para </w:t>
                            </w:r>
                            <w:r w:rsidRPr="00180956">
                              <w:rPr>
                                <w:rFonts w:ascii="Swis721 Th BT" w:hAnsi="Swis721 Th BT"/>
                                <w:i/>
                                <w:sz w:val="23"/>
                                <w:szCs w:val="23"/>
                              </w:rPr>
                              <w:t xml:space="preserve">H. </w:t>
                            </w:r>
                            <w:proofErr w:type="spellStart"/>
                            <w:r w:rsidRPr="00180956">
                              <w:rPr>
                                <w:rFonts w:ascii="Swis721 Th BT" w:hAnsi="Swis721 Th BT"/>
                                <w:i/>
                                <w:sz w:val="23"/>
                                <w:szCs w:val="23"/>
                              </w:rPr>
                              <w:t>pylori</w:t>
                            </w:r>
                            <w:proofErr w:type="spellEnd"/>
                            <w:r w:rsidRPr="00180956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 foram selecionados e divididos em 2 grupos para receber por 4 semanas:</w:t>
                            </w:r>
                          </w:p>
                          <w:p w14:paraId="7F0D11EC" w14:textId="65011148" w:rsidR="005D1916" w:rsidRPr="009D65A4" w:rsidRDefault="005D1916" w:rsidP="001504B5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F70BABF" id="_x0000_s1071" type="#_x0000_t202" style="position:absolute;left:0;text-align:left;margin-left:371.8pt;margin-top:10.35pt;width:423pt;height:39.25pt;z-index:25275494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" fillcolor="white [3212]" strokecolor="#0070c0">
                <v:textbox>
                  <w:txbxContent>
                    <w:p w14:paraId="7500DAE2" w14:textId="77777777" w:rsidR="005D1916" w:rsidRPr="00180956" w:rsidRDefault="005D1916" w:rsidP="00180956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 w:rsidRPr="00180956"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Para isso, pacientes com diagnóstico positivo para </w:t>
                      </w:r>
                      <w:r w:rsidRPr="00180956">
                        <w:rPr>
                          <w:rFonts w:ascii="Swis721 Th BT" w:hAnsi="Swis721 Th BT"/>
                          <w:i/>
                          <w:sz w:val="23"/>
                          <w:szCs w:val="23"/>
                        </w:rPr>
                        <w:t xml:space="preserve">H. </w:t>
                      </w:r>
                      <w:proofErr w:type="spellStart"/>
                      <w:r w:rsidRPr="00180956">
                        <w:rPr>
                          <w:rFonts w:ascii="Swis721 Th BT" w:hAnsi="Swis721 Th BT"/>
                          <w:i/>
                          <w:sz w:val="23"/>
                          <w:szCs w:val="23"/>
                        </w:rPr>
                        <w:t>pylori</w:t>
                      </w:r>
                      <w:proofErr w:type="spellEnd"/>
                      <w:r w:rsidRPr="00180956"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 foram selecionados e divididos em 2 grupos para receber por 4 semanas:</w:t>
                      </w:r>
                    </w:p>
                    <w:p w14:paraId="7F0D11EC" w14:textId="65011148" w:rsidR="005D1916" w:rsidRPr="009D65A4" w:rsidRDefault="005D1916" w:rsidP="001504B5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7999DAD2" w14:textId="77777777" w:rsidR="001504B5" w:rsidRDefault="001504B5" w:rsidP="001504B5">
      <w:pPr>
        <w:pStyle w:val="Corpo"/>
      </w:pPr>
    </w:p>
    <w:p w14:paraId="48DB60B2" w14:textId="77777777" w:rsidR="001504B5" w:rsidRDefault="001504B5" w:rsidP="001504B5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58016" behindDoc="0" locked="0" layoutInCell="1" allowOverlap="1" wp14:anchorId="7F9485E1" wp14:editId="7FE0F2E8">
                <wp:simplePos x="0" y="0"/>
                <wp:positionH relativeFrom="margin">
                  <wp:posOffset>4187825</wp:posOffset>
                </wp:positionH>
                <wp:positionV relativeFrom="paragraph">
                  <wp:posOffset>135890</wp:posOffset>
                </wp:positionV>
                <wp:extent cx="226695" cy="138430"/>
                <wp:effectExtent l="0" t="0" r="1905" b="0"/>
                <wp:wrapNone/>
                <wp:docPr id="693" name="Triângulo isósceles 69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C43C54A" id="Triângulo isósceles 693" o:spid="_x0000_s1026" type="#_x0000_t5" style="position:absolute;margin-left:329.75pt;margin-top:10.7pt;width:17.85pt;height:10.9pt;flip:y;z-index:25275801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55968" behindDoc="0" locked="0" layoutInCell="1" allowOverlap="1" wp14:anchorId="73D3BD51" wp14:editId="1D12C331">
                <wp:simplePos x="0" y="0"/>
                <wp:positionH relativeFrom="margin">
                  <wp:posOffset>947172</wp:posOffset>
                </wp:positionH>
                <wp:positionV relativeFrom="paragraph">
                  <wp:posOffset>140335</wp:posOffset>
                </wp:positionV>
                <wp:extent cx="226695" cy="138430"/>
                <wp:effectExtent l="0" t="0" r="1905" b="0"/>
                <wp:wrapNone/>
                <wp:docPr id="694" name="Triângulo isósceles 69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C409B13" id="Triângulo isósceles 694" o:spid="_x0000_s1026" type="#_x0000_t5" style="position:absolute;margin-left:74.6pt;margin-top:11.05pt;width:17.85pt;height:10.9pt;flip:y;z-index:25275596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" fillcolor="#d8d8d8 [2732]" stroked="f">
                <w10:wrap anchorx="margin"/>
              </v:shape>
            </w:pict>
          </mc:Fallback>
        </mc:AlternateContent>
      </w:r>
    </w:p>
    <w:p w14:paraId="23197351" w14:textId="77777777" w:rsidR="001504B5" w:rsidRDefault="001504B5" w:rsidP="001504B5">
      <w:pPr>
        <w:pStyle w:val="Corpo"/>
      </w:pPr>
    </w:p>
    <w:p w14:paraId="2269BE6C" w14:textId="243E1818" w:rsidR="001504B5" w:rsidRDefault="00180956" w:rsidP="001504B5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56992" behindDoc="0" locked="0" layoutInCell="1" allowOverlap="1" wp14:anchorId="73D6DE87" wp14:editId="622E5568">
                <wp:simplePos x="0" y="0"/>
                <wp:positionH relativeFrom="margin">
                  <wp:posOffset>3183107</wp:posOffset>
                </wp:positionH>
                <wp:positionV relativeFrom="paragraph">
                  <wp:posOffset>91003</wp:posOffset>
                </wp:positionV>
                <wp:extent cx="2200910" cy="1555560"/>
                <wp:effectExtent l="0" t="0" r="27940" b="26035"/>
                <wp:wrapNone/>
                <wp:docPr id="695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200910" cy="155556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3758804" w14:textId="77777777" w:rsidR="005D1916" w:rsidRDefault="005D1916" w:rsidP="001504B5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</w:p>
                          <w:p w14:paraId="23117F1D" w14:textId="77777777" w:rsidR="005D1916" w:rsidRPr="00180956" w:rsidRDefault="005D1916" w:rsidP="0018095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180956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Terapia tripla padrão</w:t>
                            </w:r>
                          </w:p>
                          <w:p w14:paraId="71464D94" w14:textId="77777777" w:rsidR="005D1916" w:rsidRPr="00180956" w:rsidRDefault="005D1916" w:rsidP="0018095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180956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(</w:t>
                            </w:r>
                            <w:proofErr w:type="spellStart"/>
                            <w:r w:rsidRPr="00180956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claritromicina</w:t>
                            </w:r>
                            <w:proofErr w:type="spellEnd"/>
                            <w:r w:rsidRPr="00180956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500 mg + amoxicilina 1.000 mg + </w:t>
                            </w:r>
                            <w:proofErr w:type="spellStart"/>
                            <w:r w:rsidRPr="00180956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antoprazol</w:t>
                            </w:r>
                            <w:proofErr w:type="spellEnd"/>
                            <w:r w:rsidRPr="00180956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40 mg - 2 vezes ao dia)</w:t>
                            </w:r>
                          </w:p>
                          <w:p w14:paraId="311B22FF" w14:textId="77777777" w:rsidR="005D1916" w:rsidRPr="00180956" w:rsidRDefault="005D1916" w:rsidP="0018095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180956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+</w:t>
                            </w:r>
                          </w:p>
                          <w:p w14:paraId="791A70C4" w14:textId="77777777" w:rsidR="005D1916" w:rsidRPr="00180956" w:rsidRDefault="005D1916" w:rsidP="0018095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180956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  <w:p w14:paraId="6F343A61" w14:textId="53774EA9" w:rsidR="005D1916" w:rsidRPr="00086CFC" w:rsidRDefault="005D1916" w:rsidP="0018095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3D6DE87" id="_x0000_s1072" type="#_x0000_t202" style="position:absolute;left:0;text-align:left;margin-left:250.65pt;margin-top:7.15pt;width:173.3pt;height:122.5pt;z-index:25275699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" fillcolor="#0070c0" strokecolor="#0070c0">
                <v:textbox>
                  <w:txbxContent>
                    <w:p w14:paraId="33758804" w14:textId="77777777" w:rsidR="005D1916" w:rsidRDefault="005D1916" w:rsidP="001504B5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</w:p>
                    <w:p w14:paraId="23117F1D" w14:textId="77777777" w:rsidR="005D1916" w:rsidRPr="00180956" w:rsidRDefault="005D1916" w:rsidP="0018095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180956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Terapia tripla padrão</w:t>
                      </w:r>
                    </w:p>
                    <w:p w14:paraId="71464D94" w14:textId="77777777" w:rsidR="005D1916" w:rsidRPr="00180956" w:rsidRDefault="005D1916" w:rsidP="0018095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180956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(</w:t>
                      </w:r>
                      <w:proofErr w:type="spellStart"/>
                      <w:r w:rsidRPr="00180956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claritromicina</w:t>
                      </w:r>
                      <w:proofErr w:type="spellEnd"/>
                      <w:r w:rsidRPr="00180956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500 mg + amoxicilina 1.000 mg + </w:t>
                      </w:r>
                      <w:proofErr w:type="spellStart"/>
                      <w:r w:rsidRPr="00180956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antoprazol</w:t>
                      </w:r>
                      <w:proofErr w:type="spellEnd"/>
                      <w:r w:rsidRPr="00180956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40 mg - 2 vezes ao dia)</w:t>
                      </w:r>
                    </w:p>
                    <w:p w14:paraId="311B22FF" w14:textId="77777777" w:rsidR="005D1916" w:rsidRPr="00180956" w:rsidRDefault="005D1916" w:rsidP="0018095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180956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+</w:t>
                      </w:r>
                    </w:p>
                    <w:p w14:paraId="791A70C4" w14:textId="77777777" w:rsidR="005D1916" w:rsidRPr="00180956" w:rsidRDefault="005D1916" w:rsidP="0018095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180956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  <w:p w14:paraId="6F343A61" w14:textId="53774EA9" w:rsidR="005D1916" w:rsidRPr="00086CFC" w:rsidRDefault="005D1916" w:rsidP="0018095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53920" behindDoc="0" locked="0" layoutInCell="1" allowOverlap="1" wp14:anchorId="1AD2F317" wp14:editId="2656E484">
                <wp:simplePos x="0" y="0"/>
                <wp:positionH relativeFrom="margin">
                  <wp:posOffset>-58857</wp:posOffset>
                </wp:positionH>
                <wp:positionV relativeFrom="paragraph">
                  <wp:posOffset>102878</wp:posOffset>
                </wp:positionV>
                <wp:extent cx="2327275" cy="1543792"/>
                <wp:effectExtent l="0" t="0" r="15875" b="18415"/>
                <wp:wrapNone/>
                <wp:docPr id="696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27275" cy="1543792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A34EF67" w14:textId="77777777" w:rsidR="005D1916" w:rsidRPr="00180956" w:rsidRDefault="005D1916" w:rsidP="0018095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  <w:r w:rsidRPr="00180956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Terapia tripla padrão</w:t>
                            </w:r>
                          </w:p>
                          <w:p w14:paraId="1BD1142B" w14:textId="77777777" w:rsidR="005D1916" w:rsidRPr="00180956" w:rsidRDefault="005D1916" w:rsidP="0018095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180956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(</w:t>
                            </w:r>
                            <w:proofErr w:type="spellStart"/>
                            <w:r w:rsidRPr="00180956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claritromicina</w:t>
                            </w:r>
                            <w:proofErr w:type="spellEnd"/>
                            <w:r w:rsidRPr="00180956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500 mg + amoxicilina 1.000 mg + </w:t>
                            </w:r>
                            <w:proofErr w:type="spellStart"/>
                            <w:r w:rsidRPr="00180956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pantoprazol</w:t>
                            </w:r>
                            <w:proofErr w:type="spellEnd"/>
                            <w:r w:rsidRPr="00180956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40 mg - 2 vezes ao dia)</w:t>
                            </w:r>
                          </w:p>
                          <w:p w14:paraId="3EFF6F9E" w14:textId="77777777" w:rsidR="005D1916" w:rsidRPr="00180956" w:rsidRDefault="005D1916" w:rsidP="0018095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180956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+</w:t>
                            </w:r>
                          </w:p>
                          <w:p w14:paraId="6869CA80" w14:textId="77777777" w:rsidR="005D1916" w:rsidRPr="00180956" w:rsidRDefault="005D1916" w:rsidP="0018095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180956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Curcumina 500 mg/dia</w:t>
                            </w:r>
                          </w:p>
                          <w:p w14:paraId="3ED58553" w14:textId="3D8A82FE" w:rsidR="005D1916" w:rsidRPr="00086CFC" w:rsidRDefault="005D1916" w:rsidP="0018095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AD2F317" id="_x0000_s1073" type="#_x0000_t202" style="position:absolute;left:0;text-align:left;margin-left:-4.65pt;margin-top:8.1pt;width:183.25pt;height:121.55pt;z-index:25275392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" fillcolor="#0070c0" strokecolor="#0070c0">
                <v:textbox>
                  <w:txbxContent>
                    <w:p w14:paraId="3A34EF67" w14:textId="77777777" w:rsidR="005D1916" w:rsidRPr="00180956" w:rsidRDefault="005D1916" w:rsidP="0018095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  <w:r w:rsidRPr="00180956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Terapia tripla padrão</w:t>
                      </w:r>
                    </w:p>
                    <w:p w14:paraId="1BD1142B" w14:textId="77777777" w:rsidR="005D1916" w:rsidRPr="00180956" w:rsidRDefault="005D1916" w:rsidP="0018095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180956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(</w:t>
                      </w:r>
                      <w:proofErr w:type="spellStart"/>
                      <w:r w:rsidRPr="00180956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claritromicina</w:t>
                      </w:r>
                      <w:proofErr w:type="spellEnd"/>
                      <w:r w:rsidRPr="00180956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 xml:space="preserve"> 500 mg + amoxicilina 1.000 mg + </w:t>
                      </w:r>
                      <w:proofErr w:type="spellStart"/>
                      <w:r w:rsidRPr="00180956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pantoprazol</w:t>
                      </w:r>
                      <w:proofErr w:type="spellEnd"/>
                      <w:r w:rsidRPr="00180956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 xml:space="preserve"> 40 mg - 2 vezes ao dia)</w:t>
                      </w:r>
                    </w:p>
                    <w:p w14:paraId="3EFF6F9E" w14:textId="77777777" w:rsidR="005D1916" w:rsidRPr="00180956" w:rsidRDefault="005D1916" w:rsidP="0018095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180956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+</w:t>
                      </w:r>
                    </w:p>
                    <w:p w14:paraId="6869CA80" w14:textId="77777777" w:rsidR="005D1916" w:rsidRPr="00180956" w:rsidRDefault="005D1916" w:rsidP="0018095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180956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Curcumina 500 mg/dia</w:t>
                      </w:r>
                    </w:p>
                    <w:p w14:paraId="3ED58553" w14:textId="3D8A82FE" w:rsidR="005D1916" w:rsidRPr="00086CFC" w:rsidRDefault="005D1916" w:rsidP="0018095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DBB0076" w14:textId="77777777" w:rsidR="001504B5" w:rsidRDefault="001504B5" w:rsidP="001504B5">
      <w:pPr>
        <w:pStyle w:val="Corpo"/>
      </w:pPr>
    </w:p>
    <w:p w14:paraId="1A0D96CC" w14:textId="77777777" w:rsidR="001504B5" w:rsidRDefault="001504B5" w:rsidP="001504B5">
      <w:pPr>
        <w:pStyle w:val="Corpo"/>
      </w:pPr>
    </w:p>
    <w:p w14:paraId="165EC11E" w14:textId="77777777" w:rsidR="001504B5" w:rsidRDefault="001504B5" w:rsidP="001504B5">
      <w:pPr>
        <w:pStyle w:val="Corpo"/>
      </w:pPr>
    </w:p>
    <w:p w14:paraId="4C23476E" w14:textId="77777777" w:rsidR="001504B5" w:rsidRPr="0064783D" w:rsidRDefault="001504B5" w:rsidP="001504B5">
      <w:pPr>
        <w:pStyle w:val="Corpo"/>
        <w:rPr>
          <w:sz w:val="20"/>
          <w:szCs w:val="23"/>
        </w:rPr>
      </w:pPr>
    </w:p>
    <w:p w14:paraId="00783542" w14:textId="77777777" w:rsidR="001504B5" w:rsidRPr="00423361" w:rsidRDefault="001504B5" w:rsidP="001504B5">
      <w:pPr>
        <w:pStyle w:val="Corpo"/>
        <w:spacing w:before="120" w:after="0"/>
        <w:rPr>
          <w:sz w:val="20"/>
          <w:szCs w:val="23"/>
        </w:rPr>
      </w:pPr>
    </w:p>
    <w:p w14:paraId="1E9FE6D7" w14:textId="77777777" w:rsidR="001504B5" w:rsidRPr="0040473A" w:rsidRDefault="001504B5" w:rsidP="001504B5">
      <w:pPr>
        <w:pStyle w:val="Corpo"/>
        <w:rPr>
          <w:bCs/>
          <w:color w:val="auto"/>
          <w:sz w:val="18"/>
          <w:szCs w:val="18"/>
        </w:rPr>
      </w:pPr>
    </w:p>
    <w:p w14:paraId="776792FB" w14:textId="77777777" w:rsidR="001504B5" w:rsidRDefault="001504B5" w:rsidP="001504B5">
      <w:pPr>
        <w:pStyle w:val="Corpo"/>
        <w:rPr>
          <w:b/>
          <w:color w:val="339966"/>
        </w:rPr>
      </w:pPr>
    </w:p>
    <w:p w14:paraId="5B7E9A76" w14:textId="77777777" w:rsidR="001504B5" w:rsidRDefault="001504B5" w:rsidP="001504B5">
      <w:pPr>
        <w:pStyle w:val="Corpo"/>
        <w:rPr>
          <w:b/>
          <w:color w:val="339966"/>
        </w:rPr>
      </w:pPr>
    </w:p>
    <w:p w14:paraId="22F8790F" w14:textId="0678324A" w:rsidR="001504B5" w:rsidRDefault="001504B5" w:rsidP="001504B5">
      <w:pPr>
        <w:pStyle w:val="Corpo"/>
        <w:rPr>
          <w:b/>
          <w:color w:val="339966"/>
        </w:rPr>
      </w:pPr>
    </w:p>
    <w:p w14:paraId="11718C31" w14:textId="77777777" w:rsidR="00180956" w:rsidRPr="00180956" w:rsidRDefault="00180956" w:rsidP="00180956">
      <w:pPr>
        <w:spacing w:after="0"/>
        <w:rPr>
          <w:rFonts w:ascii="Swis721 Th BT" w:hAnsi="Swis721 Th BT" w:cs="Calibri"/>
          <w:sz w:val="16"/>
          <w:szCs w:val="16"/>
        </w:rPr>
      </w:pPr>
      <w:r w:rsidRPr="00180956">
        <w:rPr>
          <w:rFonts w:ascii="Swis721 Th BT" w:hAnsi="Swis721 Th BT" w:cs="Calibri"/>
          <w:sz w:val="16"/>
          <w:szCs w:val="16"/>
        </w:rPr>
        <w:sym w:font="Symbol" w:char="F0B7"/>
      </w:r>
      <w:r w:rsidRPr="00180956">
        <w:rPr>
          <w:rFonts w:ascii="Swis721 Th BT" w:hAnsi="Swis721 Th BT" w:cs="Calibri"/>
          <w:sz w:val="16"/>
          <w:szCs w:val="16"/>
        </w:rPr>
        <w:t xml:space="preserve"> A severidade dos sintomas da dispepsia foi avaliada através do HKDI (</w:t>
      </w:r>
      <w:r w:rsidRPr="00180956">
        <w:rPr>
          <w:rFonts w:ascii="Swis721 Th BT" w:hAnsi="Swis721 Th BT" w:cs="Calibri"/>
          <w:i/>
          <w:sz w:val="16"/>
          <w:szCs w:val="16"/>
        </w:rPr>
        <w:t xml:space="preserve">Hong Kong </w:t>
      </w:r>
      <w:proofErr w:type="spellStart"/>
      <w:r w:rsidRPr="00180956">
        <w:rPr>
          <w:rFonts w:ascii="Swis721 Th BT" w:hAnsi="Swis721 Th BT" w:cs="Calibri"/>
          <w:i/>
          <w:sz w:val="16"/>
          <w:szCs w:val="16"/>
        </w:rPr>
        <w:t>Dyspepsia</w:t>
      </w:r>
      <w:proofErr w:type="spellEnd"/>
      <w:r w:rsidRPr="00180956">
        <w:rPr>
          <w:rFonts w:ascii="Swis721 Th BT" w:hAnsi="Swis721 Th BT" w:cs="Calibri"/>
          <w:i/>
          <w:sz w:val="16"/>
          <w:szCs w:val="16"/>
        </w:rPr>
        <w:t xml:space="preserve"> Index</w:t>
      </w:r>
      <w:r w:rsidRPr="00180956">
        <w:rPr>
          <w:rFonts w:ascii="Swis721 Th BT" w:hAnsi="Swis721 Th BT" w:cs="Calibri"/>
          <w:sz w:val="16"/>
          <w:szCs w:val="16"/>
        </w:rPr>
        <w:t>);</w:t>
      </w:r>
    </w:p>
    <w:p w14:paraId="4C1BF06B" w14:textId="77777777" w:rsidR="00180956" w:rsidRPr="00180956" w:rsidRDefault="00180956" w:rsidP="00180956">
      <w:pPr>
        <w:spacing w:after="0"/>
        <w:rPr>
          <w:rFonts w:ascii="Swis721 Th BT" w:hAnsi="Swis721 Th BT" w:cs="Calibri"/>
          <w:sz w:val="16"/>
          <w:szCs w:val="16"/>
        </w:rPr>
      </w:pPr>
      <w:r w:rsidRPr="00180956">
        <w:rPr>
          <w:rFonts w:ascii="Swis721 Th BT" w:hAnsi="Swis721 Th BT" w:cs="Calibri"/>
          <w:sz w:val="16"/>
          <w:szCs w:val="16"/>
        </w:rPr>
        <w:sym w:font="Symbol" w:char="F0B7"/>
      </w:r>
      <w:r w:rsidRPr="00180956">
        <w:rPr>
          <w:rFonts w:ascii="Swis721 Th BT" w:hAnsi="Swis721 Th BT" w:cs="Calibri"/>
          <w:sz w:val="16"/>
          <w:szCs w:val="16"/>
        </w:rPr>
        <w:t xml:space="preserve"> A erradicação de </w:t>
      </w:r>
      <w:r w:rsidRPr="00180956">
        <w:rPr>
          <w:rFonts w:ascii="Swis721 Th BT" w:hAnsi="Swis721 Th BT" w:cs="Calibri"/>
          <w:i/>
          <w:sz w:val="16"/>
          <w:szCs w:val="16"/>
        </w:rPr>
        <w:t xml:space="preserve">H. </w:t>
      </w:r>
      <w:proofErr w:type="spellStart"/>
      <w:r w:rsidRPr="00180956">
        <w:rPr>
          <w:rFonts w:ascii="Swis721 Th BT" w:hAnsi="Swis721 Th BT" w:cs="Calibri"/>
          <w:i/>
          <w:sz w:val="16"/>
          <w:szCs w:val="16"/>
        </w:rPr>
        <w:t>pylori</w:t>
      </w:r>
      <w:proofErr w:type="spellEnd"/>
      <w:r w:rsidRPr="00180956">
        <w:rPr>
          <w:rFonts w:ascii="Swis721 Th BT" w:hAnsi="Swis721 Th BT" w:cs="Calibri"/>
          <w:i/>
          <w:sz w:val="16"/>
          <w:szCs w:val="16"/>
        </w:rPr>
        <w:t xml:space="preserve"> </w:t>
      </w:r>
      <w:r w:rsidRPr="00180956">
        <w:rPr>
          <w:rFonts w:ascii="Swis721 Th BT" w:hAnsi="Swis721 Th BT" w:cs="Calibri"/>
          <w:sz w:val="16"/>
          <w:szCs w:val="16"/>
        </w:rPr>
        <w:t>foi avaliada através do teste UBT (</w:t>
      </w:r>
      <w:proofErr w:type="spellStart"/>
      <w:r w:rsidRPr="00180956">
        <w:rPr>
          <w:rFonts w:ascii="Swis721 Th BT" w:hAnsi="Swis721 Th BT" w:cs="Calibri"/>
          <w:i/>
          <w:sz w:val="16"/>
          <w:szCs w:val="16"/>
        </w:rPr>
        <w:t>Urea</w:t>
      </w:r>
      <w:proofErr w:type="spellEnd"/>
      <w:r w:rsidRPr="00180956">
        <w:rPr>
          <w:rFonts w:ascii="Swis721 Th BT" w:hAnsi="Swis721 Th BT" w:cs="Calibri"/>
          <w:i/>
          <w:sz w:val="16"/>
          <w:szCs w:val="16"/>
        </w:rPr>
        <w:t xml:space="preserve"> </w:t>
      </w:r>
      <w:proofErr w:type="spellStart"/>
      <w:r w:rsidRPr="00180956">
        <w:rPr>
          <w:rFonts w:ascii="Swis721 Th BT" w:hAnsi="Swis721 Th BT" w:cs="Calibri"/>
          <w:i/>
          <w:sz w:val="16"/>
          <w:szCs w:val="16"/>
        </w:rPr>
        <w:t>Breathing</w:t>
      </w:r>
      <w:proofErr w:type="spellEnd"/>
      <w:r w:rsidRPr="00180956">
        <w:rPr>
          <w:rFonts w:ascii="Swis721 Th BT" w:hAnsi="Swis721 Th BT" w:cs="Calibri"/>
          <w:i/>
          <w:sz w:val="16"/>
          <w:szCs w:val="16"/>
        </w:rPr>
        <w:t xml:space="preserve"> Test</w:t>
      </w:r>
      <w:r w:rsidRPr="00180956">
        <w:rPr>
          <w:rFonts w:ascii="Swis721 Th BT" w:hAnsi="Swis721 Th BT" w:cs="Calibri"/>
          <w:sz w:val="16"/>
          <w:szCs w:val="16"/>
        </w:rPr>
        <w:t>).</w:t>
      </w:r>
    </w:p>
    <w:p w14:paraId="4C2E0178" w14:textId="77777777" w:rsidR="00180956" w:rsidRDefault="00180956" w:rsidP="001504B5">
      <w:pPr>
        <w:pStyle w:val="Corpo"/>
        <w:rPr>
          <w:b/>
          <w:color w:val="339966"/>
        </w:rPr>
      </w:pPr>
    </w:p>
    <w:p w14:paraId="31490646" w14:textId="77777777" w:rsidR="001504B5" w:rsidRPr="00C72C0B" w:rsidRDefault="001504B5" w:rsidP="001504B5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59826C64" w14:textId="77777777" w:rsidR="001504B5" w:rsidRPr="00714E9A" w:rsidRDefault="001504B5" w:rsidP="001504B5">
      <w:pPr>
        <w:pStyle w:val="Corpo"/>
        <w:rPr>
          <w:sz w:val="16"/>
          <w:szCs w:val="16"/>
        </w:rPr>
      </w:pPr>
    </w:p>
    <w:p w14:paraId="4E59D1D6" w14:textId="69AA4BEF" w:rsidR="00180956" w:rsidRPr="00180956" w:rsidRDefault="001504B5" w:rsidP="00180956">
      <w:pPr>
        <w:pStyle w:val="Corpo"/>
        <w:numPr>
          <w:ilvl w:val="0"/>
          <w:numId w:val="1"/>
        </w:numPr>
        <w:rPr>
          <w:szCs w:val="23"/>
        </w:rPr>
      </w:pPr>
      <w:r w:rsidRPr="00E9440A">
        <w:rPr>
          <w:szCs w:val="23"/>
        </w:rPr>
        <w:t xml:space="preserve">A </w:t>
      </w:r>
      <w:r w:rsidR="00180956" w:rsidRPr="00180956">
        <w:rPr>
          <w:szCs w:val="23"/>
        </w:rPr>
        <w:t xml:space="preserve">adição de curcumina à terapia padrão foi associada com uma melhora mais </w:t>
      </w:r>
      <w:r w:rsidR="0066726B" w:rsidRPr="00180956">
        <w:rPr>
          <w:szCs w:val="23"/>
        </w:rPr>
        <w:t>significativa dos</w:t>
      </w:r>
      <w:r w:rsidR="00180956" w:rsidRPr="00180956">
        <w:rPr>
          <w:szCs w:val="23"/>
        </w:rPr>
        <w:t xml:space="preserve"> sintomas da dispepsia, de acordo com o HKDI (redução de -12,</w:t>
      </w:r>
      <w:proofErr w:type="gramStart"/>
      <w:r w:rsidR="00180956" w:rsidRPr="00180956">
        <w:rPr>
          <w:szCs w:val="23"/>
        </w:rPr>
        <w:t xml:space="preserve">90 </w:t>
      </w:r>
      <w:r w:rsidR="00180956" w:rsidRPr="00180956">
        <w:rPr>
          <w:i/>
          <w:szCs w:val="23"/>
        </w:rPr>
        <w:t xml:space="preserve"> vs</w:t>
      </w:r>
      <w:r w:rsidR="00180956" w:rsidRPr="00180956">
        <w:rPr>
          <w:szCs w:val="23"/>
        </w:rPr>
        <w:t>.</w:t>
      </w:r>
      <w:proofErr w:type="gramEnd"/>
      <w:r w:rsidR="00180956" w:rsidRPr="00180956">
        <w:rPr>
          <w:szCs w:val="23"/>
        </w:rPr>
        <w:t xml:space="preserve"> -9,60 no grupo placebo);</w:t>
      </w:r>
    </w:p>
    <w:p w14:paraId="66D3CE8A" w14:textId="3142CF60" w:rsidR="00180956" w:rsidRPr="00180956" w:rsidRDefault="00180956" w:rsidP="00180956">
      <w:pPr>
        <w:pStyle w:val="Corpo"/>
        <w:numPr>
          <w:ilvl w:val="0"/>
          <w:numId w:val="1"/>
        </w:numPr>
        <w:rPr>
          <w:szCs w:val="23"/>
        </w:rPr>
      </w:pPr>
      <w:r w:rsidRPr="00180956">
        <w:rPr>
          <w:szCs w:val="23"/>
        </w:rPr>
        <w:t xml:space="preserve">O número de indivíduos que teve o quadro resolvido após o tratamento foi superior no grupo 1 (27,6%) </w:t>
      </w:r>
      <w:r w:rsidRPr="00180956">
        <w:rPr>
          <w:i/>
          <w:szCs w:val="23"/>
        </w:rPr>
        <w:t>vs</w:t>
      </w:r>
      <w:r w:rsidRPr="00180956">
        <w:rPr>
          <w:szCs w:val="23"/>
        </w:rPr>
        <w:t>. grupo 2 (6,7%);</w:t>
      </w:r>
    </w:p>
    <w:p w14:paraId="66A76F21" w14:textId="524185B9" w:rsidR="00180956" w:rsidRPr="00180956" w:rsidRDefault="00180956" w:rsidP="00180956">
      <w:pPr>
        <w:pStyle w:val="Corpo"/>
        <w:numPr>
          <w:ilvl w:val="0"/>
          <w:numId w:val="1"/>
        </w:numPr>
        <w:rPr>
          <w:szCs w:val="23"/>
        </w:rPr>
      </w:pPr>
      <w:r w:rsidRPr="00180956">
        <w:rPr>
          <w:szCs w:val="23"/>
        </w:rPr>
        <w:t xml:space="preserve">No entanto, o teste UBT demonstrou resultados semelhantes entre os grupos com relação à taxa de erradicação de </w:t>
      </w:r>
      <w:r w:rsidRPr="00180956">
        <w:rPr>
          <w:i/>
          <w:szCs w:val="23"/>
        </w:rPr>
        <w:t xml:space="preserve">H. </w:t>
      </w:r>
      <w:proofErr w:type="spellStart"/>
      <w:r w:rsidRPr="00180956">
        <w:rPr>
          <w:i/>
          <w:szCs w:val="23"/>
        </w:rPr>
        <w:t>pylori</w:t>
      </w:r>
      <w:proofErr w:type="spellEnd"/>
      <w:r w:rsidRPr="00180956">
        <w:rPr>
          <w:szCs w:val="23"/>
        </w:rPr>
        <w:t xml:space="preserve"> (73,3%). </w:t>
      </w:r>
    </w:p>
    <w:p w14:paraId="5E55F1BB" w14:textId="22278919" w:rsidR="00180956" w:rsidRDefault="00180956" w:rsidP="00180956">
      <w:pPr>
        <w:pStyle w:val="Corpo"/>
        <w:rPr>
          <w:szCs w:val="23"/>
        </w:rPr>
      </w:pPr>
    </w:p>
    <w:p w14:paraId="1BC97D02" w14:textId="7ACA9A00" w:rsidR="00180956" w:rsidRPr="00C72C0B" w:rsidRDefault="00180956" w:rsidP="00180956">
      <w:pPr>
        <w:pStyle w:val="Corpo"/>
        <w:rPr>
          <w:b/>
          <w:color w:val="339966"/>
        </w:rPr>
      </w:pPr>
      <w:r>
        <w:rPr>
          <w:b/>
          <w:color w:val="339966"/>
        </w:rPr>
        <w:t>Conclusão:</w:t>
      </w:r>
    </w:p>
    <w:p w14:paraId="1BCD781E" w14:textId="77777777" w:rsidR="00180956" w:rsidRPr="00714E9A" w:rsidRDefault="00180956" w:rsidP="00180956">
      <w:pPr>
        <w:pStyle w:val="Corpo"/>
        <w:rPr>
          <w:sz w:val="16"/>
          <w:szCs w:val="16"/>
        </w:rPr>
      </w:pPr>
    </w:p>
    <w:p w14:paraId="22EB0412" w14:textId="77777777" w:rsidR="00180956" w:rsidRPr="00180956" w:rsidRDefault="00180956" w:rsidP="00180956">
      <w:pPr>
        <w:pStyle w:val="Corpo"/>
        <w:jc w:val="center"/>
        <w:rPr>
          <w:iCs/>
          <w:szCs w:val="23"/>
        </w:rPr>
      </w:pPr>
      <w:r w:rsidRPr="00180956">
        <w:rPr>
          <w:iCs/>
          <w:szCs w:val="23"/>
        </w:rPr>
        <w:t>A adição de curcumina à terapia tripla é uma estratégia segura e eficaz para redução dos sintomas da dispepsia.</w:t>
      </w:r>
    </w:p>
    <w:p w14:paraId="131638E9" w14:textId="77777777" w:rsidR="001504B5" w:rsidRPr="00D22120" w:rsidRDefault="001504B5" w:rsidP="001504B5">
      <w:pPr>
        <w:pStyle w:val="Corpo"/>
        <w:rPr>
          <w:szCs w:val="23"/>
        </w:rPr>
      </w:pPr>
      <w:r w:rsidRPr="00D22120">
        <w:rPr>
          <w:szCs w:val="23"/>
        </w:rPr>
        <w:t xml:space="preserve"> </w:t>
      </w:r>
    </w:p>
    <w:p w14:paraId="5691FBF7" w14:textId="77777777" w:rsidR="001504B5" w:rsidRDefault="001504B5" w:rsidP="001504B5">
      <w:pPr>
        <w:pStyle w:val="Ttulo1"/>
        <w:jc w:val="center"/>
      </w:pPr>
      <w:bookmarkStart w:id="56" w:name="_Toc62720118"/>
      <w:r>
        <w:lastRenderedPageBreak/>
        <w:t>Formulário</w:t>
      </w:r>
      <w:bookmarkEnd w:id="56"/>
    </w:p>
    <w:p w14:paraId="397C0AD9" w14:textId="77777777" w:rsidR="001504B5" w:rsidRDefault="001504B5" w:rsidP="001504B5">
      <w:pPr>
        <w:pStyle w:val="Corpo"/>
        <w:spacing w:after="120"/>
      </w:pPr>
    </w:p>
    <w:p w14:paraId="66B8F1AF" w14:textId="77777777" w:rsidR="001504B5" w:rsidRPr="00C30C20" w:rsidRDefault="001504B5" w:rsidP="001504B5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1504B5" w:rsidRPr="009537E7" w14:paraId="47E655CA" w14:textId="77777777" w:rsidTr="00211B8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601CB205" w14:textId="77777777" w:rsidR="001504B5" w:rsidRPr="00A8253E" w:rsidRDefault="001504B5" w:rsidP="00211B80">
            <w:pPr>
              <w:pStyle w:val="Corpo"/>
              <w:spacing w:after="0"/>
              <w:jc w:val="center"/>
              <w:rPr>
                <w:b/>
                <w:iCs/>
                <w:color w:val="FFFFFF" w:themeColor="background1"/>
              </w:rPr>
            </w:pPr>
            <w:r>
              <w:rPr>
                <w:b/>
                <w:iCs/>
                <w:color w:val="FFFFFF" w:themeColor="background1"/>
              </w:rPr>
              <w:t>Terapia Tripla</w:t>
            </w:r>
          </w:p>
        </w:tc>
      </w:tr>
      <w:tr w:rsidR="001504B5" w:rsidRPr="009537E7" w14:paraId="4A7ACD52" w14:textId="77777777" w:rsidTr="00211B8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A75F667" w14:textId="02C0B0A4" w:rsidR="001504B5" w:rsidRPr="0040473A" w:rsidRDefault="00E57297" w:rsidP="00211B80">
            <w:pPr>
              <w:pStyle w:val="Corpo"/>
              <w:rPr>
                <w:bCs/>
              </w:rPr>
            </w:pPr>
            <w:proofErr w:type="spellStart"/>
            <w:r w:rsidRPr="00E57297">
              <w:t>Claritromicina</w:t>
            </w:r>
            <w:proofErr w:type="spellEnd"/>
            <w:r w:rsidR="001504B5">
              <w:t>..................................</w:t>
            </w:r>
            <w:r>
              <w:t>500</w:t>
            </w:r>
            <w:r w:rsidR="001504B5">
              <w:t xml:space="preserve"> mg</w:t>
            </w:r>
          </w:p>
        </w:tc>
      </w:tr>
      <w:tr w:rsidR="001504B5" w:rsidRPr="009537E7" w14:paraId="4595BA27" w14:textId="77777777" w:rsidTr="00211B8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4239EF3" w14:textId="77777777" w:rsidR="001504B5" w:rsidRDefault="001504B5" w:rsidP="00211B80">
            <w:pPr>
              <w:pStyle w:val="Corpo"/>
              <w:rPr>
                <w:i/>
              </w:rPr>
            </w:pPr>
            <w:r w:rsidRPr="001522E8">
              <w:t>Amoxicilina</w:t>
            </w:r>
            <w:r>
              <w:t>.............................................1 g</w:t>
            </w:r>
          </w:p>
        </w:tc>
      </w:tr>
      <w:tr w:rsidR="001504B5" w:rsidRPr="009537E7" w14:paraId="282DC908" w14:textId="77777777" w:rsidTr="00211B8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1C1336E6" w14:textId="1144B801" w:rsidR="001504B5" w:rsidRDefault="00E57297" w:rsidP="00211B80">
            <w:pPr>
              <w:pStyle w:val="Corpo"/>
              <w:rPr>
                <w:i/>
              </w:rPr>
            </w:pPr>
            <w:proofErr w:type="spellStart"/>
            <w:r>
              <w:t>Pantoprazol</w:t>
            </w:r>
            <w:proofErr w:type="spellEnd"/>
            <w:r w:rsidR="001504B5">
              <w:t>................................</w:t>
            </w:r>
            <w:r>
              <w:t>....</w:t>
            </w:r>
            <w:r w:rsidR="001504B5">
              <w:t>...</w:t>
            </w:r>
            <w:r>
              <w:t>40</w:t>
            </w:r>
            <w:r w:rsidR="001504B5">
              <w:t xml:space="preserve"> mg</w:t>
            </w:r>
          </w:p>
        </w:tc>
      </w:tr>
      <w:tr w:rsidR="001504B5" w:rsidRPr="009537E7" w14:paraId="542A4C27" w14:textId="77777777" w:rsidTr="00211B80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F860993" w14:textId="77777777" w:rsidR="001504B5" w:rsidRPr="003A6682" w:rsidRDefault="001504B5" w:rsidP="00211B80">
            <w:pPr>
              <w:pStyle w:val="Corpo"/>
            </w:pPr>
            <w:r>
              <w:t>Excipiente qsp.............................1 cápsula</w:t>
            </w:r>
          </w:p>
        </w:tc>
      </w:tr>
    </w:tbl>
    <w:p w14:paraId="75B868D4" w14:textId="77777777" w:rsidR="001504B5" w:rsidRPr="001504B5" w:rsidRDefault="001504B5" w:rsidP="001504B5">
      <w:pPr>
        <w:pStyle w:val="Corpo"/>
        <w:rPr>
          <w:sz w:val="16"/>
          <w:szCs w:val="16"/>
        </w:rPr>
      </w:pPr>
      <w:r w:rsidRPr="001504B5">
        <w:rPr>
          <w:sz w:val="16"/>
          <w:szCs w:val="16"/>
        </w:rPr>
        <w:t>Administrar 1 cápsula 2 vezes ao dia ou conforme orientação médica.</w:t>
      </w:r>
    </w:p>
    <w:p w14:paraId="3E9A861A" w14:textId="77777777" w:rsidR="001504B5" w:rsidRDefault="001504B5" w:rsidP="001504B5">
      <w:pPr>
        <w:pStyle w:val="Corpo"/>
        <w:spacing w:line="276" w:lineRule="auto"/>
        <w:rPr>
          <w:sz w:val="16"/>
          <w:szCs w:val="16"/>
        </w:rPr>
      </w:pPr>
    </w:p>
    <w:p w14:paraId="49175B4D" w14:textId="77777777" w:rsidR="001504B5" w:rsidRDefault="001504B5" w:rsidP="001504B5">
      <w:pPr>
        <w:pStyle w:val="Corpo"/>
        <w:spacing w:line="276" w:lineRule="auto"/>
        <w:rPr>
          <w:sz w:val="16"/>
          <w:szCs w:val="16"/>
        </w:rPr>
      </w:pPr>
    </w:p>
    <w:p w14:paraId="20167A3B" w14:textId="77777777" w:rsidR="001504B5" w:rsidRPr="001504B5" w:rsidRDefault="001504B5" w:rsidP="001504B5">
      <w:pPr>
        <w:pStyle w:val="Corpo"/>
        <w:spacing w:line="276" w:lineRule="auto"/>
        <w:rPr>
          <w:b/>
          <w:bCs/>
          <w:szCs w:val="23"/>
        </w:rPr>
      </w:pPr>
      <w:r>
        <w:rPr>
          <w:b/>
          <w:bCs/>
          <w:szCs w:val="23"/>
        </w:rPr>
        <w:t xml:space="preserve">                                  </w:t>
      </w:r>
      <w:r w:rsidRPr="001504B5">
        <w:rPr>
          <w:b/>
          <w:bCs/>
          <w:szCs w:val="23"/>
        </w:rPr>
        <w:t>+</w:t>
      </w:r>
    </w:p>
    <w:p w14:paraId="195BFA6F" w14:textId="77777777" w:rsidR="001504B5" w:rsidRDefault="001504B5" w:rsidP="001504B5">
      <w:pPr>
        <w:pStyle w:val="Corpo"/>
        <w:spacing w:line="276" w:lineRule="auto"/>
        <w:rPr>
          <w:b/>
        </w:rPr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1504B5" w:rsidRPr="009537E7" w14:paraId="2842FDBD" w14:textId="77777777" w:rsidTr="00211B8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78A3355C" w14:textId="77777777" w:rsidR="001504B5" w:rsidRPr="00A8253E" w:rsidRDefault="001504B5" w:rsidP="00211B80">
            <w:pPr>
              <w:pStyle w:val="Corpo"/>
              <w:spacing w:after="0"/>
              <w:jc w:val="center"/>
              <w:rPr>
                <w:b/>
                <w:iCs/>
                <w:color w:val="FFFFFF" w:themeColor="background1"/>
              </w:rPr>
            </w:pPr>
            <w:r>
              <w:rPr>
                <w:b/>
                <w:iCs/>
                <w:color w:val="FFFFFF" w:themeColor="background1"/>
              </w:rPr>
              <w:t>Curcumina</w:t>
            </w:r>
          </w:p>
        </w:tc>
      </w:tr>
      <w:tr w:rsidR="001504B5" w:rsidRPr="009537E7" w14:paraId="6763BF2C" w14:textId="77777777" w:rsidTr="00211B8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D0D041E" w14:textId="02525074" w:rsidR="001504B5" w:rsidRPr="0040473A" w:rsidRDefault="001504B5" w:rsidP="00211B80">
            <w:pPr>
              <w:pStyle w:val="Corpo"/>
              <w:rPr>
                <w:bCs/>
              </w:rPr>
            </w:pPr>
            <w:r>
              <w:t>Curcumina......................................</w:t>
            </w:r>
            <w:r w:rsidR="00E57297">
              <w:t>500</w:t>
            </w:r>
            <w:r>
              <w:t xml:space="preserve"> mg</w:t>
            </w:r>
          </w:p>
        </w:tc>
      </w:tr>
      <w:tr w:rsidR="001504B5" w:rsidRPr="009537E7" w14:paraId="2B91F80F" w14:textId="77777777" w:rsidTr="00211B80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8A9F7BD" w14:textId="77777777" w:rsidR="001504B5" w:rsidRPr="003A6682" w:rsidRDefault="001504B5" w:rsidP="00211B80">
            <w:pPr>
              <w:pStyle w:val="Corpo"/>
            </w:pPr>
            <w:r>
              <w:t>Excipiente qsp.............................1 cápsula</w:t>
            </w:r>
          </w:p>
        </w:tc>
      </w:tr>
    </w:tbl>
    <w:p w14:paraId="41EFCF9E" w14:textId="77777777" w:rsidR="00E57297" w:rsidRPr="00E57297" w:rsidRDefault="00E57297" w:rsidP="00E57297">
      <w:pPr>
        <w:pStyle w:val="Corpo"/>
        <w:rPr>
          <w:sz w:val="16"/>
          <w:szCs w:val="16"/>
        </w:rPr>
      </w:pPr>
      <w:r w:rsidRPr="00E57297">
        <w:rPr>
          <w:sz w:val="16"/>
          <w:szCs w:val="16"/>
        </w:rPr>
        <w:t>Administrar 1 cápsula ao dia ou conforme orientação médica.</w:t>
      </w:r>
    </w:p>
    <w:p w14:paraId="2E963A36" w14:textId="77777777" w:rsidR="001504B5" w:rsidRDefault="001504B5" w:rsidP="001504B5">
      <w:pPr>
        <w:pStyle w:val="Corpo"/>
        <w:spacing w:line="276" w:lineRule="auto"/>
        <w:rPr>
          <w:b/>
        </w:rPr>
      </w:pPr>
    </w:p>
    <w:p w14:paraId="5443FDE9" w14:textId="77777777" w:rsidR="001504B5" w:rsidRDefault="001504B5" w:rsidP="001504B5">
      <w:pPr>
        <w:pStyle w:val="Corpo"/>
        <w:spacing w:line="276" w:lineRule="auto"/>
        <w:rPr>
          <w:b/>
        </w:rPr>
      </w:pPr>
    </w:p>
    <w:p w14:paraId="7E46EFCC" w14:textId="60822220" w:rsidR="001504B5" w:rsidRDefault="001504B5" w:rsidP="00B70169">
      <w:pPr>
        <w:pStyle w:val="Corpo"/>
        <w:spacing w:line="276" w:lineRule="auto"/>
        <w:rPr>
          <w:b/>
        </w:rPr>
      </w:pPr>
    </w:p>
    <w:p w14:paraId="7B6417F6" w14:textId="49F83F9D" w:rsidR="0000397B" w:rsidRDefault="0000397B" w:rsidP="00B70169">
      <w:pPr>
        <w:pStyle w:val="Corpo"/>
        <w:spacing w:line="276" w:lineRule="auto"/>
        <w:rPr>
          <w:b/>
        </w:rPr>
      </w:pPr>
    </w:p>
    <w:p w14:paraId="53AD3EA1" w14:textId="6058A0C8" w:rsidR="0000397B" w:rsidRDefault="0000397B" w:rsidP="00B70169">
      <w:pPr>
        <w:pStyle w:val="Corpo"/>
        <w:spacing w:line="276" w:lineRule="auto"/>
        <w:rPr>
          <w:b/>
        </w:rPr>
      </w:pPr>
    </w:p>
    <w:p w14:paraId="431CF4BE" w14:textId="78CF9629" w:rsidR="0000397B" w:rsidRDefault="0000397B" w:rsidP="00B70169">
      <w:pPr>
        <w:pStyle w:val="Corpo"/>
        <w:spacing w:line="276" w:lineRule="auto"/>
        <w:rPr>
          <w:b/>
        </w:rPr>
      </w:pPr>
    </w:p>
    <w:p w14:paraId="4EC09E73" w14:textId="1AC1F069" w:rsidR="0000397B" w:rsidRDefault="0000397B" w:rsidP="00B70169">
      <w:pPr>
        <w:pStyle w:val="Corpo"/>
        <w:spacing w:line="276" w:lineRule="auto"/>
        <w:rPr>
          <w:b/>
        </w:rPr>
      </w:pPr>
    </w:p>
    <w:p w14:paraId="1D30AC6F" w14:textId="1CDB2462" w:rsidR="0000397B" w:rsidRDefault="0000397B" w:rsidP="00B70169">
      <w:pPr>
        <w:pStyle w:val="Corpo"/>
        <w:spacing w:line="276" w:lineRule="auto"/>
        <w:rPr>
          <w:b/>
        </w:rPr>
      </w:pPr>
    </w:p>
    <w:p w14:paraId="1E0F749C" w14:textId="6898D4BB" w:rsidR="0000397B" w:rsidRDefault="0000397B" w:rsidP="00B70169">
      <w:pPr>
        <w:pStyle w:val="Corpo"/>
        <w:spacing w:line="276" w:lineRule="auto"/>
        <w:rPr>
          <w:b/>
        </w:rPr>
      </w:pPr>
    </w:p>
    <w:p w14:paraId="4A25FD19" w14:textId="41D14301" w:rsidR="0000397B" w:rsidRDefault="0000397B" w:rsidP="00B70169">
      <w:pPr>
        <w:pStyle w:val="Corpo"/>
        <w:spacing w:line="276" w:lineRule="auto"/>
        <w:rPr>
          <w:b/>
        </w:rPr>
      </w:pPr>
    </w:p>
    <w:p w14:paraId="14044838" w14:textId="5AA0E710" w:rsidR="0000397B" w:rsidRDefault="0000397B" w:rsidP="00B70169">
      <w:pPr>
        <w:pStyle w:val="Corpo"/>
        <w:spacing w:line="276" w:lineRule="auto"/>
        <w:rPr>
          <w:b/>
        </w:rPr>
      </w:pPr>
    </w:p>
    <w:p w14:paraId="69CD415A" w14:textId="1379764E" w:rsidR="0000397B" w:rsidRDefault="0000397B" w:rsidP="00B70169">
      <w:pPr>
        <w:pStyle w:val="Corpo"/>
        <w:spacing w:line="276" w:lineRule="auto"/>
        <w:rPr>
          <w:b/>
        </w:rPr>
      </w:pPr>
    </w:p>
    <w:p w14:paraId="35BC51D9" w14:textId="3680100E" w:rsidR="0000397B" w:rsidRDefault="0000397B" w:rsidP="00B70169">
      <w:pPr>
        <w:pStyle w:val="Corpo"/>
        <w:spacing w:line="276" w:lineRule="auto"/>
        <w:rPr>
          <w:b/>
        </w:rPr>
      </w:pPr>
    </w:p>
    <w:p w14:paraId="69F4C279" w14:textId="51CB5116" w:rsidR="0000397B" w:rsidRDefault="0000397B" w:rsidP="00B70169">
      <w:pPr>
        <w:pStyle w:val="Corpo"/>
        <w:spacing w:line="276" w:lineRule="auto"/>
        <w:rPr>
          <w:b/>
        </w:rPr>
      </w:pPr>
    </w:p>
    <w:p w14:paraId="7FF2A0D7" w14:textId="42F0F78C" w:rsidR="0000397B" w:rsidRDefault="0000397B" w:rsidP="00B70169">
      <w:pPr>
        <w:pStyle w:val="Corpo"/>
        <w:spacing w:line="276" w:lineRule="auto"/>
        <w:rPr>
          <w:b/>
        </w:rPr>
      </w:pPr>
    </w:p>
    <w:p w14:paraId="31559D7D" w14:textId="587F8767" w:rsidR="0000397B" w:rsidRDefault="0000397B" w:rsidP="00B70169">
      <w:pPr>
        <w:pStyle w:val="Corpo"/>
        <w:spacing w:line="276" w:lineRule="auto"/>
        <w:rPr>
          <w:b/>
        </w:rPr>
      </w:pPr>
    </w:p>
    <w:p w14:paraId="27C5D62E" w14:textId="728884EC" w:rsidR="0000397B" w:rsidRDefault="0000397B" w:rsidP="0000397B">
      <w:pPr>
        <w:pStyle w:val="Ttulo1"/>
        <w:jc w:val="center"/>
      </w:pPr>
      <w:bookmarkStart w:id="57" w:name="_Toc62720119"/>
      <w:r w:rsidRPr="0000397B">
        <w:lastRenderedPageBreak/>
        <w:t xml:space="preserve">Zinco </w:t>
      </w:r>
      <w:proofErr w:type="spellStart"/>
      <w:r w:rsidRPr="0000397B">
        <w:t>Carnosina</w:t>
      </w:r>
      <w:bookmarkEnd w:id="57"/>
      <w:proofErr w:type="spellEnd"/>
    </w:p>
    <w:p w14:paraId="6B14B825" w14:textId="77777777" w:rsidR="0000397B" w:rsidRPr="0000397B" w:rsidRDefault="0000397B" w:rsidP="0000397B">
      <w:pPr>
        <w:pStyle w:val="Subtitulocorpo"/>
      </w:pPr>
      <w:r w:rsidRPr="0000397B">
        <w:t xml:space="preserve">Melhora a Taxa de Erradicação de </w:t>
      </w:r>
      <w:r w:rsidRPr="0000397B">
        <w:rPr>
          <w:i/>
        </w:rPr>
        <w:t xml:space="preserve">H. </w:t>
      </w:r>
      <w:proofErr w:type="spellStart"/>
      <w:r w:rsidRPr="0000397B">
        <w:rPr>
          <w:i/>
        </w:rPr>
        <w:t>pylori</w:t>
      </w:r>
      <w:proofErr w:type="spellEnd"/>
    </w:p>
    <w:p w14:paraId="509BD880" w14:textId="77777777" w:rsidR="0000397B" w:rsidRDefault="0000397B" w:rsidP="0000397B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052C0113" w14:textId="77777777" w:rsidR="0000397B" w:rsidRPr="0000397B" w:rsidRDefault="0000397B" w:rsidP="0000397B">
      <w:pPr>
        <w:pStyle w:val="Subtitulocorpo"/>
        <w:jc w:val="both"/>
        <w:rPr>
          <w:b w:val="0"/>
          <w:bCs/>
          <w:color w:val="404040" w:themeColor="text1" w:themeTint="BF"/>
          <w:sz w:val="24"/>
          <w:szCs w:val="24"/>
        </w:rPr>
      </w:pPr>
      <w:r w:rsidRPr="0000397B">
        <w:rPr>
          <w:b w:val="0"/>
          <w:bCs/>
          <w:color w:val="404040" w:themeColor="text1" w:themeTint="BF"/>
          <w:sz w:val="24"/>
          <w:szCs w:val="24"/>
        </w:rPr>
        <w:t xml:space="preserve">Esse estudo randomizado, de grupo paralelo, aberto, controlado e multicêntrico comparou a eficácia de Zinco </w:t>
      </w:r>
      <w:proofErr w:type="spellStart"/>
      <w:r w:rsidRPr="0000397B">
        <w:rPr>
          <w:b w:val="0"/>
          <w:bCs/>
          <w:color w:val="404040" w:themeColor="text1" w:themeTint="BF"/>
          <w:sz w:val="24"/>
          <w:szCs w:val="24"/>
        </w:rPr>
        <w:t>carnosina</w:t>
      </w:r>
      <w:proofErr w:type="spellEnd"/>
      <w:r w:rsidRPr="0000397B">
        <w:rPr>
          <w:b w:val="0"/>
          <w:bCs/>
          <w:color w:val="404040" w:themeColor="text1" w:themeTint="BF"/>
          <w:sz w:val="24"/>
          <w:szCs w:val="24"/>
        </w:rPr>
        <w:t xml:space="preserve"> com a terapia tripla ou terapia tripla apenas na erradicação do </w:t>
      </w:r>
      <w:proofErr w:type="spellStart"/>
      <w:r w:rsidRPr="0000397B">
        <w:rPr>
          <w:b w:val="0"/>
          <w:bCs/>
          <w:i/>
          <w:color w:val="404040" w:themeColor="text1" w:themeTint="BF"/>
          <w:sz w:val="24"/>
          <w:szCs w:val="24"/>
        </w:rPr>
        <w:t>Helicobacter</w:t>
      </w:r>
      <w:proofErr w:type="spellEnd"/>
      <w:r w:rsidRPr="0000397B">
        <w:rPr>
          <w:b w:val="0"/>
          <w:bCs/>
          <w:i/>
          <w:color w:val="404040" w:themeColor="text1" w:themeTint="BF"/>
          <w:sz w:val="24"/>
          <w:szCs w:val="24"/>
        </w:rPr>
        <w:t xml:space="preserve"> </w:t>
      </w:r>
      <w:proofErr w:type="spellStart"/>
      <w:r w:rsidRPr="0000397B">
        <w:rPr>
          <w:b w:val="0"/>
          <w:bCs/>
          <w:i/>
          <w:color w:val="404040" w:themeColor="text1" w:themeTint="BF"/>
          <w:sz w:val="24"/>
          <w:szCs w:val="24"/>
        </w:rPr>
        <w:t>pylori</w:t>
      </w:r>
      <w:proofErr w:type="spellEnd"/>
      <w:r w:rsidRPr="0000397B">
        <w:rPr>
          <w:b w:val="0"/>
          <w:bCs/>
          <w:i/>
          <w:color w:val="404040" w:themeColor="text1" w:themeTint="BF"/>
          <w:sz w:val="24"/>
          <w:szCs w:val="24"/>
        </w:rPr>
        <w:t xml:space="preserve"> </w:t>
      </w:r>
      <w:r w:rsidRPr="0000397B">
        <w:rPr>
          <w:b w:val="0"/>
          <w:bCs/>
          <w:i/>
          <w:color w:val="404040" w:themeColor="text1" w:themeTint="BF"/>
          <w:sz w:val="24"/>
          <w:szCs w:val="24"/>
        </w:rPr>
        <w:fldChar w:fldCharType="begin">
          <w:fldData xml:space="preserve">PEVuZE5vdGU+PENpdGU+PEF1dGhvcj5UYW48L0F1dGhvcj48WWVhcj4yMDE3PC9ZZWFyPjxJRFRl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==
</w:fldData>
        </w:fldChar>
      </w:r>
      <w:r w:rsidRPr="0000397B">
        <w:rPr>
          <w:b w:val="0"/>
          <w:bCs/>
          <w:i/>
          <w:color w:val="404040" w:themeColor="text1" w:themeTint="BF"/>
          <w:sz w:val="24"/>
          <w:szCs w:val="24"/>
        </w:rPr>
        <w:instrText xml:space="preserve"> ADDIN EN.CITE </w:instrText>
      </w:r>
      <w:r w:rsidRPr="0000397B">
        <w:rPr>
          <w:b w:val="0"/>
          <w:bCs/>
          <w:i/>
          <w:color w:val="404040" w:themeColor="text1" w:themeTint="BF"/>
          <w:sz w:val="24"/>
          <w:szCs w:val="24"/>
        </w:rPr>
        <w:fldChar w:fldCharType="begin">
          <w:fldData xml:space="preserve">PEVuZE5vdGU+PENpdGU+PEF1dGhvcj5UYW48L0F1dGhvcj48WWVhcj4yMDE3PC9ZZWFyPjxJRFRl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==
</w:fldData>
        </w:fldChar>
      </w:r>
      <w:r w:rsidRPr="0000397B">
        <w:rPr>
          <w:b w:val="0"/>
          <w:bCs/>
          <w:i/>
          <w:color w:val="404040" w:themeColor="text1" w:themeTint="BF"/>
          <w:sz w:val="24"/>
          <w:szCs w:val="24"/>
        </w:rPr>
        <w:instrText xml:space="preserve"> ADDIN EN.CITE.DATA </w:instrText>
      </w:r>
      <w:r w:rsidRPr="0000397B">
        <w:rPr>
          <w:b w:val="0"/>
          <w:bCs/>
          <w:color w:val="404040" w:themeColor="text1" w:themeTint="BF"/>
          <w:sz w:val="24"/>
          <w:szCs w:val="24"/>
        </w:rPr>
      </w:r>
      <w:r w:rsidRPr="0000397B">
        <w:rPr>
          <w:b w:val="0"/>
          <w:bCs/>
          <w:color w:val="404040" w:themeColor="text1" w:themeTint="BF"/>
          <w:sz w:val="24"/>
          <w:szCs w:val="24"/>
        </w:rPr>
        <w:fldChar w:fldCharType="end"/>
      </w:r>
      <w:r w:rsidRPr="0000397B">
        <w:rPr>
          <w:b w:val="0"/>
          <w:bCs/>
          <w:i/>
          <w:color w:val="404040" w:themeColor="text1" w:themeTint="BF"/>
          <w:sz w:val="24"/>
          <w:szCs w:val="24"/>
        </w:rPr>
      </w:r>
      <w:r w:rsidRPr="0000397B">
        <w:rPr>
          <w:b w:val="0"/>
          <w:bCs/>
          <w:i/>
          <w:color w:val="404040" w:themeColor="text1" w:themeTint="BF"/>
          <w:sz w:val="24"/>
          <w:szCs w:val="24"/>
        </w:rPr>
        <w:fldChar w:fldCharType="separate"/>
      </w:r>
      <w:r w:rsidRPr="0000397B">
        <w:rPr>
          <w:b w:val="0"/>
          <w:bCs/>
          <w:i/>
          <w:color w:val="404040" w:themeColor="text1" w:themeTint="BF"/>
          <w:sz w:val="24"/>
          <w:szCs w:val="24"/>
        </w:rPr>
        <w:t>(</w:t>
      </w:r>
      <w:r w:rsidRPr="00890C4B">
        <w:rPr>
          <w:b w:val="0"/>
          <w:bCs/>
          <w:iCs/>
          <w:color w:val="404040" w:themeColor="text1" w:themeTint="BF"/>
          <w:sz w:val="24"/>
          <w:szCs w:val="24"/>
        </w:rPr>
        <w:t>Tan</w:t>
      </w:r>
      <w:r w:rsidRPr="0000397B">
        <w:rPr>
          <w:b w:val="0"/>
          <w:bCs/>
          <w:i/>
          <w:color w:val="404040" w:themeColor="text1" w:themeTint="BF"/>
          <w:sz w:val="24"/>
          <w:szCs w:val="24"/>
        </w:rPr>
        <w:t xml:space="preserve"> et al., 2017)</w:t>
      </w:r>
      <w:r w:rsidRPr="0000397B">
        <w:rPr>
          <w:b w:val="0"/>
          <w:bCs/>
          <w:color w:val="404040" w:themeColor="text1" w:themeTint="BF"/>
          <w:sz w:val="24"/>
          <w:szCs w:val="24"/>
        </w:rPr>
        <w:fldChar w:fldCharType="end"/>
      </w:r>
      <w:r w:rsidRPr="0000397B">
        <w:rPr>
          <w:b w:val="0"/>
          <w:bCs/>
          <w:color w:val="404040" w:themeColor="text1" w:themeTint="BF"/>
          <w:sz w:val="24"/>
          <w:szCs w:val="24"/>
        </w:rPr>
        <w:t>.</w:t>
      </w:r>
    </w:p>
    <w:p w14:paraId="393CCA35" w14:textId="77777777" w:rsidR="0000397B" w:rsidRDefault="0000397B" w:rsidP="0000397B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61088" behindDoc="0" locked="0" layoutInCell="1" allowOverlap="1" wp14:anchorId="1110F346" wp14:editId="52518F6F">
                <wp:simplePos x="0" y="0"/>
                <wp:positionH relativeFrom="margin">
                  <wp:align>right</wp:align>
                </wp:positionH>
                <wp:positionV relativeFrom="paragraph">
                  <wp:posOffset>131445</wp:posOffset>
                </wp:positionV>
                <wp:extent cx="5372100" cy="498764"/>
                <wp:effectExtent l="0" t="0" r="19050" b="15875"/>
                <wp:wrapNone/>
                <wp:docPr id="697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498764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7B8F691" w14:textId="77777777" w:rsidR="005D1916" w:rsidRPr="009D65A4" w:rsidRDefault="005D1916" w:rsidP="0000397B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Para isso, 332 pacientes sem tratamento prévio com gastrite associada ao </w:t>
                            </w:r>
                            <w:r>
                              <w:rPr>
                                <w:rFonts w:ascii="Swis721 Th BT" w:hAnsi="Swis721 Th BT"/>
                                <w:i/>
                                <w:sz w:val="23"/>
                                <w:szCs w:val="23"/>
                              </w:rPr>
                              <w:t xml:space="preserve">H. </w:t>
                            </w:r>
                            <w:proofErr w:type="spellStart"/>
                            <w:r>
                              <w:rPr>
                                <w:rFonts w:ascii="Swis721 Th BT" w:hAnsi="Swis721 Th BT"/>
                                <w:i/>
                                <w:sz w:val="23"/>
                                <w:szCs w:val="23"/>
                              </w:rPr>
                              <w:t>pylori</w:t>
                            </w:r>
                            <w:proofErr w:type="spellEnd"/>
                            <w:r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 foram randomizados para receberem durante 14 dias: </w:t>
                            </w:r>
                          </w:p>
                          <w:p w14:paraId="4B1956CC" w14:textId="77777777" w:rsidR="005D1916" w:rsidRPr="009D65A4" w:rsidRDefault="005D1916" w:rsidP="0000397B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110F346" id="_x0000_s1074" type="#_x0000_t202" style="position:absolute;left:0;text-align:left;margin-left:371.8pt;margin-top:10.35pt;width:423pt;height:39.25pt;z-index:252761088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" fillcolor="white [3212]" strokecolor="#0070c0">
                <v:textbox>
                  <w:txbxContent>
                    <w:p w14:paraId="07B8F691" w14:textId="77777777" w:rsidR="005D1916" w:rsidRPr="009D65A4" w:rsidRDefault="005D1916" w:rsidP="0000397B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Para isso, 332 pacientes sem tratamento prévio com gastrite associada ao </w:t>
                      </w:r>
                      <w:r>
                        <w:rPr>
                          <w:rFonts w:ascii="Swis721 Th BT" w:hAnsi="Swis721 Th BT"/>
                          <w:i/>
                          <w:sz w:val="23"/>
                          <w:szCs w:val="23"/>
                        </w:rPr>
                        <w:t xml:space="preserve">H. </w:t>
                      </w:r>
                      <w:proofErr w:type="spellStart"/>
                      <w:r>
                        <w:rPr>
                          <w:rFonts w:ascii="Swis721 Th BT" w:hAnsi="Swis721 Th BT"/>
                          <w:i/>
                          <w:sz w:val="23"/>
                          <w:szCs w:val="23"/>
                        </w:rPr>
                        <w:t>pylori</w:t>
                      </w:r>
                      <w:proofErr w:type="spellEnd"/>
                      <w:r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 foram randomizados para receberem durante 14 dias: </w:t>
                      </w:r>
                    </w:p>
                    <w:p w14:paraId="4B1956CC" w14:textId="77777777" w:rsidR="005D1916" w:rsidRPr="009D65A4" w:rsidRDefault="005D1916" w:rsidP="0000397B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6C2625BF" w14:textId="77777777" w:rsidR="0000397B" w:rsidRDefault="0000397B" w:rsidP="0000397B">
      <w:pPr>
        <w:pStyle w:val="Corpo"/>
      </w:pPr>
    </w:p>
    <w:p w14:paraId="0E831011" w14:textId="2E654369" w:rsidR="0000397B" w:rsidRDefault="0000397B" w:rsidP="0000397B">
      <w:pPr>
        <w:pStyle w:val="Corpo"/>
      </w:pPr>
    </w:p>
    <w:p w14:paraId="550C236E" w14:textId="16412FE1" w:rsidR="0000397B" w:rsidRDefault="0000397B" w:rsidP="0000397B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70304" behindDoc="0" locked="0" layoutInCell="1" allowOverlap="1" wp14:anchorId="68174818" wp14:editId="11D73CB9">
                <wp:simplePos x="0" y="0"/>
                <wp:positionH relativeFrom="margin">
                  <wp:posOffset>4981490</wp:posOffset>
                </wp:positionH>
                <wp:positionV relativeFrom="paragraph">
                  <wp:posOffset>68949</wp:posOffset>
                </wp:positionV>
                <wp:extent cx="226695" cy="138430"/>
                <wp:effectExtent l="0" t="0" r="1905" b="0"/>
                <wp:wrapNone/>
                <wp:docPr id="704" name="Triângulo isósceles 70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355C8BA" id="Triângulo isósceles 704" o:spid="_x0000_s1026" type="#_x0000_t5" style="position:absolute;margin-left:392.25pt;margin-top:5.45pt;width:17.85pt;height:10.9pt;flip:y;z-index:25277030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" fillcolor="#d8d8d8 [2732]" stroked="f">
                <w10:wrap anchorx="margin"/>
              </v:shape>
            </w:pict>
          </mc:Fallback>
        </mc:AlternateContent>
      </w: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64160" behindDoc="0" locked="0" layoutInCell="1" allowOverlap="1" wp14:anchorId="1DF86859" wp14:editId="6F4181E5">
                <wp:simplePos x="0" y="0"/>
                <wp:positionH relativeFrom="margin">
                  <wp:posOffset>2754630</wp:posOffset>
                </wp:positionH>
                <wp:positionV relativeFrom="paragraph">
                  <wp:posOffset>71120</wp:posOffset>
                </wp:positionV>
                <wp:extent cx="226695" cy="138430"/>
                <wp:effectExtent l="0" t="0" r="1905" b="0"/>
                <wp:wrapNone/>
                <wp:docPr id="698" name="Triângulo isósceles 69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BFF1408" id="Triângulo isósceles 698" o:spid="_x0000_s1026" type="#_x0000_t5" style="position:absolute;margin-left:216.9pt;margin-top:5.6pt;width:17.85pt;height:10.9pt;flip:y;z-index:2527641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62112" behindDoc="0" locked="0" layoutInCell="1" allowOverlap="1" wp14:anchorId="574432CD" wp14:editId="5954F1B3">
                <wp:simplePos x="0" y="0"/>
                <wp:positionH relativeFrom="margin">
                  <wp:posOffset>400874</wp:posOffset>
                </wp:positionH>
                <wp:positionV relativeFrom="paragraph">
                  <wp:posOffset>64144</wp:posOffset>
                </wp:positionV>
                <wp:extent cx="226695" cy="138430"/>
                <wp:effectExtent l="0" t="0" r="1905" b="0"/>
                <wp:wrapNone/>
                <wp:docPr id="699" name="Triângulo isósceles 69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3054A0F" id="Triângulo isósceles 699" o:spid="_x0000_s1026" type="#_x0000_t5" style="position:absolute;margin-left:31.55pt;margin-top:5.05pt;width:17.85pt;height:10.9pt;flip:y;z-index:2527621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60064" behindDoc="0" locked="0" layoutInCell="1" allowOverlap="1" wp14:anchorId="6BD9B54A" wp14:editId="691184E2">
                <wp:simplePos x="0" y="0"/>
                <wp:positionH relativeFrom="margin">
                  <wp:posOffset>-474056</wp:posOffset>
                </wp:positionH>
                <wp:positionV relativeFrom="paragraph">
                  <wp:posOffset>285750</wp:posOffset>
                </wp:positionV>
                <wp:extent cx="1959428" cy="1472540"/>
                <wp:effectExtent l="0" t="0" r="22225" b="13970"/>
                <wp:wrapNone/>
                <wp:docPr id="701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59428" cy="147254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1DB43CE" w14:textId="77777777" w:rsidR="005D1916" w:rsidRPr="0000397B" w:rsidRDefault="005D1916" w:rsidP="0000397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  <w:r w:rsidRPr="0000397B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Terapia Tripla</w:t>
                            </w:r>
                          </w:p>
                          <w:p w14:paraId="63C52999" w14:textId="77777777" w:rsidR="005D1916" w:rsidRPr="0000397B" w:rsidRDefault="005D1916" w:rsidP="0000397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00397B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(Omeprazol 20 mg, Amoxicilina 1 g e </w:t>
                            </w:r>
                            <w:proofErr w:type="spellStart"/>
                            <w:r w:rsidRPr="0000397B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claritromicina</w:t>
                            </w:r>
                            <w:proofErr w:type="spellEnd"/>
                            <w:r w:rsidRPr="0000397B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500 mg)</w:t>
                            </w:r>
                          </w:p>
                          <w:p w14:paraId="1DD9C4C6" w14:textId="77777777" w:rsidR="005D1916" w:rsidRPr="0000397B" w:rsidRDefault="005D1916" w:rsidP="0000397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00397B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+</w:t>
                            </w:r>
                          </w:p>
                          <w:p w14:paraId="465EB2E0" w14:textId="77777777" w:rsidR="005D1916" w:rsidRPr="0000397B" w:rsidRDefault="005D1916" w:rsidP="0000397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00397B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Zinco </w:t>
                            </w:r>
                            <w:proofErr w:type="spellStart"/>
                            <w:r w:rsidRPr="0000397B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carnosina</w:t>
                            </w:r>
                            <w:proofErr w:type="spellEnd"/>
                            <w:r w:rsidRPr="0000397B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75 mg</w:t>
                            </w:r>
                          </w:p>
                          <w:p w14:paraId="3A011823" w14:textId="77777777" w:rsidR="005D1916" w:rsidRPr="0000397B" w:rsidRDefault="005D1916" w:rsidP="0000397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00397B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2 vezes ao dia</w:t>
                            </w:r>
                          </w:p>
                          <w:p w14:paraId="25D2CB02" w14:textId="5707CB9C" w:rsidR="005D1916" w:rsidRPr="00086CFC" w:rsidRDefault="005D1916" w:rsidP="0000397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BD9B54A" id="_x0000_s1075" type="#_x0000_t202" style="position:absolute;left:0;text-align:left;margin-left:-37.35pt;margin-top:22.5pt;width:154.3pt;height:115.95pt;z-index:2527600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" fillcolor="#0070c0" strokecolor="#0070c0">
                <v:textbox>
                  <w:txbxContent>
                    <w:p w14:paraId="51DB43CE" w14:textId="77777777" w:rsidR="005D1916" w:rsidRPr="0000397B" w:rsidRDefault="005D1916" w:rsidP="0000397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  <w:r w:rsidRPr="0000397B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Terapia Tripla</w:t>
                      </w:r>
                    </w:p>
                    <w:p w14:paraId="63C52999" w14:textId="77777777" w:rsidR="005D1916" w:rsidRPr="0000397B" w:rsidRDefault="005D1916" w:rsidP="0000397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00397B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 xml:space="preserve">(Omeprazol 20 mg, Amoxicilina 1 g e </w:t>
                      </w:r>
                      <w:proofErr w:type="spellStart"/>
                      <w:r w:rsidRPr="0000397B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claritromicina</w:t>
                      </w:r>
                      <w:proofErr w:type="spellEnd"/>
                      <w:r w:rsidRPr="0000397B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 xml:space="preserve"> 500 mg)</w:t>
                      </w:r>
                    </w:p>
                    <w:p w14:paraId="1DD9C4C6" w14:textId="77777777" w:rsidR="005D1916" w:rsidRPr="0000397B" w:rsidRDefault="005D1916" w:rsidP="0000397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00397B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+</w:t>
                      </w:r>
                    </w:p>
                    <w:p w14:paraId="465EB2E0" w14:textId="77777777" w:rsidR="005D1916" w:rsidRPr="0000397B" w:rsidRDefault="005D1916" w:rsidP="0000397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00397B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 xml:space="preserve">Zinco </w:t>
                      </w:r>
                      <w:proofErr w:type="spellStart"/>
                      <w:r w:rsidRPr="0000397B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carnosina</w:t>
                      </w:r>
                      <w:proofErr w:type="spellEnd"/>
                      <w:r w:rsidRPr="0000397B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 xml:space="preserve"> 75 mg</w:t>
                      </w:r>
                    </w:p>
                    <w:p w14:paraId="3A011823" w14:textId="77777777" w:rsidR="005D1916" w:rsidRPr="0000397B" w:rsidRDefault="005D1916" w:rsidP="0000397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00397B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2 vezes ao dia</w:t>
                      </w:r>
                    </w:p>
                    <w:p w14:paraId="25D2CB02" w14:textId="5707CB9C" w:rsidR="005D1916" w:rsidRPr="00086CFC" w:rsidRDefault="005D1916" w:rsidP="0000397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DB82933" w14:textId="5C49CCC3" w:rsidR="0000397B" w:rsidRDefault="0000397B" w:rsidP="0000397B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68256" behindDoc="0" locked="0" layoutInCell="1" allowOverlap="1" wp14:anchorId="36CCBF5C" wp14:editId="659A510D">
                <wp:simplePos x="0" y="0"/>
                <wp:positionH relativeFrom="margin">
                  <wp:posOffset>4108033</wp:posOffset>
                </wp:positionH>
                <wp:positionV relativeFrom="paragraph">
                  <wp:posOffset>97401</wp:posOffset>
                </wp:positionV>
                <wp:extent cx="1959428" cy="1472540"/>
                <wp:effectExtent l="0" t="0" r="22225" b="13970"/>
                <wp:wrapNone/>
                <wp:docPr id="703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59428" cy="147254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0D5D334" w14:textId="77777777" w:rsidR="005D1916" w:rsidRDefault="005D1916" w:rsidP="0000397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23EF1381" w14:textId="77777777" w:rsidR="005D1916" w:rsidRDefault="005D1916" w:rsidP="0000397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2F17A53F" w14:textId="16144D88" w:rsidR="005D1916" w:rsidRPr="0000397B" w:rsidRDefault="005D1916" w:rsidP="0000397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00397B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Terapia Tripla</w:t>
                            </w:r>
                          </w:p>
                          <w:p w14:paraId="30550EFE" w14:textId="392B2480" w:rsidR="005D1916" w:rsidRPr="00086CFC" w:rsidRDefault="005D1916" w:rsidP="0000397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6CCBF5C" id="_x0000_s1076" type="#_x0000_t202" style="position:absolute;left:0;text-align:left;margin-left:323.45pt;margin-top:7.65pt;width:154.3pt;height:115.95pt;z-index:2527682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" fillcolor="#0070c0" strokecolor="#0070c0">
                <v:textbox>
                  <w:txbxContent>
                    <w:p w14:paraId="30D5D334" w14:textId="77777777" w:rsidR="005D1916" w:rsidRDefault="005D1916" w:rsidP="0000397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23EF1381" w14:textId="77777777" w:rsidR="005D1916" w:rsidRDefault="005D1916" w:rsidP="0000397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2F17A53F" w14:textId="16144D88" w:rsidR="005D1916" w:rsidRPr="0000397B" w:rsidRDefault="005D1916" w:rsidP="0000397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00397B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Terapia Tripla</w:t>
                      </w:r>
                    </w:p>
                    <w:p w14:paraId="30550EFE" w14:textId="392B2480" w:rsidR="005D1916" w:rsidRPr="00086CFC" w:rsidRDefault="005D1916" w:rsidP="0000397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66208" behindDoc="0" locked="0" layoutInCell="1" allowOverlap="1" wp14:anchorId="2A9F0FE8" wp14:editId="2E222B99">
                <wp:simplePos x="0" y="0"/>
                <wp:positionH relativeFrom="margin">
                  <wp:posOffset>1847603</wp:posOffset>
                </wp:positionH>
                <wp:positionV relativeFrom="paragraph">
                  <wp:posOffset>94615</wp:posOffset>
                </wp:positionV>
                <wp:extent cx="1959428" cy="1472540"/>
                <wp:effectExtent l="0" t="0" r="22225" b="13970"/>
                <wp:wrapNone/>
                <wp:docPr id="702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59428" cy="147254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918717A" w14:textId="77777777" w:rsidR="005D1916" w:rsidRDefault="005D1916" w:rsidP="0000397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4F4C2DCD" w14:textId="54C9B458" w:rsidR="005D1916" w:rsidRPr="0000397B" w:rsidRDefault="005D1916" w:rsidP="0000397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00397B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Terapia Tripla</w:t>
                            </w:r>
                          </w:p>
                          <w:p w14:paraId="3885FFFE" w14:textId="77777777" w:rsidR="005D1916" w:rsidRPr="0000397B" w:rsidRDefault="005D1916" w:rsidP="0000397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00397B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+</w:t>
                            </w:r>
                          </w:p>
                          <w:p w14:paraId="07BA8A0B" w14:textId="77777777" w:rsidR="005D1916" w:rsidRPr="0000397B" w:rsidRDefault="005D1916" w:rsidP="0000397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00397B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Zinco </w:t>
                            </w:r>
                            <w:proofErr w:type="spellStart"/>
                            <w:r w:rsidRPr="0000397B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carnosina</w:t>
                            </w:r>
                            <w:proofErr w:type="spellEnd"/>
                            <w:r w:rsidRPr="0000397B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150 mg </w:t>
                            </w:r>
                          </w:p>
                          <w:p w14:paraId="1A4E8883" w14:textId="77777777" w:rsidR="005D1916" w:rsidRPr="0000397B" w:rsidRDefault="005D1916" w:rsidP="0000397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00397B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2 vezes ao dia</w:t>
                            </w:r>
                          </w:p>
                          <w:p w14:paraId="618D0127" w14:textId="51D7CC20" w:rsidR="005D1916" w:rsidRPr="00086CFC" w:rsidRDefault="005D1916" w:rsidP="0000397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A9F0FE8" id="_x0000_s1077" type="#_x0000_t202" style="position:absolute;left:0;text-align:left;margin-left:145.5pt;margin-top:7.45pt;width:154.3pt;height:115.95pt;z-index:25276620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" fillcolor="#0070c0" strokecolor="#0070c0">
                <v:textbox>
                  <w:txbxContent>
                    <w:p w14:paraId="5918717A" w14:textId="77777777" w:rsidR="005D1916" w:rsidRDefault="005D1916" w:rsidP="0000397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4F4C2DCD" w14:textId="54C9B458" w:rsidR="005D1916" w:rsidRPr="0000397B" w:rsidRDefault="005D1916" w:rsidP="0000397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00397B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Terapia Tripla</w:t>
                      </w:r>
                    </w:p>
                    <w:p w14:paraId="3885FFFE" w14:textId="77777777" w:rsidR="005D1916" w:rsidRPr="0000397B" w:rsidRDefault="005D1916" w:rsidP="0000397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00397B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+</w:t>
                      </w:r>
                    </w:p>
                    <w:p w14:paraId="07BA8A0B" w14:textId="77777777" w:rsidR="005D1916" w:rsidRPr="0000397B" w:rsidRDefault="005D1916" w:rsidP="0000397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00397B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 xml:space="preserve">Zinco </w:t>
                      </w:r>
                      <w:proofErr w:type="spellStart"/>
                      <w:r w:rsidRPr="0000397B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carnosina</w:t>
                      </w:r>
                      <w:proofErr w:type="spellEnd"/>
                      <w:r w:rsidRPr="0000397B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 xml:space="preserve"> 150 mg </w:t>
                      </w:r>
                    </w:p>
                    <w:p w14:paraId="1A4E8883" w14:textId="77777777" w:rsidR="005D1916" w:rsidRPr="0000397B" w:rsidRDefault="005D1916" w:rsidP="0000397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00397B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2 vezes ao dia</w:t>
                      </w:r>
                    </w:p>
                    <w:p w14:paraId="618D0127" w14:textId="51D7CC20" w:rsidR="005D1916" w:rsidRPr="00086CFC" w:rsidRDefault="005D1916" w:rsidP="0000397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2D115522" w14:textId="23E5A0A7" w:rsidR="0000397B" w:rsidRDefault="0000397B" w:rsidP="0000397B">
      <w:pPr>
        <w:pStyle w:val="Corpo"/>
      </w:pPr>
    </w:p>
    <w:p w14:paraId="0CFBB765" w14:textId="77777777" w:rsidR="0000397B" w:rsidRDefault="0000397B" w:rsidP="0000397B">
      <w:pPr>
        <w:pStyle w:val="Corpo"/>
      </w:pPr>
    </w:p>
    <w:p w14:paraId="2FB76074" w14:textId="77777777" w:rsidR="0000397B" w:rsidRDefault="0000397B" w:rsidP="0000397B">
      <w:pPr>
        <w:pStyle w:val="Corpo"/>
      </w:pPr>
    </w:p>
    <w:p w14:paraId="28FC15EA" w14:textId="77777777" w:rsidR="0000397B" w:rsidRPr="0064783D" w:rsidRDefault="0000397B" w:rsidP="0000397B">
      <w:pPr>
        <w:pStyle w:val="Corpo"/>
        <w:rPr>
          <w:sz w:val="20"/>
          <w:szCs w:val="23"/>
        </w:rPr>
      </w:pPr>
    </w:p>
    <w:p w14:paraId="69E16854" w14:textId="77777777" w:rsidR="0000397B" w:rsidRPr="00423361" w:rsidRDefault="0000397B" w:rsidP="0000397B">
      <w:pPr>
        <w:pStyle w:val="Corpo"/>
        <w:spacing w:before="120" w:after="0"/>
        <w:rPr>
          <w:sz w:val="20"/>
          <w:szCs w:val="23"/>
        </w:rPr>
      </w:pPr>
    </w:p>
    <w:p w14:paraId="076C52CF" w14:textId="77777777" w:rsidR="0000397B" w:rsidRPr="0040473A" w:rsidRDefault="0000397B" w:rsidP="0000397B">
      <w:pPr>
        <w:pStyle w:val="Corpo"/>
        <w:rPr>
          <w:bCs/>
          <w:color w:val="auto"/>
          <w:sz w:val="18"/>
          <w:szCs w:val="18"/>
        </w:rPr>
      </w:pPr>
    </w:p>
    <w:p w14:paraId="61B17F14" w14:textId="77777777" w:rsidR="0000397B" w:rsidRDefault="0000397B" w:rsidP="0000397B">
      <w:pPr>
        <w:pStyle w:val="Corpo"/>
        <w:rPr>
          <w:b/>
          <w:color w:val="339966"/>
        </w:rPr>
      </w:pPr>
    </w:p>
    <w:p w14:paraId="7164FEB9" w14:textId="77777777" w:rsidR="0000397B" w:rsidRDefault="0000397B" w:rsidP="0000397B">
      <w:pPr>
        <w:pStyle w:val="Corpo"/>
        <w:rPr>
          <w:b/>
          <w:color w:val="339966"/>
        </w:rPr>
      </w:pPr>
    </w:p>
    <w:p w14:paraId="4458D98C" w14:textId="77777777" w:rsidR="0000397B" w:rsidRDefault="0000397B" w:rsidP="0000397B">
      <w:pPr>
        <w:pStyle w:val="Corpo"/>
        <w:rPr>
          <w:b/>
          <w:color w:val="339966"/>
        </w:rPr>
      </w:pPr>
    </w:p>
    <w:p w14:paraId="1F9EA402" w14:textId="77777777" w:rsidR="0000397B" w:rsidRPr="00C72C0B" w:rsidRDefault="0000397B" w:rsidP="0000397B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24069388" w14:textId="77777777" w:rsidR="0000397B" w:rsidRPr="00714E9A" w:rsidRDefault="0000397B" w:rsidP="0000397B">
      <w:pPr>
        <w:pStyle w:val="Corpo"/>
        <w:rPr>
          <w:sz w:val="16"/>
          <w:szCs w:val="16"/>
        </w:rPr>
      </w:pPr>
    </w:p>
    <w:p w14:paraId="078118D0" w14:textId="4A8D25FD" w:rsidR="0000397B" w:rsidRPr="0000397B" w:rsidRDefault="0000397B" w:rsidP="0000397B">
      <w:pPr>
        <w:pStyle w:val="Corpo"/>
        <w:numPr>
          <w:ilvl w:val="0"/>
          <w:numId w:val="1"/>
        </w:numPr>
        <w:rPr>
          <w:szCs w:val="23"/>
        </w:rPr>
      </w:pPr>
      <w:r w:rsidRPr="0000397B">
        <w:rPr>
          <w:szCs w:val="23"/>
        </w:rPr>
        <w:t xml:space="preserve">A análise de Intenção de Tratar (ITT) demonstrou taxa de erradicação de </w:t>
      </w:r>
      <w:r w:rsidRPr="0000397B">
        <w:rPr>
          <w:i/>
          <w:szCs w:val="23"/>
        </w:rPr>
        <w:t xml:space="preserve">H. </w:t>
      </w:r>
      <w:proofErr w:type="spellStart"/>
      <w:r w:rsidRPr="0000397B">
        <w:rPr>
          <w:i/>
          <w:szCs w:val="23"/>
        </w:rPr>
        <w:t>pylori</w:t>
      </w:r>
      <w:proofErr w:type="spellEnd"/>
      <w:r w:rsidRPr="0000397B">
        <w:rPr>
          <w:szCs w:val="23"/>
        </w:rPr>
        <w:t xml:space="preserve"> de 77,0%, 75,9% e 58,6% nos grupos 1, 2 e 3, respectivamente;</w:t>
      </w:r>
    </w:p>
    <w:p w14:paraId="7EA19589" w14:textId="77777777" w:rsidR="0000397B" w:rsidRPr="0000397B" w:rsidRDefault="0000397B" w:rsidP="0000397B">
      <w:pPr>
        <w:pStyle w:val="Corpo"/>
        <w:numPr>
          <w:ilvl w:val="0"/>
          <w:numId w:val="1"/>
        </w:numPr>
        <w:rPr>
          <w:szCs w:val="23"/>
        </w:rPr>
      </w:pPr>
      <w:r w:rsidRPr="0000397B">
        <w:rPr>
          <w:szCs w:val="23"/>
        </w:rPr>
        <w:t xml:space="preserve">A análise </w:t>
      </w:r>
      <w:r w:rsidRPr="0000397B">
        <w:rPr>
          <w:i/>
          <w:szCs w:val="23"/>
        </w:rPr>
        <w:t>Per protocolo</w:t>
      </w:r>
      <w:r w:rsidRPr="0000397B">
        <w:rPr>
          <w:szCs w:val="23"/>
        </w:rPr>
        <w:t xml:space="preserve"> (PP) apresentou taxas de erradicação de </w:t>
      </w:r>
      <w:r w:rsidRPr="0000397B">
        <w:rPr>
          <w:i/>
          <w:szCs w:val="23"/>
        </w:rPr>
        <w:t xml:space="preserve">H. </w:t>
      </w:r>
      <w:proofErr w:type="spellStart"/>
      <w:r w:rsidRPr="0000397B">
        <w:rPr>
          <w:i/>
          <w:szCs w:val="23"/>
        </w:rPr>
        <w:t>pylori</w:t>
      </w:r>
      <w:proofErr w:type="spellEnd"/>
      <w:r w:rsidRPr="0000397B">
        <w:rPr>
          <w:szCs w:val="23"/>
        </w:rPr>
        <w:t xml:space="preserve"> de 81,1%, 83,3% e 61,4% para os grupos 1, 2 e 3, respectivamente;</w:t>
      </w:r>
    </w:p>
    <w:p w14:paraId="17F2AEE5" w14:textId="77777777" w:rsidR="0000397B" w:rsidRPr="0000397B" w:rsidRDefault="0000397B" w:rsidP="0000397B">
      <w:pPr>
        <w:pStyle w:val="Corpo"/>
        <w:numPr>
          <w:ilvl w:val="0"/>
          <w:numId w:val="1"/>
        </w:numPr>
        <w:rPr>
          <w:szCs w:val="23"/>
        </w:rPr>
      </w:pPr>
      <w:r w:rsidRPr="0000397B">
        <w:rPr>
          <w:szCs w:val="23"/>
        </w:rPr>
        <w:t>Os três grupos exibiram melhora significativa dos sintomas nos dias 7, 14 e 28 após o tratamento comparado ao início do estudo;</w:t>
      </w:r>
    </w:p>
    <w:p w14:paraId="542C4010" w14:textId="11410821" w:rsidR="0000397B" w:rsidRDefault="0000397B" w:rsidP="0000397B">
      <w:pPr>
        <w:pStyle w:val="Corpo"/>
        <w:numPr>
          <w:ilvl w:val="0"/>
          <w:numId w:val="1"/>
        </w:numPr>
        <w:rPr>
          <w:szCs w:val="23"/>
        </w:rPr>
      </w:pPr>
      <w:r w:rsidRPr="0000397B">
        <w:rPr>
          <w:szCs w:val="23"/>
        </w:rPr>
        <w:t>A incidência de efeitos adversos foi de 2,8% no grupo1, 5,1% no grupo 2 e 1,9% no grupo 3. Nenhum participante apresentou efeitos adversos sérios.</w:t>
      </w:r>
    </w:p>
    <w:p w14:paraId="63A37915" w14:textId="77777777" w:rsidR="0000397B" w:rsidRDefault="0000397B" w:rsidP="0000397B">
      <w:pPr>
        <w:pStyle w:val="Corpo"/>
        <w:rPr>
          <w:b/>
          <w:color w:val="339966"/>
        </w:rPr>
      </w:pPr>
    </w:p>
    <w:tbl>
      <w:tblPr>
        <w:tblStyle w:val="TabelaSimples4"/>
        <w:tblW w:w="0" w:type="auto"/>
        <w:jc w:val="center"/>
        <w:tblLook w:val="04A0" w:firstRow="1" w:lastRow="0" w:firstColumn="1" w:lastColumn="0" w:noHBand="0" w:noVBand="1"/>
      </w:tblPr>
      <w:tblGrid>
        <w:gridCol w:w="5358"/>
        <w:gridCol w:w="963"/>
        <w:gridCol w:w="963"/>
        <w:gridCol w:w="963"/>
      </w:tblGrid>
      <w:tr w:rsidR="0000397B" w:rsidRPr="00AB4ADF" w14:paraId="451CD9E1" w14:textId="77777777" w:rsidTr="00211B8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1D6EE98" w14:textId="77777777" w:rsidR="0000397B" w:rsidRPr="00AB4ADF" w:rsidRDefault="0000397B" w:rsidP="00211B80">
            <w:pPr>
              <w:pStyle w:val="Corpo"/>
              <w:jc w:val="center"/>
              <w:rPr>
                <w:sz w:val="22"/>
              </w:rPr>
            </w:pPr>
            <w:r w:rsidRPr="00AB4ADF">
              <w:rPr>
                <w:sz w:val="22"/>
              </w:rPr>
              <w:t xml:space="preserve">Redução da Taxa de Severidade </w:t>
            </w:r>
            <w:r>
              <w:rPr>
                <w:sz w:val="22"/>
              </w:rPr>
              <w:t xml:space="preserve">dos Sintomas </w:t>
            </w:r>
            <w:r w:rsidRPr="00AB4ADF">
              <w:rPr>
                <w:sz w:val="22"/>
              </w:rPr>
              <w:t>no Dia 7</w:t>
            </w:r>
          </w:p>
        </w:tc>
        <w:tc>
          <w:tcPr>
            <w:tcW w:w="0" w:type="auto"/>
          </w:tcPr>
          <w:p w14:paraId="6D8C066C" w14:textId="77777777" w:rsidR="0000397B" w:rsidRPr="00AB4ADF" w:rsidRDefault="0000397B" w:rsidP="00211B80">
            <w:pPr>
              <w:pStyle w:val="Corp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AB4ADF">
              <w:rPr>
                <w:sz w:val="22"/>
              </w:rPr>
              <w:t>Grupo 1</w:t>
            </w:r>
          </w:p>
        </w:tc>
        <w:tc>
          <w:tcPr>
            <w:tcW w:w="0" w:type="auto"/>
          </w:tcPr>
          <w:p w14:paraId="2FDF48D5" w14:textId="77777777" w:rsidR="0000397B" w:rsidRPr="00AB4ADF" w:rsidRDefault="0000397B" w:rsidP="00211B80">
            <w:pPr>
              <w:pStyle w:val="Corp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AB4ADF">
              <w:rPr>
                <w:sz w:val="22"/>
              </w:rPr>
              <w:t>Grupo 2</w:t>
            </w:r>
          </w:p>
        </w:tc>
        <w:tc>
          <w:tcPr>
            <w:tcW w:w="0" w:type="auto"/>
          </w:tcPr>
          <w:p w14:paraId="23F9E6ED" w14:textId="77777777" w:rsidR="0000397B" w:rsidRPr="00AB4ADF" w:rsidRDefault="0000397B" w:rsidP="00211B80">
            <w:pPr>
              <w:pStyle w:val="Corp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AB4ADF">
              <w:rPr>
                <w:sz w:val="22"/>
              </w:rPr>
              <w:t>Grupo 3</w:t>
            </w:r>
          </w:p>
        </w:tc>
      </w:tr>
      <w:tr w:rsidR="0000397B" w:rsidRPr="00AB4ADF" w14:paraId="3B41A5BE" w14:textId="77777777" w:rsidTr="00211B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EDF6706" w14:textId="77777777" w:rsidR="0000397B" w:rsidRPr="00AB4ADF" w:rsidRDefault="0000397B" w:rsidP="00211B80">
            <w:pPr>
              <w:pStyle w:val="Corpo"/>
              <w:jc w:val="center"/>
              <w:rPr>
                <w:b w:val="0"/>
                <w:sz w:val="22"/>
              </w:rPr>
            </w:pPr>
            <w:r w:rsidRPr="00AB4ADF">
              <w:rPr>
                <w:b w:val="0"/>
                <w:sz w:val="22"/>
              </w:rPr>
              <w:t>Dor Abdominal</w:t>
            </w:r>
          </w:p>
        </w:tc>
        <w:tc>
          <w:tcPr>
            <w:tcW w:w="0" w:type="auto"/>
          </w:tcPr>
          <w:p w14:paraId="5B804CA9" w14:textId="77777777" w:rsidR="0000397B" w:rsidRPr="00AB4ADF" w:rsidRDefault="0000397B" w:rsidP="00211B80">
            <w:pPr>
              <w:pStyle w:val="Corp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AB4ADF">
              <w:rPr>
                <w:sz w:val="22"/>
              </w:rPr>
              <w:t>46,0%</w:t>
            </w:r>
          </w:p>
        </w:tc>
        <w:tc>
          <w:tcPr>
            <w:tcW w:w="0" w:type="auto"/>
          </w:tcPr>
          <w:p w14:paraId="6409D66B" w14:textId="77777777" w:rsidR="0000397B" w:rsidRPr="00AB4ADF" w:rsidRDefault="0000397B" w:rsidP="00211B80">
            <w:pPr>
              <w:pStyle w:val="Corp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AB4ADF">
              <w:rPr>
                <w:sz w:val="22"/>
              </w:rPr>
              <w:t>40,7%</w:t>
            </w:r>
          </w:p>
        </w:tc>
        <w:tc>
          <w:tcPr>
            <w:tcW w:w="0" w:type="auto"/>
          </w:tcPr>
          <w:p w14:paraId="6873BDB5" w14:textId="77777777" w:rsidR="0000397B" w:rsidRPr="00AB4ADF" w:rsidRDefault="0000397B" w:rsidP="00211B80">
            <w:pPr>
              <w:pStyle w:val="Corp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AB4ADF">
              <w:rPr>
                <w:sz w:val="22"/>
              </w:rPr>
              <w:t>36,0%</w:t>
            </w:r>
          </w:p>
        </w:tc>
      </w:tr>
      <w:tr w:rsidR="0000397B" w:rsidRPr="00AB4ADF" w14:paraId="689E15DE" w14:textId="77777777" w:rsidTr="00211B8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0802D75" w14:textId="77777777" w:rsidR="0000397B" w:rsidRPr="00AB4ADF" w:rsidRDefault="0000397B" w:rsidP="00211B80">
            <w:pPr>
              <w:pStyle w:val="Corpo"/>
              <w:jc w:val="center"/>
              <w:rPr>
                <w:b w:val="0"/>
                <w:sz w:val="22"/>
              </w:rPr>
            </w:pPr>
            <w:r w:rsidRPr="00AB4ADF">
              <w:rPr>
                <w:b w:val="0"/>
                <w:sz w:val="22"/>
              </w:rPr>
              <w:t>Refluxo Ácido</w:t>
            </w:r>
          </w:p>
        </w:tc>
        <w:tc>
          <w:tcPr>
            <w:tcW w:w="0" w:type="auto"/>
          </w:tcPr>
          <w:p w14:paraId="305CCDA0" w14:textId="77777777" w:rsidR="0000397B" w:rsidRPr="00AB4ADF" w:rsidRDefault="0000397B" w:rsidP="00211B80">
            <w:pPr>
              <w:pStyle w:val="Corp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AB4ADF">
              <w:rPr>
                <w:sz w:val="22"/>
              </w:rPr>
              <w:t>30,1%</w:t>
            </w:r>
          </w:p>
        </w:tc>
        <w:tc>
          <w:tcPr>
            <w:tcW w:w="0" w:type="auto"/>
          </w:tcPr>
          <w:p w14:paraId="73495115" w14:textId="77777777" w:rsidR="0000397B" w:rsidRPr="00AB4ADF" w:rsidRDefault="0000397B" w:rsidP="00211B80">
            <w:pPr>
              <w:pStyle w:val="Corp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AB4ADF">
              <w:rPr>
                <w:sz w:val="22"/>
              </w:rPr>
              <w:t>28,7%</w:t>
            </w:r>
          </w:p>
        </w:tc>
        <w:tc>
          <w:tcPr>
            <w:tcW w:w="0" w:type="auto"/>
          </w:tcPr>
          <w:p w14:paraId="5EB88A4A" w14:textId="77777777" w:rsidR="0000397B" w:rsidRPr="00AB4ADF" w:rsidRDefault="0000397B" w:rsidP="00211B80">
            <w:pPr>
              <w:pStyle w:val="Corp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AB4ADF">
              <w:rPr>
                <w:sz w:val="22"/>
              </w:rPr>
              <w:t>25,2%</w:t>
            </w:r>
          </w:p>
        </w:tc>
      </w:tr>
      <w:tr w:rsidR="0000397B" w:rsidRPr="00AB4ADF" w14:paraId="60F82058" w14:textId="77777777" w:rsidTr="00211B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3B9CF73" w14:textId="77777777" w:rsidR="0000397B" w:rsidRPr="00AB4ADF" w:rsidRDefault="0000397B" w:rsidP="00211B80">
            <w:pPr>
              <w:pStyle w:val="Corpo"/>
              <w:jc w:val="center"/>
              <w:rPr>
                <w:b w:val="0"/>
                <w:sz w:val="22"/>
              </w:rPr>
            </w:pPr>
            <w:r w:rsidRPr="00AB4ADF">
              <w:rPr>
                <w:b w:val="0"/>
                <w:sz w:val="22"/>
              </w:rPr>
              <w:t>Eructações</w:t>
            </w:r>
          </w:p>
        </w:tc>
        <w:tc>
          <w:tcPr>
            <w:tcW w:w="0" w:type="auto"/>
          </w:tcPr>
          <w:p w14:paraId="5A583489" w14:textId="77777777" w:rsidR="0000397B" w:rsidRPr="00AB4ADF" w:rsidRDefault="0000397B" w:rsidP="00211B80">
            <w:pPr>
              <w:pStyle w:val="Corp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AB4ADF">
              <w:rPr>
                <w:sz w:val="22"/>
              </w:rPr>
              <w:t>22,1%</w:t>
            </w:r>
          </w:p>
        </w:tc>
        <w:tc>
          <w:tcPr>
            <w:tcW w:w="0" w:type="auto"/>
          </w:tcPr>
          <w:p w14:paraId="04E449BC" w14:textId="77777777" w:rsidR="0000397B" w:rsidRPr="00AB4ADF" w:rsidRDefault="0000397B" w:rsidP="00211B80">
            <w:pPr>
              <w:pStyle w:val="Corp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AB4ADF">
              <w:rPr>
                <w:sz w:val="22"/>
              </w:rPr>
              <w:t>26,9%</w:t>
            </w:r>
          </w:p>
        </w:tc>
        <w:tc>
          <w:tcPr>
            <w:tcW w:w="0" w:type="auto"/>
          </w:tcPr>
          <w:p w14:paraId="44ED5C3B" w14:textId="77777777" w:rsidR="0000397B" w:rsidRPr="00AB4ADF" w:rsidRDefault="0000397B" w:rsidP="00211B80">
            <w:pPr>
              <w:pStyle w:val="Corp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AB4ADF">
              <w:rPr>
                <w:sz w:val="22"/>
              </w:rPr>
              <w:t>25,2%</w:t>
            </w:r>
          </w:p>
        </w:tc>
      </w:tr>
      <w:tr w:rsidR="0000397B" w:rsidRPr="00AB4ADF" w14:paraId="1C832DFA" w14:textId="77777777" w:rsidTr="00211B8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9FDB2CD" w14:textId="77777777" w:rsidR="0000397B" w:rsidRPr="00AB4ADF" w:rsidRDefault="0000397B" w:rsidP="00211B80">
            <w:pPr>
              <w:pStyle w:val="Corpo"/>
              <w:jc w:val="center"/>
              <w:rPr>
                <w:b w:val="0"/>
                <w:sz w:val="22"/>
              </w:rPr>
            </w:pPr>
            <w:r w:rsidRPr="00AB4ADF">
              <w:rPr>
                <w:b w:val="0"/>
                <w:sz w:val="22"/>
              </w:rPr>
              <w:t>Azia</w:t>
            </w:r>
          </w:p>
        </w:tc>
        <w:tc>
          <w:tcPr>
            <w:tcW w:w="0" w:type="auto"/>
          </w:tcPr>
          <w:p w14:paraId="04C12C5B" w14:textId="77777777" w:rsidR="0000397B" w:rsidRPr="00AB4ADF" w:rsidRDefault="0000397B" w:rsidP="00211B80">
            <w:pPr>
              <w:pStyle w:val="Corp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AB4ADF">
              <w:rPr>
                <w:sz w:val="22"/>
              </w:rPr>
              <w:t>24,8%</w:t>
            </w:r>
          </w:p>
        </w:tc>
        <w:tc>
          <w:tcPr>
            <w:tcW w:w="0" w:type="auto"/>
          </w:tcPr>
          <w:p w14:paraId="01CF5649" w14:textId="77777777" w:rsidR="0000397B" w:rsidRPr="00AB4ADF" w:rsidRDefault="0000397B" w:rsidP="00211B80">
            <w:pPr>
              <w:pStyle w:val="Corp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AB4ADF">
              <w:rPr>
                <w:sz w:val="22"/>
              </w:rPr>
              <w:t>24,1%</w:t>
            </w:r>
          </w:p>
        </w:tc>
        <w:tc>
          <w:tcPr>
            <w:tcW w:w="0" w:type="auto"/>
          </w:tcPr>
          <w:p w14:paraId="0A2DDCFB" w14:textId="77777777" w:rsidR="0000397B" w:rsidRPr="00AB4ADF" w:rsidRDefault="0000397B" w:rsidP="00211B80">
            <w:pPr>
              <w:pStyle w:val="Corp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AB4ADF">
              <w:rPr>
                <w:sz w:val="22"/>
              </w:rPr>
              <w:t>21,6%</w:t>
            </w:r>
          </w:p>
        </w:tc>
      </w:tr>
    </w:tbl>
    <w:p w14:paraId="033528BC" w14:textId="77777777" w:rsidR="0000397B" w:rsidRDefault="0000397B" w:rsidP="0000397B">
      <w:pPr>
        <w:pStyle w:val="Corpo"/>
        <w:rPr>
          <w:b/>
          <w:color w:val="339966"/>
        </w:rPr>
      </w:pPr>
    </w:p>
    <w:p w14:paraId="7008FEFC" w14:textId="51D7CA06" w:rsidR="0000397B" w:rsidRPr="00C72C0B" w:rsidRDefault="0000397B" w:rsidP="0000397B">
      <w:pPr>
        <w:pStyle w:val="Corpo"/>
        <w:rPr>
          <w:b/>
          <w:color w:val="339966"/>
        </w:rPr>
      </w:pPr>
      <w:r>
        <w:rPr>
          <w:b/>
          <w:color w:val="339966"/>
        </w:rPr>
        <w:t>Conclusão:</w:t>
      </w:r>
    </w:p>
    <w:p w14:paraId="242B0003" w14:textId="77777777" w:rsidR="0000397B" w:rsidRPr="00714E9A" w:rsidRDefault="0000397B" w:rsidP="0000397B">
      <w:pPr>
        <w:pStyle w:val="Corpo"/>
        <w:rPr>
          <w:sz w:val="16"/>
          <w:szCs w:val="16"/>
        </w:rPr>
      </w:pPr>
    </w:p>
    <w:p w14:paraId="08530EB6" w14:textId="29A66340" w:rsidR="0000397B" w:rsidRPr="0000397B" w:rsidRDefault="0000397B" w:rsidP="0000397B">
      <w:pPr>
        <w:pStyle w:val="Corpo"/>
        <w:jc w:val="center"/>
        <w:rPr>
          <w:bCs/>
          <w:szCs w:val="23"/>
        </w:rPr>
      </w:pPr>
      <w:r w:rsidRPr="0000397B">
        <w:rPr>
          <w:bCs/>
          <w:szCs w:val="23"/>
        </w:rPr>
        <w:t xml:space="preserve">Esse estudo demonstrou a eficácia de zinco </w:t>
      </w:r>
      <w:proofErr w:type="spellStart"/>
      <w:r w:rsidRPr="0000397B">
        <w:rPr>
          <w:bCs/>
          <w:szCs w:val="23"/>
        </w:rPr>
        <w:t>carnosina</w:t>
      </w:r>
      <w:proofErr w:type="spellEnd"/>
      <w:r w:rsidRPr="0000397B">
        <w:rPr>
          <w:bCs/>
          <w:szCs w:val="23"/>
        </w:rPr>
        <w:t xml:space="preserve"> na melhora da taxa de erradicação de H. </w:t>
      </w:r>
      <w:proofErr w:type="spellStart"/>
      <w:r w:rsidRPr="0000397B">
        <w:rPr>
          <w:bCs/>
          <w:szCs w:val="23"/>
        </w:rPr>
        <w:t>pylori</w:t>
      </w:r>
      <w:proofErr w:type="spellEnd"/>
      <w:r w:rsidRPr="0000397B">
        <w:rPr>
          <w:bCs/>
          <w:szCs w:val="23"/>
        </w:rPr>
        <w:t xml:space="preserve"> sem aumento na toxicidade.</w:t>
      </w:r>
    </w:p>
    <w:p w14:paraId="75681BE1" w14:textId="77777777" w:rsidR="0000397B" w:rsidRDefault="0000397B" w:rsidP="0000397B">
      <w:pPr>
        <w:pStyle w:val="Ttulo1"/>
        <w:jc w:val="center"/>
      </w:pPr>
      <w:bookmarkStart w:id="58" w:name="_Toc62720120"/>
      <w:r>
        <w:lastRenderedPageBreak/>
        <w:t>Formulário</w:t>
      </w:r>
      <w:bookmarkEnd w:id="58"/>
    </w:p>
    <w:p w14:paraId="360276AF" w14:textId="77777777" w:rsidR="0000397B" w:rsidRDefault="0000397B" w:rsidP="0000397B">
      <w:pPr>
        <w:pStyle w:val="Corpo"/>
        <w:spacing w:after="120"/>
      </w:pPr>
    </w:p>
    <w:p w14:paraId="178FD970" w14:textId="77777777" w:rsidR="0000397B" w:rsidRPr="00C30C20" w:rsidRDefault="0000397B" w:rsidP="0000397B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00397B" w:rsidRPr="009537E7" w14:paraId="7325FE16" w14:textId="77777777" w:rsidTr="00211B8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04956A91" w14:textId="2C4BC38E" w:rsidR="0000397B" w:rsidRPr="00A8253E" w:rsidRDefault="0000397B" w:rsidP="00211B80">
            <w:pPr>
              <w:pStyle w:val="Corpo"/>
              <w:spacing w:after="0"/>
              <w:jc w:val="center"/>
              <w:rPr>
                <w:b/>
                <w:iCs/>
                <w:color w:val="FFFFFF" w:themeColor="background1"/>
              </w:rPr>
            </w:pPr>
            <w:r w:rsidRPr="0000397B">
              <w:rPr>
                <w:b/>
                <w:iCs/>
                <w:color w:val="FFFFFF" w:themeColor="background1"/>
              </w:rPr>
              <w:t xml:space="preserve">Cápsulas de Zinco </w:t>
            </w:r>
            <w:proofErr w:type="spellStart"/>
            <w:r w:rsidRPr="0000397B">
              <w:rPr>
                <w:b/>
                <w:iCs/>
                <w:color w:val="FFFFFF" w:themeColor="background1"/>
              </w:rPr>
              <w:t>Carnosina</w:t>
            </w:r>
            <w:proofErr w:type="spellEnd"/>
          </w:p>
        </w:tc>
      </w:tr>
      <w:tr w:rsidR="0000397B" w:rsidRPr="009537E7" w14:paraId="502CD628" w14:textId="77777777" w:rsidTr="00211B8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139181CA" w14:textId="0C5F07BD" w:rsidR="0000397B" w:rsidRPr="0040473A" w:rsidRDefault="0000397B" w:rsidP="0000397B">
            <w:pPr>
              <w:pStyle w:val="Corpo"/>
              <w:rPr>
                <w:bCs/>
              </w:rPr>
            </w:pPr>
            <w:bookmarkStart w:id="59" w:name="_Hlk62658672"/>
            <w:r>
              <w:t xml:space="preserve">Zinco </w:t>
            </w:r>
            <w:proofErr w:type="spellStart"/>
            <w:r>
              <w:t>Carnosina</w:t>
            </w:r>
            <w:bookmarkEnd w:id="59"/>
            <w:proofErr w:type="spellEnd"/>
            <w:r>
              <w:t>................................75 mg</w:t>
            </w:r>
          </w:p>
        </w:tc>
      </w:tr>
      <w:tr w:rsidR="0000397B" w:rsidRPr="009537E7" w14:paraId="4595AB5A" w14:textId="77777777" w:rsidTr="00211B80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5D0C8D4D" w14:textId="77777777" w:rsidR="0000397B" w:rsidRPr="003A6682" w:rsidRDefault="0000397B" w:rsidP="00211B80">
            <w:pPr>
              <w:pStyle w:val="Corpo"/>
            </w:pPr>
            <w:r>
              <w:t>Excipiente qsp.............................1 cápsula</w:t>
            </w:r>
          </w:p>
        </w:tc>
      </w:tr>
    </w:tbl>
    <w:p w14:paraId="31849B7B" w14:textId="77777777" w:rsidR="0000397B" w:rsidRDefault="0000397B" w:rsidP="0000397B">
      <w:pPr>
        <w:pStyle w:val="Corpo"/>
        <w:ind w:right="3969"/>
        <w:jc w:val="left"/>
        <w:rPr>
          <w:sz w:val="16"/>
          <w:szCs w:val="16"/>
        </w:rPr>
      </w:pPr>
      <w:r>
        <w:rPr>
          <w:sz w:val="16"/>
          <w:szCs w:val="16"/>
        </w:rPr>
        <w:t>Administrar 1 cápsula 2 vezes ao dia ou conforme orientação médica.</w:t>
      </w:r>
    </w:p>
    <w:p w14:paraId="2F7A70BB" w14:textId="09EB7771" w:rsidR="0000397B" w:rsidRDefault="0000397B" w:rsidP="00B70169">
      <w:pPr>
        <w:pStyle w:val="Corpo"/>
        <w:spacing w:line="276" w:lineRule="auto"/>
        <w:rPr>
          <w:b/>
        </w:rPr>
      </w:pPr>
    </w:p>
    <w:p w14:paraId="2951ECAA" w14:textId="46F0FB97" w:rsidR="0000397B" w:rsidRDefault="0000397B" w:rsidP="00B70169">
      <w:pPr>
        <w:pStyle w:val="Corpo"/>
        <w:spacing w:line="276" w:lineRule="auto"/>
        <w:rPr>
          <w:b/>
        </w:rPr>
      </w:pPr>
    </w:p>
    <w:p w14:paraId="25F0B4C9" w14:textId="3647FA16" w:rsidR="0000397B" w:rsidRDefault="0000397B" w:rsidP="00B70169">
      <w:pPr>
        <w:pStyle w:val="Corpo"/>
        <w:spacing w:line="276" w:lineRule="auto"/>
        <w:rPr>
          <w:b/>
        </w:rPr>
      </w:pPr>
    </w:p>
    <w:p w14:paraId="0251F9A2" w14:textId="7B1C16A0" w:rsidR="0000397B" w:rsidRDefault="0000397B" w:rsidP="00B70169">
      <w:pPr>
        <w:pStyle w:val="Corpo"/>
        <w:spacing w:line="276" w:lineRule="auto"/>
        <w:rPr>
          <w:b/>
        </w:rPr>
      </w:pPr>
    </w:p>
    <w:p w14:paraId="7F9CFFBE" w14:textId="368E6CF8" w:rsidR="0000397B" w:rsidRDefault="0000397B" w:rsidP="00B70169">
      <w:pPr>
        <w:pStyle w:val="Corpo"/>
        <w:spacing w:line="276" w:lineRule="auto"/>
        <w:rPr>
          <w:b/>
        </w:rPr>
      </w:pPr>
    </w:p>
    <w:p w14:paraId="10F72B41" w14:textId="2CAABB62" w:rsidR="0000397B" w:rsidRDefault="0000397B" w:rsidP="00B70169">
      <w:pPr>
        <w:pStyle w:val="Corpo"/>
        <w:spacing w:line="276" w:lineRule="auto"/>
        <w:rPr>
          <w:b/>
        </w:rPr>
      </w:pPr>
    </w:p>
    <w:p w14:paraId="2CE357D9" w14:textId="632D959A" w:rsidR="0000397B" w:rsidRDefault="0000397B" w:rsidP="00B70169">
      <w:pPr>
        <w:pStyle w:val="Corpo"/>
        <w:spacing w:line="276" w:lineRule="auto"/>
        <w:rPr>
          <w:b/>
        </w:rPr>
      </w:pPr>
    </w:p>
    <w:p w14:paraId="66D12470" w14:textId="00A11821" w:rsidR="0000397B" w:rsidRDefault="0000397B" w:rsidP="00B70169">
      <w:pPr>
        <w:pStyle w:val="Corpo"/>
        <w:spacing w:line="276" w:lineRule="auto"/>
        <w:rPr>
          <w:b/>
        </w:rPr>
      </w:pPr>
    </w:p>
    <w:p w14:paraId="3F276CE6" w14:textId="192C5CE9" w:rsidR="0000397B" w:rsidRDefault="0000397B" w:rsidP="00B70169">
      <w:pPr>
        <w:pStyle w:val="Corpo"/>
        <w:spacing w:line="276" w:lineRule="auto"/>
        <w:rPr>
          <w:b/>
        </w:rPr>
      </w:pPr>
    </w:p>
    <w:p w14:paraId="55F51522" w14:textId="243DB404" w:rsidR="0000397B" w:rsidRDefault="0000397B" w:rsidP="00B70169">
      <w:pPr>
        <w:pStyle w:val="Corpo"/>
        <w:spacing w:line="276" w:lineRule="auto"/>
        <w:rPr>
          <w:b/>
        </w:rPr>
      </w:pPr>
    </w:p>
    <w:p w14:paraId="6E2FB63F" w14:textId="25ACBE85" w:rsidR="0000397B" w:rsidRDefault="0000397B" w:rsidP="00B70169">
      <w:pPr>
        <w:pStyle w:val="Corpo"/>
        <w:spacing w:line="276" w:lineRule="auto"/>
        <w:rPr>
          <w:b/>
        </w:rPr>
      </w:pPr>
    </w:p>
    <w:p w14:paraId="6F15A817" w14:textId="4A381B1E" w:rsidR="0000397B" w:rsidRDefault="0000397B" w:rsidP="00B70169">
      <w:pPr>
        <w:pStyle w:val="Corpo"/>
        <w:spacing w:line="276" w:lineRule="auto"/>
        <w:rPr>
          <w:b/>
        </w:rPr>
      </w:pPr>
    </w:p>
    <w:p w14:paraId="657529D5" w14:textId="51A26FF8" w:rsidR="0000397B" w:rsidRDefault="0000397B" w:rsidP="00B70169">
      <w:pPr>
        <w:pStyle w:val="Corpo"/>
        <w:spacing w:line="276" w:lineRule="auto"/>
        <w:rPr>
          <w:b/>
        </w:rPr>
      </w:pPr>
    </w:p>
    <w:p w14:paraId="5FAE5954" w14:textId="2D06ACC2" w:rsidR="0000397B" w:rsidRDefault="0000397B" w:rsidP="00B70169">
      <w:pPr>
        <w:pStyle w:val="Corpo"/>
        <w:spacing w:line="276" w:lineRule="auto"/>
        <w:rPr>
          <w:b/>
        </w:rPr>
      </w:pPr>
    </w:p>
    <w:p w14:paraId="741E5CA0" w14:textId="208C6D4B" w:rsidR="0000397B" w:rsidRDefault="0000397B" w:rsidP="00B70169">
      <w:pPr>
        <w:pStyle w:val="Corpo"/>
        <w:spacing w:line="276" w:lineRule="auto"/>
        <w:rPr>
          <w:b/>
        </w:rPr>
      </w:pPr>
    </w:p>
    <w:p w14:paraId="4649A60B" w14:textId="375EE0DC" w:rsidR="0000397B" w:rsidRDefault="0000397B" w:rsidP="00B70169">
      <w:pPr>
        <w:pStyle w:val="Corpo"/>
        <w:spacing w:line="276" w:lineRule="auto"/>
        <w:rPr>
          <w:b/>
        </w:rPr>
      </w:pPr>
    </w:p>
    <w:p w14:paraId="4DE52F37" w14:textId="608EE219" w:rsidR="0000397B" w:rsidRDefault="0000397B" w:rsidP="00B70169">
      <w:pPr>
        <w:pStyle w:val="Corpo"/>
        <w:spacing w:line="276" w:lineRule="auto"/>
        <w:rPr>
          <w:b/>
        </w:rPr>
      </w:pPr>
    </w:p>
    <w:p w14:paraId="6484B758" w14:textId="0218929C" w:rsidR="0000397B" w:rsidRDefault="0000397B" w:rsidP="00B70169">
      <w:pPr>
        <w:pStyle w:val="Corpo"/>
        <w:spacing w:line="276" w:lineRule="auto"/>
        <w:rPr>
          <w:b/>
        </w:rPr>
      </w:pPr>
    </w:p>
    <w:p w14:paraId="03BD2665" w14:textId="37FB14F6" w:rsidR="0000397B" w:rsidRDefault="0000397B" w:rsidP="00B70169">
      <w:pPr>
        <w:pStyle w:val="Corpo"/>
        <w:spacing w:line="276" w:lineRule="auto"/>
        <w:rPr>
          <w:b/>
        </w:rPr>
      </w:pPr>
    </w:p>
    <w:p w14:paraId="365FEF83" w14:textId="2D29B6B4" w:rsidR="0000397B" w:rsidRDefault="0000397B" w:rsidP="00B70169">
      <w:pPr>
        <w:pStyle w:val="Corpo"/>
        <w:spacing w:line="276" w:lineRule="auto"/>
        <w:rPr>
          <w:b/>
        </w:rPr>
      </w:pPr>
    </w:p>
    <w:p w14:paraId="3452EFA8" w14:textId="7AA0757E" w:rsidR="0000397B" w:rsidRDefault="0000397B" w:rsidP="00B70169">
      <w:pPr>
        <w:pStyle w:val="Corpo"/>
        <w:spacing w:line="276" w:lineRule="auto"/>
        <w:rPr>
          <w:b/>
        </w:rPr>
      </w:pPr>
    </w:p>
    <w:p w14:paraId="78C8521D" w14:textId="01F5B084" w:rsidR="0000397B" w:rsidRDefault="0000397B" w:rsidP="00B70169">
      <w:pPr>
        <w:pStyle w:val="Corpo"/>
        <w:spacing w:line="276" w:lineRule="auto"/>
        <w:rPr>
          <w:b/>
        </w:rPr>
      </w:pPr>
    </w:p>
    <w:p w14:paraId="49817339" w14:textId="6FBF5221" w:rsidR="0000397B" w:rsidRDefault="0000397B" w:rsidP="00B70169">
      <w:pPr>
        <w:pStyle w:val="Corpo"/>
        <w:spacing w:line="276" w:lineRule="auto"/>
        <w:rPr>
          <w:b/>
        </w:rPr>
      </w:pPr>
    </w:p>
    <w:p w14:paraId="19BEC050" w14:textId="54423F7D" w:rsidR="0000397B" w:rsidRDefault="0000397B" w:rsidP="00B70169">
      <w:pPr>
        <w:pStyle w:val="Corpo"/>
        <w:spacing w:line="276" w:lineRule="auto"/>
        <w:rPr>
          <w:b/>
        </w:rPr>
      </w:pPr>
    </w:p>
    <w:p w14:paraId="0C8A8F7B" w14:textId="5DFCB3B5" w:rsidR="0000397B" w:rsidRDefault="0000397B" w:rsidP="00B70169">
      <w:pPr>
        <w:pStyle w:val="Corpo"/>
        <w:spacing w:line="276" w:lineRule="auto"/>
        <w:rPr>
          <w:b/>
        </w:rPr>
      </w:pPr>
    </w:p>
    <w:p w14:paraId="42870756" w14:textId="16577F27" w:rsidR="0000397B" w:rsidRDefault="0000397B" w:rsidP="00B70169">
      <w:pPr>
        <w:pStyle w:val="Corpo"/>
        <w:spacing w:line="276" w:lineRule="auto"/>
        <w:rPr>
          <w:b/>
        </w:rPr>
      </w:pPr>
    </w:p>
    <w:p w14:paraId="35B5B457" w14:textId="7BD15C3B" w:rsidR="00A1747F" w:rsidRDefault="00A1747F" w:rsidP="00B70169">
      <w:pPr>
        <w:pStyle w:val="Corpo"/>
        <w:spacing w:line="276" w:lineRule="auto"/>
        <w:rPr>
          <w:b/>
        </w:rPr>
      </w:pPr>
    </w:p>
    <w:p w14:paraId="58E588BF" w14:textId="4058DD29" w:rsidR="00A1747F" w:rsidRDefault="00A1747F" w:rsidP="00A1747F">
      <w:pPr>
        <w:pStyle w:val="Ttulo1"/>
        <w:jc w:val="center"/>
      </w:pPr>
      <w:bookmarkStart w:id="60" w:name="_Toc62720121"/>
      <w:proofErr w:type="spellStart"/>
      <w:r w:rsidRPr="00A1747F">
        <w:lastRenderedPageBreak/>
        <w:t>Esomeprazol</w:t>
      </w:r>
      <w:proofErr w:type="spellEnd"/>
      <w:r w:rsidRPr="00A1747F">
        <w:t xml:space="preserve"> e Amoxicilina</w:t>
      </w:r>
      <w:bookmarkEnd w:id="60"/>
    </w:p>
    <w:p w14:paraId="5B23BB16" w14:textId="2FEC6B90" w:rsidR="00A1747F" w:rsidRDefault="00A1747F" w:rsidP="00A1747F">
      <w:pPr>
        <w:pStyle w:val="Subtitulocorpo"/>
        <w:rPr>
          <w:b w:val="0"/>
          <w:color w:val="404040" w:themeColor="text1" w:themeTint="BF"/>
          <w:sz w:val="24"/>
          <w:szCs w:val="24"/>
        </w:rPr>
      </w:pPr>
      <w:r w:rsidRPr="00A1747F">
        <w:t xml:space="preserve">Aumenta a Taxa de Erradicação de </w:t>
      </w:r>
      <w:r w:rsidRPr="00A1747F">
        <w:rPr>
          <w:i/>
        </w:rPr>
        <w:t xml:space="preserve">H. </w:t>
      </w:r>
      <w:proofErr w:type="spellStart"/>
      <w:r w:rsidRPr="00A1747F">
        <w:rPr>
          <w:i/>
        </w:rPr>
        <w:t>pylori</w:t>
      </w:r>
      <w:proofErr w:type="spellEnd"/>
    </w:p>
    <w:p w14:paraId="2CAFE859" w14:textId="77777777" w:rsidR="00A1747F" w:rsidRDefault="00A1747F" w:rsidP="00A1747F">
      <w:pPr>
        <w:pStyle w:val="Subtitulocorpo"/>
        <w:jc w:val="both"/>
        <w:rPr>
          <w:b w:val="0"/>
          <w:bCs/>
          <w:color w:val="404040" w:themeColor="text1" w:themeTint="BF"/>
          <w:sz w:val="24"/>
          <w:szCs w:val="24"/>
        </w:rPr>
      </w:pPr>
    </w:p>
    <w:p w14:paraId="5FF445FF" w14:textId="77777777" w:rsidR="00A1747F" w:rsidRDefault="00A1747F" w:rsidP="00A1747F">
      <w:pPr>
        <w:pStyle w:val="Subtitulocorpo"/>
        <w:jc w:val="both"/>
        <w:rPr>
          <w:b w:val="0"/>
          <w:bCs/>
          <w:color w:val="404040" w:themeColor="text1" w:themeTint="BF"/>
          <w:sz w:val="24"/>
          <w:szCs w:val="24"/>
        </w:rPr>
      </w:pPr>
    </w:p>
    <w:p w14:paraId="699E6775" w14:textId="77777777" w:rsidR="00A1747F" w:rsidRPr="00A1747F" w:rsidRDefault="00A1747F" w:rsidP="00A1747F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  <w:r w:rsidRPr="00A1747F">
        <w:rPr>
          <w:b w:val="0"/>
          <w:color w:val="404040" w:themeColor="text1" w:themeTint="BF"/>
          <w:sz w:val="24"/>
          <w:szCs w:val="24"/>
        </w:rPr>
        <w:t xml:space="preserve">Avaliar a eficácia de alta dose de uma terapia dupla com amoxicilina e </w:t>
      </w:r>
      <w:proofErr w:type="spellStart"/>
      <w:r w:rsidRPr="00A1747F">
        <w:rPr>
          <w:b w:val="0"/>
          <w:color w:val="404040" w:themeColor="text1" w:themeTint="BF"/>
          <w:sz w:val="24"/>
          <w:szCs w:val="24"/>
        </w:rPr>
        <w:t>esomeprazol</w:t>
      </w:r>
      <w:proofErr w:type="spellEnd"/>
      <w:r w:rsidRPr="00A1747F">
        <w:rPr>
          <w:b w:val="0"/>
          <w:color w:val="404040" w:themeColor="text1" w:themeTint="BF"/>
          <w:sz w:val="24"/>
          <w:szCs w:val="24"/>
        </w:rPr>
        <w:t xml:space="preserve"> como um tratamento de primeira linha para erradicar a infecção por </w:t>
      </w:r>
      <w:r w:rsidRPr="00A1747F">
        <w:rPr>
          <w:b w:val="0"/>
          <w:i/>
          <w:color w:val="404040" w:themeColor="text1" w:themeTint="BF"/>
          <w:sz w:val="24"/>
          <w:szCs w:val="24"/>
        </w:rPr>
        <w:t xml:space="preserve">H. </w:t>
      </w:r>
      <w:proofErr w:type="spellStart"/>
      <w:r w:rsidRPr="00A1747F">
        <w:rPr>
          <w:b w:val="0"/>
          <w:i/>
          <w:color w:val="404040" w:themeColor="text1" w:themeTint="BF"/>
          <w:sz w:val="24"/>
          <w:szCs w:val="24"/>
        </w:rPr>
        <w:t>pylori</w:t>
      </w:r>
      <w:proofErr w:type="spellEnd"/>
      <w:r w:rsidRPr="00A1747F">
        <w:rPr>
          <w:b w:val="0"/>
          <w:i/>
          <w:color w:val="404040" w:themeColor="text1" w:themeTint="BF"/>
          <w:sz w:val="24"/>
          <w:szCs w:val="24"/>
        </w:rPr>
        <w:t xml:space="preserve"> </w:t>
      </w:r>
      <w:r w:rsidRPr="00A1747F">
        <w:rPr>
          <w:b w:val="0"/>
          <w:color w:val="404040" w:themeColor="text1" w:themeTint="BF"/>
          <w:sz w:val="24"/>
          <w:szCs w:val="24"/>
        </w:rPr>
        <w:t>(</w:t>
      </w:r>
      <w:proofErr w:type="spellStart"/>
      <w:r w:rsidRPr="00A1747F">
        <w:rPr>
          <w:b w:val="0"/>
          <w:color w:val="404040" w:themeColor="text1" w:themeTint="BF"/>
          <w:sz w:val="24"/>
          <w:szCs w:val="24"/>
        </w:rPr>
        <w:t>Zullo</w:t>
      </w:r>
      <w:proofErr w:type="spellEnd"/>
      <w:r w:rsidRPr="00A1747F">
        <w:rPr>
          <w:b w:val="0"/>
          <w:color w:val="404040" w:themeColor="text1" w:themeTint="BF"/>
          <w:sz w:val="24"/>
          <w:szCs w:val="24"/>
        </w:rPr>
        <w:t xml:space="preserve"> </w:t>
      </w:r>
      <w:r w:rsidRPr="00A1747F">
        <w:rPr>
          <w:b w:val="0"/>
          <w:i/>
          <w:color w:val="404040" w:themeColor="text1" w:themeTint="BF"/>
          <w:sz w:val="24"/>
          <w:szCs w:val="24"/>
        </w:rPr>
        <w:t>et al.,</w:t>
      </w:r>
      <w:r w:rsidRPr="00A1747F">
        <w:rPr>
          <w:b w:val="0"/>
          <w:color w:val="404040" w:themeColor="text1" w:themeTint="BF"/>
          <w:sz w:val="24"/>
          <w:szCs w:val="24"/>
        </w:rPr>
        <w:t xml:space="preserve"> 2015).</w:t>
      </w:r>
    </w:p>
    <w:p w14:paraId="4B5CF8C6" w14:textId="77777777" w:rsidR="00A1747F" w:rsidRDefault="00A1747F" w:rsidP="00A1747F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73376" behindDoc="0" locked="0" layoutInCell="1" allowOverlap="1" wp14:anchorId="714D1D47" wp14:editId="6AAF63F4">
                <wp:simplePos x="0" y="0"/>
                <wp:positionH relativeFrom="margin">
                  <wp:posOffset>11686</wp:posOffset>
                </wp:positionH>
                <wp:positionV relativeFrom="paragraph">
                  <wp:posOffset>64476</wp:posOffset>
                </wp:positionV>
                <wp:extent cx="5372100" cy="668740"/>
                <wp:effectExtent l="0" t="0" r="19050" b="17145"/>
                <wp:wrapNone/>
                <wp:docPr id="705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66874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EBBAA5E" w14:textId="0A141DC0" w:rsidR="005D1916" w:rsidRPr="00A1747F" w:rsidRDefault="005D1916" w:rsidP="00A1747F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 w:rsidRPr="00A1747F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Cinquenta e seis pacientes de diferentes regiões da Itália infectados por </w:t>
                            </w:r>
                            <w:r w:rsidRPr="00A1747F">
                              <w:rPr>
                                <w:rFonts w:ascii="Swis721 Th BT" w:hAnsi="Swis721 Th BT"/>
                                <w:i/>
                                <w:sz w:val="23"/>
                                <w:szCs w:val="23"/>
                              </w:rPr>
                              <w:t xml:space="preserve">H. </w:t>
                            </w:r>
                            <w:proofErr w:type="spellStart"/>
                            <w:r w:rsidRPr="00A1747F">
                              <w:rPr>
                                <w:rFonts w:ascii="Swis721 Th BT" w:hAnsi="Swis721 Th BT"/>
                                <w:i/>
                                <w:sz w:val="23"/>
                                <w:szCs w:val="23"/>
                              </w:rPr>
                              <w:t>pylori</w:t>
                            </w:r>
                            <w:proofErr w:type="spellEnd"/>
                            <w:r w:rsidRPr="00A1747F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 foram selecionados para participar deste estudo e receber</w:t>
                            </w:r>
                            <w:r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,</w:t>
                            </w:r>
                            <w:r w:rsidRPr="00A1747F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 durante 10 dias</w:t>
                            </w:r>
                            <w:r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,</w:t>
                            </w:r>
                            <w:r w:rsidRPr="00A1747F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 uma terapia dupla em altas doses</w:t>
                            </w:r>
                            <w:r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,</w:t>
                            </w:r>
                            <w:r w:rsidRPr="00A1747F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 que compreendia:</w:t>
                            </w:r>
                          </w:p>
                          <w:p w14:paraId="71E65B07" w14:textId="77777777" w:rsidR="005D1916" w:rsidRPr="009D65A4" w:rsidRDefault="005D1916" w:rsidP="00A1747F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14D1D47" id="_x0000_s1078" type="#_x0000_t202" style="position:absolute;left:0;text-align:left;margin-left:.9pt;margin-top:5.1pt;width:423pt;height:52.65pt;z-index:25277337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" fillcolor="white [3212]" strokecolor="#0070c0">
                <v:textbox>
                  <w:txbxContent>
                    <w:p w14:paraId="1EBBAA5E" w14:textId="0A141DC0" w:rsidR="005D1916" w:rsidRPr="00A1747F" w:rsidRDefault="005D1916" w:rsidP="00A1747F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 w:rsidRPr="00A1747F"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Cinquenta e seis pacientes de diferentes regiões da Itália infectados por </w:t>
                      </w:r>
                      <w:r w:rsidRPr="00A1747F">
                        <w:rPr>
                          <w:rFonts w:ascii="Swis721 Th BT" w:hAnsi="Swis721 Th BT"/>
                          <w:i/>
                          <w:sz w:val="23"/>
                          <w:szCs w:val="23"/>
                        </w:rPr>
                        <w:t xml:space="preserve">H. </w:t>
                      </w:r>
                      <w:proofErr w:type="spellStart"/>
                      <w:r w:rsidRPr="00A1747F">
                        <w:rPr>
                          <w:rFonts w:ascii="Swis721 Th BT" w:hAnsi="Swis721 Th BT"/>
                          <w:i/>
                          <w:sz w:val="23"/>
                          <w:szCs w:val="23"/>
                        </w:rPr>
                        <w:t>pylori</w:t>
                      </w:r>
                      <w:proofErr w:type="spellEnd"/>
                      <w:r w:rsidRPr="00A1747F"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 foram selecionados para participar deste estudo e receber</w:t>
                      </w:r>
                      <w:r>
                        <w:rPr>
                          <w:rFonts w:ascii="Swis721 Th BT" w:hAnsi="Swis721 Th BT"/>
                          <w:sz w:val="23"/>
                          <w:szCs w:val="23"/>
                        </w:rPr>
                        <w:t>,</w:t>
                      </w:r>
                      <w:r w:rsidRPr="00A1747F"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 durante 10 dias</w:t>
                      </w:r>
                      <w:r>
                        <w:rPr>
                          <w:rFonts w:ascii="Swis721 Th BT" w:hAnsi="Swis721 Th BT"/>
                          <w:sz w:val="23"/>
                          <w:szCs w:val="23"/>
                        </w:rPr>
                        <w:t>,</w:t>
                      </w:r>
                      <w:r w:rsidRPr="00A1747F"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 uma terapia dupla em altas doses</w:t>
                      </w:r>
                      <w:r>
                        <w:rPr>
                          <w:rFonts w:ascii="Swis721 Th BT" w:hAnsi="Swis721 Th BT"/>
                          <w:sz w:val="23"/>
                          <w:szCs w:val="23"/>
                        </w:rPr>
                        <w:t>,</w:t>
                      </w:r>
                      <w:r w:rsidRPr="00A1747F"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 que compreendia:</w:t>
                      </w:r>
                    </w:p>
                    <w:p w14:paraId="71E65B07" w14:textId="77777777" w:rsidR="005D1916" w:rsidRPr="009D65A4" w:rsidRDefault="005D1916" w:rsidP="00A1747F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48C0A21D" w14:textId="77777777" w:rsidR="00A1747F" w:rsidRDefault="00A1747F" w:rsidP="00A1747F">
      <w:pPr>
        <w:pStyle w:val="Corpo"/>
      </w:pPr>
    </w:p>
    <w:p w14:paraId="211818BD" w14:textId="77777777" w:rsidR="00A1747F" w:rsidRDefault="00A1747F" w:rsidP="00A1747F">
      <w:pPr>
        <w:pStyle w:val="Corpo"/>
      </w:pPr>
    </w:p>
    <w:p w14:paraId="3479DB36" w14:textId="52C770F4" w:rsidR="00A1747F" w:rsidRDefault="00A1747F" w:rsidP="00A1747F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75424" behindDoc="0" locked="0" layoutInCell="1" allowOverlap="1" wp14:anchorId="0C81D6C5" wp14:editId="1EFC5EA4">
                <wp:simplePos x="0" y="0"/>
                <wp:positionH relativeFrom="margin">
                  <wp:posOffset>2754630</wp:posOffset>
                </wp:positionH>
                <wp:positionV relativeFrom="paragraph">
                  <wp:posOffset>71120</wp:posOffset>
                </wp:positionV>
                <wp:extent cx="226695" cy="138430"/>
                <wp:effectExtent l="0" t="0" r="1905" b="0"/>
                <wp:wrapNone/>
                <wp:docPr id="707" name="Triângulo isósceles 70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15A21F0" id="Triângulo isósceles 707" o:spid="_x0000_s1026" type="#_x0000_t5" style="position:absolute;margin-left:216.9pt;margin-top:5.6pt;width:17.85pt;height:10.9pt;flip:y;z-index:25277542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" fillcolor="#d8d8d8 [2732]" stroked="f">
                <w10:wrap anchorx="margin"/>
              </v:shape>
            </w:pict>
          </mc:Fallback>
        </mc:AlternateContent>
      </w:r>
    </w:p>
    <w:p w14:paraId="41DB6435" w14:textId="720FD585" w:rsidR="00A1747F" w:rsidRDefault="00A1747F" w:rsidP="00A1747F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76448" behindDoc="0" locked="0" layoutInCell="1" allowOverlap="1" wp14:anchorId="107FC51B" wp14:editId="2CA4FBCA">
                <wp:simplePos x="0" y="0"/>
                <wp:positionH relativeFrom="margin">
                  <wp:posOffset>1635163</wp:posOffset>
                </wp:positionH>
                <wp:positionV relativeFrom="paragraph">
                  <wp:posOffset>132099</wp:posOffset>
                </wp:positionV>
                <wp:extent cx="2483892" cy="1009935"/>
                <wp:effectExtent l="0" t="0" r="12065" b="19050"/>
                <wp:wrapNone/>
                <wp:docPr id="711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483892" cy="100993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76C17CB" w14:textId="33394253" w:rsidR="005D1916" w:rsidRDefault="005D1916" w:rsidP="00A1747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</w:p>
                          <w:p w14:paraId="78C853EA" w14:textId="77777777" w:rsidR="005D1916" w:rsidRPr="00A1747F" w:rsidRDefault="005D1916" w:rsidP="00A1747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A1747F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Esomeprazol</w:t>
                            </w:r>
                            <w:proofErr w:type="spellEnd"/>
                            <w:r w:rsidRPr="00A1747F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(40 mg, 3 vezes ao dia)</w:t>
                            </w:r>
                          </w:p>
                          <w:p w14:paraId="38481F99" w14:textId="77777777" w:rsidR="005D1916" w:rsidRPr="00A1747F" w:rsidRDefault="005D1916" w:rsidP="00A1747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A1747F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+</w:t>
                            </w:r>
                          </w:p>
                          <w:p w14:paraId="41F0FBE3" w14:textId="77777777" w:rsidR="005D1916" w:rsidRPr="00A1747F" w:rsidRDefault="005D1916" w:rsidP="00A1747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A1747F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Amoxicilina (1 g, 3 vezes ao dia) </w:t>
                            </w:r>
                          </w:p>
                          <w:p w14:paraId="1C072365" w14:textId="77777777" w:rsidR="005D1916" w:rsidRPr="00086CFC" w:rsidRDefault="005D1916" w:rsidP="00A1747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07FC51B" id="_x0000_s1079" type="#_x0000_t202" style="position:absolute;left:0;text-align:left;margin-left:128.75pt;margin-top:10.4pt;width:195.6pt;height:79.5pt;z-index:2527764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" fillcolor="#0070c0" strokecolor="#0070c0">
                <v:textbox>
                  <w:txbxContent>
                    <w:p w14:paraId="076C17CB" w14:textId="33394253" w:rsidR="005D1916" w:rsidRDefault="005D1916" w:rsidP="00A1747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</w:p>
                    <w:p w14:paraId="78C853EA" w14:textId="77777777" w:rsidR="005D1916" w:rsidRPr="00A1747F" w:rsidRDefault="005D1916" w:rsidP="00A1747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A1747F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Esomeprazol</w:t>
                      </w:r>
                      <w:proofErr w:type="spellEnd"/>
                      <w:r w:rsidRPr="00A1747F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(40 mg, 3 vezes ao dia)</w:t>
                      </w:r>
                    </w:p>
                    <w:p w14:paraId="38481F99" w14:textId="77777777" w:rsidR="005D1916" w:rsidRPr="00A1747F" w:rsidRDefault="005D1916" w:rsidP="00A1747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A1747F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+</w:t>
                      </w:r>
                    </w:p>
                    <w:p w14:paraId="41F0FBE3" w14:textId="77777777" w:rsidR="005D1916" w:rsidRPr="00A1747F" w:rsidRDefault="005D1916" w:rsidP="00A1747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A1747F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Amoxicilina (1 g, 3 vezes ao dia) </w:t>
                      </w:r>
                    </w:p>
                    <w:p w14:paraId="1C072365" w14:textId="77777777" w:rsidR="005D1916" w:rsidRPr="00086CFC" w:rsidRDefault="005D1916" w:rsidP="00A1747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18A02AEF" w14:textId="77777777" w:rsidR="00A1747F" w:rsidRDefault="00A1747F" w:rsidP="00A1747F">
      <w:pPr>
        <w:pStyle w:val="Corpo"/>
      </w:pPr>
    </w:p>
    <w:p w14:paraId="539BD8F5" w14:textId="77777777" w:rsidR="00A1747F" w:rsidRDefault="00A1747F" w:rsidP="00A1747F">
      <w:pPr>
        <w:pStyle w:val="Corpo"/>
      </w:pPr>
    </w:p>
    <w:p w14:paraId="1CDF0972" w14:textId="77777777" w:rsidR="00A1747F" w:rsidRDefault="00A1747F" w:rsidP="00A1747F">
      <w:pPr>
        <w:pStyle w:val="Corpo"/>
      </w:pPr>
    </w:p>
    <w:p w14:paraId="6B0029FE" w14:textId="7CC6DCF6" w:rsidR="00A1747F" w:rsidRDefault="00A1747F" w:rsidP="00A1747F">
      <w:pPr>
        <w:pStyle w:val="Corpo"/>
        <w:rPr>
          <w:sz w:val="20"/>
          <w:szCs w:val="23"/>
        </w:rPr>
      </w:pPr>
    </w:p>
    <w:p w14:paraId="7417C79E" w14:textId="4F51FB26" w:rsidR="00A1747F" w:rsidRDefault="00A1747F" w:rsidP="00A1747F">
      <w:pPr>
        <w:pStyle w:val="Corpo"/>
        <w:rPr>
          <w:sz w:val="20"/>
          <w:szCs w:val="23"/>
        </w:rPr>
      </w:pPr>
    </w:p>
    <w:p w14:paraId="171CB94C" w14:textId="77777777" w:rsidR="00A1747F" w:rsidRDefault="00A1747F" w:rsidP="00A1747F">
      <w:pPr>
        <w:pStyle w:val="Corpo"/>
        <w:rPr>
          <w:b/>
          <w:color w:val="339966"/>
        </w:rPr>
      </w:pPr>
    </w:p>
    <w:p w14:paraId="05EEABC4" w14:textId="77777777" w:rsidR="00A1747F" w:rsidRPr="002C7B54" w:rsidRDefault="00A1747F" w:rsidP="00BB0BFA">
      <w:pPr>
        <w:pStyle w:val="bibliografia"/>
        <w:numPr>
          <w:ilvl w:val="0"/>
          <w:numId w:val="8"/>
        </w:numPr>
        <w:rPr>
          <w:sz w:val="16"/>
          <w:lang w:val="pt-BR"/>
        </w:rPr>
      </w:pPr>
      <w:r w:rsidRPr="002C7B54">
        <w:rPr>
          <w:sz w:val="16"/>
          <w:lang w:val="pt-BR"/>
        </w:rPr>
        <w:t xml:space="preserve">Após 4 semanas do final do tratamento, o teste de respiração </w:t>
      </w:r>
      <w:r w:rsidRPr="002C7B54">
        <w:rPr>
          <w:sz w:val="16"/>
          <w:vertAlign w:val="superscript"/>
          <w:lang w:val="pt-BR"/>
        </w:rPr>
        <w:t>13</w:t>
      </w:r>
      <w:r>
        <w:rPr>
          <w:sz w:val="16"/>
          <w:lang w:val="pt-BR"/>
        </w:rPr>
        <w:t>C-u</w:t>
      </w:r>
      <w:r w:rsidRPr="002C7B54">
        <w:rPr>
          <w:sz w:val="16"/>
          <w:lang w:val="pt-BR"/>
        </w:rPr>
        <w:t xml:space="preserve">reia (UBT) foi realizado para a avaliar a taxa de erradicação do </w:t>
      </w:r>
      <w:r w:rsidRPr="002C7B54">
        <w:rPr>
          <w:i/>
          <w:sz w:val="16"/>
          <w:lang w:val="pt-BR"/>
        </w:rPr>
        <w:t xml:space="preserve">H. </w:t>
      </w:r>
      <w:proofErr w:type="spellStart"/>
      <w:r w:rsidRPr="002C7B54">
        <w:rPr>
          <w:i/>
          <w:sz w:val="16"/>
          <w:lang w:val="pt-BR"/>
        </w:rPr>
        <w:t>pylori</w:t>
      </w:r>
      <w:proofErr w:type="spellEnd"/>
      <w:r>
        <w:rPr>
          <w:i/>
          <w:sz w:val="16"/>
          <w:lang w:val="pt-BR"/>
        </w:rPr>
        <w:t>;</w:t>
      </w:r>
    </w:p>
    <w:p w14:paraId="3040341E" w14:textId="77777777" w:rsidR="00A1747F" w:rsidRPr="00687B56" w:rsidRDefault="00A1747F" w:rsidP="00BB0BFA">
      <w:pPr>
        <w:pStyle w:val="bibliografia"/>
        <w:numPr>
          <w:ilvl w:val="0"/>
          <w:numId w:val="8"/>
        </w:numPr>
        <w:rPr>
          <w:sz w:val="16"/>
          <w:lang w:val="pt-BR"/>
        </w:rPr>
      </w:pPr>
      <w:r>
        <w:rPr>
          <w:sz w:val="16"/>
          <w:lang w:val="pt-BR"/>
        </w:rPr>
        <w:t>A taxa de erradicação com intervalos de confiança de 95% foi calculada.</w:t>
      </w:r>
    </w:p>
    <w:p w14:paraId="0057DC3B" w14:textId="77777777" w:rsidR="00A1747F" w:rsidRDefault="00A1747F" w:rsidP="00A1747F">
      <w:pPr>
        <w:pStyle w:val="Corpo"/>
        <w:rPr>
          <w:b/>
          <w:color w:val="339966"/>
        </w:rPr>
      </w:pPr>
    </w:p>
    <w:p w14:paraId="45A866BA" w14:textId="77777777" w:rsidR="00A1747F" w:rsidRDefault="00A1747F" w:rsidP="00A1747F">
      <w:pPr>
        <w:pStyle w:val="Corpo"/>
        <w:rPr>
          <w:b/>
          <w:color w:val="339966"/>
        </w:rPr>
      </w:pPr>
    </w:p>
    <w:p w14:paraId="6879B640" w14:textId="77777777" w:rsidR="00A1747F" w:rsidRPr="00C72C0B" w:rsidRDefault="00A1747F" w:rsidP="00A1747F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302BA8BA" w14:textId="55D43545" w:rsidR="00A1747F" w:rsidRPr="00D10A9E" w:rsidRDefault="00A1747F" w:rsidP="00A1747F">
      <w:pPr>
        <w:pStyle w:val="Corpo"/>
        <w:rPr>
          <w:szCs w:val="22"/>
        </w:rPr>
      </w:pPr>
    </w:p>
    <w:p w14:paraId="15F4B43A" w14:textId="77777777" w:rsidR="00A1747F" w:rsidRPr="009A7778" w:rsidRDefault="00A1747F" w:rsidP="00BB0BFA">
      <w:pPr>
        <w:pStyle w:val="Corpo"/>
        <w:numPr>
          <w:ilvl w:val="0"/>
          <w:numId w:val="9"/>
        </w:numPr>
      </w:pPr>
      <w:r>
        <w:rPr>
          <w:sz w:val="22"/>
          <w:szCs w:val="22"/>
        </w:rPr>
        <w:t xml:space="preserve">Os resultados mostraram que a terapia dupla com altas doses de </w:t>
      </w:r>
      <w:proofErr w:type="spellStart"/>
      <w:r>
        <w:rPr>
          <w:sz w:val="22"/>
          <w:szCs w:val="22"/>
        </w:rPr>
        <w:t>esomeprazol</w:t>
      </w:r>
      <w:proofErr w:type="spellEnd"/>
      <w:r>
        <w:rPr>
          <w:sz w:val="22"/>
          <w:szCs w:val="22"/>
        </w:rPr>
        <w:t xml:space="preserve"> e amoxicilina obteve taxa de sucesso de 87,5% na cura da infecção por </w:t>
      </w:r>
      <w:r w:rsidRPr="009A7778">
        <w:rPr>
          <w:i/>
          <w:sz w:val="22"/>
          <w:szCs w:val="22"/>
        </w:rPr>
        <w:t xml:space="preserve">H. </w:t>
      </w:r>
      <w:proofErr w:type="spellStart"/>
      <w:r w:rsidRPr="009A7778">
        <w:rPr>
          <w:i/>
          <w:sz w:val="22"/>
          <w:szCs w:val="22"/>
        </w:rPr>
        <w:t>pylori</w:t>
      </w:r>
      <w:proofErr w:type="spellEnd"/>
      <w:r>
        <w:rPr>
          <w:sz w:val="22"/>
          <w:szCs w:val="22"/>
        </w:rPr>
        <w:t xml:space="preserve"> após 10 dias de tratamento;</w:t>
      </w:r>
    </w:p>
    <w:p w14:paraId="67B2C193" w14:textId="77777777" w:rsidR="00A1747F" w:rsidRDefault="00A1747F" w:rsidP="00A1747F">
      <w:pPr>
        <w:pStyle w:val="Corpo"/>
        <w:rPr>
          <w:sz w:val="22"/>
          <w:szCs w:val="22"/>
        </w:rPr>
      </w:pPr>
    </w:p>
    <w:tbl>
      <w:tblPr>
        <w:tblStyle w:val="ListaClara-nfase11"/>
        <w:tblW w:w="0" w:type="auto"/>
        <w:jc w:val="center"/>
        <w:tblLook w:val="04A0" w:firstRow="1" w:lastRow="0" w:firstColumn="1" w:lastColumn="0" w:noHBand="0" w:noVBand="1"/>
      </w:tblPr>
      <w:tblGrid>
        <w:gridCol w:w="1902"/>
        <w:gridCol w:w="1855"/>
        <w:gridCol w:w="1691"/>
        <w:gridCol w:w="1691"/>
      </w:tblGrid>
      <w:tr w:rsidR="00A1747F" w14:paraId="74CC030A" w14:textId="77777777" w:rsidTr="00211B8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2" w:type="dxa"/>
            <w:vAlign w:val="center"/>
          </w:tcPr>
          <w:p w14:paraId="4FB9208F" w14:textId="77777777" w:rsidR="00A1747F" w:rsidRPr="008F6A0B" w:rsidRDefault="00A1747F" w:rsidP="00211B80">
            <w:pPr>
              <w:pStyle w:val="Corp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gião da Itália</w:t>
            </w:r>
          </w:p>
        </w:tc>
        <w:tc>
          <w:tcPr>
            <w:tcW w:w="1855" w:type="dxa"/>
            <w:vAlign w:val="center"/>
          </w:tcPr>
          <w:p w14:paraId="0C22E6F8" w14:textId="77777777" w:rsidR="00A1747F" w:rsidRDefault="00A1747F" w:rsidP="00211B80">
            <w:pPr>
              <w:pStyle w:val="Corp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Pacientes </w:t>
            </w:r>
          </w:p>
          <w:p w14:paraId="3203637A" w14:textId="77777777" w:rsidR="00A1747F" w:rsidRPr="008F6A0B" w:rsidRDefault="00A1747F" w:rsidP="00211B80">
            <w:pPr>
              <w:pStyle w:val="Corp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Selecionados </w:t>
            </w:r>
          </w:p>
        </w:tc>
        <w:tc>
          <w:tcPr>
            <w:tcW w:w="1691" w:type="dxa"/>
            <w:vAlign w:val="center"/>
          </w:tcPr>
          <w:p w14:paraId="470C1FAE" w14:textId="77777777" w:rsidR="00A1747F" w:rsidRPr="008F6A0B" w:rsidRDefault="00A1747F" w:rsidP="00211B80">
            <w:pPr>
              <w:pStyle w:val="Corp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acientes Curados</w:t>
            </w:r>
          </w:p>
        </w:tc>
        <w:tc>
          <w:tcPr>
            <w:tcW w:w="1691" w:type="dxa"/>
            <w:vAlign w:val="center"/>
          </w:tcPr>
          <w:p w14:paraId="37282051" w14:textId="77777777" w:rsidR="00A1747F" w:rsidRDefault="00A1747F" w:rsidP="00211B80">
            <w:pPr>
              <w:pStyle w:val="Corp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Taxa de </w:t>
            </w:r>
          </w:p>
          <w:p w14:paraId="196C8F8E" w14:textId="77777777" w:rsidR="00A1747F" w:rsidRPr="008F6A0B" w:rsidRDefault="00A1747F" w:rsidP="00211B80">
            <w:pPr>
              <w:pStyle w:val="Corp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Erradicação (%)</w:t>
            </w:r>
          </w:p>
        </w:tc>
      </w:tr>
      <w:tr w:rsidR="00A1747F" w14:paraId="564CE807" w14:textId="77777777" w:rsidTr="00211B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2" w:type="dxa"/>
            <w:vAlign w:val="center"/>
          </w:tcPr>
          <w:p w14:paraId="519D8946" w14:textId="77777777" w:rsidR="00A1747F" w:rsidRPr="008F6A0B" w:rsidRDefault="00A1747F" w:rsidP="00211B80">
            <w:pPr>
              <w:pStyle w:val="Corp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oma</w:t>
            </w:r>
          </w:p>
        </w:tc>
        <w:tc>
          <w:tcPr>
            <w:tcW w:w="1855" w:type="dxa"/>
            <w:vAlign w:val="center"/>
          </w:tcPr>
          <w:p w14:paraId="23A818F9" w14:textId="77777777" w:rsidR="00A1747F" w:rsidRPr="008F6A0B" w:rsidRDefault="00A1747F" w:rsidP="00211B80">
            <w:pPr>
              <w:pStyle w:val="Corp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3</w:t>
            </w:r>
          </w:p>
        </w:tc>
        <w:tc>
          <w:tcPr>
            <w:tcW w:w="1691" w:type="dxa"/>
            <w:vAlign w:val="center"/>
          </w:tcPr>
          <w:p w14:paraId="02D2DA6F" w14:textId="77777777" w:rsidR="00A1747F" w:rsidRPr="008F6A0B" w:rsidRDefault="00A1747F" w:rsidP="00211B80">
            <w:pPr>
              <w:pStyle w:val="Corp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1</w:t>
            </w:r>
          </w:p>
        </w:tc>
        <w:tc>
          <w:tcPr>
            <w:tcW w:w="1691" w:type="dxa"/>
            <w:vAlign w:val="center"/>
          </w:tcPr>
          <w:p w14:paraId="6E127CDC" w14:textId="77777777" w:rsidR="00A1747F" w:rsidRPr="008F6A0B" w:rsidRDefault="00A1747F" w:rsidP="00211B80">
            <w:pPr>
              <w:pStyle w:val="Corp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91,3</w:t>
            </w:r>
          </w:p>
        </w:tc>
      </w:tr>
      <w:tr w:rsidR="00A1747F" w14:paraId="2B27625E" w14:textId="77777777" w:rsidTr="00211B8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2" w:type="dxa"/>
            <w:vAlign w:val="center"/>
          </w:tcPr>
          <w:p w14:paraId="5F6E38DF" w14:textId="77777777" w:rsidR="00A1747F" w:rsidRPr="008F6A0B" w:rsidRDefault="00A1747F" w:rsidP="00211B80">
            <w:pPr>
              <w:pStyle w:val="Corp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Latina</w:t>
            </w:r>
          </w:p>
        </w:tc>
        <w:tc>
          <w:tcPr>
            <w:tcW w:w="1855" w:type="dxa"/>
            <w:vAlign w:val="center"/>
          </w:tcPr>
          <w:p w14:paraId="2288A52B" w14:textId="77777777" w:rsidR="00A1747F" w:rsidRPr="008F6A0B" w:rsidRDefault="00A1747F" w:rsidP="00211B80">
            <w:pPr>
              <w:pStyle w:val="Corp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4</w:t>
            </w:r>
          </w:p>
        </w:tc>
        <w:tc>
          <w:tcPr>
            <w:tcW w:w="1691" w:type="dxa"/>
            <w:vAlign w:val="center"/>
          </w:tcPr>
          <w:p w14:paraId="6F353A82" w14:textId="77777777" w:rsidR="00A1747F" w:rsidRPr="008F6A0B" w:rsidRDefault="00A1747F" w:rsidP="00211B80">
            <w:pPr>
              <w:pStyle w:val="Corp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2</w:t>
            </w:r>
          </w:p>
        </w:tc>
        <w:tc>
          <w:tcPr>
            <w:tcW w:w="1691" w:type="dxa"/>
            <w:vAlign w:val="center"/>
          </w:tcPr>
          <w:p w14:paraId="68128FE6" w14:textId="77777777" w:rsidR="00A1747F" w:rsidRPr="008F6A0B" w:rsidRDefault="00A1747F" w:rsidP="00211B80">
            <w:pPr>
              <w:pStyle w:val="Corp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85,7</w:t>
            </w:r>
          </w:p>
        </w:tc>
      </w:tr>
      <w:tr w:rsidR="00A1747F" w14:paraId="685EFD15" w14:textId="77777777" w:rsidTr="00211B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2" w:type="dxa"/>
            <w:vAlign w:val="center"/>
          </w:tcPr>
          <w:p w14:paraId="20F574A3" w14:textId="77777777" w:rsidR="00A1747F" w:rsidRDefault="00A1747F" w:rsidP="00211B80">
            <w:pPr>
              <w:pStyle w:val="Corp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Foggia </w:t>
            </w:r>
          </w:p>
        </w:tc>
        <w:tc>
          <w:tcPr>
            <w:tcW w:w="1855" w:type="dxa"/>
            <w:vAlign w:val="center"/>
          </w:tcPr>
          <w:p w14:paraId="03884572" w14:textId="77777777" w:rsidR="00A1747F" w:rsidRPr="008F6A0B" w:rsidRDefault="00A1747F" w:rsidP="00211B80">
            <w:pPr>
              <w:pStyle w:val="Corp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0</w:t>
            </w:r>
          </w:p>
        </w:tc>
        <w:tc>
          <w:tcPr>
            <w:tcW w:w="1691" w:type="dxa"/>
            <w:vAlign w:val="center"/>
          </w:tcPr>
          <w:p w14:paraId="1DDCCAAF" w14:textId="77777777" w:rsidR="00A1747F" w:rsidRPr="008F6A0B" w:rsidRDefault="00A1747F" w:rsidP="00211B80">
            <w:pPr>
              <w:pStyle w:val="Corp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8</w:t>
            </w:r>
          </w:p>
        </w:tc>
        <w:tc>
          <w:tcPr>
            <w:tcW w:w="1691" w:type="dxa"/>
            <w:vAlign w:val="center"/>
          </w:tcPr>
          <w:p w14:paraId="3A584BC1" w14:textId="77777777" w:rsidR="00A1747F" w:rsidRPr="008F6A0B" w:rsidRDefault="00A1747F" w:rsidP="00211B80">
            <w:pPr>
              <w:pStyle w:val="Corp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80</w:t>
            </w:r>
          </w:p>
        </w:tc>
      </w:tr>
      <w:tr w:rsidR="00A1747F" w14:paraId="64DD49B8" w14:textId="77777777" w:rsidTr="00211B8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2" w:type="dxa"/>
            <w:vAlign w:val="center"/>
          </w:tcPr>
          <w:p w14:paraId="1F2003E5" w14:textId="77777777" w:rsidR="00A1747F" w:rsidRDefault="00A1747F" w:rsidP="00211B80">
            <w:pPr>
              <w:pStyle w:val="Corp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ilão</w:t>
            </w:r>
          </w:p>
        </w:tc>
        <w:tc>
          <w:tcPr>
            <w:tcW w:w="1855" w:type="dxa"/>
            <w:vAlign w:val="center"/>
          </w:tcPr>
          <w:p w14:paraId="2A4225EF" w14:textId="77777777" w:rsidR="00A1747F" w:rsidRPr="008F6A0B" w:rsidRDefault="00A1747F" w:rsidP="00211B80">
            <w:pPr>
              <w:pStyle w:val="Corp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9</w:t>
            </w:r>
          </w:p>
        </w:tc>
        <w:tc>
          <w:tcPr>
            <w:tcW w:w="1691" w:type="dxa"/>
            <w:vAlign w:val="center"/>
          </w:tcPr>
          <w:p w14:paraId="46B60F13" w14:textId="77777777" w:rsidR="00A1747F" w:rsidRPr="008F6A0B" w:rsidRDefault="00A1747F" w:rsidP="00211B80">
            <w:pPr>
              <w:pStyle w:val="Corp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8</w:t>
            </w:r>
          </w:p>
        </w:tc>
        <w:tc>
          <w:tcPr>
            <w:tcW w:w="1691" w:type="dxa"/>
            <w:vAlign w:val="center"/>
          </w:tcPr>
          <w:p w14:paraId="516D3028" w14:textId="77777777" w:rsidR="00A1747F" w:rsidRPr="008F6A0B" w:rsidRDefault="00A1747F" w:rsidP="00211B80">
            <w:pPr>
              <w:pStyle w:val="Corp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88,9</w:t>
            </w:r>
          </w:p>
        </w:tc>
      </w:tr>
      <w:tr w:rsidR="00A1747F" w14:paraId="262078C5" w14:textId="77777777" w:rsidTr="00211B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2" w:type="dxa"/>
            <w:vAlign w:val="center"/>
          </w:tcPr>
          <w:p w14:paraId="1861F3DC" w14:textId="6428DCB4" w:rsidR="00A1747F" w:rsidRDefault="00A1747F" w:rsidP="00211B80">
            <w:pPr>
              <w:pStyle w:val="Corpo"/>
              <w:jc w:val="center"/>
              <w:rPr>
                <w:sz w:val="16"/>
                <w:szCs w:val="16"/>
              </w:rPr>
            </w:pPr>
            <w:r>
              <w:rPr>
                <w:noProof/>
                <w:sz w:val="16"/>
                <w:szCs w:val="16"/>
                <w:lang w:eastAsia="pt-BR"/>
              </w:rPr>
              <mc:AlternateContent>
                <mc:Choice Requires="wps">
                  <w:drawing>
                    <wp:anchor distT="0" distB="0" distL="114300" distR="114300" simplePos="0" relativeHeight="252778496" behindDoc="0" locked="0" layoutInCell="1" allowOverlap="1" wp14:anchorId="2A2A3478" wp14:editId="01102A06">
                      <wp:simplePos x="0" y="0"/>
                      <wp:positionH relativeFrom="column">
                        <wp:posOffset>212090</wp:posOffset>
                      </wp:positionH>
                      <wp:positionV relativeFrom="paragraph">
                        <wp:posOffset>3810</wp:posOffset>
                      </wp:positionV>
                      <wp:extent cx="4001770" cy="124460"/>
                      <wp:effectExtent l="12700" t="12065" r="14605" b="6350"/>
                      <wp:wrapNone/>
                      <wp:docPr id="712" name="Retângulo 71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4001770" cy="124460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rgbClr val="FF0000"/>
                                </a:solidFill>
                                <a:miter lim="800000"/>
                                <a:headEnd/>
                                <a:tailEnd/>
                              </a:ln>
                              <a:effectLst/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chemeClr val="lt1">
                                        <a:lumMod val="100000"/>
                                        <a:lumOff val="0"/>
                                      </a:schemeClr>
                                    </a:solidFill>
                                  </a14:hiddenFill>
                                </a:ext>
                                <a:ext uri="{AF507438-7753-43E0-B8FC-AC1667EBCBE1}">
                                  <a14:hiddenEffects xmlns:a14="http://schemas.microsoft.com/office/drawing/2010/main">
                                    <a:effectLst>
                                      <a:outerShdw dist="35921" dir="2700000" algn="ctr" rotWithShape="0">
                                        <a:srgbClr val="868686"/>
                                      </a:outerShdw>
                                    </a:effectLst>
                                  </a14:hiddenEffects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69EFA0B2" id="Retângulo 712" o:spid="_x0000_s1026" style="position:absolute;margin-left:16.7pt;margin-top:.3pt;width:315.1pt;height:9.8pt;z-index:2527784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" filled="f" fillcolor="white [3201]" strokecolor="red" strokeweight="1pt">
                      <v:shadow color="#868686"/>
                    </v:rect>
                  </w:pict>
                </mc:Fallback>
              </mc:AlternateContent>
            </w:r>
            <w:r>
              <w:rPr>
                <w:sz w:val="16"/>
                <w:szCs w:val="16"/>
              </w:rPr>
              <w:t>Total</w:t>
            </w:r>
          </w:p>
        </w:tc>
        <w:tc>
          <w:tcPr>
            <w:tcW w:w="1855" w:type="dxa"/>
            <w:vAlign w:val="center"/>
          </w:tcPr>
          <w:p w14:paraId="00D4F480" w14:textId="77777777" w:rsidR="00A1747F" w:rsidRPr="008F6A0B" w:rsidRDefault="00A1747F" w:rsidP="00211B80">
            <w:pPr>
              <w:pStyle w:val="Corp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56</w:t>
            </w:r>
          </w:p>
        </w:tc>
        <w:tc>
          <w:tcPr>
            <w:tcW w:w="1691" w:type="dxa"/>
            <w:vAlign w:val="center"/>
          </w:tcPr>
          <w:p w14:paraId="04B4811C" w14:textId="77777777" w:rsidR="00A1747F" w:rsidRPr="008F6A0B" w:rsidRDefault="00A1747F" w:rsidP="00211B80">
            <w:pPr>
              <w:pStyle w:val="Corp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49</w:t>
            </w:r>
          </w:p>
        </w:tc>
        <w:tc>
          <w:tcPr>
            <w:tcW w:w="1691" w:type="dxa"/>
            <w:vAlign w:val="center"/>
          </w:tcPr>
          <w:p w14:paraId="1BC9C1E7" w14:textId="77777777" w:rsidR="00A1747F" w:rsidRPr="008F6A0B" w:rsidRDefault="00A1747F" w:rsidP="00211B80">
            <w:pPr>
              <w:pStyle w:val="Corp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87,5</w:t>
            </w:r>
          </w:p>
        </w:tc>
      </w:tr>
    </w:tbl>
    <w:p w14:paraId="46C5DA72" w14:textId="77777777" w:rsidR="00A1747F" w:rsidRPr="009A7778" w:rsidRDefault="00A1747F" w:rsidP="00A1747F">
      <w:pPr>
        <w:pStyle w:val="Corpo"/>
      </w:pPr>
    </w:p>
    <w:p w14:paraId="2F5A2470" w14:textId="77777777" w:rsidR="00A1747F" w:rsidRPr="004F64D3" w:rsidRDefault="00A1747F" w:rsidP="00BB0BFA">
      <w:pPr>
        <w:pStyle w:val="Corpo"/>
        <w:numPr>
          <w:ilvl w:val="0"/>
          <w:numId w:val="9"/>
        </w:numPr>
      </w:pPr>
      <w:r>
        <w:rPr>
          <w:sz w:val="22"/>
          <w:szCs w:val="22"/>
        </w:rPr>
        <w:t>No geral, apenas 5 (8,9%) pacientes se queixaram de efeitos colaterais e somente 2 desses pacientes interromperam o tratamento (em 8 e 9 dias).</w:t>
      </w:r>
    </w:p>
    <w:p w14:paraId="28207234" w14:textId="3034B6C1" w:rsidR="00A1747F" w:rsidRDefault="00A1747F" w:rsidP="00A1747F">
      <w:pPr>
        <w:pStyle w:val="Corpo"/>
        <w:ind w:left="360"/>
        <w:rPr>
          <w:b/>
          <w:color w:val="339966"/>
        </w:rPr>
      </w:pPr>
    </w:p>
    <w:p w14:paraId="4B0C809B" w14:textId="77777777" w:rsidR="00A1747F" w:rsidRDefault="00A1747F" w:rsidP="00A1747F">
      <w:pPr>
        <w:pStyle w:val="Ttulo1"/>
        <w:jc w:val="center"/>
      </w:pPr>
      <w:bookmarkStart w:id="61" w:name="_Toc62720122"/>
      <w:r>
        <w:lastRenderedPageBreak/>
        <w:t>Formulário</w:t>
      </w:r>
      <w:bookmarkEnd w:id="61"/>
    </w:p>
    <w:p w14:paraId="39AE9E7D" w14:textId="77777777" w:rsidR="00A1747F" w:rsidRDefault="00A1747F" w:rsidP="00A1747F">
      <w:pPr>
        <w:pStyle w:val="Corpo"/>
        <w:spacing w:after="120"/>
      </w:pPr>
    </w:p>
    <w:p w14:paraId="7B02F5A0" w14:textId="77777777" w:rsidR="00A1747F" w:rsidRPr="00C30C20" w:rsidRDefault="00A1747F" w:rsidP="00A1747F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A1747F" w:rsidRPr="009537E7" w14:paraId="04C90C67" w14:textId="77777777" w:rsidTr="00211B8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3B96019F" w14:textId="27F70644" w:rsidR="00A1747F" w:rsidRPr="00A8253E" w:rsidRDefault="00A1747F" w:rsidP="00211B80">
            <w:pPr>
              <w:pStyle w:val="Corpo"/>
              <w:spacing w:after="0"/>
              <w:jc w:val="center"/>
              <w:rPr>
                <w:b/>
                <w:iCs/>
                <w:color w:val="FFFFFF" w:themeColor="background1"/>
              </w:rPr>
            </w:pPr>
            <w:r w:rsidRPr="00A1747F">
              <w:rPr>
                <w:b/>
                <w:iCs/>
                <w:color w:val="FFFFFF" w:themeColor="background1"/>
              </w:rPr>
              <w:t xml:space="preserve">Cápsulas de </w:t>
            </w:r>
            <w:proofErr w:type="spellStart"/>
            <w:r w:rsidRPr="00A1747F">
              <w:rPr>
                <w:b/>
                <w:iCs/>
                <w:color w:val="FFFFFF" w:themeColor="background1"/>
              </w:rPr>
              <w:t>Esomeprazol</w:t>
            </w:r>
            <w:proofErr w:type="spellEnd"/>
          </w:p>
        </w:tc>
      </w:tr>
      <w:tr w:rsidR="00A1747F" w:rsidRPr="009537E7" w14:paraId="46017F2A" w14:textId="77777777" w:rsidTr="00211B8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FED8484" w14:textId="5507AB80" w:rsidR="00A1747F" w:rsidRPr="00A1747F" w:rsidRDefault="00A1747F" w:rsidP="00A1747F">
            <w:pPr>
              <w:pStyle w:val="Corpo"/>
              <w:rPr>
                <w:bCs/>
                <w:szCs w:val="23"/>
              </w:rPr>
            </w:pPr>
            <w:bookmarkStart w:id="62" w:name="_Hlk62658677"/>
            <w:proofErr w:type="spellStart"/>
            <w:r w:rsidRPr="00A1747F">
              <w:rPr>
                <w:color w:val="000000" w:themeColor="text1"/>
                <w:szCs w:val="23"/>
              </w:rPr>
              <w:t>Esomeprazol</w:t>
            </w:r>
            <w:bookmarkEnd w:id="62"/>
            <w:proofErr w:type="spellEnd"/>
            <w:r w:rsidRPr="00A1747F">
              <w:rPr>
                <w:color w:val="000000" w:themeColor="text1"/>
                <w:szCs w:val="23"/>
              </w:rPr>
              <w:t>.....................................40 mg</w:t>
            </w:r>
          </w:p>
        </w:tc>
      </w:tr>
      <w:tr w:rsidR="00A1747F" w:rsidRPr="009537E7" w14:paraId="1B0E1D48" w14:textId="77777777" w:rsidTr="00211B80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2784579" w14:textId="77777777" w:rsidR="00A1747F" w:rsidRPr="003A6682" w:rsidRDefault="00A1747F" w:rsidP="00211B80">
            <w:pPr>
              <w:pStyle w:val="Corpo"/>
            </w:pPr>
            <w:r>
              <w:t>Excipiente qsp.............................1 cápsula</w:t>
            </w:r>
          </w:p>
        </w:tc>
      </w:tr>
    </w:tbl>
    <w:p w14:paraId="1AC868E6" w14:textId="77777777" w:rsidR="00A1747F" w:rsidRPr="00A1747F" w:rsidRDefault="00A1747F" w:rsidP="00A1747F">
      <w:pPr>
        <w:pStyle w:val="Corpo"/>
        <w:spacing w:line="276" w:lineRule="auto"/>
        <w:rPr>
          <w:sz w:val="16"/>
          <w:szCs w:val="16"/>
        </w:rPr>
      </w:pPr>
      <w:r w:rsidRPr="00A1747F">
        <w:rPr>
          <w:sz w:val="16"/>
          <w:szCs w:val="16"/>
        </w:rPr>
        <w:t>Administrar 1 cápsula 3 vezes ao dia ou conforme orientação médica.</w:t>
      </w:r>
    </w:p>
    <w:p w14:paraId="400634FE" w14:textId="0A814153" w:rsidR="00A1747F" w:rsidRDefault="00A1747F" w:rsidP="00A1747F">
      <w:pPr>
        <w:pStyle w:val="Corpo"/>
        <w:spacing w:line="276" w:lineRule="auto"/>
        <w:rPr>
          <w:b/>
        </w:rPr>
      </w:pPr>
    </w:p>
    <w:p w14:paraId="1BB3B4A4" w14:textId="5BD7EBBE" w:rsidR="00A1747F" w:rsidRDefault="00A1747F" w:rsidP="00A1747F">
      <w:pPr>
        <w:pStyle w:val="Corpo"/>
        <w:spacing w:line="276" w:lineRule="auto"/>
        <w:rPr>
          <w:b/>
        </w:rPr>
      </w:pPr>
      <w:r>
        <w:rPr>
          <w:b/>
        </w:rPr>
        <w:t xml:space="preserve">                               +</w:t>
      </w:r>
    </w:p>
    <w:p w14:paraId="492BC831" w14:textId="77777777" w:rsidR="00A1747F" w:rsidRDefault="00A1747F" w:rsidP="00A1747F">
      <w:pPr>
        <w:pStyle w:val="Corpo"/>
        <w:spacing w:line="276" w:lineRule="auto"/>
        <w:rPr>
          <w:b/>
        </w:rPr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A1747F" w:rsidRPr="009537E7" w14:paraId="3C2F1CB7" w14:textId="77777777" w:rsidTr="00211B8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0064F59C" w14:textId="320ADFC7" w:rsidR="00A1747F" w:rsidRPr="00A8253E" w:rsidRDefault="00A1747F" w:rsidP="00211B80">
            <w:pPr>
              <w:pStyle w:val="Corpo"/>
              <w:spacing w:after="0"/>
              <w:jc w:val="center"/>
              <w:rPr>
                <w:b/>
                <w:iCs/>
                <w:color w:val="FFFFFF" w:themeColor="background1"/>
              </w:rPr>
            </w:pPr>
            <w:r w:rsidRPr="00A1747F">
              <w:rPr>
                <w:b/>
                <w:iCs/>
                <w:color w:val="FFFFFF" w:themeColor="background1"/>
              </w:rPr>
              <w:t>Cápsulas de Amoxicilina</w:t>
            </w:r>
          </w:p>
        </w:tc>
      </w:tr>
      <w:tr w:rsidR="00A1747F" w:rsidRPr="009537E7" w14:paraId="608B0B0D" w14:textId="77777777" w:rsidTr="00211B8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66D776A" w14:textId="3695AD1C" w:rsidR="00A1747F" w:rsidRPr="00A1747F" w:rsidRDefault="00A1747F" w:rsidP="00A1747F">
            <w:pPr>
              <w:pStyle w:val="Corpo"/>
              <w:rPr>
                <w:bCs/>
                <w:szCs w:val="23"/>
              </w:rPr>
            </w:pPr>
            <w:r w:rsidRPr="00A1747F">
              <w:rPr>
                <w:color w:val="000000" w:themeColor="text1"/>
                <w:szCs w:val="23"/>
              </w:rPr>
              <w:t>Amoxicilina......................................500 mg</w:t>
            </w:r>
          </w:p>
        </w:tc>
      </w:tr>
      <w:tr w:rsidR="00A1747F" w:rsidRPr="009537E7" w14:paraId="4E50FFBD" w14:textId="77777777" w:rsidTr="00211B80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5133E124" w14:textId="77777777" w:rsidR="00A1747F" w:rsidRPr="003A6682" w:rsidRDefault="00A1747F" w:rsidP="00211B80">
            <w:pPr>
              <w:pStyle w:val="Corpo"/>
            </w:pPr>
            <w:r>
              <w:t>Excipiente qsp.............................1 cápsula</w:t>
            </w:r>
          </w:p>
        </w:tc>
      </w:tr>
    </w:tbl>
    <w:p w14:paraId="18ACE99A" w14:textId="77777777" w:rsidR="00A1747F" w:rsidRPr="00A1747F" w:rsidRDefault="00A1747F" w:rsidP="00A1747F">
      <w:pPr>
        <w:pStyle w:val="Corpo"/>
        <w:spacing w:line="276" w:lineRule="auto"/>
        <w:rPr>
          <w:sz w:val="16"/>
          <w:szCs w:val="16"/>
        </w:rPr>
      </w:pPr>
      <w:r w:rsidRPr="00A1747F">
        <w:rPr>
          <w:sz w:val="16"/>
          <w:szCs w:val="16"/>
        </w:rPr>
        <w:t>Administrar 2 cápsulas 3 vezes ao dia ou conforme orientação médica.</w:t>
      </w:r>
    </w:p>
    <w:p w14:paraId="2FABEA6D" w14:textId="77777777" w:rsidR="00A1747F" w:rsidRDefault="00A1747F" w:rsidP="00A1747F">
      <w:pPr>
        <w:pStyle w:val="Corpo"/>
        <w:spacing w:line="276" w:lineRule="auto"/>
        <w:rPr>
          <w:b/>
        </w:rPr>
      </w:pPr>
    </w:p>
    <w:p w14:paraId="29CC3673" w14:textId="159F78E1" w:rsidR="00A1747F" w:rsidRDefault="00A1747F" w:rsidP="00B70169">
      <w:pPr>
        <w:pStyle w:val="Corpo"/>
        <w:spacing w:line="276" w:lineRule="auto"/>
        <w:rPr>
          <w:b/>
        </w:rPr>
      </w:pPr>
    </w:p>
    <w:p w14:paraId="21ED095C" w14:textId="1D8CDC0D" w:rsidR="00A24FD0" w:rsidRDefault="00A24FD0" w:rsidP="00B70169">
      <w:pPr>
        <w:pStyle w:val="Corpo"/>
        <w:spacing w:line="276" w:lineRule="auto"/>
        <w:rPr>
          <w:b/>
        </w:rPr>
      </w:pPr>
    </w:p>
    <w:p w14:paraId="3FE29918" w14:textId="2B47C154" w:rsidR="00A24FD0" w:rsidRDefault="00A24FD0" w:rsidP="00B70169">
      <w:pPr>
        <w:pStyle w:val="Corpo"/>
        <w:spacing w:line="276" w:lineRule="auto"/>
        <w:rPr>
          <w:b/>
        </w:rPr>
      </w:pPr>
    </w:p>
    <w:p w14:paraId="7AD07539" w14:textId="4AB33516" w:rsidR="00A24FD0" w:rsidRDefault="00A24FD0" w:rsidP="00B70169">
      <w:pPr>
        <w:pStyle w:val="Corpo"/>
        <w:spacing w:line="276" w:lineRule="auto"/>
        <w:rPr>
          <w:b/>
        </w:rPr>
      </w:pPr>
    </w:p>
    <w:p w14:paraId="58086E2C" w14:textId="1F7359A2" w:rsidR="00A24FD0" w:rsidRDefault="00A24FD0" w:rsidP="00B70169">
      <w:pPr>
        <w:pStyle w:val="Corpo"/>
        <w:spacing w:line="276" w:lineRule="auto"/>
        <w:rPr>
          <w:b/>
        </w:rPr>
      </w:pPr>
    </w:p>
    <w:p w14:paraId="274267C1" w14:textId="6DDC8A57" w:rsidR="00A24FD0" w:rsidRDefault="00A24FD0" w:rsidP="00B70169">
      <w:pPr>
        <w:pStyle w:val="Corpo"/>
        <w:spacing w:line="276" w:lineRule="auto"/>
        <w:rPr>
          <w:b/>
        </w:rPr>
      </w:pPr>
    </w:p>
    <w:p w14:paraId="40B42092" w14:textId="2B183A1F" w:rsidR="00A24FD0" w:rsidRDefault="00A24FD0" w:rsidP="00B70169">
      <w:pPr>
        <w:pStyle w:val="Corpo"/>
        <w:spacing w:line="276" w:lineRule="auto"/>
        <w:rPr>
          <w:b/>
        </w:rPr>
      </w:pPr>
    </w:p>
    <w:p w14:paraId="5B7A7A8C" w14:textId="50A21413" w:rsidR="00A24FD0" w:rsidRDefault="00A24FD0" w:rsidP="00B70169">
      <w:pPr>
        <w:pStyle w:val="Corpo"/>
        <w:spacing w:line="276" w:lineRule="auto"/>
        <w:rPr>
          <w:b/>
        </w:rPr>
      </w:pPr>
    </w:p>
    <w:p w14:paraId="74E900DB" w14:textId="2359A88F" w:rsidR="00A24FD0" w:rsidRDefault="00A24FD0" w:rsidP="00B70169">
      <w:pPr>
        <w:pStyle w:val="Corpo"/>
        <w:spacing w:line="276" w:lineRule="auto"/>
        <w:rPr>
          <w:b/>
        </w:rPr>
      </w:pPr>
    </w:p>
    <w:p w14:paraId="41A42E85" w14:textId="7FDB8083" w:rsidR="00A24FD0" w:rsidRDefault="00A24FD0" w:rsidP="00B70169">
      <w:pPr>
        <w:pStyle w:val="Corpo"/>
        <w:spacing w:line="276" w:lineRule="auto"/>
        <w:rPr>
          <w:b/>
        </w:rPr>
      </w:pPr>
    </w:p>
    <w:p w14:paraId="22DE30C8" w14:textId="6F208F02" w:rsidR="00A24FD0" w:rsidRDefault="00A24FD0" w:rsidP="00B70169">
      <w:pPr>
        <w:pStyle w:val="Corpo"/>
        <w:spacing w:line="276" w:lineRule="auto"/>
        <w:rPr>
          <w:b/>
        </w:rPr>
      </w:pPr>
    </w:p>
    <w:p w14:paraId="4F1B246E" w14:textId="4A6A70D5" w:rsidR="00A24FD0" w:rsidRDefault="00A24FD0" w:rsidP="00B70169">
      <w:pPr>
        <w:pStyle w:val="Corpo"/>
        <w:spacing w:line="276" w:lineRule="auto"/>
        <w:rPr>
          <w:b/>
        </w:rPr>
      </w:pPr>
    </w:p>
    <w:p w14:paraId="70778194" w14:textId="3970D706" w:rsidR="00A24FD0" w:rsidRDefault="00A24FD0" w:rsidP="00B70169">
      <w:pPr>
        <w:pStyle w:val="Corpo"/>
        <w:spacing w:line="276" w:lineRule="auto"/>
        <w:rPr>
          <w:b/>
        </w:rPr>
      </w:pPr>
    </w:p>
    <w:p w14:paraId="38F5C358" w14:textId="57EC0A1E" w:rsidR="00A24FD0" w:rsidRDefault="00A24FD0" w:rsidP="00B70169">
      <w:pPr>
        <w:pStyle w:val="Corpo"/>
        <w:spacing w:line="276" w:lineRule="auto"/>
        <w:rPr>
          <w:b/>
        </w:rPr>
      </w:pPr>
    </w:p>
    <w:p w14:paraId="154CFE7D" w14:textId="0F40736F" w:rsidR="00A60E06" w:rsidRDefault="00A60E06" w:rsidP="00B70169">
      <w:pPr>
        <w:pStyle w:val="Corpo"/>
        <w:spacing w:line="276" w:lineRule="auto"/>
        <w:rPr>
          <w:b/>
        </w:rPr>
      </w:pPr>
    </w:p>
    <w:p w14:paraId="36991E73" w14:textId="2B31F34D" w:rsidR="00A60E06" w:rsidRDefault="00A60E06" w:rsidP="00B70169">
      <w:pPr>
        <w:pStyle w:val="Corpo"/>
        <w:spacing w:line="276" w:lineRule="auto"/>
        <w:rPr>
          <w:b/>
        </w:rPr>
      </w:pPr>
    </w:p>
    <w:p w14:paraId="364F9C6D" w14:textId="2730D811" w:rsidR="00A60E06" w:rsidRDefault="00A60E06" w:rsidP="00B70169">
      <w:pPr>
        <w:pStyle w:val="Corpo"/>
        <w:spacing w:line="276" w:lineRule="auto"/>
        <w:rPr>
          <w:b/>
        </w:rPr>
      </w:pPr>
    </w:p>
    <w:p w14:paraId="17DDCF2F" w14:textId="3361EABC" w:rsidR="00A60E06" w:rsidRDefault="00A60E06" w:rsidP="00B70169">
      <w:pPr>
        <w:pStyle w:val="Corpo"/>
        <w:spacing w:line="276" w:lineRule="auto"/>
        <w:rPr>
          <w:b/>
        </w:rPr>
      </w:pPr>
    </w:p>
    <w:p w14:paraId="5F3C670A" w14:textId="3112488E" w:rsidR="00A60E06" w:rsidRDefault="00A60E06" w:rsidP="00A60E06">
      <w:pPr>
        <w:pStyle w:val="Ttulo1"/>
        <w:jc w:val="center"/>
      </w:pPr>
      <w:bookmarkStart w:id="63" w:name="_Toc62720123"/>
      <w:r>
        <w:lastRenderedPageBreak/>
        <w:t>Terapia Qu</w:t>
      </w:r>
      <w:r w:rsidR="00470218">
        <w:t>á</w:t>
      </w:r>
      <w:r>
        <w:t>drupla</w:t>
      </w:r>
      <w:bookmarkEnd w:id="63"/>
    </w:p>
    <w:p w14:paraId="6E95C038" w14:textId="77777777" w:rsidR="00A60E06" w:rsidRDefault="00A60E06" w:rsidP="00A60E06">
      <w:pPr>
        <w:pStyle w:val="Subtitulocorpo"/>
      </w:pPr>
      <w:r>
        <w:t xml:space="preserve">Eficaz na Erradicação de </w:t>
      </w:r>
      <w:r w:rsidRPr="00344B53">
        <w:rPr>
          <w:i/>
        </w:rPr>
        <w:t xml:space="preserve">H. </w:t>
      </w:r>
      <w:proofErr w:type="spellStart"/>
      <w:r w:rsidRPr="00344B53">
        <w:rPr>
          <w:i/>
        </w:rPr>
        <w:t>Pylori</w:t>
      </w:r>
      <w:proofErr w:type="spellEnd"/>
    </w:p>
    <w:p w14:paraId="48BB1F5A" w14:textId="77777777" w:rsidR="00A60E06" w:rsidRDefault="00A60E06" w:rsidP="00A60E06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216CF2C8" w14:textId="77777777" w:rsidR="00A60E06" w:rsidRPr="00A60E06" w:rsidRDefault="00A60E06" w:rsidP="00A60E06">
      <w:pPr>
        <w:pStyle w:val="Subtitulocorpo"/>
        <w:jc w:val="both"/>
        <w:rPr>
          <w:b w:val="0"/>
          <w:bCs/>
          <w:i/>
          <w:color w:val="404040" w:themeColor="text1" w:themeTint="BF"/>
          <w:sz w:val="24"/>
          <w:szCs w:val="24"/>
        </w:rPr>
      </w:pPr>
      <w:r w:rsidRPr="00A60E06">
        <w:rPr>
          <w:b w:val="0"/>
          <w:bCs/>
          <w:color w:val="404040" w:themeColor="text1" w:themeTint="BF"/>
          <w:sz w:val="24"/>
          <w:szCs w:val="24"/>
        </w:rPr>
        <w:t xml:space="preserve">O estudo de </w:t>
      </w:r>
      <w:proofErr w:type="spellStart"/>
      <w:r w:rsidRPr="00A60E06">
        <w:rPr>
          <w:b w:val="0"/>
          <w:bCs/>
          <w:color w:val="404040" w:themeColor="text1" w:themeTint="BF"/>
          <w:sz w:val="24"/>
          <w:szCs w:val="24"/>
        </w:rPr>
        <w:t>Yagbasan</w:t>
      </w:r>
      <w:proofErr w:type="spellEnd"/>
      <w:r w:rsidRPr="00A60E06">
        <w:rPr>
          <w:b w:val="0"/>
          <w:bCs/>
          <w:color w:val="404040" w:themeColor="text1" w:themeTint="BF"/>
          <w:sz w:val="24"/>
          <w:szCs w:val="24"/>
        </w:rPr>
        <w:t xml:space="preserve"> </w:t>
      </w:r>
      <w:r w:rsidRPr="00A60E06">
        <w:rPr>
          <w:b w:val="0"/>
          <w:bCs/>
          <w:i/>
          <w:color w:val="404040" w:themeColor="text1" w:themeTint="BF"/>
          <w:sz w:val="24"/>
          <w:szCs w:val="24"/>
        </w:rPr>
        <w:t>et al.</w:t>
      </w:r>
      <w:r w:rsidRPr="00A60E06">
        <w:rPr>
          <w:b w:val="0"/>
          <w:bCs/>
          <w:color w:val="404040" w:themeColor="text1" w:themeTint="BF"/>
          <w:sz w:val="24"/>
          <w:szCs w:val="24"/>
        </w:rPr>
        <w:t xml:space="preserve"> (2018) teve como objetivo avaliar e comparar a efetividade do regime quádruplo de tratamento de 7 e 14 dias com </w:t>
      </w:r>
      <w:proofErr w:type="spellStart"/>
      <w:r w:rsidRPr="00A60E06">
        <w:rPr>
          <w:b w:val="0"/>
          <w:bCs/>
          <w:color w:val="404040" w:themeColor="text1" w:themeTint="BF"/>
          <w:sz w:val="24"/>
          <w:szCs w:val="24"/>
        </w:rPr>
        <w:t>lansoprazol</w:t>
      </w:r>
      <w:proofErr w:type="spellEnd"/>
      <w:r w:rsidRPr="00A60E06">
        <w:rPr>
          <w:b w:val="0"/>
          <w:bCs/>
          <w:color w:val="404040" w:themeColor="text1" w:themeTint="BF"/>
          <w:sz w:val="24"/>
          <w:szCs w:val="24"/>
        </w:rPr>
        <w:t xml:space="preserve">, amoxicilina, </w:t>
      </w:r>
      <w:proofErr w:type="spellStart"/>
      <w:r w:rsidRPr="00A60E06">
        <w:rPr>
          <w:b w:val="0"/>
          <w:bCs/>
          <w:color w:val="404040" w:themeColor="text1" w:themeTint="BF"/>
          <w:sz w:val="24"/>
          <w:szCs w:val="24"/>
        </w:rPr>
        <w:t>claritromicina</w:t>
      </w:r>
      <w:proofErr w:type="spellEnd"/>
      <w:r w:rsidRPr="00A60E06">
        <w:rPr>
          <w:b w:val="0"/>
          <w:bCs/>
          <w:color w:val="404040" w:themeColor="text1" w:themeTint="BF"/>
          <w:sz w:val="24"/>
          <w:szCs w:val="24"/>
        </w:rPr>
        <w:t xml:space="preserve"> e </w:t>
      </w:r>
      <w:proofErr w:type="spellStart"/>
      <w:r w:rsidRPr="00A60E06">
        <w:rPr>
          <w:b w:val="0"/>
          <w:bCs/>
          <w:color w:val="404040" w:themeColor="text1" w:themeTint="BF"/>
          <w:sz w:val="24"/>
          <w:szCs w:val="24"/>
        </w:rPr>
        <w:t>subsalicilato</w:t>
      </w:r>
      <w:proofErr w:type="spellEnd"/>
      <w:r w:rsidRPr="00A60E06">
        <w:rPr>
          <w:b w:val="0"/>
          <w:bCs/>
          <w:color w:val="404040" w:themeColor="text1" w:themeTint="BF"/>
          <w:sz w:val="24"/>
          <w:szCs w:val="24"/>
        </w:rPr>
        <w:t xml:space="preserve"> de bismuto como primeira linha para erradicação do </w:t>
      </w:r>
      <w:r w:rsidRPr="00A60E06">
        <w:rPr>
          <w:b w:val="0"/>
          <w:bCs/>
          <w:i/>
          <w:color w:val="404040" w:themeColor="text1" w:themeTint="BF"/>
          <w:sz w:val="24"/>
          <w:szCs w:val="24"/>
        </w:rPr>
        <w:t xml:space="preserve">H. </w:t>
      </w:r>
      <w:proofErr w:type="spellStart"/>
      <w:r w:rsidRPr="00A60E06">
        <w:rPr>
          <w:b w:val="0"/>
          <w:bCs/>
          <w:i/>
          <w:color w:val="404040" w:themeColor="text1" w:themeTint="BF"/>
          <w:sz w:val="24"/>
          <w:szCs w:val="24"/>
        </w:rPr>
        <w:t>pylori</w:t>
      </w:r>
      <w:proofErr w:type="spellEnd"/>
      <w:r w:rsidRPr="00A60E06">
        <w:rPr>
          <w:b w:val="0"/>
          <w:bCs/>
          <w:i/>
          <w:color w:val="404040" w:themeColor="text1" w:themeTint="BF"/>
          <w:sz w:val="24"/>
          <w:szCs w:val="24"/>
        </w:rPr>
        <w:t xml:space="preserve">. </w:t>
      </w:r>
    </w:p>
    <w:p w14:paraId="3EEBA6F1" w14:textId="77777777" w:rsidR="00A60E06" w:rsidRDefault="00A60E06" w:rsidP="00A60E06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81568" behindDoc="0" locked="0" layoutInCell="1" allowOverlap="1" wp14:anchorId="7A811710" wp14:editId="04B16F1C">
                <wp:simplePos x="0" y="0"/>
                <wp:positionH relativeFrom="margin">
                  <wp:align>right</wp:align>
                </wp:positionH>
                <wp:positionV relativeFrom="paragraph">
                  <wp:posOffset>131445</wp:posOffset>
                </wp:positionV>
                <wp:extent cx="5372100" cy="641268"/>
                <wp:effectExtent l="0" t="0" r="19050" b="26035"/>
                <wp:wrapNone/>
                <wp:docPr id="713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641268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CF10514" w14:textId="77777777" w:rsidR="005D1916" w:rsidRPr="00A60E06" w:rsidRDefault="005D1916" w:rsidP="00A60E06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 w:rsidRPr="00A60E06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Para isso, 70 indivíduos com dispepsia e teste positivo para </w:t>
                            </w:r>
                            <w:r w:rsidRPr="00B21273">
                              <w:rPr>
                                <w:rFonts w:ascii="Swis721 Th BT" w:hAnsi="Swis721 Th BT"/>
                                <w:i/>
                                <w:sz w:val="23"/>
                                <w:szCs w:val="23"/>
                              </w:rPr>
                              <w:t xml:space="preserve">H. </w:t>
                            </w:r>
                            <w:proofErr w:type="spellStart"/>
                            <w:r w:rsidRPr="00B21273">
                              <w:rPr>
                                <w:rFonts w:ascii="Swis721 Th BT" w:hAnsi="Swis721 Th BT"/>
                                <w:i/>
                                <w:sz w:val="23"/>
                                <w:szCs w:val="23"/>
                              </w:rPr>
                              <w:t>pylori</w:t>
                            </w:r>
                            <w:proofErr w:type="spellEnd"/>
                            <w:r w:rsidRPr="00A60E06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 foram selecionados para participarem deste estudo clínico. Eles foram divididos em dois grupos para receberem a seguinte posologia por 7 ou 14 dias.</w:t>
                            </w:r>
                          </w:p>
                          <w:p w14:paraId="62E398E7" w14:textId="77777777" w:rsidR="005D1916" w:rsidRPr="009D65A4" w:rsidRDefault="005D1916" w:rsidP="00A60E06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A811710" id="_x0000_s1080" type="#_x0000_t202" style="position:absolute;left:0;text-align:left;margin-left:371.8pt;margin-top:10.35pt;width:423pt;height:50.5pt;z-index:252781568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" fillcolor="white [3212]" strokecolor="#0070c0">
                <v:textbox>
                  <w:txbxContent>
                    <w:p w14:paraId="3CF10514" w14:textId="77777777" w:rsidR="005D1916" w:rsidRPr="00A60E06" w:rsidRDefault="005D1916" w:rsidP="00A60E06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 w:rsidRPr="00A60E06"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Para isso, 70 indivíduos com dispepsia e teste positivo para </w:t>
                      </w:r>
                      <w:r w:rsidRPr="00B21273">
                        <w:rPr>
                          <w:rFonts w:ascii="Swis721 Th BT" w:hAnsi="Swis721 Th BT"/>
                          <w:i/>
                          <w:sz w:val="23"/>
                          <w:szCs w:val="23"/>
                        </w:rPr>
                        <w:t xml:space="preserve">H. </w:t>
                      </w:r>
                      <w:proofErr w:type="spellStart"/>
                      <w:r w:rsidRPr="00B21273">
                        <w:rPr>
                          <w:rFonts w:ascii="Swis721 Th BT" w:hAnsi="Swis721 Th BT"/>
                          <w:i/>
                          <w:sz w:val="23"/>
                          <w:szCs w:val="23"/>
                        </w:rPr>
                        <w:t>pylori</w:t>
                      </w:r>
                      <w:proofErr w:type="spellEnd"/>
                      <w:r w:rsidRPr="00A60E06"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 foram selecionados para participarem deste estudo clínico. Eles foram divididos em dois grupos para receberem a seguinte posologia por 7 ou 14 dias.</w:t>
                      </w:r>
                    </w:p>
                    <w:p w14:paraId="62E398E7" w14:textId="77777777" w:rsidR="005D1916" w:rsidRPr="009D65A4" w:rsidRDefault="005D1916" w:rsidP="00A60E06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71703C19" w14:textId="4C16C5BD" w:rsidR="00A60E06" w:rsidRDefault="00A60E06" w:rsidP="00A60E06">
      <w:pPr>
        <w:pStyle w:val="Corpo"/>
      </w:pPr>
    </w:p>
    <w:p w14:paraId="655A60C6" w14:textId="77777777" w:rsidR="00A60E06" w:rsidRDefault="00A60E06" w:rsidP="00A60E06">
      <w:pPr>
        <w:pStyle w:val="Corpo"/>
      </w:pPr>
    </w:p>
    <w:p w14:paraId="79BE6F08" w14:textId="77777777" w:rsidR="00A60E06" w:rsidRDefault="00A60E06" w:rsidP="00A60E06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84640" behindDoc="0" locked="0" layoutInCell="1" allowOverlap="1" wp14:anchorId="5E4AD1C5" wp14:editId="775E50F9">
                <wp:simplePos x="0" y="0"/>
                <wp:positionH relativeFrom="margin">
                  <wp:posOffset>4187825</wp:posOffset>
                </wp:positionH>
                <wp:positionV relativeFrom="paragraph">
                  <wp:posOffset>135890</wp:posOffset>
                </wp:positionV>
                <wp:extent cx="226695" cy="138430"/>
                <wp:effectExtent l="0" t="0" r="1905" b="0"/>
                <wp:wrapNone/>
                <wp:docPr id="714" name="Triângulo isósceles 7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F19DC1D" id="Triângulo isósceles 714" o:spid="_x0000_s1026" type="#_x0000_t5" style="position:absolute;margin-left:329.75pt;margin-top:10.7pt;width:17.85pt;height:10.9pt;flip:y;z-index:25278464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82592" behindDoc="0" locked="0" layoutInCell="1" allowOverlap="1" wp14:anchorId="78555B90" wp14:editId="7DA68DEF">
                <wp:simplePos x="0" y="0"/>
                <wp:positionH relativeFrom="margin">
                  <wp:posOffset>947172</wp:posOffset>
                </wp:positionH>
                <wp:positionV relativeFrom="paragraph">
                  <wp:posOffset>140335</wp:posOffset>
                </wp:positionV>
                <wp:extent cx="226695" cy="138430"/>
                <wp:effectExtent l="0" t="0" r="1905" b="0"/>
                <wp:wrapNone/>
                <wp:docPr id="715" name="Triângulo isósceles 7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976D34B" id="Triângulo isósceles 715" o:spid="_x0000_s1026" type="#_x0000_t5" style="position:absolute;margin-left:74.6pt;margin-top:11.05pt;width:17.85pt;height:10.9pt;flip:y;z-index:25278259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" fillcolor="#d8d8d8 [2732]" stroked="f">
                <w10:wrap anchorx="margin"/>
              </v:shape>
            </w:pict>
          </mc:Fallback>
        </mc:AlternateContent>
      </w:r>
    </w:p>
    <w:p w14:paraId="19B6921A" w14:textId="77777777" w:rsidR="00A60E06" w:rsidRDefault="00A60E06" w:rsidP="00A60E06">
      <w:pPr>
        <w:pStyle w:val="Corpo"/>
      </w:pPr>
    </w:p>
    <w:p w14:paraId="0C0F9D3B" w14:textId="6A8844C8" w:rsidR="00A60E06" w:rsidRDefault="00A60E06" w:rsidP="00A60E06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83616" behindDoc="0" locked="0" layoutInCell="1" allowOverlap="1" wp14:anchorId="799FF5F1" wp14:editId="7793993D">
                <wp:simplePos x="0" y="0"/>
                <wp:positionH relativeFrom="margin">
                  <wp:posOffset>3183107</wp:posOffset>
                </wp:positionH>
                <wp:positionV relativeFrom="paragraph">
                  <wp:posOffset>96215</wp:posOffset>
                </wp:positionV>
                <wp:extent cx="2200910" cy="1175195"/>
                <wp:effectExtent l="0" t="0" r="27940" b="25400"/>
                <wp:wrapNone/>
                <wp:docPr id="716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200910" cy="117519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06DAF3B" w14:textId="77777777" w:rsidR="005D1916" w:rsidRDefault="005D1916" w:rsidP="00A60E0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</w:p>
                          <w:p w14:paraId="082EDBD0" w14:textId="77777777" w:rsidR="005D1916" w:rsidRPr="00344B53" w:rsidRDefault="005D1916" w:rsidP="00A60E0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344B53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Lansoprazol</w:t>
                            </w:r>
                            <w:proofErr w:type="spellEnd"/>
                            <w:r w:rsidRPr="00344B53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30 mg</w:t>
                            </w:r>
                          </w:p>
                          <w:p w14:paraId="08B382B9" w14:textId="77777777" w:rsidR="005D1916" w:rsidRPr="00344B53" w:rsidRDefault="005D1916" w:rsidP="00A60E0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344B53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Amoxicilina 1000 mg</w:t>
                            </w:r>
                          </w:p>
                          <w:p w14:paraId="69AAA39C" w14:textId="77777777" w:rsidR="005D1916" w:rsidRPr="00344B53" w:rsidRDefault="005D1916" w:rsidP="00A60E0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344B53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Claritromicina</w:t>
                            </w:r>
                            <w:proofErr w:type="spellEnd"/>
                            <w:r w:rsidRPr="00344B53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500 mg</w:t>
                            </w:r>
                          </w:p>
                          <w:p w14:paraId="52537E8C" w14:textId="77777777" w:rsidR="005D1916" w:rsidRPr="00344B53" w:rsidRDefault="005D1916" w:rsidP="00A60E0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344B53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Subsalicilato</w:t>
                            </w:r>
                            <w:proofErr w:type="spellEnd"/>
                            <w:r w:rsidRPr="00344B53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de bismuto 600 mg</w:t>
                            </w:r>
                          </w:p>
                          <w:p w14:paraId="682AA9C2" w14:textId="77777777" w:rsidR="005D1916" w:rsidRPr="00344B53" w:rsidRDefault="005D1916" w:rsidP="00A60E0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344B53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2 vezes ao dia por 14 dias.</w:t>
                            </w:r>
                          </w:p>
                          <w:p w14:paraId="47BF5CB4" w14:textId="77777777" w:rsidR="005D1916" w:rsidRPr="00344B53" w:rsidRDefault="005D1916" w:rsidP="00A60E0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12"/>
                                <w:szCs w:val="12"/>
                              </w:rPr>
                            </w:pPr>
                          </w:p>
                          <w:p w14:paraId="13544E71" w14:textId="77777777" w:rsidR="005D1916" w:rsidRPr="00344B53" w:rsidRDefault="005D1916" w:rsidP="00A60E0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1D0A4F43" w14:textId="77777777" w:rsidR="005D1916" w:rsidRPr="00086CFC" w:rsidRDefault="005D1916" w:rsidP="00A60E0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99FF5F1" id="_x0000_s1081" type="#_x0000_t202" style="position:absolute;left:0;text-align:left;margin-left:250.65pt;margin-top:7.6pt;width:173.3pt;height:92.55pt;z-index:25278361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" fillcolor="#0070c0" strokecolor="#0070c0">
                <v:textbox>
                  <w:txbxContent>
                    <w:p w14:paraId="506DAF3B" w14:textId="77777777" w:rsidR="005D1916" w:rsidRDefault="005D1916" w:rsidP="00A60E0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</w:p>
                    <w:p w14:paraId="082EDBD0" w14:textId="77777777" w:rsidR="005D1916" w:rsidRPr="00344B53" w:rsidRDefault="005D1916" w:rsidP="00A60E0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344B53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Lansoprazol</w:t>
                      </w:r>
                      <w:proofErr w:type="spellEnd"/>
                      <w:r w:rsidRPr="00344B53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30 mg</w:t>
                      </w:r>
                    </w:p>
                    <w:p w14:paraId="08B382B9" w14:textId="77777777" w:rsidR="005D1916" w:rsidRPr="00344B53" w:rsidRDefault="005D1916" w:rsidP="00A60E0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344B53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Amoxicilina 1000 mg</w:t>
                      </w:r>
                    </w:p>
                    <w:p w14:paraId="69AAA39C" w14:textId="77777777" w:rsidR="005D1916" w:rsidRPr="00344B53" w:rsidRDefault="005D1916" w:rsidP="00A60E0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344B53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Claritromicina</w:t>
                      </w:r>
                      <w:proofErr w:type="spellEnd"/>
                      <w:r w:rsidRPr="00344B53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500 mg</w:t>
                      </w:r>
                    </w:p>
                    <w:p w14:paraId="52537E8C" w14:textId="77777777" w:rsidR="005D1916" w:rsidRPr="00344B53" w:rsidRDefault="005D1916" w:rsidP="00A60E0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344B53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Subsalicilato</w:t>
                      </w:r>
                      <w:proofErr w:type="spellEnd"/>
                      <w:r w:rsidRPr="00344B53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de bismuto 600 mg</w:t>
                      </w:r>
                    </w:p>
                    <w:p w14:paraId="682AA9C2" w14:textId="77777777" w:rsidR="005D1916" w:rsidRPr="00344B53" w:rsidRDefault="005D1916" w:rsidP="00A60E0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344B53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2 vezes ao dia por 14 dias.</w:t>
                      </w:r>
                    </w:p>
                    <w:p w14:paraId="47BF5CB4" w14:textId="77777777" w:rsidR="005D1916" w:rsidRPr="00344B53" w:rsidRDefault="005D1916" w:rsidP="00A60E0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12"/>
                          <w:szCs w:val="12"/>
                        </w:rPr>
                      </w:pPr>
                    </w:p>
                    <w:p w14:paraId="13544E71" w14:textId="77777777" w:rsidR="005D1916" w:rsidRPr="00344B53" w:rsidRDefault="005D1916" w:rsidP="00A60E0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1D0A4F43" w14:textId="77777777" w:rsidR="005D1916" w:rsidRPr="00086CFC" w:rsidRDefault="005D1916" w:rsidP="00A60E0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80544" behindDoc="0" locked="0" layoutInCell="1" allowOverlap="1" wp14:anchorId="28689C9F" wp14:editId="4A6859CE">
                <wp:simplePos x="0" y="0"/>
                <wp:positionH relativeFrom="margin">
                  <wp:posOffset>-58857</wp:posOffset>
                </wp:positionH>
                <wp:positionV relativeFrom="paragraph">
                  <wp:posOffset>108091</wp:posOffset>
                </wp:positionV>
                <wp:extent cx="2327275" cy="1163782"/>
                <wp:effectExtent l="0" t="0" r="15875" b="17780"/>
                <wp:wrapNone/>
                <wp:docPr id="717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27275" cy="1163782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6153F93" w14:textId="77777777" w:rsidR="005D1916" w:rsidRPr="00A60E06" w:rsidRDefault="005D1916" w:rsidP="00A60E0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  <w:proofErr w:type="spellStart"/>
                            <w:r w:rsidRPr="00A60E06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Lansoprazol</w:t>
                            </w:r>
                            <w:proofErr w:type="spellEnd"/>
                            <w:r w:rsidRPr="00A60E06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30 mg</w:t>
                            </w:r>
                          </w:p>
                          <w:p w14:paraId="2834DB2C" w14:textId="77777777" w:rsidR="005D1916" w:rsidRPr="00A60E06" w:rsidRDefault="005D1916" w:rsidP="00A60E0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A60E06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Amoxicilina 1000 mg</w:t>
                            </w:r>
                          </w:p>
                          <w:p w14:paraId="0EC8E8B3" w14:textId="77777777" w:rsidR="005D1916" w:rsidRPr="00A60E06" w:rsidRDefault="005D1916" w:rsidP="00A60E0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A60E06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Claritromicina</w:t>
                            </w:r>
                            <w:proofErr w:type="spellEnd"/>
                            <w:r w:rsidRPr="00A60E06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500 mg</w:t>
                            </w:r>
                          </w:p>
                          <w:p w14:paraId="4C93D9F7" w14:textId="77777777" w:rsidR="005D1916" w:rsidRPr="00A60E06" w:rsidRDefault="005D1916" w:rsidP="00A60E0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A60E06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Subsalicilato</w:t>
                            </w:r>
                            <w:proofErr w:type="spellEnd"/>
                            <w:r w:rsidRPr="00A60E06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de bismuto 600 mg</w:t>
                            </w:r>
                          </w:p>
                          <w:p w14:paraId="5F1DC8BF" w14:textId="77777777" w:rsidR="005D1916" w:rsidRPr="00A60E06" w:rsidRDefault="005D1916" w:rsidP="00A60E0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A60E06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2 vezes ao dia por 7 dias.</w:t>
                            </w:r>
                          </w:p>
                          <w:p w14:paraId="6E3E1870" w14:textId="14AB366F" w:rsidR="005D1916" w:rsidRPr="00086CFC" w:rsidRDefault="005D1916" w:rsidP="00A60E0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8689C9F" id="_x0000_s1082" type="#_x0000_t202" style="position:absolute;left:0;text-align:left;margin-left:-4.65pt;margin-top:8.5pt;width:183.25pt;height:91.65pt;z-index:25278054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" fillcolor="#0070c0" strokecolor="#0070c0">
                <v:textbox>
                  <w:txbxContent>
                    <w:p w14:paraId="76153F93" w14:textId="77777777" w:rsidR="005D1916" w:rsidRPr="00A60E06" w:rsidRDefault="005D1916" w:rsidP="00A60E0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  <w:proofErr w:type="spellStart"/>
                      <w:r w:rsidRPr="00A60E06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Lansoprazol</w:t>
                      </w:r>
                      <w:proofErr w:type="spellEnd"/>
                      <w:r w:rsidRPr="00A60E06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 xml:space="preserve"> 30 mg</w:t>
                      </w:r>
                    </w:p>
                    <w:p w14:paraId="2834DB2C" w14:textId="77777777" w:rsidR="005D1916" w:rsidRPr="00A60E06" w:rsidRDefault="005D1916" w:rsidP="00A60E0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A60E06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Amoxicilina 1000 mg</w:t>
                      </w:r>
                    </w:p>
                    <w:p w14:paraId="0EC8E8B3" w14:textId="77777777" w:rsidR="005D1916" w:rsidRPr="00A60E06" w:rsidRDefault="005D1916" w:rsidP="00A60E0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A60E06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Claritromicina</w:t>
                      </w:r>
                      <w:proofErr w:type="spellEnd"/>
                      <w:r w:rsidRPr="00A60E06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 xml:space="preserve"> 500 mg</w:t>
                      </w:r>
                    </w:p>
                    <w:p w14:paraId="4C93D9F7" w14:textId="77777777" w:rsidR="005D1916" w:rsidRPr="00A60E06" w:rsidRDefault="005D1916" w:rsidP="00A60E0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A60E06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Subsalicilato</w:t>
                      </w:r>
                      <w:proofErr w:type="spellEnd"/>
                      <w:r w:rsidRPr="00A60E06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 xml:space="preserve"> de bismuto 600 mg</w:t>
                      </w:r>
                    </w:p>
                    <w:p w14:paraId="5F1DC8BF" w14:textId="77777777" w:rsidR="005D1916" w:rsidRPr="00A60E06" w:rsidRDefault="005D1916" w:rsidP="00A60E0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A60E06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2 vezes ao dia por 7 dias.</w:t>
                      </w:r>
                    </w:p>
                    <w:p w14:paraId="6E3E1870" w14:textId="14AB366F" w:rsidR="005D1916" w:rsidRPr="00086CFC" w:rsidRDefault="005D1916" w:rsidP="00A60E0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E0F933C" w14:textId="77777777" w:rsidR="00A60E06" w:rsidRDefault="00A60E06" w:rsidP="00A60E06">
      <w:pPr>
        <w:pStyle w:val="Corpo"/>
      </w:pPr>
    </w:p>
    <w:p w14:paraId="4690447B" w14:textId="77777777" w:rsidR="00A60E06" w:rsidRDefault="00A60E06" w:rsidP="00A60E06">
      <w:pPr>
        <w:pStyle w:val="Corpo"/>
      </w:pPr>
    </w:p>
    <w:p w14:paraId="279FFACD" w14:textId="77777777" w:rsidR="00A60E06" w:rsidRDefault="00A60E06" w:rsidP="00A60E06">
      <w:pPr>
        <w:pStyle w:val="Corpo"/>
      </w:pPr>
    </w:p>
    <w:p w14:paraId="3F655554" w14:textId="77777777" w:rsidR="00A60E06" w:rsidRPr="0064783D" w:rsidRDefault="00A60E06" w:rsidP="00A60E06">
      <w:pPr>
        <w:pStyle w:val="Corpo"/>
        <w:rPr>
          <w:sz w:val="20"/>
          <w:szCs w:val="23"/>
        </w:rPr>
      </w:pPr>
    </w:p>
    <w:p w14:paraId="2D873C9A" w14:textId="77777777" w:rsidR="00A60E06" w:rsidRPr="00423361" w:rsidRDefault="00A60E06" w:rsidP="00A60E06">
      <w:pPr>
        <w:pStyle w:val="Corpo"/>
        <w:spacing w:before="120" w:after="0"/>
        <w:rPr>
          <w:sz w:val="20"/>
          <w:szCs w:val="23"/>
        </w:rPr>
      </w:pPr>
    </w:p>
    <w:p w14:paraId="382CA58E" w14:textId="77777777" w:rsidR="00A60E06" w:rsidRPr="0040473A" w:rsidRDefault="00A60E06" w:rsidP="00A60E06">
      <w:pPr>
        <w:pStyle w:val="Corpo"/>
        <w:rPr>
          <w:bCs/>
          <w:color w:val="auto"/>
          <w:sz w:val="18"/>
          <w:szCs w:val="18"/>
        </w:rPr>
      </w:pPr>
    </w:p>
    <w:p w14:paraId="60B1B31D" w14:textId="77777777" w:rsidR="00A60E06" w:rsidRDefault="00A60E06" w:rsidP="00A60E06">
      <w:pPr>
        <w:pStyle w:val="Corpo"/>
        <w:rPr>
          <w:b/>
          <w:color w:val="339966"/>
        </w:rPr>
      </w:pPr>
    </w:p>
    <w:p w14:paraId="1C315A6C" w14:textId="77777777" w:rsidR="00A60E06" w:rsidRPr="00C72C0B" w:rsidRDefault="00A60E06" w:rsidP="00A60E06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2C669084" w14:textId="77777777" w:rsidR="00A60E06" w:rsidRPr="00714E9A" w:rsidRDefault="00A60E06" w:rsidP="00A60E06">
      <w:pPr>
        <w:pStyle w:val="Corpo"/>
        <w:rPr>
          <w:sz w:val="16"/>
          <w:szCs w:val="16"/>
        </w:rPr>
      </w:pPr>
    </w:p>
    <w:p w14:paraId="0C780109" w14:textId="1733A388" w:rsidR="00A60E06" w:rsidRDefault="00A60E06" w:rsidP="00BB0BFA">
      <w:pPr>
        <w:pStyle w:val="Corpo"/>
        <w:numPr>
          <w:ilvl w:val="0"/>
          <w:numId w:val="10"/>
        </w:numPr>
        <w:spacing w:after="120"/>
        <w:rPr>
          <w:sz w:val="24"/>
        </w:rPr>
      </w:pPr>
      <w:r w:rsidRPr="00E9440A">
        <w:rPr>
          <w:szCs w:val="23"/>
        </w:rPr>
        <w:t xml:space="preserve">A </w:t>
      </w:r>
      <w:r w:rsidRPr="00344B53">
        <w:rPr>
          <w:sz w:val="24"/>
        </w:rPr>
        <w:t xml:space="preserve">taxa de erradicação no grupo tratado por 14 dias foi superior quando comparado com o grupo 7 dias (90,6% </w:t>
      </w:r>
      <w:r w:rsidRPr="00344B53">
        <w:rPr>
          <w:i/>
          <w:sz w:val="24"/>
        </w:rPr>
        <w:t>vs</w:t>
      </w:r>
      <w:r w:rsidRPr="00344B53">
        <w:rPr>
          <w:sz w:val="24"/>
        </w:rPr>
        <w:t>. 87,5%), mas estas diferenças não foram estatisticamente significativas (p=0,689);</w:t>
      </w:r>
    </w:p>
    <w:p w14:paraId="72CC5C41" w14:textId="77777777" w:rsidR="00A60E06" w:rsidRDefault="00A60E06" w:rsidP="00BB0BFA">
      <w:pPr>
        <w:pStyle w:val="Corpo"/>
        <w:numPr>
          <w:ilvl w:val="0"/>
          <w:numId w:val="10"/>
        </w:numPr>
        <w:spacing w:after="120"/>
        <w:rPr>
          <w:sz w:val="24"/>
        </w:rPr>
      </w:pPr>
      <w:r w:rsidRPr="00344B53">
        <w:rPr>
          <w:sz w:val="24"/>
        </w:rPr>
        <w:t xml:space="preserve">Em regiões em que há um alto grau de resistência a </w:t>
      </w:r>
      <w:proofErr w:type="spellStart"/>
      <w:r w:rsidRPr="00344B53">
        <w:rPr>
          <w:sz w:val="24"/>
        </w:rPr>
        <w:t>claritromicina</w:t>
      </w:r>
      <w:proofErr w:type="spellEnd"/>
      <w:r w:rsidRPr="00344B53">
        <w:rPr>
          <w:sz w:val="24"/>
        </w:rPr>
        <w:t xml:space="preserve">, a introdução do </w:t>
      </w:r>
      <w:proofErr w:type="spellStart"/>
      <w:r w:rsidRPr="00344B53">
        <w:rPr>
          <w:sz w:val="24"/>
        </w:rPr>
        <w:t>subsalicilato</w:t>
      </w:r>
      <w:proofErr w:type="spellEnd"/>
      <w:r w:rsidRPr="00344B53">
        <w:rPr>
          <w:sz w:val="24"/>
        </w:rPr>
        <w:t xml:space="preserve"> de bismuto pode contribuir para a taxa de erradicação do </w:t>
      </w:r>
      <w:r w:rsidRPr="00344B53">
        <w:rPr>
          <w:i/>
          <w:sz w:val="24"/>
        </w:rPr>
        <w:t xml:space="preserve">H. </w:t>
      </w:r>
      <w:proofErr w:type="spellStart"/>
      <w:r w:rsidRPr="00344B53">
        <w:rPr>
          <w:i/>
          <w:sz w:val="24"/>
        </w:rPr>
        <w:t>pylori</w:t>
      </w:r>
      <w:proofErr w:type="spellEnd"/>
      <w:r w:rsidRPr="00344B53">
        <w:rPr>
          <w:i/>
          <w:sz w:val="24"/>
        </w:rPr>
        <w:t>;</w:t>
      </w:r>
    </w:p>
    <w:p w14:paraId="24FC2D57" w14:textId="77777777" w:rsidR="00A60E06" w:rsidRDefault="00A60E06" w:rsidP="00BB0BFA">
      <w:pPr>
        <w:pStyle w:val="Corpo"/>
        <w:numPr>
          <w:ilvl w:val="0"/>
          <w:numId w:val="10"/>
        </w:numPr>
        <w:spacing w:after="120"/>
        <w:rPr>
          <w:sz w:val="24"/>
        </w:rPr>
      </w:pPr>
      <w:r w:rsidRPr="00344B53">
        <w:rPr>
          <w:sz w:val="24"/>
        </w:rPr>
        <w:t>Os efeitos adversos associados à terapia foram leves e moderados.</w:t>
      </w:r>
    </w:p>
    <w:p w14:paraId="347CB47E" w14:textId="796422AA" w:rsidR="00A60E06" w:rsidRDefault="00A60E06" w:rsidP="00A60E06">
      <w:pPr>
        <w:pStyle w:val="Corpo"/>
        <w:ind w:left="360"/>
        <w:rPr>
          <w:szCs w:val="23"/>
        </w:rPr>
      </w:pPr>
    </w:p>
    <w:p w14:paraId="2F2510A1" w14:textId="77777777" w:rsidR="00A60E06" w:rsidRPr="00C72C0B" w:rsidRDefault="00A60E06" w:rsidP="00A60E06">
      <w:pPr>
        <w:pStyle w:val="Corpo"/>
        <w:rPr>
          <w:b/>
          <w:color w:val="339966"/>
        </w:rPr>
      </w:pPr>
      <w:r>
        <w:rPr>
          <w:b/>
          <w:color w:val="339966"/>
        </w:rPr>
        <w:t>Conclusão:</w:t>
      </w:r>
    </w:p>
    <w:p w14:paraId="3BFBB593" w14:textId="77777777" w:rsidR="00A60E06" w:rsidRPr="00714E9A" w:rsidRDefault="00A60E06" w:rsidP="00A60E06">
      <w:pPr>
        <w:pStyle w:val="Corpo"/>
        <w:rPr>
          <w:sz w:val="16"/>
          <w:szCs w:val="16"/>
        </w:rPr>
      </w:pPr>
    </w:p>
    <w:p w14:paraId="549C7CCC" w14:textId="77777777" w:rsidR="00A60E06" w:rsidRPr="00A60E06" w:rsidRDefault="00A60E06" w:rsidP="00A60E06">
      <w:pPr>
        <w:pStyle w:val="Corpo"/>
        <w:jc w:val="center"/>
        <w:rPr>
          <w:bCs/>
          <w:iCs/>
        </w:rPr>
      </w:pPr>
      <w:r w:rsidRPr="00A60E06">
        <w:rPr>
          <w:bCs/>
          <w:iCs/>
        </w:rPr>
        <w:t xml:space="preserve">Ambos os tratamentos de 7 e 14 dias apresentaram alta taxa de cura, foram bem tolerados e igualmente efetivos na erradicação do H. </w:t>
      </w:r>
      <w:proofErr w:type="spellStart"/>
      <w:r w:rsidRPr="00A60E06">
        <w:rPr>
          <w:bCs/>
          <w:iCs/>
        </w:rPr>
        <w:t>pylori</w:t>
      </w:r>
      <w:proofErr w:type="spellEnd"/>
      <w:r w:rsidRPr="00A60E06">
        <w:rPr>
          <w:bCs/>
          <w:iCs/>
        </w:rPr>
        <w:t>.</w:t>
      </w:r>
    </w:p>
    <w:p w14:paraId="1961D91E" w14:textId="4F3D66C9" w:rsidR="00A60E06" w:rsidRDefault="00A60E06" w:rsidP="00A60E06">
      <w:pPr>
        <w:pStyle w:val="Corpo"/>
        <w:rPr>
          <w:szCs w:val="23"/>
        </w:rPr>
      </w:pPr>
      <w:r w:rsidRPr="00D22120">
        <w:rPr>
          <w:szCs w:val="23"/>
        </w:rPr>
        <w:t xml:space="preserve"> </w:t>
      </w:r>
    </w:p>
    <w:p w14:paraId="5E9D7D4C" w14:textId="5ADCB189" w:rsidR="00A60E06" w:rsidRDefault="00A60E06" w:rsidP="00A60E06">
      <w:pPr>
        <w:pStyle w:val="Corpo"/>
        <w:rPr>
          <w:szCs w:val="23"/>
        </w:rPr>
      </w:pPr>
    </w:p>
    <w:p w14:paraId="5F93C84F" w14:textId="77777777" w:rsidR="00A60E06" w:rsidRPr="00D22120" w:rsidRDefault="00A60E06" w:rsidP="00A60E06">
      <w:pPr>
        <w:pStyle w:val="Corpo"/>
        <w:rPr>
          <w:szCs w:val="23"/>
        </w:rPr>
      </w:pPr>
    </w:p>
    <w:p w14:paraId="59D30713" w14:textId="77777777" w:rsidR="00A60E06" w:rsidRDefault="00A60E06" w:rsidP="00A60E06">
      <w:pPr>
        <w:pStyle w:val="Ttulo1"/>
        <w:jc w:val="center"/>
      </w:pPr>
      <w:bookmarkStart w:id="64" w:name="_Toc62720124"/>
      <w:r>
        <w:lastRenderedPageBreak/>
        <w:t>Formulário</w:t>
      </w:r>
      <w:bookmarkEnd w:id="64"/>
    </w:p>
    <w:p w14:paraId="0FC34011" w14:textId="77777777" w:rsidR="00A60E06" w:rsidRDefault="00A60E06" w:rsidP="00A60E06">
      <w:pPr>
        <w:pStyle w:val="Corpo"/>
        <w:spacing w:after="120"/>
      </w:pPr>
    </w:p>
    <w:p w14:paraId="507D8FAF" w14:textId="77777777" w:rsidR="00A60E06" w:rsidRPr="00C30C20" w:rsidRDefault="00A60E06" w:rsidP="00A60E06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A60E06" w:rsidRPr="009537E7" w14:paraId="5F119698" w14:textId="77777777" w:rsidTr="00211B8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7BFE1FA9" w14:textId="077AA1D3" w:rsidR="00A60E06" w:rsidRPr="00A8253E" w:rsidRDefault="00A60E06" w:rsidP="00A60E06">
            <w:pPr>
              <w:pStyle w:val="Corpo"/>
              <w:spacing w:after="0"/>
              <w:jc w:val="center"/>
              <w:rPr>
                <w:b/>
                <w:iCs/>
                <w:color w:val="FFFFFF" w:themeColor="background1"/>
              </w:rPr>
            </w:pPr>
            <w:r>
              <w:rPr>
                <w:b/>
                <w:color w:val="FFFFFF" w:themeColor="background1"/>
                <w:sz w:val="22"/>
              </w:rPr>
              <w:t>Terapia Quádrupla</w:t>
            </w:r>
          </w:p>
        </w:tc>
      </w:tr>
      <w:tr w:rsidR="00A60E06" w:rsidRPr="009537E7" w14:paraId="4FFC9FDF" w14:textId="77777777" w:rsidTr="00211B8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0CB3D54" w14:textId="6A8CCB84" w:rsidR="00A60E06" w:rsidRPr="0040473A" w:rsidRDefault="00A60E06" w:rsidP="00A60E06">
            <w:pPr>
              <w:pStyle w:val="Corpo"/>
              <w:rPr>
                <w:bCs/>
              </w:rPr>
            </w:pPr>
            <w:proofErr w:type="spellStart"/>
            <w:r w:rsidRPr="00344B53">
              <w:rPr>
                <w:szCs w:val="23"/>
              </w:rPr>
              <w:t>Claritromici</w:t>
            </w:r>
            <w:r>
              <w:rPr>
                <w:szCs w:val="23"/>
              </w:rPr>
              <w:t>na</w:t>
            </w:r>
            <w:proofErr w:type="spellEnd"/>
            <w:r>
              <w:rPr>
                <w:szCs w:val="23"/>
              </w:rPr>
              <w:t>...........</w:t>
            </w:r>
            <w:r w:rsidRPr="00344B53">
              <w:rPr>
                <w:szCs w:val="23"/>
              </w:rPr>
              <w:t>.......................500 mg</w:t>
            </w:r>
          </w:p>
        </w:tc>
      </w:tr>
      <w:tr w:rsidR="00A60E06" w:rsidRPr="009537E7" w14:paraId="4C3420CF" w14:textId="77777777" w:rsidTr="00211B8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98E1E7B" w14:textId="613E7069" w:rsidR="00A60E06" w:rsidRDefault="00A60E06" w:rsidP="00A60E06">
            <w:pPr>
              <w:pStyle w:val="Corpo"/>
              <w:rPr>
                <w:i/>
              </w:rPr>
            </w:pPr>
            <w:r w:rsidRPr="00344B53">
              <w:rPr>
                <w:szCs w:val="23"/>
              </w:rPr>
              <w:t>Amoxicilina</w:t>
            </w:r>
            <w:r>
              <w:rPr>
                <w:szCs w:val="23"/>
              </w:rPr>
              <w:t>..................</w:t>
            </w:r>
            <w:r w:rsidRPr="00344B53">
              <w:rPr>
                <w:szCs w:val="23"/>
              </w:rPr>
              <w:t>...........................1 g</w:t>
            </w:r>
          </w:p>
        </w:tc>
      </w:tr>
      <w:tr w:rsidR="00A60E06" w:rsidRPr="009537E7" w14:paraId="30CA5018" w14:textId="77777777" w:rsidTr="00211B8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06DB9406" w14:textId="38E3BE21" w:rsidR="00A60E06" w:rsidRDefault="00A60E06" w:rsidP="00A60E06">
            <w:pPr>
              <w:pStyle w:val="Corpo"/>
              <w:rPr>
                <w:i/>
              </w:rPr>
            </w:pPr>
            <w:proofErr w:type="spellStart"/>
            <w:r w:rsidRPr="00344B53">
              <w:rPr>
                <w:szCs w:val="23"/>
              </w:rPr>
              <w:t>Lansoprazol</w:t>
            </w:r>
            <w:proofErr w:type="spellEnd"/>
            <w:r w:rsidRPr="00344B53">
              <w:rPr>
                <w:szCs w:val="23"/>
              </w:rPr>
              <w:t xml:space="preserve"> .......</w:t>
            </w:r>
            <w:r>
              <w:rPr>
                <w:szCs w:val="23"/>
              </w:rPr>
              <w:t>................</w:t>
            </w:r>
            <w:r w:rsidRPr="00344B53">
              <w:rPr>
                <w:szCs w:val="23"/>
              </w:rPr>
              <w:t>..............30 mg</w:t>
            </w:r>
          </w:p>
        </w:tc>
      </w:tr>
      <w:tr w:rsidR="00A60E06" w:rsidRPr="009537E7" w14:paraId="6E3415B4" w14:textId="77777777" w:rsidTr="00211B8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6600F34" w14:textId="1401C5D7" w:rsidR="00A60E06" w:rsidRDefault="00A60E06" w:rsidP="00A60E06">
            <w:pPr>
              <w:pStyle w:val="Corpo"/>
            </w:pPr>
            <w:bookmarkStart w:id="65" w:name="_Hlk62658683"/>
            <w:proofErr w:type="spellStart"/>
            <w:r w:rsidRPr="00344B53">
              <w:rPr>
                <w:rFonts w:cstheme="minorHAnsi"/>
                <w:szCs w:val="23"/>
              </w:rPr>
              <w:t>Subsalicilato</w:t>
            </w:r>
            <w:proofErr w:type="spellEnd"/>
            <w:r w:rsidRPr="00344B53">
              <w:rPr>
                <w:rFonts w:cstheme="minorHAnsi"/>
                <w:szCs w:val="23"/>
              </w:rPr>
              <w:t xml:space="preserve"> </w:t>
            </w:r>
            <w:r>
              <w:rPr>
                <w:rFonts w:cstheme="minorHAnsi"/>
                <w:szCs w:val="23"/>
              </w:rPr>
              <w:t>de bismuto</w:t>
            </w:r>
            <w:bookmarkEnd w:id="65"/>
            <w:r>
              <w:rPr>
                <w:rFonts w:cstheme="minorHAnsi"/>
                <w:szCs w:val="23"/>
              </w:rPr>
              <w:t>............</w:t>
            </w:r>
            <w:r w:rsidRPr="00344B53">
              <w:rPr>
                <w:rFonts w:cstheme="minorHAnsi"/>
                <w:szCs w:val="23"/>
              </w:rPr>
              <w:t>....600 mg</w:t>
            </w:r>
          </w:p>
        </w:tc>
      </w:tr>
      <w:tr w:rsidR="00A60E06" w:rsidRPr="009537E7" w14:paraId="3C6C3F92" w14:textId="77777777" w:rsidTr="00211B80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5C6F7F1C" w14:textId="77777777" w:rsidR="00A60E06" w:rsidRPr="003A6682" w:rsidRDefault="00A60E06" w:rsidP="00211B80">
            <w:pPr>
              <w:pStyle w:val="Corpo"/>
            </w:pPr>
            <w:r>
              <w:t>Excipiente qsp.............................1 cápsula</w:t>
            </w:r>
          </w:p>
        </w:tc>
      </w:tr>
    </w:tbl>
    <w:p w14:paraId="2855A1D3" w14:textId="77777777" w:rsidR="00A60E06" w:rsidRPr="00B12A58" w:rsidRDefault="00A60E06" w:rsidP="00A60E06">
      <w:pPr>
        <w:pStyle w:val="Corpo"/>
        <w:ind w:right="3969"/>
        <w:jc w:val="left"/>
        <w:rPr>
          <w:sz w:val="16"/>
          <w:szCs w:val="16"/>
        </w:rPr>
      </w:pPr>
      <w:r w:rsidRPr="00344B53">
        <w:rPr>
          <w:sz w:val="16"/>
          <w:szCs w:val="16"/>
        </w:rPr>
        <w:t>Administrar 1 cápsula 2 vezes ao dia ou conforme orientação médica.</w:t>
      </w:r>
    </w:p>
    <w:p w14:paraId="4E76EBAA" w14:textId="77777777" w:rsidR="00A60E06" w:rsidRDefault="00A60E06" w:rsidP="00B70169">
      <w:pPr>
        <w:pStyle w:val="Corpo"/>
        <w:spacing w:line="276" w:lineRule="auto"/>
        <w:rPr>
          <w:b/>
        </w:rPr>
      </w:pPr>
    </w:p>
    <w:p w14:paraId="38C1482E" w14:textId="069ED56D" w:rsidR="00A24FD0" w:rsidRDefault="00A24FD0" w:rsidP="00B70169">
      <w:pPr>
        <w:pStyle w:val="Corpo"/>
        <w:spacing w:line="276" w:lineRule="auto"/>
        <w:rPr>
          <w:b/>
        </w:rPr>
      </w:pPr>
    </w:p>
    <w:p w14:paraId="166E6BCD" w14:textId="252A499A" w:rsidR="00A60E06" w:rsidRDefault="00A60E06" w:rsidP="00B70169">
      <w:pPr>
        <w:pStyle w:val="Corpo"/>
        <w:spacing w:line="276" w:lineRule="auto"/>
        <w:rPr>
          <w:b/>
        </w:rPr>
      </w:pPr>
    </w:p>
    <w:p w14:paraId="62566046" w14:textId="24941F72" w:rsidR="00A60E06" w:rsidRDefault="00A60E06" w:rsidP="00B70169">
      <w:pPr>
        <w:pStyle w:val="Corpo"/>
        <w:spacing w:line="276" w:lineRule="auto"/>
        <w:rPr>
          <w:b/>
        </w:rPr>
      </w:pPr>
    </w:p>
    <w:p w14:paraId="618717A7" w14:textId="41D3C6E3" w:rsidR="00A60E06" w:rsidRDefault="00A60E06" w:rsidP="00B70169">
      <w:pPr>
        <w:pStyle w:val="Corpo"/>
        <w:spacing w:line="276" w:lineRule="auto"/>
        <w:rPr>
          <w:b/>
        </w:rPr>
      </w:pPr>
    </w:p>
    <w:p w14:paraId="7481D4C5" w14:textId="054F6FE9" w:rsidR="00A60E06" w:rsidRDefault="00A60E06" w:rsidP="00B70169">
      <w:pPr>
        <w:pStyle w:val="Corpo"/>
        <w:spacing w:line="276" w:lineRule="auto"/>
        <w:rPr>
          <w:b/>
        </w:rPr>
      </w:pPr>
    </w:p>
    <w:p w14:paraId="5384F6F7" w14:textId="05F39906" w:rsidR="00A60E06" w:rsidRDefault="00A60E06" w:rsidP="00B70169">
      <w:pPr>
        <w:pStyle w:val="Corpo"/>
        <w:spacing w:line="276" w:lineRule="auto"/>
        <w:rPr>
          <w:b/>
        </w:rPr>
      </w:pPr>
    </w:p>
    <w:p w14:paraId="6D4240C9" w14:textId="1F8735F4" w:rsidR="00A60E06" w:rsidRDefault="00A60E06" w:rsidP="00B70169">
      <w:pPr>
        <w:pStyle w:val="Corpo"/>
        <w:spacing w:line="276" w:lineRule="auto"/>
        <w:rPr>
          <w:b/>
        </w:rPr>
      </w:pPr>
    </w:p>
    <w:p w14:paraId="212D9527" w14:textId="6D9550A7" w:rsidR="00A60E06" w:rsidRDefault="00A60E06" w:rsidP="00B70169">
      <w:pPr>
        <w:pStyle w:val="Corpo"/>
        <w:spacing w:line="276" w:lineRule="auto"/>
        <w:rPr>
          <w:b/>
        </w:rPr>
      </w:pPr>
    </w:p>
    <w:p w14:paraId="1443F707" w14:textId="1E089390" w:rsidR="00A60E06" w:rsidRDefault="00A60E06" w:rsidP="00B70169">
      <w:pPr>
        <w:pStyle w:val="Corpo"/>
        <w:spacing w:line="276" w:lineRule="auto"/>
        <w:rPr>
          <w:b/>
        </w:rPr>
      </w:pPr>
    </w:p>
    <w:p w14:paraId="4A11C857" w14:textId="06384AB1" w:rsidR="00A60E06" w:rsidRDefault="00A60E06" w:rsidP="00B70169">
      <w:pPr>
        <w:pStyle w:val="Corpo"/>
        <w:spacing w:line="276" w:lineRule="auto"/>
        <w:rPr>
          <w:b/>
        </w:rPr>
      </w:pPr>
    </w:p>
    <w:p w14:paraId="38962871" w14:textId="1D3530E8" w:rsidR="00A60E06" w:rsidRDefault="00A60E06" w:rsidP="00B70169">
      <w:pPr>
        <w:pStyle w:val="Corpo"/>
        <w:spacing w:line="276" w:lineRule="auto"/>
        <w:rPr>
          <w:b/>
        </w:rPr>
      </w:pPr>
    </w:p>
    <w:p w14:paraId="1CA1FA57" w14:textId="313A04AD" w:rsidR="00A60E06" w:rsidRDefault="00A60E06" w:rsidP="00B70169">
      <w:pPr>
        <w:pStyle w:val="Corpo"/>
        <w:spacing w:line="276" w:lineRule="auto"/>
        <w:rPr>
          <w:b/>
        </w:rPr>
      </w:pPr>
    </w:p>
    <w:p w14:paraId="19D23598" w14:textId="53EC9340" w:rsidR="00A60E06" w:rsidRDefault="00A60E06" w:rsidP="00B70169">
      <w:pPr>
        <w:pStyle w:val="Corpo"/>
        <w:spacing w:line="276" w:lineRule="auto"/>
        <w:rPr>
          <w:b/>
        </w:rPr>
      </w:pPr>
    </w:p>
    <w:p w14:paraId="35D9D34B" w14:textId="70215F12" w:rsidR="00A60E06" w:rsidRDefault="00A60E06" w:rsidP="00B70169">
      <w:pPr>
        <w:pStyle w:val="Corpo"/>
        <w:spacing w:line="276" w:lineRule="auto"/>
        <w:rPr>
          <w:b/>
        </w:rPr>
      </w:pPr>
    </w:p>
    <w:p w14:paraId="4B492E5C" w14:textId="54BE7B2C" w:rsidR="00A60E06" w:rsidRDefault="00A60E06" w:rsidP="00B70169">
      <w:pPr>
        <w:pStyle w:val="Corpo"/>
        <w:spacing w:line="276" w:lineRule="auto"/>
        <w:rPr>
          <w:b/>
        </w:rPr>
      </w:pPr>
    </w:p>
    <w:p w14:paraId="2A883B46" w14:textId="029E4F4D" w:rsidR="00A60E06" w:rsidRDefault="00A60E06" w:rsidP="00B70169">
      <w:pPr>
        <w:pStyle w:val="Corpo"/>
        <w:spacing w:line="276" w:lineRule="auto"/>
        <w:rPr>
          <w:b/>
        </w:rPr>
      </w:pPr>
    </w:p>
    <w:p w14:paraId="0E54F938" w14:textId="11CBE5F2" w:rsidR="00A60E06" w:rsidRDefault="00A60E06" w:rsidP="00B70169">
      <w:pPr>
        <w:pStyle w:val="Corpo"/>
        <w:spacing w:line="276" w:lineRule="auto"/>
        <w:rPr>
          <w:b/>
        </w:rPr>
      </w:pPr>
    </w:p>
    <w:p w14:paraId="56412C0F" w14:textId="09087F7E" w:rsidR="00A60E06" w:rsidRDefault="00A60E06" w:rsidP="00B70169">
      <w:pPr>
        <w:pStyle w:val="Corpo"/>
        <w:spacing w:line="276" w:lineRule="auto"/>
        <w:rPr>
          <w:b/>
        </w:rPr>
      </w:pPr>
    </w:p>
    <w:p w14:paraId="260FBD6C" w14:textId="0F62B501" w:rsidR="00A60E06" w:rsidRDefault="00A60E06" w:rsidP="00B70169">
      <w:pPr>
        <w:pStyle w:val="Corpo"/>
        <w:spacing w:line="276" w:lineRule="auto"/>
        <w:rPr>
          <w:b/>
        </w:rPr>
      </w:pPr>
    </w:p>
    <w:p w14:paraId="58C691B2" w14:textId="20EFB9E5" w:rsidR="00A60E06" w:rsidRDefault="00A60E06" w:rsidP="00B70169">
      <w:pPr>
        <w:pStyle w:val="Corpo"/>
        <w:spacing w:line="276" w:lineRule="auto"/>
        <w:rPr>
          <w:b/>
        </w:rPr>
      </w:pPr>
    </w:p>
    <w:p w14:paraId="27BB5804" w14:textId="592C526A" w:rsidR="00FD38C7" w:rsidRDefault="00FD38C7" w:rsidP="00B70169">
      <w:pPr>
        <w:pStyle w:val="Corpo"/>
        <w:spacing w:line="276" w:lineRule="auto"/>
        <w:rPr>
          <w:b/>
        </w:rPr>
      </w:pPr>
    </w:p>
    <w:p w14:paraId="146298DB" w14:textId="258ED610" w:rsidR="00FD38C7" w:rsidRDefault="00FD38C7" w:rsidP="00B70169">
      <w:pPr>
        <w:pStyle w:val="Corpo"/>
        <w:spacing w:line="276" w:lineRule="auto"/>
        <w:rPr>
          <w:b/>
        </w:rPr>
      </w:pPr>
    </w:p>
    <w:p w14:paraId="02D221B5" w14:textId="6D55E673" w:rsidR="00A60E06" w:rsidRDefault="00A60E06" w:rsidP="00A60E06">
      <w:pPr>
        <w:pStyle w:val="Ttulo1"/>
        <w:jc w:val="center"/>
      </w:pPr>
      <w:bookmarkStart w:id="66" w:name="_Toc62720125"/>
      <w:r>
        <w:lastRenderedPageBreak/>
        <w:t>Outras Formulações</w:t>
      </w:r>
      <w:bookmarkEnd w:id="66"/>
    </w:p>
    <w:p w14:paraId="5263CAC2" w14:textId="77777777" w:rsidR="00A60E06" w:rsidRDefault="00A60E06" w:rsidP="00A60E06">
      <w:pPr>
        <w:pStyle w:val="Corpo"/>
        <w:spacing w:after="120"/>
      </w:pPr>
    </w:p>
    <w:p w14:paraId="5966628C" w14:textId="0D93FAD8" w:rsidR="00A60E06" w:rsidRPr="00A60E06" w:rsidRDefault="00A60E06" w:rsidP="00A60E06">
      <w:pPr>
        <w:rPr>
          <w:rFonts w:ascii="Swis721 Th BT" w:hAnsi="Swis721 Th BT"/>
          <w:b/>
          <w:color w:val="404040" w:themeColor="text1" w:themeTint="BF"/>
          <w:sz w:val="24"/>
          <w:szCs w:val="24"/>
        </w:rPr>
      </w:pPr>
      <w:r>
        <w:rPr>
          <w:rFonts w:ascii="Swis721 Th BT" w:hAnsi="Swis721 Th BT"/>
          <w:b/>
          <w:color w:val="404040" w:themeColor="text1" w:themeTint="BF"/>
          <w:sz w:val="24"/>
          <w:szCs w:val="24"/>
        </w:rPr>
        <w:t xml:space="preserve">Cápsulas de </w:t>
      </w:r>
      <w:proofErr w:type="spellStart"/>
      <w:r>
        <w:rPr>
          <w:rFonts w:ascii="Swis721 Th BT" w:hAnsi="Swis721 Th BT"/>
          <w:b/>
          <w:color w:val="404040" w:themeColor="text1" w:themeTint="BF"/>
          <w:sz w:val="24"/>
          <w:szCs w:val="24"/>
        </w:rPr>
        <w:t>Cranberry</w:t>
      </w:r>
      <w:proofErr w:type="spellEnd"/>
      <w:r>
        <w:rPr>
          <w:rFonts w:ascii="Swis721 Th BT" w:hAnsi="Swis721 Th BT"/>
          <w:b/>
          <w:color w:val="404040" w:themeColor="text1" w:themeTint="BF"/>
          <w:sz w:val="24"/>
          <w:szCs w:val="24"/>
        </w:rPr>
        <w:t xml:space="preserve"> Associadas à Terapia Tripla na Erradicação do </w:t>
      </w:r>
      <w:r w:rsidRPr="003029A9">
        <w:rPr>
          <w:rFonts w:ascii="Swis721 Th BT" w:hAnsi="Swis721 Th BT"/>
          <w:b/>
          <w:i/>
          <w:color w:val="404040" w:themeColor="text1" w:themeTint="BF"/>
          <w:sz w:val="24"/>
          <w:szCs w:val="24"/>
        </w:rPr>
        <w:t xml:space="preserve">H. </w:t>
      </w:r>
      <w:proofErr w:type="spellStart"/>
      <w:r w:rsidRPr="003029A9">
        <w:rPr>
          <w:rFonts w:ascii="Swis721 Th BT" w:hAnsi="Swis721 Th BT"/>
          <w:b/>
          <w:i/>
          <w:color w:val="404040" w:themeColor="text1" w:themeTint="BF"/>
          <w:sz w:val="24"/>
          <w:szCs w:val="24"/>
        </w:rPr>
        <w:t>pylori</w:t>
      </w:r>
      <w:proofErr w:type="spellEnd"/>
    </w:p>
    <w:p w14:paraId="257FDD72" w14:textId="77777777" w:rsidR="00A60E06" w:rsidRPr="00C30C20" w:rsidRDefault="00A60E06" w:rsidP="00A60E06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A60E06" w:rsidRPr="009537E7" w14:paraId="641EFE3F" w14:textId="77777777" w:rsidTr="00211B8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47DF7F2F" w14:textId="38E87A6F" w:rsidR="00A60E06" w:rsidRPr="00A8253E" w:rsidRDefault="00A60E06" w:rsidP="00211B80">
            <w:pPr>
              <w:pStyle w:val="Corpo"/>
              <w:spacing w:after="0"/>
              <w:jc w:val="center"/>
              <w:rPr>
                <w:b/>
                <w:iCs/>
                <w:color w:val="FFFFFF" w:themeColor="background1"/>
              </w:rPr>
            </w:pPr>
            <w:r w:rsidRPr="00A60E06">
              <w:rPr>
                <w:b/>
                <w:color w:val="FFFFFF" w:themeColor="background1"/>
                <w:sz w:val="22"/>
              </w:rPr>
              <w:t xml:space="preserve">Cápsulas de </w:t>
            </w:r>
            <w:proofErr w:type="spellStart"/>
            <w:r w:rsidRPr="00A60E06">
              <w:rPr>
                <w:b/>
                <w:color w:val="FFFFFF" w:themeColor="background1"/>
                <w:sz w:val="22"/>
              </w:rPr>
              <w:t>Cranberry</w:t>
            </w:r>
            <w:proofErr w:type="spellEnd"/>
          </w:p>
        </w:tc>
      </w:tr>
      <w:tr w:rsidR="00A60E06" w:rsidRPr="009537E7" w14:paraId="432429B4" w14:textId="77777777" w:rsidTr="00211B8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140C9E5E" w14:textId="0E99F511" w:rsidR="00A60E06" w:rsidRPr="0040473A" w:rsidRDefault="00A60E06" w:rsidP="00211B80">
            <w:pPr>
              <w:pStyle w:val="Corpo"/>
              <w:rPr>
                <w:bCs/>
              </w:rPr>
            </w:pPr>
            <w:bookmarkStart w:id="67" w:name="_Hlk62658692"/>
            <w:proofErr w:type="spellStart"/>
            <w:r w:rsidRPr="00A60E06">
              <w:rPr>
                <w:szCs w:val="23"/>
              </w:rPr>
              <w:t>Cranberry</w:t>
            </w:r>
            <w:bookmarkEnd w:id="67"/>
            <w:proofErr w:type="spellEnd"/>
            <w:r>
              <w:rPr>
                <w:szCs w:val="23"/>
              </w:rPr>
              <w:t>.................</w:t>
            </w:r>
            <w:r w:rsidRPr="00344B53">
              <w:rPr>
                <w:szCs w:val="23"/>
              </w:rPr>
              <w:t>.......................500 mg</w:t>
            </w:r>
          </w:p>
        </w:tc>
      </w:tr>
      <w:tr w:rsidR="00A60E06" w:rsidRPr="009537E7" w14:paraId="19F0CE06" w14:textId="77777777" w:rsidTr="00211B80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CC4189B" w14:textId="77777777" w:rsidR="00A60E06" w:rsidRPr="003A6682" w:rsidRDefault="00A60E06" w:rsidP="00211B80">
            <w:pPr>
              <w:pStyle w:val="Corpo"/>
            </w:pPr>
            <w:r>
              <w:t>Excipiente qsp.............................1 cápsula</w:t>
            </w:r>
          </w:p>
        </w:tc>
      </w:tr>
    </w:tbl>
    <w:p w14:paraId="66755811" w14:textId="77777777" w:rsidR="00A60E06" w:rsidRDefault="00A60E06" w:rsidP="00A60E06">
      <w:pPr>
        <w:pStyle w:val="Corpo"/>
        <w:spacing w:line="276" w:lineRule="auto"/>
        <w:rPr>
          <w:sz w:val="16"/>
          <w:szCs w:val="16"/>
        </w:rPr>
      </w:pPr>
      <w:r w:rsidRPr="00A60E06">
        <w:rPr>
          <w:sz w:val="16"/>
          <w:szCs w:val="16"/>
        </w:rPr>
        <w:t xml:space="preserve">Administrar 1 cápsula, 2 vezes ao dia por 14 dias ou conforme </w:t>
      </w:r>
    </w:p>
    <w:p w14:paraId="2702D59F" w14:textId="2E0A914F" w:rsidR="00A60E06" w:rsidRPr="00A60E06" w:rsidRDefault="00A60E06" w:rsidP="00A60E06">
      <w:pPr>
        <w:pStyle w:val="Corpo"/>
        <w:spacing w:line="276" w:lineRule="auto"/>
        <w:rPr>
          <w:sz w:val="16"/>
          <w:szCs w:val="16"/>
        </w:rPr>
      </w:pPr>
      <w:r w:rsidRPr="00A60E06">
        <w:rPr>
          <w:sz w:val="16"/>
          <w:szCs w:val="16"/>
        </w:rPr>
        <w:t>orientação médica.</w:t>
      </w:r>
    </w:p>
    <w:p w14:paraId="4DD73BFA" w14:textId="77777777" w:rsidR="00A60E06" w:rsidRDefault="00A60E06" w:rsidP="00A60E06">
      <w:pPr>
        <w:pStyle w:val="Corpo"/>
        <w:spacing w:line="276" w:lineRule="auto"/>
        <w:rPr>
          <w:b/>
        </w:rPr>
      </w:pPr>
    </w:p>
    <w:p w14:paraId="56CAF086" w14:textId="1E63999B" w:rsidR="00A60E06" w:rsidRDefault="00A60E06" w:rsidP="00B70169">
      <w:pPr>
        <w:pStyle w:val="Corpo"/>
        <w:spacing w:line="276" w:lineRule="auto"/>
        <w:rPr>
          <w:b/>
        </w:rPr>
      </w:pPr>
      <w:r>
        <w:rPr>
          <w:noProof/>
          <w:sz w:val="16"/>
          <w:szCs w:val="16"/>
          <w:lang w:eastAsia="pt-BR"/>
        </w:rPr>
        <mc:AlternateContent>
          <mc:Choice Requires="wps">
            <w:drawing>
              <wp:anchor distT="0" distB="0" distL="114300" distR="114300" simplePos="0" relativeHeight="252786688" behindDoc="0" locked="0" layoutInCell="1" allowOverlap="1" wp14:anchorId="44CEE6A9" wp14:editId="3953D6F8">
                <wp:simplePos x="0" y="0"/>
                <wp:positionH relativeFrom="margin">
                  <wp:posOffset>520</wp:posOffset>
                </wp:positionH>
                <wp:positionV relativeFrom="paragraph">
                  <wp:posOffset>86814</wp:posOffset>
                </wp:positionV>
                <wp:extent cx="5533901" cy="724394"/>
                <wp:effectExtent l="0" t="0" r="0" b="0"/>
                <wp:wrapNone/>
                <wp:docPr id="718" name="Caixa de texto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533901" cy="724394"/>
                        </a:xfrm>
                        <a:prstGeom prst="rect">
                          <a:avLst/>
                        </a:prstGeom>
                        <a:solidFill>
                          <a:schemeClr val="bg2">
                            <a:lumMod val="100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5684D04" w14:textId="77777777" w:rsidR="005D1916" w:rsidRPr="00A60E06" w:rsidRDefault="005D1916" w:rsidP="00A60E06">
                            <w:pPr>
                              <w:pStyle w:val="Corpo"/>
                              <w:spacing w:line="276" w:lineRule="auto"/>
                              <w:rPr>
                                <w:sz w:val="18"/>
                                <w:szCs w:val="18"/>
                              </w:rPr>
                            </w:pPr>
                            <w:r w:rsidRPr="00A60E06">
                              <w:rPr>
                                <w:sz w:val="18"/>
                                <w:szCs w:val="18"/>
                              </w:rPr>
                              <w:t xml:space="preserve">Um estudo conduzido por </w:t>
                            </w:r>
                            <w:proofErr w:type="spellStart"/>
                            <w:r w:rsidRPr="00A60E06">
                              <w:rPr>
                                <w:sz w:val="18"/>
                                <w:szCs w:val="18"/>
                              </w:rPr>
                              <w:t>Seyyedmajidi</w:t>
                            </w:r>
                            <w:proofErr w:type="spellEnd"/>
                            <w:r w:rsidRPr="00A60E06">
                              <w:rPr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A60E06">
                              <w:rPr>
                                <w:i/>
                                <w:sz w:val="18"/>
                                <w:szCs w:val="18"/>
                              </w:rPr>
                              <w:t>et al.</w:t>
                            </w:r>
                            <w:r w:rsidRPr="00A60E06">
                              <w:rPr>
                                <w:sz w:val="18"/>
                                <w:szCs w:val="18"/>
                              </w:rPr>
                              <w:t xml:space="preserve"> (2016) teve como objetivo avaliar os efeitos da adição do extrato de </w:t>
                            </w:r>
                            <w:proofErr w:type="spellStart"/>
                            <w:r w:rsidRPr="00A60E06">
                              <w:rPr>
                                <w:sz w:val="18"/>
                                <w:szCs w:val="18"/>
                              </w:rPr>
                              <w:t>cranberry</w:t>
                            </w:r>
                            <w:proofErr w:type="spellEnd"/>
                            <w:r w:rsidRPr="00A60E06">
                              <w:rPr>
                                <w:sz w:val="18"/>
                                <w:szCs w:val="18"/>
                              </w:rPr>
                              <w:t xml:space="preserve"> à terapia tripla de erradicação de </w:t>
                            </w:r>
                            <w:r w:rsidRPr="00A60E06">
                              <w:rPr>
                                <w:i/>
                                <w:sz w:val="18"/>
                                <w:szCs w:val="18"/>
                              </w:rPr>
                              <w:t xml:space="preserve">H. </w:t>
                            </w:r>
                            <w:proofErr w:type="spellStart"/>
                            <w:r w:rsidRPr="00A60E06">
                              <w:rPr>
                                <w:i/>
                                <w:sz w:val="18"/>
                                <w:szCs w:val="18"/>
                              </w:rPr>
                              <w:t>pylori</w:t>
                            </w:r>
                            <w:proofErr w:type="spellEnd"/>
                            <w:r w:rsidRPr="00A60E06">
                              <w:rPr>
                                <w:i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A60E06">
                              <w:rPr>
                                <w:sz w:val="18"/>
                                <w:szCs w:val="18"/>
                              </w:rPr>
                              <w:t xml:space="preserve">em pacientes com úlcera péptica. Os pesquisadores concluíram que a adição de </w:t>
                            </w:r>
                            <w:proofErr w:type="spellStart"/>
                            <w:r w:rsidRPr="00A60E06">
                              <w:rPr>
                                <w:sz w:val="18"/>
                                <w:szCs w:val="18"/>
                              </w:rPr>
                              <w:t>cranberry</w:t>
                            </w:r>
                            <w:proofErr w:type="spellEnd"/>
                            <w:r w:rsidRPr="00A60E06">
                              <w:rPr>
                                <w:sz w:val="18"/>
                                <w:szCs w:val="18"/>
                              </w:rPr>
                              <w:t xml:space="preserve"> à terapia padrão representa uma estratégia eficaz para aumento da taxa de erradicação de </w:t>
                            </w:r>
                            <w:r w:rsidRPr="00A60E06">
                              <w:rPr>
                                <w:i/>
                                <w:sz w:val="18"/>
                                <w:szCs w:val="18"/>
                              </w:rPr>
                              <w:t xml:space="preserve">H. </w:t>
                            </w:r>
                            <w:proofErr w:type="spellStart"/>
                            <w:r w:rsidRPr="00A60E06">
                              <w:rPr>
                                <w:i/>
                                <w:sz w:val="18"/>
                                <w:szCs w:val="18"/>
                              </w:rPr>
                              <w:t>pylori</w:t>
                            </w:r>
                            <w:proofErr w:type="spellEnd"/>
                            <w:r w:rsidRPr="00A60E06">
                              <w:rPr>
                                <w:sz w:val="18"/>
                                <w:szCs w:val="18"/>
                              </w:rPr>
                              <w:t xml:space="preserve"> em pacientes com úlcera péptica. </w:t>
                            </w:r>
                          </w:p>
                          <w:p w14:paraId="4E1FDC6C" w14:textId="0FAB9B0F" w:rsidR="005D1916" w:rsidRPr="004037D9" w:rsidRDefault="005D1916" w:rsidP="00A60E06">
                            <w:pPr>
                              <w:pStyle w:val="Corpo"/>
                              <w:spacing w:line="276" w:lineRule="auto"/>
                              <w:rPr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4CEE6A9" id="_x0000_s1083" type="#_x0000_t202" style="position:absolute;left:0;text-align:left;margin-left:.05pt;margin-top:6.85pt;width:435.75pt;height:57.05pt;z-index:25278668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" fillcolor="#e7e6e6 [3214]" stroked="f">
                <v:textbox>
                  <w:txbxContent>
                    <w:p w14:paraId="45684D04" w14:textId="77777777" w:rsidR="005D1916" w:rsidRPr="00A60E06" w:rsidRDefault="005D1916" w:rsidP="00A60E06">
                      <w:pPr>
                        <w:pStyle w:val="Corpo"/>
                        <w:spacing w:line="276" w:lineRule="auto"/>
                        <w:rPr>
                          <w:sz w:val="18"/>
                          <w:szCs w:val="18"/>
                        </w:rPr>
                      </w:pPr>
                      <w:r w:rsidRPr="00A60E06">
                        <w:rPr>
                          <w:sz w:val="18"/>
                          <w:szCs w:val="18"/>
                        </w:rPr>
                        <w:t xml:space="preserve">Um estudo conduzido por </w:t>
                      </w:r>
                      <w:proofErr w:type="spellStart"/>
                      <w:r w:rsidRPr="00A60E06">
                        <w:rPr>
                          <w:sz w:val="18"/>
                          <w:szCs w:val="18"/>
                        </w:rPr>
                        <w:t>Seyyedmajidi</w:t>
                      </w:r>
                      <w:proofErr w:type="spellEnd"/>
                      <w:r w:rsidRPr="00A60E06">
                        <w:rPr>
                          <w:sz w:val="18"/>
                          <w:szCs w:val="18"/>
                        </w:rPr>
                        <w:t xml:space="preserve"> </w:t>
                      </w:r>
                      <w:r w:rsidRPr="00A60E06">
                        <w:rPr>
                          <w:i/>
                          <w:sz w:val="18"/>
                          <w:szCs w:val="18"/>
                        </w:rPr>
                        <w:t>et al.</w:t>
                      </w:r>
                      <w:r w:rsidRPr="00A60E06">
                        <w:rPr>
                          <w:sz w:val="18"/>
                          <w:szCs w:val="18"/>
                        </w:rPr>
                        <w:t xml:space="preserve"> (2016) teve como objetivo avaliar os efeitos da adição do extrato de </w:t>
                      </w:r>
                      <w:proofErr w:type="spellStart"/>
                      <w:r w:rsidRPr="00A60E06">
                        <w:rPr>
                          <w:sz w:val="18"/>
                          <w:szCs w:val="18"/>
                        </w:rPr>
                        <w:t>cranberry</w:t>
                      </w:r>
                      <w:proofErr w:type="spellEnd"/>
                      <w:r w:rsidRPr="00A60E06">
                        <w:rPr>
                          <w:sz w:val="18"/>
                          <w:szCs w:val="18"/>
                        </w:rPr>
                        <w:t xml:space="preserve"> à terapia tripla de erradicação de </w:t>
                      </w:r>
                      <w:r w:rsidRPr="00A60E06">
                        <w:rPr>
                          <w:i/>
                          <w:sz w:val="18"/>
                          <w:szCs w:val="18"/>
                        </w:rPr>
                        <w:t xml:space="preserve">H. </w:t>
                      </w:r>
                      <w:proofErr w:type="spellStart"/>
                      <w:r w:rsidRPr="00A60E06">
                        <w:rPr>
                          <w:i/>
                          <w:sz w:val="18"/>
                          <w:szCs w:val="18"/>
                        </w:rPr>
                        <w:t>pylori</w:t>
                      </w:r>
                      <w:proofErr w:type="spellEnd"/>
                      <w:r w:rsidRPr="00A60E06">
                        <w:rPr>
                          <w:i/>
                          <w:sz w:val="18"/>
                          <w:szCs w:val="18"/>
                        </w:rPr>
                        <w:t xml:space="preserve"> </w:t>
                      </w:r>
                      <w:r w:rsidRPr="00A60E06">
                        <w:rPr>
                          <w:sz w:val="18"/>
                          <w:szCs w:val="18"/>
                        </w:rPr>
                        <w:t xml:space="preserve">em pacientes com úlcera péptica. Os pesquisadores concluíram que a adição de </w:t>
                      </w:r>
                      <w:proofErr w:type="spellStart"/>
                      <w:r w:rsidRPr="00A60E06">
                        <w:rPr>
                          <w:sz w:val="18"/>
                          <w:szCs w:val="18"/>
                        </w:rPr>
                        <w:t>cranberry</w:t>
                      </w:r>
                      <w:proofErr w:type="spellEnd"/>
                      <w:r w:rsidRPr="00A60E06">
                        <w:rPr>
                          <w:sz w:val="18"/>
                          <w:szCs w:val="18"/>
                        </w:rPr>
                        <w:t xml:space="preserve"> à terapia padrão representa uma estratégia eficaz para aumento da taxa de erradicação de </w:t>
                      </w:r>
                      <w:r w:rsidRPr="00A60E06">
                        <w:rPr>
                          <w:i/>
                          <w:sz w:val="18"/>
                          <w:szCs w:val="18"/>
                        </w:rPr>
                        <w:t xml:space="preserve">H. </w:t>
                      </w:r>
                      <w:proofErr w:type="spellStart"/>
                      <w:r w:rsidRPr="00A60E06">
                        <w:rPr>
                          <w:i/>
                          <w:sz w:val="18"/>
                          <w:szCs w:val="18"/>
                        </w:rPr>
                        <w:t>pylori</w:t>
                      </w:r>
                      <w:proofErr w:type="spellEnd"/>
                      <w:r w:rsidRPr="00A60E06">
                        <w:rPr>
                          <w:sz w:val="18"/>
                          <w:szCs w:val="18"/>
                        </w:rPr>
                        <w:t xml:space="preserve"> em pacientes com úlcera péptica. </w:t>
                      </w:r>
                    </w:p>
                    <w:p w14:paraId="4E1FDC6C" w14:textId="0FAB9B0F" w:rsidR="005D1916" w:rsidRPr="004037D9" w:rsidRDefault="005D1916" w:rsidP="00A60E06">
                      <w:pPr>
                        <w:pStyle w:val="Corpo"/>
                        <w:spacing w:line="276" w:lineRule="auto"/>
                        <w:rPr>
                          <w:sz w:val="18"/>
                          <w:szCs w:val="18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7EBAE34" w14:textId="71B741C8" w:rsidR="00A60E06" w:rsidRDefault="00A60E06" w:rsidP="00B70169">
      <w:pPr>
        <w:pStyle w:val="Corpo"/>
        <w:spacing w:line="276" w:lineRule="auto"/>
        <w:rPr>
          <w:b/>
        </w:rPr>
      </w:pPr>
    </w:p>
    <w:p w14:paraId="012AC881" w14:textId="1C8934D8" w:rsidR="00A60E06" w:rsidRDefault="00A60E06" w:rsidP="00B70169">
      <w:pPr>
        <w:pStyle w:val="Corpo"/>
        <w:spacing w:line="276" w:lineRule="auto"/>
        <w:rPr>
          <w:b/>
        </w:rPr>
      </w:pPr>
    </w:p>
    <w:p w14:paraId="359C24A1" w14:textId="1EE56049" w:rsidR="00A60E06" w:rsidRDefault="00A60E06" w:rsidP="00B70169">
      <w:pPr>
        <w:pStyle w:val="Corpo"/>
        <w:spacing w:line="276" w:lineRule="auto"/>
        <w:rPr>
          <w:b/>
        </w:rPr>
      </w:pPr>
    </w:p>
    <w:p w14:paraId="2241C3A6" w14:textId="4319028A" w:rsidR="00A60E06" w:rsidRDefault="00A60E06" w:rsidP="00B70169">
      <w:pPr>
        <w:pStyle w:val="Corpo"/>
        <w:spacing w:line="276" w:lineRule="auto"/>
        <w:rPr>
          <w:b/>
        </w:rPr>
      </w:pPr>
    </w:p>
    <w:p w14:paraId="318340A0" w14:textId="2A2569D1" w:rsidR="00A60E06" w:rsidRDefault="00A60E06" w:rsidP="00B70169">
      <w:pPr>
        <w:pStyle w:val="Corpo"/>
        <w:spacing w:line="276" w:lineRule="auto"/>
        <w:rPr>
          <w:b/>
        </w:rPr>
      </w:pPr>
    </w:p>
    <w:p w14:paraId="7859357D" w14:textId="0814A55E" w:rsidR="00A60E06" w:rsidRDefault="00A60E06" w:rsidP="00B70169">
      <w:pPr>
        <w:pStyle w:val="Corpo"/>
        <w:spacing w:line="276" w:lineRule="auto"/>
        <w:rPr>
          <w:b/>
        </w:rPr>
      </w:pPr>
    </w:p>
    <w:p w14:paraId="5B98D899" w14:textId="77777777" w:rsidR="00A60E06" w:rsidRDefault="00A60E06" w:rsidP="00A60E06">
      <w:pPr>
        <w:rPr>
          <w:rFonts w:ascii="Swis721 Th BT" w:hAnsi="Swis721 Th BT"/>
          <w:b/>
          <w:color w:val="404040" w:themeColor="text1" w:themeTint="BF"/>
          <w:sz w:val="24"/>
          <w:szCs w:val="24"/>
        </w:rPr>
      </w:pPr>
      <w:r w:rsidRPr="000B4EB1">
        <w:rPr>
          <w:rFonts w:ascii="Swis721 Th BT" w:hAnsi="Swis721 Th BT"/>
          <w:b/>
          <w:color w:val="404040" w:themeColor="text1" w:themeTint="BF"/>
          <w:sz w:val="24"/>
          <w:szCs w:val="24"/>
        </w:rPr>
        <w:t xml:space="preserve">Suplementação Antioxidante Reduz a Colonização por </w:t>
      </w:r>
      <w:r w:rsidRPr="002E14FC">
        <w:rPr>
          <w:rFonts w:ascii="Swis721 Th BT" w:hAnsi="Swis721 Th BT"/>
          <w:b/>
          <w:i/>
          <w:color w:val="404040" w:themeColor="text1" w:themeTint="BF"/>
          <w:sz w:val="24"/>
          <w:szCs w:val="24"/>
        </w:rPr>
        <w:t xml:space="preserve">H. </w:t>
      </w:r>
      <w:proofErr w:type="spellStart"/>
      <w:r w:rsidRPr="002E14FC">
        <w:rPr>
          <w:rFonts w:ascii="Swis721 Th BT" w:hAnsi="Swis721 Th BT"/>
          <w:b/>
          <w:i/>
          <w:color w:val="404040" w:themeColor="text1" w:themeTint="BF"/>
          <w:sz w:val="24"/>
          <w:szCs w:val="24"/>
        </w:rPr>
        <w:t>pylori</w:t>
      </w:r>
      <w:proofErr w:type="spellEnd"/>
      <w:r w:rsidRPr="000B4EB1">
        <w:rPr>
          <w:rFonts w:ascii="Swis721 Th BT" w:hAnsi="Swis721 Th BT"/>
          <w:b/>
          <w:color w:val="404040" w:themeColor="text1" w:themeTint="BF"/>
          <w:sz w:val="24"/>
          <w:szCs w:val="24"/>
        </w:rPr>
        <w:t xml:space="preserve"> e a Severidade da Inflamação Gástrica</w:t>
      </w:r>
    </w:p>
    <w:p w14:paraId="557DD3C4" w14:textId="77777777" w:rsidR="00A60E06" w:rsidRPr="00C30C20" w:rsidRDefault="00A60E06" w:rsidP="00A60E06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A60E06" w:rsidRPr="009537E7" w14:paraId="2E22468B" w14:textId="77777777" w:rsidTr="00211B8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5731D76D" w14:textId="75B8C04E" w:rsidR="00A60E06" w:rsidRPr="00A8253E" w:rsidRDefault="00A60E06" w:rsidP="00211B80">
            <w:pPr>
              <w:pStyle w:val="Corpo"/>
              <w:spacing w:after="0"/>
              <w:jc w:val="center"/>
              <w:rPr>
                <w:b/>
                <w:iCs/>
                <w:color w:val="FFFFFF" w:themeColor="background1"/>
              </w:rPr>
            </w:pPr>
            <w:r w:rsidRPr="00A60E06">
              <w:rPr>
                <w:b/>
                <w:color w:val="FFFFFF" w:themeColor="background1"/>
                <w:sz w:val="22"/>
              </w:rPr>
              <w:t>Cápsulas de Vitamina C + Vitamina E</w:t>
            </w:r>
          </w:p>
        </w:tc>
      </w:tr>
      <w:tr w:rsidR="00A60E06" w:rsidRPr="009537E7" w14:paraId="32F82C7F" w14:textId="77777777" w:rsidTr="00211B8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3F90315" w14:textId="6EC9E6B4" w:rsidR="00A60E06" w:rsidRPr="00A60E06" w:rsidRDefault="00A60E06" w:rsidP="00A60E06">
            <w:pPr>
              <w:pStyle w:val="Corpo"/>
              <w:rPr>
                <w:bCs/>
                <w:szCs w:val="23"/>
              </w:rPr>
            </w:pPr>
            <w:bookmarkStart w:id="68" w:name="_Hlk62658699"/>
            <w:r w:rsidRPr="00A60E06">
              <w:rPr>
                <w:color w:val="000000" w:themeColor="text1"/>
                <w:szCs w:val="23"/>
              </w:rPr>
              <w:t>Vitamina C</w:t>
            </w:r>
            <w:bookmarkEnd w:id="68"/>
            <w:r w:rsidRPr="00A60E06">
              <w:rPr>
                <w:color w:val="000000" w:themeColor="text1"/>
                <w:szCs w:val="23"/>
              </w:rPr>
              <w:t xml:space="preserve"> ......................................500 mg</w:t>
            </w:r>
          </w:p>
        </w:tc>
      </w:tr>
      <w:tr w:rsidR="00A60E06" w:rsidRPr="009537E7" w14:paraId="72366D32" w14:textId="77777777" w:rsidTr="00211B8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529D28E3" w14:textId="38D24FB5" w:rsidR="00A60E06" w:rsidRPr="00A60E06" w:rsidRDefault="00A60E06" w:rsidP="00A60E06">
            <w:pPr>
              <w:pStyle w:val="Corpo"/>
              <w:rPr>
                <w:szCs w:val="23"/>
              </w:rPr>
            </w:pPr>
            <w:bookmarkStart w:id="69" w:name="_Hlk62658702"/>
            <w:r w:rsidRPr="00A60E06">
              <w:rPr>
                <w:color w:val="000000" w:themeColor="text1"/>
                <w:szCs w:val="23"/>
              </w:rPr>
              <w:t xml:space="preserve">Vitamina E </w:t>
            </w:r>
            <w:bookmarkEnd w:id="69"/>
            <w:r w:rsidRPr="00A60E06">
              <w:rPr>
                <w:color w:val="000000" w:themeColor="text1"/>
                <w:szCs w:val="23"/>
              </w:rPr>
              <w:t>.........................................200 UI</w:t>
            </w:r>
          </w:p>
        </w:tc>
      </w:tr>
      <w:tr w:rsidR="00A60E06" w:rsidRPr="009537E7" w14:paraId="439D44D1" w14:textId="77777777" w:rsidTr="00211B80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5CFE551" w14:textId="77777777" w:rsidR="00A60E06" w:rsidRPr="003A6682" w:rsidRDefault="00A60E06" w:rsidP="00211B80">
            <w:pPr>
              <w:pStyle w:val="Corpo"/>
            </w:pPr>
            <w:r>
              <w:t>Excipiente qsp.............................1 cápsula</w:t>
            </w:r>
          </w:p>
        </w:tc>
      </w:tr>
    </w:tbl>
    <w:p w14:paraId="60D40D27" w14:textId="77777777" w:rsidR="00A60E06" w:rsidRPr="00A60E06" w:rsidRDefault="00A60E06" w:rsidP="00A60E06">
      <w:pPr>
        <w:pStyle w:val="Corpo"/>
        <w:spacing w:line="276" w:lineRule="auto"/>
        <w:rPr>
          <w:sz w:val="16"/>
          <w:szCs w:val="16"/>
        </w:rPr>
      </w:pPr>
      <w:r w:rsidRPr="00A60E06">
        <w:rPr>
          <w:sz w:val="16"/>
          <w:szCs w:val="16"/>
        </w:rPr>
        <w:t>Administrar 1 cápsula, duas vezes ao dia ou conforme orientação médica.</w:t>
      </w:r>
    </w:p>
    <w:p w14:paraId="272A8FF6" w14:textId="77777777" w:rsidR="00A60E06" w:rsidRDefault="00A60E06" w:rsidP="00A60E06">
      <w:pPr>
        <w:pStyle w:val="Corpo"/>
        <w:spacing w:line="276" w:lineRule="auto"/>
        <w:rPr>
          <w:b/>
        </w:rPr>
      </w:pPr>
    </w:p>
    <w:p w14:paraId="26E1AA5C" w14:textId="77777777" w:rsidR="00A60E06" w:rsidRDefault="00A60E06" w:rsidP="00A60E06">
      <w:pPr>
        <w:pStyle w:val="Corpo"/>
        <w:spacing w:line="276" w:lineRule="auto"/>
        <w:rPr>
          <w:b/>
        </w:rPr>
      </w:pPr>
      <w:r>
        <w:rPr>
          <w:noProof/>
          <w:sz w:val="16"/>
          <w:szCs w:val="16"/>
          <w:lang w:eastAsia="pt-BR"/>
        </w:rPr>
        <mc:AlternateContent>
          <mc:Choice Requires="wps">
            <w:drawing>
              <wp:anchor distT="0" distB="0" distL="114300" distR="114300" simplePos="0" relativeHeight="252788736" behindDoc="0" locked="0" layoutInCell="1" allowOverlap="1" wp14:anchorId="106D45B5" wp14:editId="4B17F9E2">
                <wp:simplePos x="0" y="0"/>
                <wp:positionH relativeFrom="margin">
                  <wp:posOffset>520</wp:posOffset>
                </wp:positionH>
                <wp:positionV relativeFrom="paragraph">
                  <wp:posOffset>86814</wp:posOffset>
                </wp:positionV>
                <wp:extent cx="5533901" cy="724394"/>
                <wp:effectExtent l="0" t="0" r="0" b="0"/>
                <wp:wrapNone/>
                <wp:docPr id="719" name="Caixa de texto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533901" cy="724394"/>
                        </a:xfrm>
                        <a:prstGeom prst="rect">
                          <a:avLst/>
                        </a:prstGeom>
                        <a:solidFill>
                          <a:schemeClr val="bg2">
                            <a:lumMod val="100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E6E3F42" w14:textId="77777777" w:rsidR="005D1916" w:rsidRPr="00A60E06" w:rsidRDefault="005D1916" w:rsidP="00A60E06">
                            <w:pPr>
                              <w:pStyle w:val="Corpo"/>
                              <w:spacing w:line="276" w:lineRule="auto"/>
                              <w:rPr>
                                <w:sz w:val="18"/>
                                <w:szCs w:val="18"/>
                              </w:rPr>
                            </w:pPr>
                            <w:r w:rsidRPr="00A60E06">
                              <w:rPr>
                                <w:sz w:val="18"/>
                                <w:szCs w:val="18"/>
                              </w:rPr>
                              <w:t xml:space="preserve">O aumento das concentrações estomacais das vitaminas C e </w:t>
                            </w:r>
                            <w:proofErr w:type="spellStart"/>
                            <w:r w:rsidRPr="00A60E06">
                              <w:rPr>
                                <w:sz w:val="18"/>
                                <w:szCs w:val="18"/>
                              </w:rPr>
                              <w:t>E</w:t>
                            </w:r>
                            <w:proofErr w:type="spellEnd"/>
                            <w:r w:rsidRPr="00A60E06">
                              <w:rPr>
                                <w:sz w:val="18"/>
                                <w:szCs w:val="18"/>
                              </w:rPr>
                              <w:t xml:space="preserve"> promove redução da intensidade da infecção por </w:t>
                            </w:r>
                            <w:r w:rsidRPr="00A60E06">
                              <w:rPr>
                                <w:i/>
                                <w:sz w:val="18"/>
                                <w:szCs w:val="18"/>
                              </w:rPr>
                              <w:t xml:space="preserve">H. </w:t>
                            </w:r>
                            <w:proofErr w:type="spellStart"/>
                            <w:r w:rsidRPr="00A60E06">
                              <w:rPr>
                                <w:i/>
                                <w:sz w:val="18"/>
                                <w:szCs w:val="18"/>
                              </w:rPr>
                              <w:t>pylori</w:t>
                            </w:r>
                            <w:proofErr w:type="spellEnd"/>
                            <w:r w:rsidRPr="00A60E06">
                              <w:rPr>
                                <w:sz w:val="18"/>
                                <w:szCs w:val="18"/>
                              </w:rPr>
                              <w:t xml:space="preserve"> e da atividade </w:t>
                            </w:r>
                            <w:proofErr w:type="spellStart"/>
                            <w:r w:rsidRPr="00A60E06">
                              <w:rPr>
                                <w:sz w:val="18"/>
                                <w:szCs w:val="18"/>
                              </w:rPr>
                              <w:t>neutrofílica</w:t>
                            </w:r>
                            <w:proofErr w:type="spellEnd"/>
                            <w:r w:rsidRPr="00A60E06">
                              <w:rPr>
                                <w:sz w:val="18"/>
                                <w:szCs w:val="18"/>
                              </w:rPr>
                              <w:t>, sugerindo que esta suplementação pode aumentar a taxa de erradicação da doença através de um desequilíbrio do microambiente criado pela bactéria, além de também facilitar a difusão de antibióticos na mucosa gástrica (</w:t>
                            </w:r>
                            <w:proofErr w:type="spellStart"/>
                            <w:r w:rsidRPr="00A60E06">
                              <w:rPr>
                                <w:sz w:val="18"/>
                                <w:szCs w:val="18"/>
                              </w:rPr>
                              <w:t>Sezikli</w:t>
                            </w:r>
                            <w:proofErr w:type="spellEnd"/>
                            <w:r w:rsidRPr="00A60E06">
                              <w:rPr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A60E06">
                              <w:rPr>
                                <w:i/>
                                <w:sz w:val="18"/>
                                <w:szCs w:val="18"/>
                              </w:rPr>
                              <w:t>et al.,</w:t>
                            </w:r>
                            <w:r w:rsidRPr="00A60E06">
                              <w:rPr>
                                <w:sz w:val="18"/>
                                <w:szCs w:val="18"/>
                              </w:rPr>
                              <w:t xml:space="preserve"> 2012).</w:t>
                            </w:r>
                          </w:p>
                          <w:p w14:paraId="7FE8DB4D" w14:textId="77777777" w:rsidR="005D1916" w:rsidRPr="004037D9" w:rsidRDefault="005D1916" w:rsidP="00A60E06">
                            <w:pPr>
                              <w:pStyle w:val="Corpo"/>
                              <w:spacing w:line="276" w:lineRule="auto"/>
                              <w:rPr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06D45B5" id="_x0000_s1084" type="#_x0000_t202" style="position:absolute;left:0;text-align:left;margin-left:.05pt;margin-top:6.85pt;width:435.75pt;height:57.05pt;z-index:25278873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" fillcolor="#e7e6e6 [3214]" stroked="f">
                <v:textbox>
                  <w:txbxContent>
                    <w:p w14:paraId="7E6E3F42" w14:textId="77777777" w:rsidR="005D1916" w:rsidRPr="00A60E06" w:rsidRDefault="005D1916" w:rsidP="00A60E06">
                      <w:pPr>
                        <w:pStyle w:val="Corpo"/>
                        <w:spacing w:line="276" w:lineRule="auto"/>
                        <w:rPr>
                          <w:sz w:val="18"/>
                          <w:szCs w:val="18"/>
                        </w:rPr>
                      </w:pPr>
                      <w:r w:rsidRPr="00A60E06">
                        <w:rPr>
                          <w:sz w:val="18"/>
                          <w:szCs w:val="18"/>
                        </w:rPr>
                        <w:t xml:space="preserve">O aumento das concentrações estomacais das vitaminas C e </w:t>
                      </w:r>
                      <w:proofErr w:type="spellStart"/>
                      <w:r w:rsidRPr="00A60E06">
                        <w:rPr>
                          <w:sz w:val="18"/>
                          <w:szCs w:val="18"/>
                        </w:rPr>
                        <w:t>E</w:t>
                      </w:r>
                      <w:proofErr w:type="spellEnd"/>
                      <w:r w:rsidRPr="00A60E06">
                        <w:rPr>
                          <w:sz w:val="18"/>
                          <w:szCs w:val="18"/>
                        </w:rPr>
                        <w:t xml:space="preserve"> promove redução da intensidade da infecção por </w:t>
                      </w:r>
                      <w:r w:rsidRPr="00A60E06">
                        <w:rPr>
                          <w:i/>
                          <w:sz w:val="18"/>
                          <w:szCs w:val="18"/>
                        </w:rPr>
                        <w:t xml:space="preserve">H. </w:t>
                      </w:r>
                      <w:proofErr w:type="spellStart"/>
                      <w:r w:rsidRPr="00A60E06">
                        <w:rPr>
                          <w:i/>
                          <w:sz w:val="18"/>
                          <w:szCs w:val="18"/>
                        </w:rPr>
                        <w:t>pylori</w:t>
                      </w:r>
                      <w:proofErr w:type="spellEnd"/>
                      <w:r w:rsidRPr="00A60E06">
                        <w:rPr>
                          <w:sz w:val="18"/>
                          <w:szCs w:val="18"/>
                        </w:rPr>
                        <w:t xml:space="preserve"> e da atividade </w:t>
                      </w:r>
                      <w:proofErr w:type="spellStart"/>
                      <w:r w:rsidRPr="00A60E06">
                        <w:rPr>
                          <w:sz w:val="18"/>
                          <w:szCs w:val="18"/>
                        </w:rPr>
                        <w:t>neutrofílica</w:t>
                      </w:r>
                      <w:proofErr w:type="spellEnd"/>
                      <w:r w:rsidRPr="00A60E06">
                        <w:rPr>
                          <w:sz w:val="18"/>
                          <w:szCs w:val="18"/>
                        </w:rPr>
                        <w:t>, sugerindo que esta suplementação pode aumentar a taxa de erradicação da doença através de um desequilíbrio do microambiente criado pela bactéria, além de também facilitar a difusão de antibióticos na mucosa gástrica (</w:t>
                      </w:r>
                      <w:proofErr w:type="spellStart"/>
                      <w:r w:rsidRPr="00A60E06">
                        <w:rPr>
                          <w:sz w:val="18"/>
                          <w:szCs w:val="18"/>
                        </w:rPr>
                        <w:t>Sezikli</w:t>
                      </w:r>
                      <w:proofErr w:type="spellEnd"/>
                      <w:r w:rsidRPr="00A60E06">
                        <w:rPr>
                          <w:sz w:val="18"/>
                          <w:szCs w:val="18"/>
                        </w:rPr>
                        <w:t xml:space="preserve"> </w:t>
                      </w:r>
                      <w:r w:rsidRPr="00A60E06">
                        <w:rPr>
                          <w:i/>
                          <w:sz w:val="18"/>
                          <w:szCs w:val="18"/>
                        </w:rPr>
                        <w:t>et al.,</w:t>
                      </w:r>
                      <w:r w:rsidRPr="00A60E06">
                        <w:rPr>
                          <w:sz w:val="18"/>
                          <w:szCs w:val="18"/>
                        </w:rPr>
                        <w:t xml:space="preserve"> 2012).</w:t>
                      </w:r>
                    </w:p>
                    <w:p w14:paraId="7FE8DB4D" w14:textId="77777777" w:rsidR="005D1916" w:rsidRPr="004037D9" w:rsidRDefault="005D1916" w:rsidP="00A60E06">
                      <w:pPr>
                        <w:pStyle w:val="Corpo"/>
                        <w:spacing w:line="276" w:lineRule="auto"/>
                        <w:rPr>
                          <w:sz w:val="18"/>
                          <w:szCs w:val="18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3A5144AB" w14:textId="77777777" w:rsidR="00A60E06" w:rsidRDefault="00A60E06" w:rsidP="00A60E06">
      <w:pPr>
        <w:pStyle w:val="Corpo"/>
        <w:spacing w:line="276" w:lineRule="auto"/>
        <w:rPr>
          <w:b/>
        </w:rPr>
      </w:pPr>
    </w:p>
    <w:p w14:paraId="5AC42544" w14:textId="77777777" w:rsidR="00A60E06" w:rsidRDefault="00A60E06" w:rsidP="00A60E06">
      <w:pPr>
        <w:pStyle w:val="Corpo"/>
        <w:spacing w:line="276" w:lineRule="auto"/>
        <w:rPr>
          <w:b/>
        </w:rPr>
      </w:pPr>
    </w:p>
    <w:p w14:paraId="31D6970B" w14:textId="77777777" w:rsidR="00A60E06" w:rsidRDefault="00A60E06" w:rsidP="00A60E06">
      <w:pPr>
        <w:pStyle w:val="Corpo"/>
        <w:spacing w:line="276" w:lineRule="auto"/>
        <w:rPr>
          <w:b/>
        </w:rPr>
      </w:pPr>
    </w:p>
    <w:p w14:paraId="1B18B42F" w14:textId="65B2EF49" w:rsidR="00A60E06" w:rsidRDefault="00A60E06" w:rsidP="00B70169">
      <w:pPr>
        <w:pStyle w:val="Corpo"/>
        <w:spacing w:line="276" w:lineRule="auto"/>
        <w:rPr>
          <w:b/>
        </w:rPr>
      </w:pPr>
    </w:p>
    <w:p w14:paraId="1C92B197" w14:textId="6D4AC524" w:rsidR="00A60E06" w:rsidRDefault="00A60E06" w:rsidP="00B70169">
      <w:pPr>
        <w:pStyle w:val="Corpo"/>
        <w:spacing w:line="276" w:lineRule="auto"/>
        <w:rPr>
          <w:b/>
        </w:rPr>
      </w:pPr>
    </w:p>
    <w:p w14:paraId="01CCC0B1" w14:textId="77777777" w:rsidR="00211B80" w:rsidRPr="00211B80" w:rsidRDefault="00211B80" w:rsidP="00211B80">
      <w:pPr>
        <w:pStyle w:val="Corpo"/>
        <w:rPr>
          <w:b/>
          <w:i/>
          <w:sz w:val="24"/>
        </w:rPr>
      </w:pPr>
      <w:r w:rsidRPr="00211B80">
        <w:rPr>
          <w:b/>
          <w:sz w:val="24"/>
        </w:rPr>
        <w:lastRenderedPageBreak/>
        <w:t xml:space="preserve">Polifenóis da Maçã para Reduzir a Adesão do </w:t>
      </w:r>
      <w:r w:rsidRPr="00211B80">
        <w:rPr>
          <w:b/>
          <w:i/>
          <w:sz w:val="24"/>
        </w:rPr>
        <w:t xml:space="preserve">H. </w:t>
      </w:r>
      <w:proofErr w:type="spellStart"/>
      <w:r w:rsidRPr="00211B80">
        <w:rPr>
          <w:b/>
          <w:i/>
          <w:sz w:val="24"/>
        </w:rPr>
        <w:t>pylori</w:t>
      </w:r>
      <w:proofErr w:type="spellEnd"/>
    </w:p>
    <w:p w14:paraId="2F357BC5" w14:textId="77777777" w:rsidR="00A60E06" w:rsidRPr="00C30C20" w:rsidRDefault="00A60E06" w:rsidP="00A60E06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A60E06" w:rsidRPr="009537E7" w14:paraId="112BCE36" w14:textId="77777777" w:rsidTr="00211B8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31D9F229" w14:textId="10954593" w:rsidR="00A60E06" w:rsidRPr="00A8253E" w:rsidRDefault="00211B80" w:rsidP="00211B80">
            <w:pPr>
              <w:pStyle w:val="Corpo"/>
              <w:spacing w:after="0"/>
              <w:jc w:val="center"/>
              <w:rPr>
                <w:b/>
                <w:iCs/>
                <w:color w:val="FFFFFF" w:themeColor="background1"/>
              </w:rPr>
            </w:pPr>
            <w:r w:rsidRPr="00211B80">
              <w:rPr>
                <w:b/>
                <w:color w:val="FFFFFF" w:themeColor="background1"/>
                <w:sz w:val="22"/>
              </w:rPr>
              <w:t>Cápsulas de Polifenóis da Maçã</w:t>
            </w:r>
          </w:p>
        </w:tc>
      </w:tr>
      <w:tr w:rsidR="00211B80" w:rsidRPr="009537E7" w14:paraId="0F06A731" w14:textId="77777777" w:rsidTr="00211B8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5892B3C0" w14:textId="5EC2A281" w:rsidR="00211B80" w:rsidRPr="00211B80" w:rsidRDefault="00211B80" w:rsidP="00211B80">
            <w:pPr>
              <w:pStyle w:val="Corpo"/>
              <w:rPr>
                <w:bCs/>
                <w:szCs w:val="23"/>
              </w:rPr>
            </w:pPr>
            <w:bookmarkStart w:id="70" w:name="_Hlk62658706"/>
            <w:r w:rsidRPr="00211B80">
              <w:rPr>
                <w:color w:val="000000" w:themeColor="text1"/>
                <w:szCs w:val="23"/>
              </w:rPr>
              <w:t>Polifenóis da Maçã</w:t>
            </w:r>
            <w:bookmarkEnd w:id="70"/>
            <w:r w:rsidRPr="00211B80">
              <w:rPr>
                <w:color w:val="000000" w:themeColor="text1"/>
                <w:szCs w:val="23"/>
              </w:rPr>
              <w:t>................100 a 200 mg</w:t>
            </w:r>
          </w:p>
        </w:tc>
      </w:tr>
      <w:tr w:rsidR="00A60E06" w:rsidRPr="009537E7" w14:paraId="3AE7238F" w14:textId="77777777" w:rsidTr="00211B80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0D48BF7F" w14:textId="77777777" w:rsidR="00A60E06" w:rsidRPr="003A6682" w:rsidRDefault="00A60E06" w:rsidP="00211B80">
            <w:pPr>
              <w:pStyle w:val="Corpo"/>
            </w:pPr>
            <w:r>
              <w:t>Excipiente qsp.............................1 cápsula</w:t>
            </w:r>
          </w:p>
        </w:tc>
      </w:tr>
    </w:tbl>
    <w:p w14:paraId="4B7D875A" w14:textId="77777777" w:rsidR="00211B80" w:rsidRPr="00211B80" w:rsidRDefault="00211B80" w:rsidP="00211B80">
      <w:pPr>
        <w:pStyle w:val="Corpo"/>
        <w:spacing w:line="276" w:lineRule="auto"/>
        <w:rPr>
          <w:sz w:val="16"/>
          <w:szCs w:val="16"/>
        </w:rPr>
      </w:pPr>
      <w:r w:rsidRPr="00211B80">
        <w:rPr>
          <w:sz w:val="16"/>
          <w:szCs w:val="16"/>
        </w:rPr>
        <w:t>Administrar 1 cápsula ao dia ou conforme orientação médica.</w:t>
      </w:r>
    </w:p>
    <w:p w14:paraId="7DAF2A0C" w14:textId="77777777" w:rsidR="00A60E06" w:rsidRDefault="00A60E06" w:rsidP="00A60E06">
      <w:pPr>
        <w:pStyle w:val="Corpo"/>
        <w:spacing w:line="276" w:lineRule="auto"/>
        <w:rPr>
          <w:b/>
        </w:rPr>
      </w:pPr>
    </w:p>
    <w:p w14:paraId="43ECFE3A" w14:textId="77777777" w:rsidR="00A60E06" w:rsidRDefault="00A60E06" w:rsidP="00A60E06">
      <w:pPr>
        <w:pStyle w:val="Corpo"/>
        <w:spacing w:line="276" w:lineRule="auto"/>
        <w:rPr>
          <w:b/>
        </w:rPr>
      </w:pPr>
      <w:r>
        <w:rPr>
          <w:noProof/>
          <w:sz w:val="16"/>
          <w:szCs w:val="16"/>
          <w:lang w:eastAsia="pt-BR"/>
        </w:rPr>
        <mc:AlternateContent>
          <mc:Choice Requires="wps">
            <w:drawing>
              <wp:anchor distT="0" distB="0" distL="114300" distR="114300" simplePos="0" relativeHeight="252790784" behindDoc="0" locked="0" layoutInCell="1" allowOverlap="1" wp14:anchorId="3D29221A" wp14:editId="69969ECB">
                <wp:simplePos x="0" y="0"/>
                <wp:positionH relativeFrom="margin">
                  <wp:posOffset>520</wp:posOffset>
                </wp:positionH>
                <wp:positionV relativeFrom="paragraph">
                  <wp:posOffset>89411</wp:posOffset>
                </wp:positionV>
                <wp:extent cx="5533901" cy="593767"/>
                <wp:effectExtent l="0" t="0" r="0" b="0"/>
                <wp:wrapNone/>
                <wp:docPr id="720" name="Caixa de texto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533901" cy="593767"/>
                        </a:xfrm>
                        <a:prstGeom prst="rect">
                          <a:avLst/>
                        </a:prstGeom>
                        <a:solidFill>
                          <a:schemeClr val="bg2">
                            <a:lumMod val="100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9438C97" w14:textId="77777777" w:rsidR="005D1916" w:rsidRPr="00211B80" w:rsidRDefault="005D1916" w:rsidP="00211B80">
                            <w:pPr>
                              <w:pStyle w:val="Corpo"/>
                              <w:spacing w:line="276" w:lineRule="auto"/>
                              <w:rPr>
                                <w:sz w:val="18"/>
                                <w:szCs w:val="18"/>
                              </w:rPr>
                            </w:pPr>
                            <w:r w:rsidRPr="00211B80">
                              <w:rPr>
                                <w:sz w:val="18"/>
                                <w:szCs w:val="18"/>
                              </w:rPr>
                              <w:t xml:space="preserve">As propriedades </w:t>
                            </w:r>
                            <w:proofErr w:type="spellStart"/>
                            <w:r w:rsidRPr="00211B80">
                              <w:rPr>
                                <w:sz w:val="18"/>
                                <w:szCs w:val="18"/>
                              </w:rPr>
                              <w:t>anti-</w:t>
                            </w:r>
                            <w:r w:rsidRPr="00211B80">
                              <w:rPr>
                                <w:i/>
                                <w:sz w:val="18"/>
                                <w:szCs w:val="18"/>
                              </w:rPr>
                              <w:t>H</w:t>
                            </w:r>
                            <w:proofErr w:type="spellEnd"/>
                            <w:r w:rsidRPr="00211B80">
                              <w:rPr>
                                <w:i/>
                                <w:sz w:val="18"/>
                                <w:szCs w:val="18"/>
                              </w:rPr>
                              <w:t xml:space="preserve">. </w:t>
                            </w:r>
                            <w:proofErr w:type="spellStart"/>
                            <w:r w:rsidRPr="00211B80">
                              <w:rPr>
                                <w:i/>
                                <w:sz w:val="18"/>
                                <w:szCs w:val="18"/>
                              </w:rPr>
                              <w:t>pylori</w:t>
                            </w:r>
                            <w:proofErr w:type="spellEnd"/>
                            <w:r w:rsidRPr="00211B80">
                              <w:rPr>
                                <w:sz w:val="18"/>
                                <w:szCs w:val="18"/>
                              </w:rPr>
                              <w:t xml:space="preserve"> representam um dos principais mecanismos dos polifenóis da maçã no manejo da úlcera péptica. O extrato da maçã rico em polifenóis demonstrou exercer ação inibitória sobre o crescimento de </w:t>
                            </w:r>
                            <w:r w:rsidRPr="00211B80">
                              <w:rPr>
                                <w:i/>
                                <w:sz w:val="18"/>
                                <w:szCs w:val="18"/>
                              </w:rPr>
                              <w:t xml:space="preserve">H. </w:t>
                            </w:r>
                            <w:proofErr w:type="spellStart"/>
                            <w:r w:rsidRPr="00211B80">
                              <w:rPr>
                                <w:i/>
                                <w:sz w:val="18"/>
                                <w:szCs w:val="18"/>
                              </w:rPr>
                              <w:t>pylori</w:t>
                            </w:r>
                            <w:proofErr w:type="spellEnd"/>
                            <w:r w:rsidRPr="00211B80">
                              <w:rPr>
                                <w:i/>
                                <w:sz w:val="18"/>
                                <w:szCs w:val="18"/>
                              </w:rPr>
                              <w:t>,</w:t>
                            </w:r>
                            <w:r w:rsidRPr="00211B80">
                              <w:rPr>
                                <w:sz w:val="18"/>
                                <w:szCs w:val="18"/>
                              </w:rPr>
                              <w:t xml:space="preserve"> reduzindo a infecção e a adesão tecidual (</w:t>
                            </w:r>
                            <w:proofErr w:type="spellStart"/>
                            <w:r w:rsidRPr="00211B80">
                              <w:rPr>
                                <w:sz w:val="18"/>
                                <w:szCs w:val="18"/>
                              </w:rPr>
                              <w:t>Farzaei</w:t>
                            </w:r>
                            <w:proofErr w:type="spellEnd"/>
                            <w:r w:rsidRPr="00211B80">
                              <w:rPr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211B80">
                              <w:rPr>
                                <w:i/>
                                <w:sz w:val="18"/>
                                <w:szCs w:val="18"/>
                              </w:rPr>
                              <w:t>et al.,</w:t>
                            </w:r>
                            <w:r w:rsidRPr="00211B80">
                              <w:rPr>
                                <w:sz w:val="18"/>
                                <w:szCs w:val="18"/>
                              </w:rPr>
                              <w:t xml:space="preserve"> 2015).</w:t>
                            </w:r>
                          </w:p>
                          <w:p w14:paraId="74A577D6" w14:textId="77777777" w:rsidR="005D1916" w:rsidRPr="004037D9" w:rsidRDefault="005D1916" w:rsidP="00A60E06">
                            <w:pPr>
                              <w:pStyle w:val="Corpo"/>
                              <w:spacing w:line="276" w:lineRule="auto"/>
                              <w:rPr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D29221A" id="_x0000_s1085" type="#_x0000_t202" style="position:absolute;left:0;text-align:left;margin-left:.05pt;margin-top:7.05pt;width:435.75pt;height:46.75pt;z-index:25279078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" fillcolor="#e7e6e6 [3214]" stroked="f">
                <v:textbox>
                  <w:txbxContent>
                    <w:p w14:paraId="29438C97" w14:textId="77777777" w:rsidR="005D1916" w:rsidRPr="00211B80" w:rsidRDefault="005D1916" w:rsidP="00211B80">
                      <w:pPr>
                        <w:pStyle w:val="Corpo"/>
                        <w:spacing w:line="276" w:lineRule="auto"/>
                        <w:rPr>
                          <w:sz w:val="18"/>
                          <w:szCs w:val="18"/>
                        </w:rPr>
                      </w:pPr>
                      <w:r w:rsidRPr="00211B80">
                        <w:rPr>
                          <w:sz w:val="18"/>
                          <w:szCs w:val="18"/>
                        </w:rPr>
                        <w:t xml:space="preserve">As propriedades </w:t>
                      </w:r>
                      <w:proofErr w:type="spellStart"/>
                      <w:r w:rsidRPr="00211B80">
                        <w:rPr>
                          <w:sz w:val="18"/>
                          <w:szCs w:val="18"/>
                        </w:rPr>
                        <w:t>anti-</w:t>
                      </w:r>
                      <w:r w:rsidRPr="00211B80">
                        <w:rPr>
                          <w:i/>
                          <w:sz w:val="18"/>
                          <w:szCs w:val="18"/>
                        </w:rPr>
                        <w:t>H</w:t>
                      </w:r>
                      <w:proofErr w:type="spellEnd"/>
                      <w:r w:rsidRPr="00211B80">
                        <w:rPr>
                          <w:i/>
                          <w:sz w:val="18"/>
                          <w:szCs w:val="18"/>
                        </w:rPr>
                        <w:t xml:space="preserve">. </w:t>
                      </w:r>
                      <w:proofErr w:type="spellStart"/>
                      <w:r w:rsidRPr="00211B80">
                        <w:rPr>
                          <w:i/>
                          <w:sz w:val="18"/>
                          <w:szCs w:val="18"/>
                        </w:rPr>
                        <w:t>pylori</w:t>
                      </w:r>
                      <w:proofErr w:type="spellEnd"/>
                      <w:r w:rsidRPr="00211B80">
                        <w:rPr>
                          <w:sz w:val="18"/>
                          <w:szCs w:val="18"/>
                        </w:rPr>
                        <w:t xml:space="preserve"> representam um dos principais mecanismos dos polifenóis da maçã no manejo da úlcera péptica. O extrato da maçã rico em polifenóis demonstrou exercer ação inibitória sobre o crescimento de </w:t>
                      </w:r>
                      <w:r w:rsidRPr="00211B80">
                        <w:rPr>
                          <w:i/>
                          <w:sz w:val="18"/>
                          <w:szCs w:val="18"/>
                        </w:rPr>
                        <w:t xml:space="preserve">H. </w:t>
                      </w:r>
                      <w:proofErr w:type="spellStart"/>
                      <w:r w:rsidRPr="00211B80">
                        <w:rPr>
                          <w:i/>
                          <w:sz w:val="18"/>
                          <w:szCs w:val="18"/>
                        </w:rPr>
                        <w:t>pylori</w:t>
                      </w:r>
                      <w:proofErr w:type="spellEnd"/>
                      <w:r w:rsidRPr="00211B80">
                        <w:rPr>
                          <w:i/>
                          <w:sz w:val="18"/>
                          <w:szCs w:val="18"/>
                        </w:rPr>
                        <w:t>,</w:t>
                      </w:r>
                      <w:r w:rsidRPr="00211B80">
                        <w:rPr>
                          <w:sz w:val="18"/>
                          <w:szCs w:val="18"/>
                        </w:rPr>
                        <w:t xml:space="preserve"> reduzindo a infecção e a adesão tecidual (</w:t>
                      </w:r>
                      <w:proofErr w:type="spellStart"/>
                      <w:r w:rsidRPr="00211B80">
                        <w:rPr>
                          <w:sz w:val="18"/>
                          <w:szCs w:val="18"/>
                        </w:rPr>
                        <w:t>Farzaei</w:t>
                      </w:r>
                      <w:proofErr w:type="spellEnd"/>
                      <w:r w:rsidRPr="00211B80">
                        <w:rPr>
                          <w:sz w:val="18"/>
                          <w:szCs w:val="18"/>
                        </w:rPr>
                        <w:t xml:space="preserve"> </w:t>
                      </w:r>
                      <w:r w:rsidRPr="00211B80">
                        <w:rPr>
                          <w:i/>
                          <w:sz w:val="18"/>
                          <w:szCs w:val="18"/>
                        </w:rPr>
                        <w:t>et al.,</w:t>
                      </w:r>
                      <w:r w:rsidRPr="00211B80">
                        <w:rPr>
                          <w:sz w:val="18"/>
                          <w:szCs w:val="18"/>
                        </w:rPr>
                        <w:t xml:space="preserve"> 2015).</w:t>
                      </w:r>
                    </w:p>
                    <w:p w14:paraId="74A577D6" w14:textId="77777777" w:rsidR="005D1916" w:rsidRPr="004037D9" w:rsidRDefault="005D1916" w:rsidP="00A60E06">
                      <w:pPr>
                        <w:pStyle w:val="Corpo"/>
                        <w:spacing w:line="276" w:lineRule="auto"/>
                        <w:rPr>
                          <w:sz w:val="18"/>
                          <w:szCs w:val="18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5E1D840" w14:textId="77777777" w:rsidR="00A60E06" w:rsidRDefault="00A60E06" w:rsidP="00A60E06">
      <w:pPr>
        <w:pStyle w:val="Corpo"/>
        <w:spacing w:line="276" w:lineRule="auto"/>
        <w:rPr>
          <w:b/>
        </w:rPr>
      </w:pPr>
    </w:p>
    <w:p w14:paraId="7431FFA4" w14:textId="77777777" w:rsidR="00A60E06" w:rsidRDefault="00A60E06" w:rsidP="00A60E06">
      <w:pPr>
        <w:pStyle w:val="Corpo"/>
        <w:spacing w:line="276" w:lineRule="auto"/>
        <w:rPr>
          <w:b/>
        </w:rPr>
      </w:pPr>
    </w:p>
    <w:p w14:paraId="6879F06F" w14:textId="73554514" w:rsidR="00A60E06" w:rsidRDefault="00A60E06" w:rsidP="00B70169">
      <w:pPr>
        <w:pStyle w:val="Corpo"/>
        <w:spacing w:line="276" w:lineRule="auto"/>
        <w:rPr>
          <w:b/>
        </w:rPr>
      </w:pPr>
    </w:p>
    <w:p w14:paraId="294808FA" w14:textId="48D2638F" w:rsidR="00A60E06" w:rsidRDefault="00A60E06" w:rsidP="00B70169">
      <w:pPr>
        <w:pStyle w:val="Corpo"/>
        <w:spacing w:line="276" w:lineRule="auto"/>
        <w:rPr>
          <w:b/>
        </w:rPr>
      </w:pPr>
    </w:p>
    <w:p w14:paraId="4A4237F8" w14:textId="7EF90C5D" w:rsidR="00A60E06" w:rsidRDefault="00A60E06" w:rsidP="00B70169">
      <w:pPr>
        <w:pStyle w:val="Corpo"/>
        <w:spacing w:line="276" w:lineRule="auto"/>
        <w:rPr>
          <w:b/>
        </w:rPr>
      </w:pPr>
    </w:p>
    <w:p w14:paraId="335C380F" w14:textId="70DA737E" w:rsidR="00A60E06" w:rsidRDefault="00A60E06" w:rsidP="00B70169">
      <w:pPr>
        <w:pStyle w:val="Corpo"/>
        <w:spacing w:line="276" w:lineRule="auto"/>
        <w:rPr>
          <w:b/>
        </w:rPr>
      </w:pPr>
    </w:p>
    <w:p w14:paraId="078DAB4D" w14:textId="68CD628C" w:rsidR="00A60E06" w:rsidRDefault="00A60E06" w:rsidP="00B70169">
      <w:pPr>
        <w:pStyle w:val="Corpo"/>
        <w:spacing w:line="276" w:lineRule="auto"/>
        <w:rPr>
          <w:b/>
        </w:rPr>
      </w:pPr>
    </w:p>
    <w:p w14:paraId="2A4A8DA5" w14:textId="43C3A0D7" w:rsidR="00A60E06" w:rsidRDefault="00A60E06" w:rsidP="00B70169">
      <w:pPr>
        <w:pStyle w:val="Corpo"/>
        <w:spacing w:line="276" w:lineRule="auto"/>
        <w:rPr>
          <w:b/>
        </w:rPr>
      </w:pPr>
    </w:p>
    <w:p w14:paraId="42FE274E" w14:textId="6A4AC888" w:rsidR="00A60E06" w:rsidRDefault="00A60E06" w:rsidP="00B70169">
      <w:pPr>
        <w:pStyle w:val="Corpo"/>
        <w:spacing w:line="276" w:lineRule="auto"/>
        <w:rPr>
          <w:b/>
        </w:rPr>
      </w:pPr>
    </w:p>
    <w:p w14:paraId="51FBFD05" w14:textId="691AA994" w:rsidR="00A60E06" w:rsidRDefault="00A60E06" w:rsidP="00B70169">
      <w:pPr>
        <w:pStyle w:val="Corpo"/>
        <w:spacing w:line="276" w:lineRule="auto"/>
        <w:rPr>
          <w:b/>
        </w:rPr>
      </w:pPr>
    </w:p>
    <w:p w14:paraId="3EE89511" w14:textId="07CE9504" w:rsidR="00A60E06" w:rsidRDefault="00A60E06" w:rsidP="00B70169">
      <w:pPr>
        <w:pStyle w:val="Corpo"/>
        <w:spacing w:line="276" w:lineRule="auto"/>
        <w:rPr>
          <w:b/>
        </w:rPr>
      </w:pPr>
    </w:p>
    <w:p w14:paraId="1B377CFE" w14:textId="3AC2DB24" w:rsidR="00DC0B7C" w:rsidRDefault="00DC0B7C" w:rsidP="00B70169">
      <w:pPr>
        <w:pStyle w:val="Corpo"/>
        <w:spacing w:line="276" w:lineRule="auto"/>
        <w:rPr>
          <w:b/>
        </w:rPr>
      </w:pPr>
    </w:p>
    <w:p w14:paraId="605DB6C3" w14:textId="06394A02" w:rsidR="00DC0B7C" w:rsidRDefault="00DC0B7C" w:rsidP="00B70169">
      <w:pPr>
        <w:pStyle w:val="Corpo"/>
        <w:spacing w:line="276" w:lineRule="auto"/>
        <w:rPr>
          <w:b/>
        </w:rPr>
      </w:pPr>
    </w:p>
    <w:p w14:paraId="5ED8E92B" w14:textId="52E77933" w:rsidR="00DC0B7C" w:rsidRDefault="00DC0B7C" w:rsidP="00B70169">
      <w:pPr>
        <w:pStyle w:val="Corpo"/>
        <w:spacing w:line="276" w:lineRule="auto"/>
        <w:rPr>
          <w:b/>
        </w:rPr>
      </w:pPr>
    </w:p>
    <w:p w14:paraId="15218C18" w14:textId="20CF4F5A" w:rsidR="00D66094" w:rsidRDefault="00D66094" w:rsidP="00B70169">
      <w:pPr>
        <w:pStyle w:val="Corpo"/>
        <w:spacing w:line="276" w:lineRule="auto"/>
        <w:rPr>
          <w:b/>
        </w:rPr>
      </w:pPr>
    </w:p>
    <w:p w14:paraId="4C23F035" w14:textId="19C30A28" w:rsidR="00D66094" w:rsidRDefault="00D66094" w:rsidP="00B70169">
      <w:pPr>
        <w:pStyle w:val="Corpo"/>
        <w:spacing w:line="276" w:lineRule="auto"/>
        <w:rPr>
          <w:b/>
        </w:rPr>
      </w:pPr>
    </w:p>
    <w:p w14:paraId="56D9DBD3" w14:textId="77777777" w:rsidR="00D66094" w:rsidRDefault="00D66094" w:rsidP="00B70169">
      <w:pPr>
        <w:pStyle w:val="Corpo"/>
        <w:spacing w:line="276" w:lineRule="auto"/>
        <w:rPr>
          <w:b/>
        </w:rPr>
      </w:pPr>
    </w:p>
    <w:p w14:paraId="457F0389" w14:textId="34B76979" w:rsidR="00DC0B7C" w:rsidRDefault="00DC0B7C" w:rsidP="00B70169">
      <w:pPr>
        <w:pStyle w:val="Corpo"/>
        <w:spacing w:line="276" w:lineRule="auto"/>
        <w:rPr>
          <w:b/>
        </w:rPr>
      </w:pPr>
    </w:p>
    <w:p w14:paraId="7B562477" w14:textId="32C1DD72" w:rsidR="00DC0B7C" w:rsidRDefault="00DC0B7C" w:rsidP="00B70169">
      <w:pPr>
        <w:pStyle w:val="Corpo"/>
        <w:spacing w:line="276" w:lineRule="auto"/>
        <w:rPr>
          <w:b/>
        </w:rPr>
      </w:pPr>
    </w:p>
    <w:p w14:paraId="52592DC3" w14:textId="423D7964" w:rsidR="00DC0B7C" w:rsidRDefault="00DC0B7C" w:rsidP="00B70169">
      <w:pPr>
        <w:pStyle w:val="Corpo"/>
        <w:spacing w:line="276" w:lineRule="auto"/>
        <w:rPr>
          <w:b/>
        </w:rPr>
      </w:pPr>
    </w:p>
    <w:p w14:paraId="4B66CC37" w14:textId="41B5407C" w:rsidR="00DC0B7C" w:rsidRDefault="00DC0B7C" w:rsidP="00B70169">
      <w:pPr>
        <w:pStyle w:val="Corpo"/>
        <w:spacing w:line="276" w:lineRule="auto"/>
        <w:rPr>
          <w:b/>
        </w:rPr>
      </w:pPr>
    </w:p>
    <w:p w14:paraId="61779B1A" w14:textId="44862E47" w:rsidR="00DC0B7C" w:rsidRDefault="00DC0B7C" w:rsidP="00B70169">
      <w:pPr>
        <w:pStyle w:val="Corpo"/>
        <w:spacing w:line="276" w:lineRule="auto"/>
        <w:rPr>
          <w:b/>
        </w:rPr>
      </w:pPr>
    </w:p>
    <w:p w14:paraId="6AAA40F8" w14:textId="208B4881" w:rsidR="00DC0B7C" w:rsidRDefault="00DC0B7C" w:rsidP="00B70169">
      <w:pPr>
        <w:pStyle w:val="Corpo"/>
        <w:spacing w:line="276" w:lineRule="auto"/>
        <w:rPr>
          <w:b/>
        </w:rPr>
      </w:pPr>
    </w:p>
    <w:p w14:paraId="1A69519C" w14:textId="556C91DB" w:rsidR="00DC0B7C" w:rsidRDefault="00DC0B7C" w:rsidP="00B70169">
      <w:pPr>
        <w:pStyle w:val="Corpo"/>
        <w:spacing w:line="276" w:lineRule="auto"/>
        <w:rPr>
          <w:b/>
        </w:rPr>
      </w:pPr>
    </w:p>
    <w:p w14:paraId="412463A3" w14:textId="2C0F3F54" w:rsidR="00DC0B7C" w:rsidRDefault="00DC0B7C" w:rsidP="00B70169">
      <w:pPr>
        <w:pStyle w:val="Corpo"/>
        <w:spacing w:line="276" w:lineRule="auto"/>
        <w:rPr>
          <w:b/>
        </w:rPr>
      </w:pPr>
    </w:p>
    <w:p w14:paraId="5FFD4E8F" w14:textId="13BBA403" w:rsidR="00DC0B7C" w:rsidRDefault="00DC0B7C" w:rsidP="00B70169">
      <w:pPr>
        <w:pStyle w:val="Corpo"/>
        <w:spacing w:line="276" w:lineRule="auto"/>
        <w:rPr>
          <w:b/>
        </w:rPr>
      </w:pPr>
    </w:p>
    <w:p w14:paraId="208FB553" w14:textId="442BE767" w:rsidR="00DC0B7C" w:rsidRDefault="00DC0B7C" w:rsidP="00B70169">
      <w:pPr>
        <w:pStyle w:val="Corpo"/>
        <w:spacing w:line="276" w:lineRule="auto"/>
        <w:rPr>
          <w:b/>
        </w:rPr>
      </w:pPr>
    </w:p>
    <w:p w14:paraId="63592160" w14:textId="6D623A3C" w:rsidR="00DC0B7C" w:rsidRDefault="00DC0B7C" w:rsidP="00B70169">
      <w:pPr>
        <w:pStyle w:val="Corpo"/>
        <w:spacing w:line="276" w:lineRule="auto"/>
        <w:rPr>
          <w:b/>
        </w:rPr>
      </w:pPr>
    </w:p>
    <w:p w14:paraId="1BF1B23F" w14:textId="4001BF6C" w:rsidR="00DC0B7C" w:rsidRDefault="00553901" w:rsidP="00DC0B7C">
      <w:r>
        <w:rPr>
          <w:noProof/>
          <w:lang w:eastAsia="pt-BR"/>
        </w:rPr>
        <w:lastRenderedPageBreak/>
        <w:drawing>
          <wp:anchor distT="0" distB="0" distL="114300" distR="114300" simplePos="0" relativeHeight="253090816" behindDoc="0" locked="0" layoutInCell="1" allowOverlap="1" wp14:anchorId="31F330D8" wp14:editId="5B42D119">
            <wp:simplePos x="0" y="0"/>
            <wp:positionH relativeFrom="column">
              <wp:posOffset>-3937536</wp:posOffset>
            </wp:positionH>
            <wp:positionV relativeFrom="paragraph">
              <wp:posOffset>-898723</wp:posOffset>
            </wp:positionV>
            <wp:extent cx="11618197" cy="7744684"/>
            <wp:effectExtent l="0" t="0" r="2540" b="8890"/>
            <wp:wrapNone/>
            <wp:docPr id="708" name="Imagem 7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Gastrite humana, conceito de problema de estômago masculino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618197" cy="77446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24FD076" w14:textId="27C8CECF" w:rsidR="00DC0B7C" w:rsidRDefault="00DC0B7C" w:rsidP="00DC0B7C">
      <w:pPr>
        <w:pStyle w:val="Corpo"/>
        <w:jc w:val="center"/>
        <w:rPr>
          <w:b/>
          <w:i/>
        </w:rPr>
      </w:pPr>
    </w:p>
    <w:p w14:paraId="6AFD13D5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09EED1D6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29F4B12C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2B3DA1D4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7676085F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292C13DB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1B028F67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4C4429E6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6E084155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4DBF3F7B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3CF33736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5999F12D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01C62E08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2AE0A4DA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0720FEAA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17D68478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1BA4B8BA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194F75D7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18686A69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78C7058C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062CD009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0035ACA2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262C81A5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147652AA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1A4DFCB5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3CE46107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206B2901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4A10CE93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01D1B49F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650AFBB8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7167B861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33195FB8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6F79E0B2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31ADF81D" w14:textId="2FD15068" w:rsidR="00DC0B7C" w:rsidRDefault="00DC0B7C" w:rsidP="00DC0B7C"/>
    <w:p w14:paraId="0C0670DD" w14:textId="77777777" w:rsidR="00DC0B7C" w:rsidRPr="00F62D86" w:rsidRDefault="00DC0B7C" w:rsidP="00DC0B7C"/>
    <w:p w14:paraId="7A14364A" w14:textId="299C7BBC" w:rsidR="00DC0B7C" w:rsidRPr="00DC0B7C" w:rsidRDefault="00DC0B7C" w:rsidP="00DC0B7C">
      <w:pPr>
        <w:pStyle w:val="Ttulo1"/>
        <w:jc w:val="center"/>
      </w:pPr>
      <w:bookmarkStart w:id="71" w:name="_Toc62720126"/>
      <w:r w:rsidRPr="00DC0B7C">
        <w:t>Dispepsia</w:t>
      </w:r>
      <w:bookmarkEnd w:id="71"/>
    </w:p>
    <w:p w14:paraId="7473B934" w14:textId="77777777" w:rsidR="00DC0B7C" w:rsidRPr="00D32086" w:rsidRDefault="00DC0B7C" w:rsidP="00DC0B7C"/>
    <w:p w14:paraId="1694F7B4" w14:textId="47CAD3AA" w:rsidR="00DC0B7C" w:rsidRPr="00F62D86" w:rsidRDefault="00DC0B7C" w:rsidP="00DC0B7C">
      <w:pPr>
        <w:pStyle w:val="Ttulo1"/>
        <w:jc w:val="center"/>
      </w:pPr>
      <w:bookmarkStart w:id="72" w:name="_Toc62720127"/>
      <w:r w:rsidRPr="00F62D86">
        <w:lastRenderedPageBreak/>
        <w:t xml:space="preserve">Introdução </w:t>
      </w:r>
      <w:r>
        <w:t>Dispepsia</w:t>
      </w:r>
      <w:bookmarkEnd w:id="72"/>
      <w:r>
        <w:t xml:space="preserve"> </w:t>
      </w:r>
    </w:p>
    <w:p w14:paraId="6BEF78F3" w14:textId="77777777" w:rsidR="00DC0B7C" w:rsidRDefault="00DC0B7C" w:rsidP="00DC0B7C">
      <w:pPr>
        <w:pStyle w:val="Corpo"/>
        <w:spacing w:after="120"/>
      </w:pPr>
    </w:p>
    <w:p w14:paraId="14313249" w14:textId="77777777" w:rsidR="0050064C" w:rsidRDefault="0050064C" w:rsidP="0050064C">
      <w:pPr>
        <w:pStyle w:val="Corpo"/>
      </w:pPr>
    </w:p>
    <w:p w14:paraId="77E6F07B" w14:textId="3E62E021" w:rsidR="0050064C" w:rsidRDefault="0050064C" w:rsidP="0050064C">
      <w:pPr>
        <w:pStyle w:val="Corpo"/>
      </w:pPr>
      <w:r>
        <w:t>A dispepsia, também conhecida como indigestão, é um sintoma comum, com um extenso diagnóstico diferencial e uma fisiopatologia heterogênea.</w:t>
      </w:r>
    </w:p>
    <w:p w14:paraId="723D2202" w14:textId="77777777" w:rsidR="0050064C" w:rsidRDefault="0050064C" w:rsidP="0050064C">
      <w:pPr>
        <w:pStyle w:val="Corpo"/>
      </w:pPr>
    </w:p>
    <w:p w14:paraId="71A48A6E" w14:textId="77777777" w:rsidR="0050064C" w:rsidRDefault="0050064C" w:rsidP="0050064C">
      <w:pPr>
        <w:pStyle w:val="Corpo"/>
        <w:spacing w:after="120"/>
        <w:rPr>
          <w:b/>
          <w:color w:val="339966"/>
        </w:rPr>
      </w:pPr>
      <w:r w:rsidRPr="00F01AEC">
        <w:rPr>
          <w:noProof/>
          <w:szCs w:val="23"/>
          <w:lang w:eastAsia="pt-BR"/>
        </w:rPr>
        <mc:AlternateContent>
          <mc:Choice Requires="wps">
            <w:drawing>
              <wp:anchor distT="0" distB="0" distL="114300" distR="114300" simplePos="0" relativeHeight="252806144" behindDoc="0" locked="0" layoutInCell="1" allowOverlap="1" wp14:anchorId="2ABF6B96" wp14:editId="0C8F2CD1">
                <wp:simplePos x="0" y="0"/>
                <wp:positionH relativeFrom="margin">
                  <wp:posOffset>0</wp:posOffset>
                </wp:positionH>
                <wp:positionV relativeFrom="paragraph">
                  <wp:posOffset>127635</wp:posOffset>
                </wp:positionV>
                <wp:extent cx="5743575" cy="457200"/>
                <wp:effectExtent l="0" t="0" r="28575" b="19050"/>
                <wp:wrapNone/>
                <wp:docPr id="6" name="Caixa de texto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43575" cy="45720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16AC3D2" w14:textId="77777777" w:rsidR="005D1916" w:rsidRPr="00927202" w:rsidRDefault="005D1916" w:rsidP="0050064C">
                            <w:pPr>
                              <w:spacing w:after="0"/>
                              <w:jc w:val="center"/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927202"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A dispepsia afeta aproximadamente 25% da população mundial a cada ano.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ABF6B96" id="Caixa de texto 6" o:spid="_x0000_s1086" type="#_x0000_t202" style="position:absolute;left:0;text-align:left;margin-left:0;margin-top:10.05pt;width:452.25pt;height:36pt;z-index:25280614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" fillcolor="#0070c0" strokecolor="#0070c0">
                <v:textbox>
                  <w:txbxContent>
                    <w:p w14:paraId="016AC3D2" w14:textId="77777777" w:rsidR="005D1916" w:rsidRPr="00927202" w:rsidRDefault="005D1916" w:rsidP="0050064C">
                      <w:pPr>
                        <w:spacing w:after="0"/>
                        <w:jc w:val="center"/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</w:pPr>
                      <w:r w:rsidRPr="00927202"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A dispepsia afeta aproximadamente 25% da população mundial a cada ano.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505F8AFB" w14:textId="77777777" w:rsidR="0050064C" w:rsidRDefault="0050064C" w:rsidP="0050064C">
      <w:pPr>
        <w:pStyle w:val="Corpo"/>
        <w:spacing w:after="120"/>
        <w:rPr>
          <w:b/>
          <w:color w:val="339966"/>
        </w:rPr>
      </w:pPr>
    </w:p>
    <w:p w14:paraId="7C63A41C" w14:textId="77777777" w:rsidR="0050064C" w:rsidRDefault="0050064C" w:rsidP="0050064C">
      <w:pPr>
        <w:pStyle w:val="Corpo"/>
        <w:spacing w:after="120"/>
        <w:rPr>
          <w:b/>
          <w:color w:val="339966"/>
        </w:rPr>
      </w:pPr>
    </w:p>
    <w:p w14:paraId="1A5B4ABA" w14:textId="77777777" w:rsidR="0050064C" w:rsidRDefault="0050064C" w:rsidP="0050064C">
      <w:pPr>
        <w:pStyle w:val="Corpo"/>
        <w:rPr>
          <w:b/>
          <w:color w:val="339966"/>
        </w:rPr>
      </w:pPr>
    </w:p>
    <w:p w14:paraId="159BB9B7" w14:textId="2E4EA6A1" w:rsidR="0050064C" w:rsidRDefault="0050064C" w:rsidP="0050064C">
      <w:pPr>
        <w:pStyle w:val="Corpo"/>
        <w:rPr>
          <w:b/>
          <w:color w:val="339966"/>
        </w:rPr>
      </w:pPr>
      <w:r>
        <w:rPr>
          <w:b/>
          <w:color w:val="339966"/>
        </w:rPr>
        <w:t>Tratamento Convencional</w:t>
      </w:r>
    </w:p>
    <w:p w14:paraId="1230588E" w14:textId="77777777" w:rsidR="0050064C" w:rsidRDefault="0050064C" w:rsidP="0050064C">
      <w:pPr>
        <w:pStyle w:val="Corpo"/>
      </w:pPr>
    </w:p>
    <w:p w14:paraId="63C20677" w14:textId="77777777" w:rsidR="0050064C" w:rsidRDefault="0050064C" w:rsidP="0050064C">
      <w:pPr>
        <w:pStyle w:val="Corpo"/>
      </w:pPr>
      <w:r>
        <w:t xml:space="preserve">Atualmente, existem opções de tratamento para dispepsia que incluem também a erradicação de </w:t>
      </w:r>
      <w:proofErr w:type="spellStart"/>
      <w:r>
        <w:rPr>
          <w:i/>
        </w:rPr>
        <w:t>Helicobacter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pylori</w:t>
      </w:r>
      <w:proofErr w:type="spellEnd"/>
      <w:r>
        <w:t xml:space="preserve">, uso de Inibidores da Bomba de Prótons (IBP) e </w:t>
      </w:r>
      <w:proofErr w:type="spellStart"/>
      <w:r>
        <w:t>p</w:t>
      </w:r>
      <w:r w:rsidRPr="00927202">
        <w:t>rocinéticos</w:t>
      </w:r>
      <w:proofErr w:type="spellEnd"/>
      <w:r>
        <w:t>.</w:t>
      </w:r>
    </w:p>
    <w:p w14:paraId="257EFCFE" w14:textId="77777777" w:rsidR="0050064C" w:rsidRDefault="0050064C" w:rsidP="0050064C">
      <w:pPr>
        <w:pStyle w:val="Corpo"/>
      </w:pPr>
    </w:p>
    <w:p w14:paraId="13BC561F" w14:textId="77777777" w:rsidR="0050064C" w:rsidRDefault="0050064C" w:rsidP="00BB0BFA">
      <w:pPr>
        <w:pStyle w:val="Corpo"/>
        <w:numPr>
          <w:ilvl w:val="0"/>
          <w:numId w:val="12"/>
        </w:numPr>
      </w:pPr>
      <w:r>
        <w:t>Embora o tratamento da Dispepsia Funcional (DF) ainda esteja sendo discutido, o uso dos tratamentos mencionados acima pode melhorar os sintomas em um pequeno número de pacientes;</w:t>
      </w:r>
    </w:p>
    <w:p w14:paraId="3B409F6E" w14:textId="77777777" w:rsidR="0050064C" w:rsidRDefault="0050064C" w:rsidP="0050064C">
      <w:pPr>
        <w:pStyle w:val="Corpo"/>
        <w:ind w:left="360"/>
      </w:pPr>
    </w:p>
    <w:p w14:paraId="39311355" w14:textId="77777777" w:rsidR="0050064C" w:rsidRDefault="0050064C" w:rsidP="00BB0BFA">
      <w:pPr>
        <w:pStyle w:val="Corpo"/>
        <w:numPr>
          <w:ilvl w:val="0"/>
          <w:numId w:val="12"/>
        </w:numPr>
      </w:pPr>
      <w:r>
        <w:t>Muitos estudos indicaram uma relação direta significativa entre os sintomas gastrintestinais, depressão e transtorno de ansiedade. Portanto, pode-se mencionar que a maioria dos distúrbios gastrintestinais, como refluxo e dor abdominal têm origem neurológica.</w:t>
      </w:r>
      <w:r w:rsidRPr="00813B3F">
        <w:rPr>
          <w:noProof/>
          <w:szCs w:val="23"/>
          <w:lang w:eastAsia="pt-BR"/>
        </w:rPr>
        <w:t xml:space="preserve"> </w:t>
      </w:r>
    </w:p>
    <w:p w14:paraId="799EE174" w14:textId="5798A406" w:rsidR="00DC0B7C" w:rsidRPr="000D4D21" w:rsidRDefault="00DC0B7C" w:rsidP="00DC0B7C">
      <w:pPr>
        <w:pStyle w:val="Corpo"/>
        <w:rPr>
          <w:b/>
        </w:rPr>
      </w:pPr>
    </w:p>
    <w:p w14:paraId="5F3C29D5" w14:textId="77777777" w:rsidR="00DC0B7C" w:rsidRDefault="00DC0B7C" w:rsidP="00DC0B7C">
      <w:pPr>
        <w:pStyle w:val="Corpo"/>
        <w:rPr>
          <w:b/>
          <w:color w:val="339966"/>
        </w:rPr>
      </w:pPr>
    </w:p>
    <w:p w14:paraId="221DB29D" w14:textId="77777777" w:rsidR="00DC0B7C" w:rsidRDefault="00DC0B7C" w:rsidP="00DC0B7C">
      <w:pPr>
        <w:pStyle w:val="Corpo"/>
        <w:rPr>
          <w:b/>
          <w:color w:val="339966"/>
        </w:rPr>
      </w:pPr>
    </w:p>
    <w:p w14:paraId="6859E987" w14:textId="77777777" w:rsidR="00DC0B7C" w:rsidRDefault="00DC0B7C" w:rsidP="00DC0B7C">
      <w:pPr>
        <w:pStyle w:val="Corpo"/>
        <w:rPr>
          <w:b/>
          <w:color w:val="339966"/>
        </w:rPr>
      </w:pPr>
    </w:p>
    <w:p w14:paraId="5C60DE98" w14:textId="77777777" w:rsidR="00DC0B7C" w:rsidRDefault="00DC0B7C" w:rsidP="00DC0B7C">
      <w:pPr>
        <w:pStyle w:val="Corpo"/>
        <w:rPr>
          <w:b/>
          <w:color w:val="339966"/>
        </w:rPr>
      </w:pPr>
    </w:p>
    <w:p w14:paraId="0B486568" w14:textId="77777777" w:rsidR="00DC0B7C" w:rsidRDefault="00DC0B7C" w:rsidP="00DC0B7C">
      <w:pPr>
        <w:pStyle w:val="Corpo"/>
        <w:rPr>
          <w:b/>
          <w:color w:val="339966"/>
        </w:rPr>
      </w:pPr>
    </w:p>
    <w:p w14:paraId="736707BE" w14:textId="77777777" w:rsidR="00DC0B7C" w:rsidRDefault="00DC0B7C" w:rsidP="00DC0B7C">
      <w:pPr>
        <w:pStyle w:val="Corpo"/>
        <w:rPr>
          <w:b/>
          <w:color w:val="339966"/>
        </w:rPr>
      </w:pPr>
    </w:p>
    <w:p w14:paraId="52A0F05E" w14:textId="77777777" w:rsidR="00DC0B7C" w:rsidRDefault="00DC0B7C" w:rsidP="00DC0B7C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0332392B" w14:textId="77777777" w:rsidR="00DC0B7C" w:rsidRDefault="00DC0B7C" w:rsidP="00DC0B7C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38C7D321" w14:textId="77777777" w:rsidR="00DC0B7C" w:rsidRDefault="00DC0B7C" w:rsidP="00DC0B7C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64FB6EC8" w14:textId="77777777" w:rsidR="00DC0B7C" w:rsidRDefault="00DC0B7C" w:rsidP="00DC0B7C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1CD5DEAD" w14:textId="77777777" w:rsidR="00DC0B7C" w:rsidRDefault="00DC0B7C" w:rsidP="00DC0B7C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53CC5B87" w14:textId="77777777" w:rsidR="00DC0B7C" w:rsidRDefault="00DC0B7C" w:rsidP="00DC0B7C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61E02B39" w14:textId="77777777" w:rsidR="00DC0B7C" w:rsidRDefault="00DC0B7C" w:rsidP="00DC0B7C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6FE71A19" w14:textId="77777777" w:rsidR="00DC0B7C" w:rsidRDefault="00DC0B7C" w:rsidP="00DC0B7C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4A1332F6" w14:textId="77777777" w:rsidR="00DC0B7C" w:rsidRDefault="00DC0B7C" w:rsidP="00DC0B7C">
      <w:pPr>
        <w:spacing w:after="0"/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5D96DA3D" w14:textId="053E267E" w:rsidR="00DC0B7C" w:rsidRPr="0040473A" w:rsidRDefault="0050064C" w:rsidP="00DC0B7C">
      <w:pPr>
        <w:pStyle w:val="Ttulo1"/>
        <w:jc w:val="center"/>
      </w:pPr>
      <w:bookmarkStart w:id="73" w:name="_Toc62720128"/>
      <w:proofErr w:type="spellStart"/>
      <w:r>
        <w:lastRenderedPageBreak/>
        <w:t>Gabapentina</w:t>
      </w:r>
      <w:bookmarkEnd w:id="73"/>
      <w:proofErr w:type="spellEnd"/>
    </w:p>
    <w:p w14:paraId="7CD29F16" w14:textId="77777777" w:rsidR="0050064C" w:rsidRDefault="0050064C" w:rsidP="0050064C">
      <w:pPr>
        <w:pStyle w:val="Subtitulocorpo"/>
      </w:pPr>
      <w:r>
        <w:t>Eficaz Como Adjuvante na Dispepsia Funcional</w:t>
      </w:r>
    </w:p>
    <w:p w14:paraId="358608A8" w14:textId="77777777" w:rsidR="00DC0B7C" w:rsidRDefault="00DC0B7C" w:rsidP="00DC0B7C">
      <w:pPr>
        <w:pStyle w:val="Subtitulocorpo"/>
        <w:jc w:val="both"/>
        <w:rPr>
          <w:b w:val="0"/>
          <w:bCs/>
          <w:color w:val="404040" w:themeColor="text1" w:themeTint="BF"/>
          <w:sz w:val="24"/>
          <w:szCs w:val="24"/>
        </w:rPr>
      </w:pPr>
    </w:p>
    <w:p w14:paraId="5B9B6191" w14:textId="77777777" w:rsidR="0050064C" w:rsidRPr="0050064C" w:rsidRDefault="0050064C" w:rsidP="0050064C">
      <w:pPr>
        <w:pStyle w:val="Subtitulocorpo"/>
        <w:jc w:val="both"/>
        <w:rPr>
          <w:b w:val="0"/>
          <w:bCs/>
          <w:color w:val="404040" w:themeColor="text1" w:themeTint="BF"/>
          <w:sz w:val="24"/>
          <w:szCs w:val="24"/>
        </w:rPr>
      </w:pPr>
      <w:r w:rsidRPr="0050064C">
        <w:rPr>
          <w:b w:val="0"/>
          <w:bCs/>
          <w:color w:val="404040" w:themeColor="text1" w:themeTint="BF"/>
          <w:sz w:val="24"/>
          <w:szCs w:val="24"/>
        </w:rPr>
        <w:t xml:space="preserve">Esse estudo avaliou os efeitos da </w:t>
      </w:r>
      <w:proofErr w:type="spellStart"/>
      <w:r w:rsidRPr="0050064C">
        <w:rPr>
          <w:b w:val="0"/>
          <w:bCs/>
          <w:color w:val="404040" w:themeColor="text1" w:themeTint="BF"/>
          <w:sz w:val="24"/>
          <w:szCs w:val="24"/>
        </w:rPr>
        <w:t>gabapentina</w:t>
      </w:r>
      <w:proofErr w:type="spellEnd"/>
      <w:r w:rsidRPr="0050064C">
        <w:rPr>
          <w:b w:val="0"/>
          <w:bCs/>
          <w:color w:val="404040" w:themeColor="text1" w:themeTint="BF"/>
          <w:sz w:val="24"/>
          <w:szCs w:val="24"/>
        </w:rPr>
        <w:t xml:space="preserve"> oral na melhora dos sintomas gastrintestinais em pacientes com dispepsia funcional (DF) resistente aos tratamentos convencionais </w:t>
      </w:r>
      <w:r w:rsidRPr="0050064C">
        <w:rPr>
          <w:b w:val="0"/>
          <w:bCs/>
          <w:color w:val="404040" w:themeColor="text1" w:themeTint="BF"/>
          <w:sz w:val="24"/>
          <w:szCs w:val="24"/>
        </w:rPr>
        <w:fldChar w:fldCharType="begin"/>
      </w:r>
      <w:r w:rsidRPr="0050064C">
        <w:rPr>
          <w:b w:val="0"/>
          <w:bCs/>
          <w:color w:val="404040" w:themeColor="text1" w:themeTint="BF"/>
          <w:sz w:val="24"/>
          <w:szCs w:val="24"/>
        </w:rPr>
        <w:instrText xml:space="preserve"> ADDIN EN.CITE &lt;EndNote&gt;&lt;Cite&gt;&lt;Author&gt;Shafigh-Ardestani&lt;/Author&gt;&lt;Year&gt;2019&lt;/Year&gt;&lt;IDText&gt;Evaluating the Effect of Oral Gabapentin on the Improvement of Gastrointestinal Symptoms in Patients with Functional Dyspepsia Resistant to Conventional Treatments&lt;/IDText&gt;&lt;DisplayText&gt;(SHAFIGH-ARDESTANI; KARAMI-HORESTANI; EMAMI; ARJMANDPOUR, 2019)&lt;/DisplayText&gt;&lt;record&gt;&lt;keywords&gt;&lt;keyword&gt;Functional dyspepsia&lt;/keyword&gt;&lt;keyword&gt;gabapentin&lt;/keyword&gt;&lt;keyword&gt;gastrointestinal disorders&lt;/keyword&gt;&lt;/keywords&gt;&lt;isbn&gt;2277-9175 (Print)&amp;#xD;2277-9175&lt;/isbn&gt;&lt;custom2&gt;PMC6712892&lt;/custom2&gt;&lt;titles&gt;&lt;title&gt;Evaluating the Effect of Oral Gabapentin on the Improvement of Gastrointestinal Symptoms in Patients with Functional Dyspepsia Resistant to Conventional Treatments&lt;/title&gt;&lt;secondary-title&gt;Adv Biomed Res&lt;/secondary-title&gt;&lt;/titles&gt;&lt;pages&gt;53&lt;/pages&gt;&lt;contributors&gt;&lt;authors&gt;&lt;author&gt;Shafigh-Ardestani, M. H.&lt;/author&gt;&lt;author&gt;Karami-Horestani, M.&lt;/author&gt;&lt;author&gt;Emami, B.&lt;/author&gt;&lt;author&gt;Arjmandpour, A.&lt;/author&gt;&lt;/authors&gt;&lt;/contributors&gt;&lt;edition&gt;2019/09/14&lt;/edition&gt;&lt;language&gt;eng&lt;/language&gt;&lt;added-date format="utc"&gt;1581449353&lt;/added-date&gt;&lt;ref-type name="Journal Article"&gt;17&lt;/ref-type&gt;&lt;auth-address&gt;Department of Gastroenterology, Sharekord University of Medical Sciences, Shahrekord, Iran.&amp;#xD;Department of Gastrointestinal and Liver Disease, Sharekord University of Medical Sciences, Shahrekord, Iran.&amp;#xD;Department of Internal Medicine, Sharekord University of Medical Sciences, Shahrekord, Iran.&amp;#xD;Department of Gastrointestinal and Liver Disease, Najafabad Islamic Azad University, Isfahan, Iran.&lt;/auth-address&gt;&lt;dates&gt;&lt;year&gt;2019&lt;/year&gt;&lt;/dates&gt;&lt;remote-database-provider&gt;NLM&lt;/remote-database-provider&gt;&lt;rec-number&gt;1108&lt;/rec-number&gt;&lt;last-updated-date format="utc"&gt;1581449353&lt;/last-updated-date&gt;&lt;accession-num&gt;31516891&lt;/accession-num&gt;&lt;electronic-resource-num&gt;10.4103/abr.abr_234_18&lt;/electronic-resource-num&gt;&lt;volume&gt;8&lt;/volume&gt;&lt;/record&gt;&lt;/Cite&gt;&lt;/EndNote&gt;</w:instrText>
      </w:r>
      <w:r w:rsidRPr="0050064C">
        <w:rPr>
          <w:b w:val="0"/>
          <w:bCs/>
          <w:color w:val="404040" w:themeColor="text1" w:themeTint="BF"/>
          <w:sz w:val="24"/>
          <w:szCs w:val="24"/>
        </w:rPr>
        <w:fldChar w:fldCharType="separate"/>
      </w:r>
      <w:r w:rsidRPr="0050064C">
        <w:rPr>
          <w:b w:val="0"/>
          <w:bCs/>
          <w:color w:val="404040" w:themeColor="text1" w:themeTint="BF"/>
          <w:sz w:val="24"/>
          <w:szCs w:val="24"/>
        </w:rPr>
        <w:t>(SHAFIGH-ARDESTANI; KARAMI-HORESTANI; EMAMI; ARJMANDPOUR, 2019)</w:t>
      </w:r>
      <w:r w:rsidRPr="0050064C">
        <w:rPr>
          <w:b w:val="0"/>
          <w:bCs/>
          <w:color w:val="404040" w:themeColor="text1" w:themeTint="BF"/>
          <w:sz w:val="24"/>
          <w:szCs w:val="24"/>
        </w:rPr>
        <w:fldChar w:fldCharType="end"/>
      </w:r>
      <w:r w:rsidRPr="0050064C">
        <w:rPr>
          <w:b w:val="0"/>
          <w:bCs/>
          <w:color w:val="404040" w:themeColor="text1" w:themeTint="BF"/>
          <w:sz w:val="24"/>
          <w:szCs w:val="24"/>
        </w:rPr>
        <w:t>.</w:t>
      </w:r>
    </w:p>
    <w:p w14:paraId="0DD040A7" w14:textId="77777777" w:rsidR="00DC0B7C" w:rsidRDefault="00DC0B7C" w:rsidP="00DC0B7C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00000" behindDoc="0" locked="0" layoutInCell="1" allowOverlap="1" wp14:anchorId="67F462D1" wp14:editId="1DAF0F92">
                <wp:simplePos x="0" y="0"/>
                <wp:positionH relativeFrom="margin">
                  <wp:align>right</wp:align>
                </wp:positionH>
                <wp:positionV relativeFrom="paragraph">
                  <wp:posOffset>131445</wp:posOffset>
                </wp:positionV>
                <wp:extent cx="5372100" cy="558140"/>
                <wp:effectExtent l="0" t="0" r="19050" b="13970"/>
                <wp:wrapNone/>
                <wp:docPr id="731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55814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213CDC3" w14:textId="77777777" w:rsidR="005D1916" w:rsidRPr="009D65A4" w:rsidRDefault="005D1916" w:rsidP="0050064C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Assim, 126 pacientes com DF resistente aos tratamentos convencionais foram randomizados em dois grupos para receberem:</w:t>
                            </w:r>
                          </w:p>
                          <w:p w14:paraId="6305DDDD" w14:textId="1953E20D" w:rsidR="005D1916" w:rsidRPr="009D65A4" w:rsidRDefault="005D1916" w:rsidP="00DC0B7C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7F462D1" id="_x0000_s1087" type="#_x0000_t202" style="position:absolute;left:0;text-align:left;margin-left:371.8pt;margin-top:10.35pt;width:423pt;height:43.95pt;z-index:252800000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" fillcolor="white [3212]" strokecolor="#0070c0">
                <v:textbox>
                  <w:txbxContent>
                    <w:p w14:paraId="4213CDC3" w14:textId="77777777" w:rsidR="005D1916" w:rsidRPr="009D65A4" w:rsidRDefault="005D1916" w:rsidP="0050064C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sz w:val="23"/>
                          <w:szCs w:val="23"/>
                        </w:rPr>
                        <w:t>Assim, 126 pacientes com DF resistente aos tratamentos convencionais foram randomizados em dois grupos para receberem:</w:t>
                      </w:r>
                    </w:p>
                    <w:p w14:paraId="6305DDDD" w14:textId="1953E20D" w:rsidR="005D1916" w:rsidRPr="009D65A4" w:rsidRDefault="005D1916" w:rsidP="00DC0B7C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094D10ED" w14:textId="77777777" w:rsidR="00DC0B7C" w:rsidRDefault="00DC0B7C" w:rsidP="00DC0B7C">
      <w:pPr>
        <w:pStyle w:val="Corpo"/>
      </w:pPr>
    </w:p>
    <w:p w14:paraId="462B03B0" w14:textId="59B548AC" w:rsidR="00DC0B7C" w:rsidRDefault="00DC0B7C" w:rsidP="00DC0B7C">
      <w:pPr>
        <w:pStyle w:val="Corpo"/>
      </w:pPr>
    </w:p>
    <w:p w14:paraId="7B394409" w14:textId="1AB1C7F4" w:rsidR="00DC0B7C" w:rsidRDefault="0050064C" w:rsidP="00DC0B7C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01024" behindDoc="0" locked="0" layoutInCell="1" allowOverlap="1" wp14:anchorId="2DB01193" wp14:editId="747CEF2E">
                <wp:simplePos x="0" y="0"/>
                <wp:positionH relativeFrom="margin">
                  <wp:posOffset>852170</wp:posOffset>
                </wp:positionH>
                <wp:positionV relativeFrom="paragraph">
                  <wp:posOffset>31115</wp:posOffset>
                </wp:positionV>
                <wp:extent cx="226695" cy="138430"/>
                <wp:effectExtent l="0" t="0" r="1905" b="0"/>
                <wp:wrapNone/>
                <wp:docPr id="733" name="Triângulo isósceles 73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19612B1" id="Triângulo isósceles 733" o:spid="_x0000_s1026" type="#_x0000_t5" style="position:absolute;margin-left:67.1pt;margin-top:2.45pt;width:17.85pt;height:10.9pt;flip:y;z-index:25280102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" fillcolor="#d8d8d8 [2732]" stroked="f">
                <w10:wrap anchorx="margin"/>
              </v:shape>
            </w:pict>
          </mc:Fallback>
        </mc:AlternateContent>
      </w: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04096" behindDoc="0" locked="0" layoutInCell="1" allowOverlap="1" wp14:anchorId="333731D7" wp14:editId="4DCE0AB0">
                <wp:simplePos x="0" y="0"/>
                <wp:positionH relativeFrom="margin">
                  <wp:posOffset>4247515</wp:posOffset>
                </wp:positionH>
                <wp:positionV relativeFrom="paragraph">
                  <wp:posOffset>26670</wp:posOffset>
                </wp:positionV>
                <wp:extent cx="226695" cy="138430"/>
                <wp:effectExtent l="0" t="0" r="1905" b="0"/>
                <wp:wrapNone/>
                <wp:docPr id="732" name="Triângulo isósceles 73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5FFB881" id="Triângulo isósceles 732" o:spid="_x0000_s1026" type="#_x0000_t5" style="position:absolute;margin-left:334.45pt;margin-top:2.1pt;width:17.85pt;height:10.9pt;flip:y;z-index:25280409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" fillcolor="#d8d8d8 [2732]" stroked="f">
                <w10:wrap anchorx="margin"/>
              </v:shape>
            </w:pict>
          </mc:Fallback>
        </mc:AlternateContent>
      </w:r>
    </w:p>
    <w:p w14:paraId="5EF409F3" w14:textId="217ACB73" w:rsidR="00DC0B7C" w:rsidRDefault="0050064C" w:rsidP="00DC0B7C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03072" behindDoc="0" locked="0" layoutInCell="1" allowOverlap="1" wp14:anchorId="2AA263DC" wp14:editId="0D2F4A7D">
                <wp:simplePos x="0" y="0"/>
                <wp:positionH relativeFrom="margin">
                  <wp:posOffset>3337486</wp:posOffset>
                </wp:positionH>
                <wp:positionV relativeFrom="paragraph">
                  <wp:posOffset>93535</wp:posOffset>
                </wp:positionV>
                <wp:extent cx="2046605" cy="1187260"/>
                <wp:effectExtent l="0" t="0" r="10795" b="13335"/>
                <wp:wrapNone/>
                <wp:docPr id="734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118726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FE92461" w14:textId="67D528E0" w:rsidR="005D1916" w:rsidRDefault="005D1916" w:rsidP="0050064C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Omeprazol</w:t>
                            </w:r>
                          </w:p>
                          <w:p w14:paraId="4E2554FC" w14:textId="77777777" w:rsidR="005D1916" w:rsidRDefault="005D1916" w:rsidP="0050064C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20 mg ao dia</w:t>
                            </w:r>
                          </w:p>
                          <w:p w14:paraId="093A26C9" w14:textId="77777777" w:rsidR="005D1916" w:rsidRDefault="005D1916" w:rsidP="0050064C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+</w:t>
                            </w:r>
                          </w:p>
                          <w:p w14:paraId="16EE9B54" w14:textId="77777777" w:rsidR="005D1916" w:rsidRDefault="005D1916" w:rsidP="0050064C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  <w:p w14:paraId="4127C429" w14:textId="5AC9A2BB" w:rsidR="005D1916" w:rsidRPr="00086CFC" w:rsidRDefault="005D1916" w:rsidP="0050064C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AA263DC" id="_x0000_s1088" type="#_x0000_t202" style="position:absolute;left:0;text-align:left;margin-left:262.8pt;margin-top:7.35pt;width:161.15pt;height:93.5pt;z-index:25280307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" fillcolor="#0070c0" strokecolor="#0070c0">
                <v:textbox>
                  <w:txbxContent>
                    <w:p w14:paraId="1FE92461" w14:textId="67D528E0" w:rsidR="005D1916" w:rsidRDefault="005D1916" w:rsidP="0050064C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Omeprazol</w:t>
                      </w:r>
                    </w:p>
                    <w:p w14:paraId="4E2554FC" w14:textId="77777777" w:rsidR="005D1916" w:rsidRDefault="005D1916" w:rsidP="0050064C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20 mg ao dia</w:t>
                      </w:r>
                    </w:p>
                    <w:p w14:paraId="093A26C9" w14:textId="77777777" w:rsidR="005D1916" w:rsidRDefault="005D1916" w:rsidP="0050064C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+</w:t>
                      </w:r>
                    </w:p>
                    <w:p w14:paraId="16EE9B54" w14:textId="77777777" w:rsidR="005D1916" w:rsidRDefault="005D1916" w:rsidP="0050064C">
                      <w:pPr>
                        <w:spacing w:after="0" w:line="240" w:lineRule="auto"/>
                        <w:jc w:val="center"/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  <w:p w14:paraId="4127C429" w14:textId="5AC9A2BB" w:rsidR="005D1916" w:rsidRPr="00086CFC" w:rsidRDefault="005D1916" w:rsidP="0050064C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798976" behindDoc="0" locked="0" layoutInCell="1" allowOverlap="1" wp14:anchorId="7D0AA4F2" wp14:editId="6FA05D01">
                <wp:simplePos x="0" y="0"/>
                <wp:positionH relativeFrom="margin">
                  <wp:posOffset>-58857</wp:posOffset>
                </wp:positionH>
                <wp:positionV relativeFrom="paragraph">
                  <wp:posOffset>105410</wp:posOffset>
                </wp:positionV>
                <wp:extent cx="2046605" cy="1175657"/>
                <wp:effectExtent l="0" t="0" r="10795" b="24765"/>
                <wp:wrapNone/>
                <wp:docPr id="735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1175657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CB28753" w14:textId="77F0B177" w:rsidR="005D1916" w:rsidRDefault="005D1916" w:rsidP="0050064C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Omeprazol </w:t>
                            </w:r>
                          </w:p>
                          <w:p w14:paraId="47FE5CC9" w14:textId="77777777" w:rsidR="005D1916" w:rsidRDefault="005D1916" w:rsidP="0050064C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20 mg ao dia</w:t>
                            </w:r>
                          </w:p>
                          <w:p w14:paraId="043A5880" w14:textId="77777777" w:rsidR="005D1916" w:rsidRDefault="005D1916" w:rsidP="0050064C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+</w:t>
                            </w:r>
                          </w:p>
                          <w:p w14:paraId="4D61D2EF" w14:textId="77777777" w:rsidR="005D1916" w:rsidRDefault="005D1916" w:rsidP="0050064C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  <w:proofErr w:type="spellStart"/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Gabapentina</w:t>
                            </w:r>
                            <w:proofErr w:type="spellEnd"/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  <w:t xml:space="preserve"> </w:t>
                            </w:r>
                          </w:p>
                          <w:p w14:paraId="3CE5E9A6" w14:textId="77777777" w:rsidR="005D1916" w:rsidRPr="00086CFC" w:rsidRDefault="005D1916" w:rsidP="0050064C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  <w:t>300 mg 2 vezes ao dia</w:t>
                            </w:r>
                          </w:p>
                          <w:p w14:paraId="52CCF577" w14:textId="5B416270" w:rsidR="005D1916" w:rsidRPr="00086CFC" w:rsidRDefault="005D1916" w:rsidP="0050064C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D0AA4F2" id="_x0000_s1089" type="#_x0000_t202" style="position:absolute;left:0;text-align:left;margin-left:-4.65pt;margin-top:8.3pt;width:161.15pt;height:92.55pt;z-index:25279897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" fillcolor="#0070c0" strokecolor="#0070c0">
                <v:textbox>
                  <w:txbxContent>
                    <w:p w14:paraId="5CB28753" w14:textId="77F0B177" w:rsidR="005D1916" w:rsidRDefault="005D1916" w:rsidP="0050064C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Omeprazol </w:t>
                      </w:r>
                    </w:p>
                    <w:p w14:paraId="47FE5CC9" w14:textId="77777777" w:rsidR="005D1916" w:rsidRDefault="005D1916" w:rsidP="0050064C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20 mg ao dia</w:t>
                      </w:r>
                    </w:p>
                    <w:p w14:paraId="043A5880" w14:textId="77777777" w:rsidR="005D1916" w:rsidRDefault="005D1916" w:rsidP="0050064C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+</w:t>
                      </w:r>
                    </w:p>
                    <w:p w14:paraId="4D61D2EF" w14:textId="77777777" w:rsidR="005D1916" w:rsidRDefault="005D1916" w:rsidP="0050064C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  <w:proofErr w:type="spellStart"/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Gabapentina</w:t>
                      </w:r>
                      <w:proofErr w:type="spellEnd"/>
                      <w:r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  <w:t xml:space="preserve"> </w:t>
                      </w:r>
                    </w:p>
                    <w:p w14:paraId="3CE5E9A6" w14:textId="77777777" w:rsidR="005D1916" w:rsidRPr="00086CFC" w:rsidRDefault="005D1916" w:rsidP="0050064C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  <w:t>300 mg 2 vezes ao dia</w:t>
                      </w:r>
                    </w:p>
                    <w:p w14:paraId="52CCF577" w14:textId="5B416270" w:rsidR="005D1916" w:rsidRPr="00086CFC" w:rsidRDefault="005D1916" w:rsidP="0050064C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532E92B5" w14:textId="77777777" w:rsidR="00DC0B7C" w:rsidRDefault="00DC0B7C" w:rsidP="00DC0B7C">
      <w:pPr>
        <w:pStyle w:val="Corpo"/>
      </w:pPr>
    </w:p>
    <w:p w14:paraId="3CBF0504" w14:textId="77777777" w:rsidR="00DC0B7C" w:rsidRDefault="00DC0B7C" w:rsidP="00DC0B7C">
      <w:pPr>
        <w:pStyle w:val="Corpo"/>
      </w:pPr>
    </w:p>
    <w:p w14:paraId="07304D70" w14:textId="77777777" w:rsidR="00DC0B7C" w:rsidRDefault="00DC0B7C" w:rsidP="00DC0B7C">
      <w:pPr>
        <w:pStyle w:val="Corpo"/>
      </w:pPr>
    </w:p>
    <w:p w14:paraId="63177323" w14:textId="77777777" w:rsidR="00DC0B7C" w:rsidRPr="0064783D" w:rsidRDefault="00DC0B7C" w:rsidP="00DC0B7C">
      <w:pPr>
        <w:pStyle w:val="Corpo"/>
        <w:rPr>
          <w:sz w:val="20"/>
          <w:szCs w:val="23"/>
        </w:rPr>
      </w:pPr>
    </w:p>
    <w:p w14:paraId="15A9016D" w14:textId="77777777" w:rsidR="00DC0B7C" w:rsidRDefault="00DC0B7C" w:rsidP="00DC0B7C">
      <w:pPr>
        <w:pStyle w:val="Corpo"/>
        <w:spacing w:before="120" w:after="0"/>
        <w:ind w:left="405"/>
        <w:rPr>
          <w:sz w:val="20"/>
          <w:szCs w:val="23"/>
        </w:rPr>
      </w:pPr>
    </w:p>
    <w:p w14:paraId="0FA861CE" w14:textId="77777777" w:rsidR="00DC0B7C" w:rsidRDefault="00DC0B7C" w:rsidP="00DC0B7C">
      <w:pPr>
        <w:pStyle w:val="Corpo"/>
        <w:spacing w:before="120" w:after="0"/>
        <w:ind w:left="405"/>
        <w:rPr>
          <w:sz w:val="20"/>
          <w:szCs w:val="23"/>
        </w:rPr>
      </w:pPr>
    </w:p>
    <w:p w14:paraId="49BCDFF2" w14:textId="77777777" w:rsidR="00DC0B7C" w:rsidRPr="00423361" w:rsidRDefault="00DC0B7C" w:rsidP="00DC0B7C">
      <w:pPr>
        <w:pStyle w:val="Corpo"/>
        <w:spacing w:before="120" w:after="0"/>
        <w:rPr>
          <w:sz w:val="20"/>
          <w:szCs w:val="23"/>
        </w:rPr>
      </w:pPr>
    </w:p>
    <w:p w14:paraId="6DE82506" w14:textId="77777777" w:rsidR="00DC0B7C" w:rsidRPr="00C72C0B" w:rsidRDefault="00DC0B7C" w:rsidP="00DC0B7C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7DE13669" w14:textId="77777777" w:rsidR="00DC0B7C" w:rsidRPr="00714E9A" w:rsidRDefault="00DC0B7C" w:rsidP="00DC0B7C">
      <w:pPr>
        <w:pStyle w:val="Corpo"/>
        <w:rPr>
          <w:sz w:val="16"/>
          <w:szCs w:val="16"/>
        </w:rPr>
      </w:pPr>
    </w:p>
    <w:p w14:paraId="53BFFBEA" w14:textId="77777777" w:rsidR="0050064C" w:rsidRPr="00F01AEC" w:rsidRDefault="0050064C" w:rsidP="0050064C">
      <w:pPr>
        <w:pStyle w:val="Corpo"/>
        <w:numPr>
          <w:ilvl w:val="0"/>
          <w:numId w:val="1"/>
        </w:numPr>
        <w:spacing w:after="0"/>
        <w:rPr>
          <w:szCs w:val="23"/>
        </w:rPr>
      </w:pPr>
      <w:r w:rsidRPr="00F01AEC">
        <w:rPr>
          <w:szCs w:val="23"/>
        </w:rPr>
        <w:t xml:space="preserve">Os escores totais de </w:t>
      </w:r>
      <w:r w:rsidRPr="00F01AEC">
        <w:rPr>
          <w:i/>
          <w:szCs w:val="23"/>
        </w:rPr>
        <w:t xml:space="preserve">Gastrointestinal </w:t>
      </w:r>
      <w:proofErr w:type="spellStart"/>
      <w:r w:rsidRPr="00F01AEC">
        <w:rPr>
          <w:i/>
          <w:szCs w:val="23"/>
        </w:rPr>
        <w:t>Symptom</w:t>
      </w:r>
      <w:proofErr w:type="spellEnd"/>
      <w:r w:rsidRPr="00F01AEC">
        <w:rPr>
          <w:i/>
          <w:szCs w:val="23"/>
        </w:rPr>
        <w:t xml:space="preserve"> Rating </w:t>
      </w:r>
      <w:proofErr w:type="spellStart"/>
      <w:r w:rsidRPr="00F01AEC">
        <w:rPr>
          <w:i/>
          <w:szCs w:val="23"/>
        </w:rPr>
        <w:t>Scale</w:t>
      </w:r>
      <w:proofErr w:type="spellEnd"/>
      <w:r w:rsidRPr="00F01AEC">
        <w:rPr>
          <w:szCs w:val="23"/>
        </w:rPr>
        <w:t xml:space="preserve"> (GSRS) no grupo 1 foram significativamente menores comparado ao grupo 2;</w:t>
      </w:r>
    </w:p>
    <w:p w14:paraId="07302D08" w14:textId="77777777" w:rsidR="0050064C" w:rsidRDefault="0050064C" w:rsidP="0050064C">
      <w:pPr>
        <w:pStyle w:val="Corpo"/>
        <w:numPr>
          <w:ilvl w:val="0"/>
          <w:numId w:val="1"/>
        </w:numPr>
        <w:spacing w:after="0"/>
        <w:rPr>
          <w:szCs w:val="23"/>
        </w:rPr>
      </w:pPr>
      <w:r w:rsidRPr="00F01AEC">
        <w:rPr>
          <w:szCs w:val="23"/>
        </w:rPr>
        <w:t xml:space="preserve">Após a intervenção (grupo 1), a redução média da gravidade dos sintomas gastrintestinais, incluindo refluxo, dispepsia e dor abdominal foi significativamente maior comparado ao grupo 2; </w:t>
      </w:r>
    </w:p>
    <w:p w14:paraId="5E3C4A65" w14:textId="77777777" w:rsidR="0050064C" w:rsidRPr="00677150" w:rsidRDefault="0050064C" w:rsidP="0050064C">
      <w:pPr>
        <w:pStyle w:val="Corpo"/>
        <w:spacing w:after="0"/>
        <w:ind w:left="360"/>
        <w:rPr>
          <w:sz w:val="20"/>
          <w:szCs w:val="20"/>
        </w:rPr>
      </w:pPr>
    </w:p>
    <w:tbl>
      <w:tblPr>
        <w:tblStyle w:val="SimplesTabela2"/>
        <w:tblW w:w="0" w:type="auto"/>
        <w:jc w:val="center"/>
        <w:tblLook w:val="04A0" w:firstRow="1" w:lastRow="0" w:firstColumn="1" w:lastColumn="0" w:noHBand="0" w:noVBand="1"/>
      </w:tblPr>
      <w:tblGrid>
        <w:gridCol w:w="1701"/>
        <w:gridCol w:w="1701"/>
        <w:gridCol w:w="1701"/>
        <w:gridCol w:w="1701"/>
      </w:tblGrid>
      <w:tr w:rsidR="0050064C" w:rsidRPr="00677150" w14:paraId="63030620" w14:textId="77777777" w:rsidTr="00586C9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Align w:val="center"/>
          </w:tcPr>
          <w:p w14:paraId="49FEF143" w14:textId="77777777" w:rsidR="0050064C" w:rsidRPr="00677150" w:rsidRDefault="0050064C" w:rsidP="00586C91">
            <w:pPr>
              <w:pStyle w:val="Corpo"/>
              <w:spacing w:before="20"/>
              <w:jc w:val="center"/>
              <w:rPr>
                <w:sz w:val="21"/>
                <w:szCs w:val="21"/>
              </w:rPr>
            </w:pPr>
            <w:r w:rsidRPr="00677150">
              <w:rPr>
                <w:sz w:val="21"/>
                <w:szCs w:val="21"/>
              </w:rPr>
              <w:t>GSRS</w:t>
            </w:r>
          </w:p>
        </w:tc>
        <w:tc>
          <w:tcPr>
            <w:tcW w:w="1701" w:type="dxa"/>
            <w:vAlign w:val="center"/>
          </w:tcPr>
          <w:p w14:paraId="547A78BF" w14:textId="77777777" w:rsidR="0050064C" w:rsidRPr="00677150" w:rsidRDefault="0050064C" w:rsidP="00586C91">
            <w:pPr>
              <w:pStyle w:val="Corpo"/>
              <w:spacing w:before="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677150">
              <w:rPr>
                <w:sz w:val="21"/>
                <w:szCs w:val="21"/>
              </w:rPr>
              <w:t>Tempo</w:t>
            </w:r>
          </w:p>
        </w:tc>
        <w:tc>
          <w:tcPr>
            <w:tcW w:w="1701" w:type="dxa"/>
            <w:vAlign w:val="center"/>
          </w:tcPr>
          <w:p w14:paraId="79771651" w14:textId="77777777" w:rsidR="0050064C" w:rsidRPr="00677150" w:rsidRDefault="0050064C" w:rsidP="00586C91">
            <w:pPr>
              <w:pStyle w:val="Corpo"/>
              <w:spacing w:before="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677150">
              <w:rPr>
                <w:sz w:val="21"/>
                <w:szCs w:val="21"/>
              </w:rPr>
              <w:t>Grupo 1</w:t>
            </w:r>
          </w:p>
        </w:tc>
        <w:tc>
          <w:tcPr>
            <w:tcW w:w="1701" w:type="dxa"/>
            <w:vAlign w:val="center"/>
          </w:tcPr>
          <w:p w14:paraId="68A026F2" w14:textId="77777777" w:rsidR="0050064C" w:rsidRPr="00677150" w:rsidRDefault="0050064C" w:rsidP="00586C91">
            <w:pPr>
              <w:pStyle w:val="Corpo"/>
              <w:spacing w:before="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677150">
              <w:rPr>
                <w:sz w:val="21"/>
                <w:szCs w:val="21"/>
              </w:rPr>
              <w:t>Grupo 2</w:t>
            </w:r>
          </w:p>
        </w:tc>
      </w:tr>
      <w:tr w:rsidR="0050064C" w:rsidRPr="00677150" w14:paraId="76FBF1D2" w14:textId="77777777" w:rsidTr="00586C9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Merge w:val="restart"/>
            <w:shd w:val="clear" w:color="auto" w:fill="F2F2F2" w:themeFill="background1" w:themeFillShade="F2"/>
            <w:vAlign w:val="center"/>
          </w:tcPr>
          <w:p w14:paraId="060EEF44" w14:textId="77777777" w:rsidR="0050064C" w:rsidRPr="00677150" w:rsidRDefault="0050064C" w:rsidP="00586C91">
            <w:pPr>
              <w:pStyle w:val="Corpo"/>
              <w:spacing w:before="20"/>
              <w:jc w:val="center"/>
              <w:rPr>
                <w:sz w:val="21"/>
                <w:szCs w:val="21"/>
              </w:rPr>
            </w:pPr>
            <w:r w:rsidRPr="00677150">
              <w:rPr>
                <w:sz w:val="21"/>
                <w:szCs w:val="21"/>
              </w:rPr>
              <w:t>Diarreia</w:t>
            </w:r>
          </w:p>
        </w:tc>
        <w:tc>
          <w:tcPr>
            <w:tcW w:w="1701" w:type="dxa"/>
            <w:shd w:val="clear" w:color="auto" w:fill="F2F2F2" w:themeFill="background1" w:themeFillShade="F2"/>
            <w:vAlign w:val="center"/>
          </w:tcPr>
          <w:p w14:paraId="05FDBDED" w14:textId="77777777" w:rsidR="0050064C" w:rsidRPr="00677150" w:rsidRDefault="0050064C" w:rsidP="00586C91">
            <w:pPr>
              <w:pStyle w:val="Corpo"/>
              <w:spacing w:before="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677150">
              <w:rPr>
                <w:sz w:val="21"/>
                <w:szCs w:val="21"/>
              </w:rPr>
              <w:t>Início</w:t>
            </w:r>
          </w:p>
        </w:tc>
        <w:tc>
          <w:tcPr>
            <w:tcW w:w="1701" w:type="dxa"/>
            <w:shd w:val="clear" w:color="auto" w:fill="F2F2F2" w:themeFill="background1" w:themeFillShade="F2"/>
            <w:vAlign w:val="center"/>
          </w:tcPr>
          <w:p w14:paraId="726BE5BE" w14:textId="77777777" w:rsidR="0050064C" w:rsidRPr="00677150" w:rsidRDefault="0050064C" w:rsidP="00586C91">
            <w:pPr>
              <w:spacing w:before="20" w:after="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</w:pPr>
            <w:r w:rsidRPr="00677150"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  <w:t>1,48±2,72</w:t>
            </w:r>
          </w:p>
        </w:tc>
        <w:tc>
          <w:tcPr>
            <w:tcW w:w="1701" w:type="dxa"/>
            <w:shd w:val="clear" w:color="auto" w:fill="F2F2F2" w:themeFill="background1" w:themeFillShade="F2"/>
            <w:vAlign w:val="center"/>
          </w:tcPr>
          <w:p w14:paraId="30599027" w14:textId="77777777" w:rsidR="0050064C" w:rsidRPr="00677150" w:rsidRDefault="0050064C" w:rsidP="00586C91">
            <w:pPr>
              <w:spacing w:before="20" w:after="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</w:pPr>
            <w:r w:rsidRPr="00677150"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  <w:t>1,01±2,71</w:t>
            </w:r>
          </w:p>
        </w:tc>
      </w:tr>
      <w:tr w:rsidR="0050064C" w:rsidRPr="00677150" w14:paraId="65CF7579" w14:textId="77777777" w:rsidTr="00586C91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Merge/>
            <w:shd w:val="clear" w:color="auto" w:fill="F2F2F2" w:themeFill="background1" w:themeFillShade="F2"/>
            <w:vAlign w:val="center"/>
          </w:tcPr>
          <w:p w14:paraId="3A78F455" w14:textId="77777777" w:rsidR="0050064C" w:rsidRPr="00677150" w:rsidRDefault="0050064C" w:rsidP="00586C91">
            <w:pPr>
              <w:pStyle w:val="Corpo"/>
              <w:spacing w:before="20"/>
              <w:jc w:val="center"/>
              <w:rPr>
                <w:sz w:val="21"/>
                <w:szCs w:val="21"/>
              </w:rPr>
            </w:pPr>
          </w:p>
        </w:tc>
        <w:tc>
          <w:tcPr>
            <w:tcW w:w="1701" w:type="dxa"/>
            <w:shd w:val="clear" w:color="auto" w:fill="F2F2F2" w:themeFill="background1" w:themeFillShade="F2"/>
            <w:vAlign w:val="center"/>
          </w:tcPr>
          <w:p w14:paraId="4D424236" w14:textId="77777777" w:rsidR="0050064C" w:rsidRPr="00677150" w:rsidRDefault="0050064C" w:rsidP="00586C91">
            <w:pPr>
              <w:pStyle w:val="Corpo"/>
              <w:spacing w:before="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677150">
              <w:rPr>
                <w:sz w:val="21"/>
                <w:szCs w:val="21"/>
              </w:rPr>
              <w:t>Final</w:t>
            </w:r>
          </w:p>
        </w:tc>
        <w:tc>
          <w:tcPr>
            <w:tcW w:w="1701" w:type="dxa"/>
            <w:shd w:val="clear" w:color="auto" w:fill="F2F2F2" w:themeFill="background1" w:themeFillShade="F2"/>
            <w:vAlign w:val="center"/>
          </w:tcPr>
          <w:p w14:paraId="01F2E996" w14:textId="77777777" w:rsidR="0050064C" w:rsidRPr="00677150" w:rsidRDefault="0050064C" w:rsidP="00586C91">
            <w:pPr>
              <w:spacing w:before="20" w:after="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</w:pPr>
            <w:r w:rsidRPr="00677150"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  <w:t>1,05±2,04</w:t>
            </w:r>
          </w:p>
        </w:tc>
        <w:tc>
          <w:tcPr>
            <w:tcW w:w="1701" w:type="dxa"/>
            <w:shd w:val="clear" w:color="auto" w:fill="F2F2F2" w:themeFill="background1" w:themeFillShade="F2"/>
            <w:vAlign w:val="center"/>
          </w:tcPr>
          <w:p w14:paraId="5EF7DC68" w14:textId="77777777" w:rsidR="0050064C" w:rsidRPr="00677150" w:rsidRDefault="0050064C" w:rsidP="00586C91">
            <w:pPr>
              <w:spacing w:before="20" w:after="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</w:pPr>
            <w:r w:rsidRPr="00677150"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  <w:t>0,62±1,96</w:t>
            </w:r>
          </w:p>
        </w:tc>
      </w:tr>
      <w:tr w:rsidR="0050064C" w:rsidRPr="00677150" w14:paraId="0F60FC49" w14:textId="77777777" w:rsidTr="00586C9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Merge w:val="restart"/>
            <w:vAlign w:val="center"/>
          </w:tcPr>
          <w:p w14:paraId="62DA7ED1" w14:textId="77777777" w:rsidR="0050064C" w:rsidRPr="00677150" w:rsidRDefault="0050064C" w:rsidP="00586C91">
            <w:pPr>
              <w:pStyle w:val="Corpo"/>
              <w:spacing w:before="20"/>
              <w:jc w:val="center"/>
              <w:rPr>
                <w:sz w:val="21"/>
                <w:szCs w:val="21"/>
              </w:rPr>
            </w:pPr>
            <w:r w:rsidRPr="00677150">
              <w:rPr>
                <w:sz w:val="21"/>
                <w:szCs w:val="21"/>
              </w:rPr>
              <w:t>Dor Abdominal</w:t>
            </w:r>
          </w:p>
        </w:tc>
        <w:tc>
          <w:tcPr>
            <w:tcW w:w="1701" w:type="dxa"/>
            <w:vAlign w:val="center"/>
          </w:tcPr>
          <w:p w14:paraId="73400C49" w14:textId="77777777" w:rsidR="0050064C" w:rsidRPr="00677150" w:rsidRDefault="0050064C" w:rsidP="00586C91">
            <w:pPr>
              <w:pStyle w:val="Corpo"/>
              <w:spacing w:before="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677150">
              <w:rPr>
                <w:sz w:val="21"/>
                <w:szCs w:val="21"/>
              </w:rPr>
              <w:t>Início</w:t>
            </w:r>
          </w:p>
        </w:tc>
        <w:tc>
          <w:tcPr>
            <w:tcW w:w="1701" w:type="dxa"/>
            <w:vAlign w:val="center"/>
          </w:tcPr>
          <w:p w14:paraId="7B245017" w14:textId="77777777" w:rsidR="0050064C" w:rsidRPr="00677150" w:rsidRDefault="0050064C" w:rsidP="00586C91">
            <w:pPr>
              <w:spacing w:before="20" w:after="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</w:pPr>
            <w:r w:rsidRPr="00677150"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  <w:t>5,62±2,69</w:t>
            </w:r>
          </w:p>
        </w:tc>
        <w:tc>
          <w:tcPr>
            <w:tcW w:w="1701" w:type="dxa"/>
            <w:vAlign w:val="center"/>
          </w:tcPr>
          <w:p w14:paraId="3B21810F" w14:textId="77777777" w:rsidR="0050064C" w:rsidRPr="00677150" w:rsidRDefault="0050064C" w:rsidP="00586C91">
            <w:pPr>
              <w:spacing w:before="20" w:after="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</w:pPr>
            <w:r w:rsidRPr="00677150"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  <w:t>4,81±3,08</w:t>
            </w:r>
          </w:p>
        </w:tc>
      </w:tr>
      <w:tr w:rsidR="0050064C" w:rsidRPr="00677150" w14:paraId="1F3F3808" w14:textId="77777777" w:rsidTr="00586C91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Merge/>
            <w:vAlign w:val="center"/>
          </w:tcPr>
          <w:p w14:paraId="16BB3C36" w14:textId="77777777" w:rsidR="0050064C" w:rsidRPr="00677150" w:rsidRDefault="0050064C" w:rsidP="00586C91">
            <w:pPr>
              <w:pStyle w:val="Corpo"/>
              <w:spacing w:before="20"/>
              <w:jc w:val="center"/>
              <w:rPr>
                <w:sz w:val="21"/>
                <w:szCs w:val="21"/>
              </w:rPr>
            </w:pPr>
          </w:p>
        </w:tc>
        <w:tc>
          <w:tcPr>
            <w:tcW w:w="1701" w:type="dxa"/>
            <w:vAlign w:val="center"/>
          </w:tcPr>
          <w:p w14:paraId="2801A63B" w14:textId="77777777" w:rsidR="0050064C" w:rsidRPr="00677150" w:rsidRDefault="0050064C" w:rsidP="00586C91">
            <w:pPr>
              <w:pStyle w:val="Corpo"/>
              <w:spacing w:before="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677150">
              <w:rPr>
                <w:sz w:val="21"/>
                <w:szCs w:val="21"/>
              </w:rPr>
              <w:t>Final</w:t>
            </w:r>
          </w:p>
        </w:tc>
        <w:tc>
          <w:tcPr>
            <w:tcW w:w="1701" w:type="dxa"/>
            <w:vAlign w:val="center"/>
          </w:tcPr>
          <w:p w14:paraId="6252EB44" w14:textId="77777777" w:rsidR="0050064C" w:rsidRPr="00677150" w:rsidRDefault="0050064C" w:rsidP="00586C91">
            <w:pPr>
              <w:spacing w:before="20" w:after="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</w:pPr>
            <w:r w:rsidRPr="00677150"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  <w:t>2,62±1,70</w:t>
            </w:r>
          </w:p>
        </w:tc>
        <w:tc>
          <w:tcPr>
            <w:tcW w:w="1701" w:type="dxa"/>
            <w:vAlign w:val="center"/>
          </w:tcPr>
          <w:p w14:paraId="221874A2" w14:textId="77777777" w:rsidR="0050064C" w:rsidRPr="00677150" w:rsidRDefault="0050064C" w:rsidP="00586C91">
            <w:pPr>
              <w:spacing w:before="20" w:after="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</w:pPr>
            <w:r w:rsidRPr="00677150"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  <w:t>3,48±2,37</w:t>
            </w:r>
          </w:p>
        </w:tc>
      </w:tr>
      <w:tr w:rsidR="0050064C" w:rsidRPr="00677150" w14:paraId="172F3D8E" w14:textId="77777777" w:rsidTr="00586C9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Merge w:val="restart"/>
            <w:shd w:val="clear" w:color="auto" w:fill="F2F2F2" w:themeFill="background1" w:themeFillShade="F2"/>
            <w:vAlign w:val="center"/>
          </w:tcPr>
          <w:p w14:paraId="575541D4" w14:textId="77777777" w:rsidR="0050064C" w:rsidRPr="00677150" w:rsidRDefault="0050064C" w:rsidP="00586C91">
            <w:pPr>
              <w:pStyle w:val="Corpo"/>
              <w:spacing w:before="20"/>
              <w:jc w:val="center"/>
              <w:rPr>
                <w:sz w:val="21"/>
                <w:szCs w:val="21"/>
              </w:rPr>
            </w:pPr>
            <w:r w:rsidRPr="00677150">
              <w:rPr>
                <w:sz w:val="21"/>
                <w:szCs w:val="21"/>
              </w:rPr>
              <w:t>Constipação</w:t>
            </w:r>
          </w:p>
        </w:tc>
        <w:tc>
          <w:tcPr>
            <w:tcW w:w="1701" w:type="dxa"/>
            <w:shd w:val="clear" w:color="auto" w:fill="F2F2F2" w:themeFill="background1" w:themeFillShade="F2"/>
            <w:vAlign w:val="center"/>
          </w:tcPr>
          <w:p w14:paraId="7CCB4152" w14:textId="77777777" w:rsidR="0050064C" w:rsidRPr="00677150" w:rsidRDefault="0050064C" w:rsidP="00586C91">
            <w:pPr>
              <w:pStyle w:val="Corpo"/>
              <w:spacing w:before="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677150">
              <w:rPr>
                <w:sz w:val="21"/>
                <w:szCs w:val="21"/>
              </w:rPr>
              <w:t>Início</w:t>
            </w:r>
          </w:p>
        </w:tc>
        <w:tc>
          <w:tcPr>
            <w:tcW w:w="1701" w:type="dxa"/>
            <w:shd w:val="clear" w:color="auto" w:fill="F2F2F2" w:themeFill="background1" w:themeFillShade="F2"/>
            <w:vAlign w:val="center"/>
          </w:tcPr>
          <w:p w14:paraId="1C95E8CB" w14:textId="77777777" w:rsidR="0050064C" w:rsidRPr="00677150" w:rsidRDefault="0050064C" w:rsidP="00586C91">
            <w:pPr>
              <w:spacing w:before="20" w:after="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</w:pPr>
            <w:r w:rsidRPr="00677150"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  <w:t>3,59±3,47</w:t>
            </w:r>
          </w:p>
        </w:tc>
        <w:tc>
          <w:tcPr>
            <w:tcW w:w="1701" w:type="dxa"/>
            <w:shd w:val="clear" w:color="auto" w:fill="F2F2F2" w:themeFill="background1" w:themeFillShade="F2"/>
            <w:vAlign w:val="center"/>
          </w:tcPr>
          <w:p w14:paraId="3E106CEB" w14:textId="77777777" w:rsidR="0050064C" w:rsidRPr="00677150" w:rsidRDefault="0050064C" w:rsidP="00586C91">
            <w:pPr>
              <w:spacing w:before="20" w:after="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</w:pPr>
            <w:r w:rsidRPr="00677150"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  <w:t>4,19±4,74</w:t>
            </w:r>
          </w:p>
        </w:tc>
      </w:tr>
      <w:tr w:rsidR="0050064C" w:rsidRPr="00677150" w14:paraId="2611788D" w14:textId="77777777" w:rsidTr="00586C91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Merge/>
            <w:vAlign w:val="center"/>
          </w:tcPr>
          <w:p w14:paraId="0A591D52" w14:textId="77777777" w:rsidR="0050064C" w:rsidRPr="00677150" w:rsidRDefault="0050064C" w:rsidP="00586C91">
            <w:pPr>
              <w:pStyle w:val="Corpo"/>
              <w:spacing w:before="20"/>
              <w:jc w:val="center"/>
              <w:rPr>
                <w:sz w:val="21"/>
                <w:szCs w:val="21"/>
              </w:rPr>
            </w:pPr>
          </w:p>
        </w:tc>
        <w:tc>
          <w:tcPr>
            <w:tcW w:w="1701" w:type="dxa"/>
            <w:shd w:val="clear" w:color="auto" w:fill="F2F2F2" w:themeFill="background1" w:themeFillShade="F2"/>
            <w:vAlign w:val="center"/>
          </w:tcPr>
          <w:p w14:paraId="17C69720" w14:textId="77777777" w:rsidR="0050064C" w:rsidRPr="00677150" w:rsidRDefault="0050064C" w:rsidP="00586C91">
            <w:pPr>
              <w:pStyle w:val="Corpo"/>
              <w:spacing w:before="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677150">
              <w:rPr>
                <w:sz w:val="21"/>
                <w:szCs w:val="21"/>
              </w:rPr>
              <w:t>Final</w:t>
            </w:r>
          </w:p>
        </w:tc>
        <w:tc>
          <w:tcPr>
            <w:tcW w:w="1701" w:type="dxa"/>
            <w:shd w:val="clear" w:color="auto" w:fill="F2F2F2" w:themeFill="background1" w:themeFillShade="F2"/>
            <w:vAlign w:val="center"/>
          </w:tcPr>
          <w:p w14:paraId="38A07347" w14:textId="77777777" w:rsidR="0050064C" w:rsidRPr="00677150" w:rsidRDefault="0050064C" w:rsidP="00586C91">
            <w:pPr>
              <w:spacing w:before="20" w:after="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</w:pPr>
            <w:r w:rsidRPr="00677150"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  <w:t>2,97±3,13</w:t>
            </w:r>
          </w:p>
        </w:tc>
        <w:tc>
          <w:tcPr>
            <w:tcW w:w="1701" w:type="dxa"/>
            <w:shd w:val="clear" w:color="auto" w:fill="F2F2F2" w:themeFill="background1" w:themeFillShade="F2"/>
            <w:vAlign w:val="center"/>
          </w:tcPr>
          <w:p w14:paraId="7E733DA9" w14:textId="77777777" w:rsidR="0050064C" w:rsidRPr="00677150" w:rsidRDefault="0050064C" w:rsidP="00586C91">
            <w:pPr>
              <w:spacing w:before="20" w:after="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</w:pPr>
            <w:r w:rsidRPr="00677150"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  <w:t>3,84±4,66</w:t>
            </w:r>
          </w:p>
        </w:tc>
      </w:tr>
      <w:tr w:rsidR="0050064C" w:rsidRPr="00677150" w14:paraId="3D196512" w14:textId="77777777" w:rsidTr="00586C9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Merge w:val="restart"/>
            <w:vAlign w:val="center"/>
          </w:tcPr>
          <w:p w14:paraId="074A9251" w14:textId="77777777" w:rsidR="0050064C" w:rsidRPr="00677150" w:rsidRDefault="0050064C" w:rsidP="00586C91">
            <w:pPr>
              <w:pStyle w:val="Corpo"/>
              <w:spacing w:before="20"/>
              <w:jc w:val="center"/>
              <w:rPr>
                <w:sz w:val="21"/>
                <w:szCs w:val="21"/>
              </w:rPr>
            </w:pPr>
            <w:r w:rsidRPr="00677150">
              <w:rPr>
                <w:sz w:val="21"/>
                <w:szCs w:val="21"/>
              </w:rPr>
              <w:t>Indigestão</w:t>
            </w:r>
          </w:p>
        </w:tc>
        <w:tc>
          <w:tcPr>
            <w:tcW w:w="1701" w:type="dxa"/>
            <w:vAlign w:val="center"/>
          </w:tcPr>
          <w:p w14:paraId="52DBDFC7" w14:textId="77777777" w:rsidR="0050064C" w:rsidRPr="00677150" w:rsidRDefault="0050064C" w:rsidP="00586C91">
            <w:pPr>
              <w:pStyle w:val="Corpo"/>
              <w:spacing w:before="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677150">
              <w:rPr>
                <w:sz w:val="21"/>
                <w:szCs w:val="21"/>
              </w:rPr>
              <w:t>Início</w:t>
            </w:r>
          </w:p>
        </w:tc>
        <w:tc>
          <w:tcPr>
            <w:tcW w:w="1701" w:type="dxa"/>
            <w:vAlign w:val="center"/>
          </w:tcPr>
          <w:p w14:paraId="5824B187" w14:textId="77777777" w:rsidR="0050064C" w:rsidRPr="00677150" w:rsidRDefault="0050064C" w:rsidP="00586C91">
            <w:pPr>
              <w:spacing w:before="20" w:after="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</w:pPr>
            <w:r w:rsidRPr="00677150"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  <w:t>11,48±4,62</w:t>
            </w:r>
          </w:p>
        </w:tc>
        <w:tc>
          <w:tcPr>
            <w:tcW w:w="1701" w:type="dxa"/>
            <w:vAlign w:val="center"/>
          </w:tcPr>
          <w:p w14:paraId="12BB78E3" w14:textId="77777777" w:rsidR="0050064C" w:rsidRPr="00677150" w:rsidRDefault="0050064C" w:rsidP="00586C91">
            <w:pPr>
              <w:spacing w:before="20" w:after="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</w:pPr>
            <w:r w:rsidRPr="00677150"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  <w:t>10,40±5,08</w:t>
            </w:r>
          </w:p>
        </w:tc>
      </w:tr>
      <w:tr w:rsidR="0050064C" w:rsidRPr="00677150" w14:paraId="4BF3A6BC" w14:textId="77777777" w:rsidTr="00586C91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Merge/>
            <w:vAlign w:val="center"/>
          </w:tcPr>
          <w:p w14:paraId="12473DC1" w14:textId="77777777" w:rsidR="0050064C" w:rsidRPr="00677150" w:rsidRDefault="0050064C" w:rsidP="00586C91">
            <w:pPr>
              <w:pStyle w:val="Corpo"/>
              <w:spacing w:before="20"/>
              <w:jc w:val="center"/>
              <w:rPr>
                <w:sz w:val="21"/>
                <w:szCs w:val="21"/>
              </w:rPr>
            </w:pPr>
          </w:p>
        </w:tc>
        <w:tc>
          <w:tcPr>
            <w:tcW w:w="1701" w:type="dxa"/>
            <w:vAlign w:val="center"/>
          </w:tcPr>
          <w:p w14:paraId="5218E343" w14:textId="77777777" w:rsidR="0050064C" w:rsidRPr="00677150" w:rsidRDefault="0050064C" w:rsidP="00586C91">
            <w:pPr>
              <w:pStyle w:val="Corpo"/>
              <w:spacing w:before="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677150">
              <w:rPr>
                <w:sz w:val="21"/>
                <w:szCs w:val="21"/>
              </w:rPr>
              <w:t>Final</w:t>
            </w:r>
          </w:p>
        </w:tc>
        <w:tc>
          <w:tcPr>
            <w:tcW w:w="1701" w:type="dxa"/>
            <w:vAlign w:val="center"/>
          </w:tcPr>
          <w:p w14:paraId="1FD36C7D" w14:textId="77777777" w:rsidR="0050064C" w:rsidRPr="00677150" w:rsidRDefault="0050064C" w:rsidP="00586C91">
            <w:pPr>
              <w:spacing w:before="20" w:after="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</w:pPr>
            <w:r w:rsidRPr="00677150"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  <w:t>7,01±3,58</w:t>
            </w:r>
          </w:p>
        </w:tc>
        <w:tc>
          <w:tcPr>
            <w:tcW w:w="1701" w:type="dxa"/>
            <w:vAlign w:val="center"/>
          </w:tcPr>
          <w:p w14:paraId="0CF5C783" w14:textId="77777777" w:rsidR="0050064C" w:rsidRPr="00677150" w:rsidRDefault="0050064C" w:rsidP="00586C91">
            <w:pPr>
              <w:spacing w:before="20" w:after="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</w:pPr>
            <w:r w:rsidRPr="00677150"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  <w:t>8,55±4,62</w:t>
            </w:r>
          </w:p>
        </w:tc>
      </w:tr>
      <w:tr w:rsidR="0050064C" w:rsidRPr="00677150" w14:paraId="5F91C349" w14:textId="77777777" w:rsidTr="00586C9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Merge w:val="restart"/>
            <w:shd w:val="clear" w:color="auto" w:fill="F2F2F2" w:themeFill="background1" w:themeFillShade="F2"/>
            <w:vAlign w:val="center"/>
          </w:tcPr>
          <w:p w14:paraId="5D505256" w14:textId="77777777" w:rsidR="0050064C" w:rsidRPr="00677150" w:rsidRDefault="0050064C" w:rsidP="00586C91">
            <w:pPr>
              <w:pStyle w:val="Corpo"/>
              <w:spacing w:before="20"/>
              <w:jc w:val="center"/>
              <w:rPr>
                <w:sz w:val="21"/>
                <w:szCs w:val="21"/>
              </w:rPr>
            </w:pPr>
            <w:r w:rsidRPr="00677150">
              <w:rPr>
                <w:sz w:val="21"/>
                <w:szCs w:val="21"/>
              </w:rPr>
              <w:t>Refluxo</w:t>
            </w:r>
          </w:p>
        </w:tc>
        <w:tc>
          <w:tcPr>
            <w:tcW w:w="1701" w:type="dxa"/>
            <w:shd w:val="clear" w:color="auto" w:fill="F2F2F2" w:themeFill="background1" w:themeFillShade="F2"/>
            <w:vAlign w:val="center"/>
          </w:tcPr>
          <w:p w14:paraId="6D73977D" w14:textId="77777777" w:rsidR="0050064C" w:rsidRPr="00677150" w:rsidRDefault="0050064C" w:rsidP="00586C91">
            <w:pPr>
              <w:pStyle w:val="Corpo"/>
              <w:spacing w:before="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677150">
              <w:rPr>
                <w:sz w:val="21"/>
                <w:szCs w:val="21"/>
              </w:rPr>
              <w:t>Início</w:t>
            </w:r>
          </w:p>
        </w:tc>
        <w:tc>
          <w:tcPr>
            <w:tcW w:w="1701" w:type="dxa"/>
            <w:shd w:val="clear" w:color="auto" w:fill="F2F2F2" w:themeFill="background1" w:themeFillShade="F2"/>
            <w:vAlign w:val="center"/>
          </w:tcPr>
          <w:p w14:paraId="068785FB" w14:textId="77777777" w:rsidR="0050064C" w:rsidRPr="00677150" w:rsidRDefault="0050064C" w:rsidP="00586C91">
            <w:pPr>
              <w:spacing w:before="20" w:after="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</w:pPr>
            <w:r w:rsidRPr="00677150"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  <w:t>3,78±3,20</w:t>
            </w:r>
          </w:p>
        </w:tc>
        <w:tc>
          <w:tcPr>
            <w:tcW w:w="1701" w:type="dxa"/>
            <w:shd w:val="clear" w:color="auto" w:fill="F2F2F2" w:themeFill="background1" w:themeFillShade="F2"/>
            <w:vAlign w:val="center"/>
          </w:tcPr>
          <w:p w14:paraId="182BB37F" w14:textId="77777777" w:rsidR="0050064C" w:rsidRPr="00677150" w:rsidRDefault="0050064C" w:rsidP="00586C91">
            <w:pPr>
              <w:spacing w:before="20" w:after="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</w:pPr>
            <w:r w:rsidRPr="00677150"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  <w:t>4,68±2,52</w:t>
            </w:r>
          </w:p>
        </w:tc>
      </w:tr>
      <w:tr w:rsidR="0050064C" w:rsidRPr="00677150" w14:paraId="6E139A70" w14:textId="77777777" w:rsidTr="00586C91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Merge/>
            <w:shd w:val="clear" w:color="auto" w:fill="F2F2F2" w:themeFill="background1" w:themeFillShade="F2"/>
            <w:vAlign w:val="center"/>
          </w:tcPr>
          <w:p w14:paraId="75FDB18A" w14:textId="77777777" w:rsidR="0050064C" w:rsidRPr="00677150" w:rsidRDefault="0050064C" w:rsidP="00586C91">
            <w:pPr>
              <w:pStyle w:val="Corpo"/>
              <w:spacing w:before="20"/>
              <w:jc w:val="center"/>
              <w:rPr>
                <w:sz w:val="21"/>
                <w:szCs w:val="21"/>
              </w:rPr>
            </w:pPr>
          </w:p>
        </w:tc>
        <w:tc>
          <w:tcPr>
            <w:tcW w:w="1701" w:type="dxa"/>
            <w:shd w:val="clear" w:color="auto" w:fill="F2F2F2" w:themeFill="background1" w:themeFillShade="F2"/>
            <w:vAlign w:val="center"/>
          </w:tcPr>
          <w:p w14:paraId="2090FC29" w14:textId="77777777" w:rsidR="0050064C" w:rsidRPr="00677150" w:rsidRDefault="0050064C" w:rsidP="00586C91">
            <w:pPr>
              <w:pStyle w:val="Corpo"/>
              <w:spacing w:before="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677150">
              <w:rPr>
                <w:sz w:val="21"/>
                <w:szCs w:val="21"/>
              </w:rPr>
              <w:t>Final</w:t>
            </w:r>
          </w:p>
        </w:tc>
        <w:tc>
          <w:tcPr>
            <w:tcW w:w="1701" w:type="dxa"/>
            <w:shd w:val="clear" w:color="auto" w:fill="F2F2F2" w:themeFill="background1" w:themeFillShade="F2"/>
            <w:vAlign w:val="center"/>
          </w:tcPr>
          <w:p w14:paraId="752682A3" w14:textId="77777777" w:rsidR="0050064C" w:rsidRPr="00677150" w:rsidRDefault="0050064C" w:rsidP="00586C91">
            <w:pPr>
              <w:spacing w:before="20" w:after="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</w:pPr>
            <w:r w:rsidRPr="00677150"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  <w:t>2,27±1,98</w:t>
            </w:r>
          </w:p>
        </w:tc>
        <w:tc>
          <w:tcPr>
            <w:tcW w:w="1701" w:type="dxa"/>
            <w:shd w:val="clear" w:color="auto" w:fill="F2F2F2" w:themeFill="background1" w:themeFillShade="F2"/>
            <w:vAlign w:val="center"/>
          </w:tcPr>
          <w:p w14:paraId="616EADEF" w14:textId="77777777" w:rsidR="0050064C" w:rsidRPr="00677150" w:rsidRDefault="0050064C" w:rsidP="00586C91">
            <w:pPr>
              <w:spacing w:before="20" w:after="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</w:pPr>
            <w:r w:rsidRPr="00677150">
              <w:rPr>
                <w:rFonts w:ascii="Swis721 Th BT" w:hAnsi="Swis721 Th BT"/>
                <w:color w:val="404040" w:themeColor="text1" w:themeTint="BF"/>
                <w:sz w:val="21"/>
                <w:szCs w:val="21"/>
              </w:rPr>
              <w:t>3,51±2,26</w:t>
            </w:r>
          </w:p>
        </w:tc>
      </w:tr>
    </w:tbl>
    <w:p w14:paraId="5CF7F794" w14:textId="77777777" w:rsidR="00DC0B7C" w:rsidRDefault="00DC0B7C" w:rsidP="00DC0B7C">
      <w:pPr>
        <w:pStyle w:val="Ttulo1"/>
        <w:jc w:val="center"/>
      </w:pPr>
      <w:bookmarkStart w:id="74" w:name="_Toc62720129"/>
      <w:r>
        <w:lastRenderedPageBreak/>
        <w:t>Formulário</w:t>
      </w:r>
      <w:bookmarkEnd w:id="74"/>
    </w:p>
    <w:p w14:paraId="2FE1C1EE" w14:textId="77777777" w:rsidR="00DC0B7C" w:rsidRDefault="00DC0B7C" w:rsidP="00DC0B7C">
      <w:pPr>
        <w:pStyle w:val="Corpo"/>
        <w:spacing w:after="120"/>
      </w:pPr>
    </w:p>
    <w:p w14:paraId="02D9A726" w14:textId="77777777" w:rsidR="00DC0B7C" w:rsidRPr="00C30C20" w:rsidRDefault="00DC0B7C" w:rsidP="00DC0B7C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50064C" w:rsidRPr="009537E7" w14:paraId="31B14ECE" w14:textId="77777777" w:rsidTr="00586C9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72EE0E8E" w14:textId="3CA874BD" w:rsidR="0050064C" w:rsidRPr="00C87A84" w:rsidRDefault="0050064C" w:rsidP="0050064C">
            <w:pPr>
              <w:pStyle w:val="Corpo"/>
              <w:spacing w:after="0"/>
              <w:jc w:val="center"/>
              <w:rPr>
                <w:b/>
                <w:color w:val="FFFFFF" w:themeColor="background1"/>
              </w:rPr>
            </w:pPr>
            <w:r>
              <w:rPr>
                <w:b/>
                <w:color w:val="FFFFFF" w:themeColor="background1"/>
                <w:sz w:val="22"/>
              </w:rPr>
              <w:t>Cápsulas de Omeprazol</w:t>
            </w:r>
          </w:p>
        </w:tc>
      </w:tr>
      <w:tr w:rsidR="0050064C" w:rsidRPr="009537E7" w14:paraId="147B10A5" w14:textId="77777777" w:rsidTr="00586C9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A2910EB" w14:textId="0A2D5576" w:rsidR="0050064C" w:rsidRPr="0040473A" w:rsidRDefault="0050064C" w:rsidP="0050064C">
            <w:pPr>
              <w:pStyle w:val="Corpo"/>
              <w:rPr>
                <w:bCs/>
              </w:rPr>
            </w:pPr>
            <w:r>
              <w:t>Omeprazol......................................20 mg</w:t>
            </w:r>
          </w:p>
        </w:tc>
      </w:tr>
      <w:tr w:rsidR="00DC0B7C" w:rsidRPr="009537E7" w14:paraId="7F18974C" w14:textId="77777777" w:rsidTr="00586C91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E49C508" w14:textId="77777777" w:rsidR="00DC0B7C" w:rsidRPr="003A6682" w:rsidRDefault="00DC0B7C" w:rsidP="00586C91">
            <w:pPr>
              <w:pStyle w:val="Corpo"/>
            </w:pPr>
            <w:r>
              <w:t>Excipiente qsp............................1 cápsula</w:t>
            </w:r>
          </w:p>
        </w:tc>
      </w:tr>
    </w:tbl>
    <w:p w14:paraId="2166FA73" w14:textId="77777777" w:rsidR="0050064C" w:rsidRDefault="0050064C" w:rsidP="0050064C">
      <w:pPr>
        <w:pStyle w:val="Corpo"/>
        <w:ind w:right="3969"/>
        <w:jc w:val="left"/>
        <w:rPr>
          <w:sz w:val="16"/>
          <w:szCs w:val="16"/>
        </w:rPr>
      </w:pPr>
      <w:r>
        <w:rPr>
          <w:sz w:val="16"/>
          <w:szCs w:val="16"/>
        </w:rPr>
        <w:t>Administrar 1 cápsula ao dia ou conforme orientação médica.</w:t>
      </w:r>
    </w:p>
    <w:p w14:paraId="2D77D83E" w14:textId="77777777" w:rsidR="00DC0B7C" w:rsidRDefault="00DC0B7C" w:rsidP="00DC0B7C">
      <w:pPr>
        <w:pStyle w:val="Corpo"/>
        <w:jc w:val="center"/>
        <w:rPr>
          <w:b/>
          <w:i/>
        </w:rPr>
      </w:pPr>
    </w:p>
    <w:p w14:paraId="2BC1393B" w14:textId="77777777" w:rsidR="0050064C" w:rsidRPr="0050064C" w:rsidRDefault="0050064C" w:rsidP="0050064C">
      <w:pPr>
        <w:pStyle w:val="Corpo"/>
        <w:ind w:right="4706"/>
        <w:jc w:val="center"/>
        <w:rPr>
          <w:b/>
          <w:bCs/>
          <w:sz w:val="20"/>
          <w:szCs w:val="20"/>
        </w:rPr>
      </w:pPr>
      <w:r w:rsidRPr="0050064C">
        <w:rPr>
          <w:b/>
          <w:bCs/>
          <w:sz w:val="20"/>
          <w:szCs w:val="20"/>
        </w:rPr>
        <w:t>+</w:t>
      </w:r>
    </w:p>
    <w:p w14:paraId="2EBD574A" w14:textId="77777777" w:rsidR="0050064C" w:rsidRPr="00DF3E8E" w:rsidRDefault="0050064C" w:rsidP="0050064C">
      <w:pPr>
        <w:pStyle w:val="Corpo"/>
        <w:ind w:right="4706"/>
        <w:jc w:val="center"/>
        <w:rPr>
          <w:sz w:val="12"/>
          <w:szCs w:val="12"/>
        </w:rPr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50064C" w:rsidRPr="009537E7" w14:paraId="6242CDB3" w14:textId="77777777" w:rsidTr="00586C9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30CA76F8" w14:textId="77777777" w:rsidR="0050064C" w:rsidRPr="00C87A84" w:rsidRDefault="0050064C" w:rsidP="00586C91">
            <w:pPr>
              <w:pStyle w:val="Corpo"/>
              <w:jc w:val="center"/>
              <w:rPr>
                <w:b/>
                <w:color w:val="FFFFFF" w:themeColor="background1"/>
              </w:rPr>
            </w:pPr>
            <w:r>
              <w:rPr>
                <w:b/>
                <w:color w:val="FFFFFF" w:themeColor="background1"/>
                <w:sz w:val="22"/>
              </w:rPr>
              <w:t xml:space="preserve">Cápsulas de </w:t>
            </w:r>
            <w:proofErr w:type="spellStart"/>
            <w:r>
              <w:rPr>
                <w:b/>
                <w:color w:val="FFFFFF" w:themeColor="background1"/>
                <w:sz w:val="22"/>
              </w:rPr>
              <w:t>Gabapentina</w:t>
            </w:r>
            <w:proofErr w:type="spellEnd"/>
          </w:p>
        </w:tc>
      </w:tr>
      <w:tr w:rsidR="0050064C" w:rsidRPr="009537E7" w14:paraId="4B32B60C" w14:textId="77777777" w:rsidTr="00586C9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37DA426A" w14:textId="77777777" w:rsidR="0050064C" w:rsidRPr="003A6682" w:rsidRDefault="0050064C" w:rsidP="00586C91">
            <w:pPr>
              <w:pStyle w:val="Corpo"/>
            </w:pPr>
            <w:bookmarkStart w:id="75" w:name="_Hlk62658713"/>
            <w:proofErr w:type="spellStart"/>
            <w:r>
              <w:t>Gabapentina</w:t>
            </w:r>
            <w:bookmarkEnd w:id="75"/>
            <w:proofErr w:type="spellEnd"/>
            <w:r>
              <w:t>...................................300 mg</w:t>
            </w:r>
          </w:p>
        </w:tc>
      </w:tr>
      <w:tr w:rsidR="0050064C" w:rsidRPr="009537E7" w14:paraId="6192C630" w14:textId="77777777" w:rsidTr="00586C91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37EC685" w14:textId="77777777" w:rsidR="0050064C" w:rsidRPr="003A6682" w:rsidRDefault="0050064C" w:rsidP="00586C91">
            <w:pPr>
              <w:pStyle w:val="Corpo"/>
            </w:pPr>
            <w:r>
              <w:t>Excipiente qsp............................1 Cápsula</w:t>
            </w:r>
          </w:p>
        </w:tc>
      </w:tr>
    </w:tbl>
    <w:p w14:paraId="56CA129A" w14:textId="5761A455" w:rsidR="0050064C" w:rsidRDefault="0050064C" w:rsidP="0050064C">
      <w:pPr>
        <w:pStyle w:val="Corpo"/>
        <w:ind w:right="4251"/>
        <w:rPr>
          <w:sz w:val="16"/>
          <w:szCs w:val="16"/>
        </w:rPr>
      </w:pPr>
      <w:r>
        <w:rPr>
          <w:sz w:val="16"/>
          <w:szCs w:val="16"/>
        </w:rPr>
        <w:t>Administrar 1 cápsula 2 vezes ao dia ou conforme orientação médica.</w:t>
      </w:r>
    </w:p>
    <w:p w14:paraId="69AF96F7" w14:textId="77777777" w:rsidR="00DC0B7C" w:rsidRDefault="00DC0B7C" w:rsidP="0050064C">
      <w:pPr>
        <w:pStyle w:val="Corpo"/>
        <w:rPr>
          <w:b/>
          <w:i/>
        </w:rPr>
      </w:pPr>
    </w:p>
    <w:p w14:paraId="6C61123F" w14:textId="77777777" w:rsidR="00DC0B7C" w:rsidRDefault="00DC0B7C" w:rsidP="00B70169">
      <w:pPr>
        <w:pStyle w:val="Corpo"/>
        <w:spacing w:line="276" w:lineRule="auto"/>
        <w:rPr>
          <w:b/>
        </w:rPr>
      </w:pPr>
    </w:p>
    <w:p w14:paraId="63F08171" w14:textId="59F0C7B2" w:rsidR="00A60E06" w:rsidRDefault="00A60E06" w:rsidP="00B70169">
      <w:pPr>
        <w:pStyle w:val="Corpo"/>
        <w:spacing w:line="276" w:lineRule="auto"/>
        <w:rPr>
          <w:b/>
        </w:rPr>
      </w:pPr>
    </w:p>
    <w:p w14:paraId="0529D21B" w14:textId="306E1280" w:rsidR="0097595D" w:rsidRDefault="0097595D" w:rsidP="00B70169">
      <w:pPr>
        <w:pStyle w:val="Corpo"/>
        <w:spacing w:line="276" w:lineRule="auto"/>
        <w:rPr>
          <w:b/>
        </w:rPr>
      </w:pPr>
    </w:p>
    <w:p w14:paraId="09C8974A" w14:textId="6F609CBD" w:rsidR="0097595D" w:rsidRDefault="0097595D" w:rsidP="00B70169">
      <w:pPr>
        <w:pStyle w:val="Corpo"/>
        <w:spacing w:line="276" w:lineRule="auto"/>
        <w:rPr>
          <w:b/>
        </w:rPr>
      </w:pPr>
    </w:p>
    <w:p w14:paraId="6869FAF7" w14:textId="44CDBCC2" w:rsidR="0097595D" w:rsidRDefault="0097595D" w:rsidP="00B70169">
      <w:pPr>
        <w:pStyle w:val="Corpo"/>
        <w:spacing w:line="276" w:lineRule="auto"/>
        <w:rPr>
          <w:b/>
        </w:rPr>
      </w:pPr>
    </w:p>
    <w:p w14:paraId="23CF2EF4" w14:textId="5E48FD43" w:rsidR="0097595D" w:rsidRDefault="0097595D" w:rsidP="00B70169">
      <w:pPr>
        <w:pStyle w:val="Corpo"/>
        <w:spacing w:line="276" w:lineRule="auto"/>
        <w:rPr>
          <w:b/>
        </w:rPr>
      </w:pPr>
    </w:p>
    <w:p w14:paraId="3128DD24" w14:textId="07B873D7" w:rsidR="0097595D" w:rsidRDefault="0097595D" w:rsidP="00B70169">
      <w:pPr>
        <w:pStyle w:val="Corpo"/>
        <w:spacing w:line="276" w:lineRule="auto"/>
        <w:rPr>
          <w:b/>
        </w:rPr>
      </w:pPr>
    </w:p>
    <w:p w14:paraId="4A40B6B4" w14:textId="2FADE8B0" w:rsidR="0097595D" w:rsidRDefault="0097595D" w:rsidP="00B70169">
      <w:pPr>
        <w:pStyle w:val="Corpo"/>
        <w:spacing w:line="276" w:lineRule="auto"/>
        <w:rPr>
          <w:b/>
        </w:rPr>
      </w:pPr>
    </w:p>
    <w:p w14:paraId="3DC484D9" w14:textId="37295BAA" w:rsidR="0097595D" w:rsidRDefault="0097595D" w:rsidP="00B70169">
      <w:pPr>
        <w:pStyle w:val="Corpo"/>
        <w:spacing w:line="276" w:lineRule="auto"/>
        <w:rPr>
          <w:b/>
        </w:rPr>
      </w:pPr>
    </w:p>
    <w:p w14:paraId="48AE52A3" w14:textId="62A514CC" w:rsidR="0097595D" w:rsidRDefault="0097595D" w:rsidP="00B70169">
      <w:pPr>
        <w:pStyle w:val="Corpo"/>
        <w:spacing w:line="276" w:lineRule="auto"/>
        <w:rPr>
          <w:b/>
        </w:rPr>
      </w:pPr>
    </w:p>
    <w:p w14:paraId="721BD14A" w14:textId="3038F567" w:rsidR="0097595D" w:rsidRDefault="0097595D" w:rsidP="00B70169">
      <w:pPr>
        <w:pStyle w:val="Corpo"/>
        <w:spacing w:line="276" w:lineRule="auto"/>
        <w:rPr>
          <w:b/>
        </w:rPr>
      </w:pPr>
    </w:p>
    <w:p w14:paraId="142B2B17" w14:textId="5720CD72" w:rsidR="0097595D" w:rsidRDefault="0097595D" w:rsidP="00B70169">
      <w:pPr>
        <w:pStyle w:val="Corpo"/>
        <w:spacing w:line="276" w:lineRule="auto"/>
        <w:rPr>
          <w:b/>
        </w:rPr>
      </w:pPr>
    </w:p>
    <w:p w14:paraId="2076822E" w14:textId="7D6CEA89" w:rsidR="0097595D" w:rsidRDefault="0097595D" w:rsidP="00B70169">
      <w:pPr>
        <w:pStyle w:val="Corpo"/>
        <w:spacing w:line="276" w:lineRule="auto"/>
        <w:rPr>
          <w:b/>
        </w:rPr>
      </w:pPr>
    </w:p>
    <w:p w14:paraId="566E8314" w14:textId="68A7731A" w:rsidR="0097595D" w:rsidRDefault="0097595D" w:rsidP="00B70169">
      <w:pPr>
        <w:pStyle w:val="Corpo"/>
        <w:spacing w:line="276" w:lineRule="auto"/>
        <w:rPr>
          <w:b/>
        </w:rPr>
      </w:pPr>
    </w:p>
    <w:p w14:paraId="7AF7884E" w14:textId="05350CB4" w:rsidR="0097595D" w:rsidRDefault="0097595D" w:rsidP="00B70169">
      <w:pPr>
        <w:pStyle w:val="Corpo"/>
        <w:spacing w:line="276" w:lineRule="auto"/>
        <w:rPr>
          <w:b/>
        </w:rPr>
      </w:pPr>
    </w:p>
    <w:p w14:paraId="5F350C50" w14:textId="11263860" w:rsidR="0097595D" w:rsidRDefault="0097595D" w:rsidP="00B70169">
      <w:pPr>
        <w:pStyle w:val="Corpo"/>
        <w:spacing w:line="276" w:lineRule="auto"/>
        <w:rPr>
          <w:b/>
        </w:rPr>
      </w:pPr>
    </w:p>
    <w:p w14:paraId="024D7027" w14:textId="6FD44143" w:rsidR="0097595D" w:rsidRDefault="0097595D" w:rsidP="00B70169">
      <w:pPr>
        <w:pStyle w:val="Corpo"/>
        <w:spacing w:line="276" w:lineRule="auto"/>
        <w:rPr>
          <w:b/>
        </w:rPr>
      </w:pPr>
    </w:p>
    <w:p w14:paraId="3CD890EB" w14:textId="5B3C4F3A" w:rsidR="0097595D" w:rsidRDefault="0097595D" w:rsidP="00B70169">
      <w:pPr>
        <w:pStyle w:val="Corpo"/>
        <w:spacing w:line="276" w:lineRule="auto"/>
        <w:rPr>
          <w:b/>
        </w:rPr>
      </w:pPr>
    </w:p>
    <w:p w14:paraId="33B84554" w14:textId="3F487883" w:rsidR="0097595D" w:rsidRDefault="0097595D" w:rsidP="00B70169">
      <w:pPr>
        <w:pStyle w:val="Corpo"/>
        <w:spacing w:line="276" w:lineRule="auto"/>
        <w:rPr>
          <w:b/>
        </w:rPr>
      </w:pPr>
    </w:p>
    <w:p w14:paraId="6AC36594" w14:textId="01C577B8" w:rsidR="0097595D" w:rsidRPr="0040473A" w:rsidRDefault="00240A5E" w:rsidP="0097595D">
      <w:pPr>
        <w:pStyle w:val="Ttulo1"/>
        <w:jc w:val="center"/>
      </w:pPr>
      <w:bookmarkStart w:id="76" w:name="_Toc62720130"/>
      <w:r>
        <w:lastRenderedPageBreak/>
        <w:t>Metronidazol</w:t>
      </w:r>
      <w:bookmarkEnd w:id="76"/>
    </w:p>
    <w:p w14:paraId="760AE8A2" w14:textId="31B63482" w:rsidR="00240A5E" w:rsidRPr="00240A5E" w:rsidRDefault="00240A5E" w:rsidP="00240A5E">
      <w:pPr>
        <w:pStyle w:val="Subtitulocorpo"/>
      </w:pPr>
      <w:bookmarkStart w:id="77" w:name="_Hlk57105881"/>
      <w:r w:rsidRPr="00240A5E">
        <w:rPr>
          <w:iCs/>
        </w:rPr>
        <w:t>Tratamento da Gastrite e Erradicação de</w:t>
      </w:r>
      <w:r w:rsidRPr="00240A5E">
        <w:rPr>
          <w:i/>
          <w:iCs/>
        </w:rPr>
        <w:t xml:space="preserve"> H. </w:t>
      </w:r>
      <w:proofErr w:type="spellStart"/>
      <w:r w:rsidRPr="00240A5E">
        <w:rPr>
          <w:i/>
          <w:iCs/>
        </w:rPr>
        <w:t>pylori</w:t>
      </w:r>
      <w:proofErr w:type="spellEnd"/>
      <w:r>
        <w:t xml:space="preserve"> em Adultos com Dispepsia Não-Ulcerosa</w:t>
      </w:r>
    </w:p>
    <w:bookmarkEnd w:id="77"/>
    <w:p w14:paraId="1F8E82AC" w14:textId="77777777" w:rsidR="0097595D" w:rsidRDefault="0097595D" w:rsidP="0097595D">
      <w:pPr>
        <w:pStyle w:val="Subtitulocorpo"/>
        <w:jc w:val="both"/>
        <w:rPr>
          <w:b w:val="0"/>
          <w:bCs/>
          <w:color w:val="404040" w:themeColor="text1" w:themeTint="BF"/>
          <w:sz w:val="24"/>
          <w:szCs w:val="24"/>
        </w:rPr>
      </w:pPr>
    </w:p>
    <w:p w14:paraId="6DF1D6FA" w14:textId="77777777" w:rsidR="00240A5E" w:rsidRDefault="00240A5E" w:rsidP="0097595D">
      <w:pPr>
        <w:pStyle w:val="Corpo"/>
        <w:rPr>
          <w:bCs/>
          <w:sz w:val="24"/>
        </w:rPr>
      </w:pPr>
    </w:p>
    <w:p w14:paraId="534F219D" w14:textId="7886FF02" w:rsidR="0051010B" w:rsidRDefault="0051010B" w:rsidP="0097595D">
      <w:pPr>
        <w:pStyle w:val="Corpo"/>
        <w:rPr>
          <w:bCs/>
          <w:i/>
          <w:sz w:val="24"/>
        </w:rPr>
      </w:pPr>
      <w:r w:rsidRPr="0051010B">
        <w:rPr>
          <w:bCs/>
          <w:sz w:val="24"/>
        </w:rPr>
        <w:t xml:space="preserve">O objetivo deste estudo foi comparar a eficácia e a tolerabilidade, por 1 semana, de 2 terapias tríplices para a erradicação da </w:t>
      </w:r>
      <w:r w:rsidRPr="0051010B">
        <w:rPr>
          <w:bCs/>
          <w:i/>
          <w:sz w:val="24"/>
        </w:rPr>
        <w:t xml:space="preserve">H. </w:t>
      </w:r>
      <w:proofErr w:type="spellStart"/>
      <w:r w:rsidRPr="0051010B">
        <w:rPr>
          <w:bCs/>
          <w:i/>
          <w:sz w:val="24"/>
        </w:rPr>
        <w:t>pylori</w:t>
      </w:r>
      <w:proofErr w:type="spellEnd"/>
      <w:r w:rsidRPr="0051010B">
        <w:rPr>
          <w:bCs/>
          <w:i/>
          <w:sz w:val="24"/>
        </w:rPr>
        <w:t>;</w:t>
      </w:r>
    </w:p>
    <w:p w14:paraId="7DECA6F7" w14:textId="77777777" w:rsidR="00240A5E" w:rsidRDefault="00240A5E" w:rsidP="0097595D">
      <w:pPr>
        <w:pStyle w:val="Corpo"/>
        <w:rPr>
          <w:sz w:val="24"/>
        </w:rPr>
      </w:pPr>
    </w:p>
    <w:p w14:paraId="2D412507" w14:textId="71D11A58" w:rsidR="0097595D" w:rsidRDefault="0097595D" w:rsidP="0097595D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09216" behindDoc="0" locked="0" layoutInCell="1" allowOverlap="1" wp14:anchorId="4C59B992" wp14:editId="0C0F34BD">
                <wp:simplePos x="0" y="0"/>
                <wp:positionH relativeFrom="margin">
                  <wp:align>right</wp:align>
                </wp:positionH>
                <wp:positionV relativeFrom="paragraph">
                  <wp:posOffset>131445</wp:posOffset>
                </wp:positionV>
                <wp:extent cx="5372100" cy="1104405"/>
                <wp:effectExtent l="0" t="0" r="19050" b="17145"/>
                <wp:wrapNone/>
                <wp:docPr id="737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110440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47AE274" w14:textId="54417049" w:rsidR="005D1916" w:rsidRPr="009D65A4" w:rsidRDefault="005D1916" w:rsidP="0097595D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 w:rsidRPr="0051010B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134 pacientes com dispepsia não-ulcerosa e </w:t>
                            </w:r>
                            <w:r w:rsidRPr="0051010B">
                              <w:rPr>
                                <w:rFonts w:ascii="Swis721 Th BT" w:hAnsi="Swis721 Th BT"/>
                                <w:i/>
                                <w:sz w:val="23"/>
                                <w:szCs w:val="23"/>
                              </w:rPr>
                              <w:t xml:space="preserve">H. </w:t>
                            </w:r>
                            <w:proofErr w:type="spellStart"/>
                            <w:r w:rsidRPr="0051010B">
                              <w:rPr>
                                <w:rFonts w:ascii="Swis721 Th BT" w:hAnsi="Swis721 Th BT"/>
                                <w:i/>
                                <w:sz w:val="23"/>
                                <w:szCs w:val="23"/>
                              </w:rPr>
                              <w:t>pylori</w:t>
                            </w:r>
                            <w:proofErr w:type="spellEnd"/>
                            <w:r w:rsidRPr="0051010B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 foram randomizados para receber 30 mg de </w:t>
                            </w:r>
                            <w:proofErr w:type="spellStart"/>
                            <w:r w:rsidRPr="0051010B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lansoprazol</w:t>
                            </w:r>
                            <w:proofErr w:type="spellEnd"/>
                            <w:r w:rsidRPr="0051010B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, uma vez ao dia, 250 mg de </w:t>
                            </w:r>
                            <w:proofErr w:type="spellStart"/>
                            <w:r w:rsidRPr="0051010B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claritromicina</w:t>
                            </w:r>
                            <w:proofErr w:type="spellEnd"/>
                            <w:r w:rsidRPr="0051010B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, 2 vezes ao dia e 500 mg de metronidazol, 2 vezes ao dia (grupo LCM) ou 30 mg de </w:t>
                            </w:r>
                            <w:proofErr w:type="spellStart"/>
                            <w:r w:rsidRPr="0051010B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lansoprazol</w:t>
                            </w:r>
                            <w:proofErr w:type="spellEnd"/>
                            <w:r w:rsidRPr="0051010B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, 2 vezes ao dia, 500 mg de </w:t>
                            </w:r>
                            <w:proofErr w:type="spellStart"/>
                            <w:r w:rsidRPr="0051010B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claritromicina</w:t>
                            </w:r>
                            <w:proofErr w:type="spellEnd"/>
                            <w:r w:rsidRPr="0051010B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, 2 vezes ao dia, e 1000 mg de amoxicilina, 2 vezes ao dia (grupo LCA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C59B992" id="_x0000_s1090" type="#_x0000_t202" style="position:absolute;left:0;text-align:left;margin-left:371.8pt;margin-top:10.35pt;width:423pt;height:86.95pt;z-index:25280921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" fillcolor="white [3212]" strokecolor="#0070c0">
                <v:textbox>
                  <w:txbxContent>
                    <w:p w14:paraId="147AE274" w14:textId="54417049" w:rsidR="005D1916" w:rsidRPr="009D65A4" w:rsidRDefault="005D1916" w:rsidP="0097595D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 w:rsidRPr="0051010B"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134 pacientes com dispepsia não-ulcerosa e </w:t>
                      </w:r>
                      <w:r w:rsidRPr="0051010B">
                        <w:rPr>
                          <w:rFonts w:ascii="Swis721 Th BT" w:hAnsi="Swis721 Th BT"/>
                          <w:i/>
                          <w:sz w:val="23"/>
                          <w:szCs w:val="23"/>
                        </w:rPr>
                        <w:t xml:space="preserve">H. </w:t>
                      </w:r>
                      <w:proofErr w:type="spellStart"/>
                      <w:r w:rsidRPr="0051010B">
                        <w:rPr>
                          <w:rFonts w:ascii="Swis721 Th BT" w:hAnsi="Swis721 Th BT"/>
                          <w:i/>
                          <w:sz w:val="23"/>
                          <w:szCs w:val="23"/>
                        </w:rPr>
                        <w:t>pylori</w:t>
                      </w:r>
                      <w:proofErr w:type="spellEnd"/>
                      <w:r w:rsidRPr="0051010B"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 foram randomizados para receber 30 mg de </w:t>
                      </w:r>
                      <w:proofErr w:type="spellStart"/>
                      <w:r w:rsidRPr="0051010B">
                        <w:rPr>
                          <w:rFonts w:ascii="Swis721 Th BT" w:hAnsi="Swis721 Th BT"/>
                          <w:sz w:val="23"/>
                          <w:szCs w:val="23"/>
                        </w:rPr>
                        <w:t>lansoprazol</w:t>
                      </w:r>
                      <w:proofErr w:type="spellEnd"/>
                      <w:r w:rsidRPr="0051010B"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, uma vez ao dia, 250 mg de </w:t>
                      </w:r>
                      <w:proofErr w:type="spellStart"/>
                      <w:r w:rsidRPr="0051010B">
                        <w:rPr>
                          <w:rFonts w:ascii="Swis721 Th BT" w:hAnsi="Swis721 Th BT"/>
                          <w:sz w:val="23"/>
                          <w:szCs w:val="23"/>
                        </w:rPr>
                        <w:t>claritromicina</w:t>
                      </w:r>
                      <w:proofErr w:type="spellEnd"/>
                      <w:r w:rsidRPr="0051010B"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, 2 vezes ao dia e 500 mg de metronidazol, 2 vezes ao dia (grupo LCM) ou 30 mg de </w:t>
                      </w:r>
                      <w:proofErr w:type="spellStart"/>
                      <w:r w:rsidRPr="0051010B">
                        <w:rPr>
                          <w:rFonts w:ascii="Swis721 Th BT" w:hAnsi="Swis721 Th BT"/>
                          <w:sz w:val="23"/>
                          <w:szCs w:val="23"/>
                        </w:rPr>
                        <w:t>lansoprazol</w:t>
                      </w:r>
                      <w:proofErr w:type="spellEnd"/>
                      <w:r w:rsidRPr="0051010B"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, 2 vezes ao dia, 500 mg de </w:t>
                      </w:r>
                      <w:proofErr w:type="spellStart"/>
                      <w:r w:rsidRPr="0051010B">
                        <w:rPr>
                          <w:rFonts w:ascii="Swis721 Th BT" w:hAnsi="Swis721 Th BT"/>
                          <w:sz w:val="23"/>
                          <w:szCs w:val="23"/>
                        </w:rPr>
                        <w:t>claritromicina</w:t>
                      </w:r>
                      <w:proofErr w:type="spellEnd"/>
                      <w:r w:rsidRPr="0051010B">
                        <w:rPr>
                          <w:rFonts w:ascii="Swis721 Th BT" w:hAnsi="Swis721 Th BT"/>
                          <w:sz w:val="23"/>
                          <w:szCs w:val="23"/>
                        </w:rPr>
                        <w:t>, 2 vezes ao dia, e 1000 mg de amoxicilina, 2 vezes ao dia (grupo LCA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37363B96" w14:textId="77777777" w:rsidR="0097595D" w:rsidRDefault="0097595D" w:rsidP="0097595D">
      <w:pPr>
        <w:pStyle w:val="Corpo"/>
      </w:pPr>
    </w:p>
    <w:p w14:paraId="37A52AD4" w14:textId="0F131CA3" w:rsidR="0097595D" w:rsidRDefault="0097595D" w:rsidP="0097595D">
      <w:pPr>
        <w:pStyle w:val="Corpo"/>
        <w:spacing w:before="120" w:after="0"/>
      </w:pPr>
    </w:p>
    <w:p w14:paraId="6B3E493E" w14:textId="4F8CB9EC" w:rsidR="0051010B" w:rsidRDefault="0051010B" w:rsidP="0097595D">
      <w:pPr>
        <w:pStyle w:val="Corpo"/>
        <w:spacing w:before="120" w:after="0"/>
      </w:pPr>
    </w:p>
    <w:p w14:paraId="64C569E0" w14:textId="047B99BC" w:rsidR="0051010B" w:rsidRDefault="0051010B" w:rsidP="0097595D">
      <w:pPr>
        <w:pStyle w:val="Corpo"/>
        <w:spacing w:before="120" w:after="0"/>
      </w:pPr>
    </w:p>
    <w:p w14:paraId="14C56F3B" w14:textId="7548EB2B" w:rsidR="0051010B" w:rsidRDefault="0051010B" w:rsidP="0097595D">
      <w:pPr>
        <w:pStyle w:val="Corpo"/>
        <w:spacing w:before="120" w:after="0"/>
      </w:pPr>
    </w:p>
    <w:p w14:paraId="5668E1AE" w14:textId="77777777" w:rsidR="0097595D" w:rsidRPr="00C72C0B" w:rsidRDefault="0097595D" w:rsidP="0097595D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10A6A1D0" w14:textId="77777777" w:rsidR="0097595D" w:rsidRPr="00714E9A" w:rsidRDefault="0097595D" w:rsidP="0097595D">
      <w:pPr>
        <w:pStyle w:val="Corpo"/>
        <w:rPr>
          <w:sz w:val="16"/>
          <w:szCs w:val="16"/>
        </w:rPr>
      </w:pPr>
    </w:p>
    <w:p w14:paraId="79453808" w14:textId="55ABEAAD" w:rsidR="0051010B" w:rsidRPr="0051010B" w:rsidRDefault="0051010B" w:rsidP="0051010B">
      <w:pPr>
        <w:pStyle w:val="Corpo"/>
        <w:numPr>
          <w:ilvl w:val="0"/>
          <w:numId w:val="1"/>
        </w:numPr>
        <w:spacing w:after="0"/>
        <w:rPr>
          <w:bCs/>
          <w:szCs w:val="23"/>
        </w:rPr>
      </w:pPr>
      <w:r w:rsidRPr="0051010B">
        <w:rPr>
          <w:bCs/>
          <w:szCs w:val="23"/>
        </w:rPr>
        <w:t xml:space="preserve">Após 3 meses, a erradicação da </w:t>
      </w:r>
      <w:r w:rsidRPr="0051010B">
        <w:rPr>
          <w:bCs/>
          <w:i/>
          <w:szCs w:val="23"/>
        </w:rPr>
        <w:t xml:space="preserve">H. </w:t>
      </w:r>
      <w:proofErr w:type="spellStart"/>
      <w:r w:rsidRPr="0051010B">
        <w:rPr>
          <w:bCs/>
          <w:i/>
          <w:szCs w:val="23"/>
        </w:rPr>
        <w:t>pylori</w:t>
      </w:r>
      <w:proofErr w:type="spellEnd"/>
      <w:r w:rsidRPr="0051010B">
        <w:rPr>
          <w:bCs/>
          <w:szCs w:val="23"/>
        </w:rPr>
        <w:t>, por intenção de tratamento e por análise de protocolo, foi de 92,4/93,8% no grupo LCM e 83,1/85,7% no grupo LCA, (p=</w:t>
      </w:r>
      <w:proofErr w:type="spellStart"/>
      <w:proofErr w:type="gramStart"/>
      <w:r w:rsidRPr="0051010B">
        <w:rPr>
          <w:bCs/>
          <w:szCs w:val="23"/>
        </w:rPr>
        <w:t>n.s</w:t>
      </w:r>
      <w:proofErr w:type="spellEnd"/>
      <w:proofErr w:type="gramEnd"/>
      <w:r w:rsidRPr="0051010B">
        <w:rPr>
          <w:bCs/>
          <w:szCs w:val="23"/>
        </w:rPr>
        <w:t>);</w:t>
      </w:r>
    </w:p>
    <w:p w14:paraId="6F8377A0" w14:textId="77777777" w:rsidR="0051010B" w:rsidRPr="0051010B" w:rsidRDefault="0051010B" w:rsidP="0051010B">
      <w:pPr>
        <w:pStyle w:val="Corpo"/>
        <w:spacing w:after="0"/>
        <w:ind w:left="360"/>
        <w:rPr>
          <w:szCs w:val="23"/>
        </w:rPr>
      </w:pPr>
    </w:p>
    <w:p w14:paraId="2191248C" w14:textId="7F5539FE" w:rsidR="0051010B" w:rsidRPr="0051010B" w:rsidRDefault="0051010B" w:rsidP="0051010B">
      <w:pPr>
        <w:pStyle w:val="Corpo"/>
        <w:numPr>
          <w:ilvl w:val="0"/>
          <w:numId w:val="1"/>
        </w:numPr>
        <w:spacing w:after="0"/>
        <w:rPr>
          <w:szCs w:val="23"/>
        </w:rPr>
      </w:pPr>
      <w:r w:rsidRPr="0051010B">
        <w:rPr>
          <w:szCs w:val="23"/>
        </w:rPr>
        <w:t xml:space="preserve">Os efeitos adversos foram mais frequentemente reportados no grupo LCA (37,9%) do que no grupo LCM (19,7%) (p&lt;0,05). Neste estudo aberto, randomizado e controlado a erradicação do </w:t>
      </w:r>
      <w:r w:rsidRPr="0051010B">
        <w:rPr>
          <w:i/>
          <w:szCs w:val="23"/>
        </w:rPr>
        <w:t xml:space="preserve">H. </w:t>
      </w:r>
      <w:proofErr w:type="spellStart"/>
      <w:r w:rsidRPr="0051010B">
        <w:rPr>
          <w:i/>
          <w:szCs w:val="23"/>
        </w:rPr>
        <w:t>pylori</w:t>
      </w:r>
      <w:proofErr w:type="spellEnd"/>
      <w:r w:rsidRPr="0051010B">
        <w:rPr>
          <w:szCs w:val="23"/>
        </w:rPr>
        <w:t xml:space="preserve"> com baixas doses de </w:t>
      </w:r>
      <w:proofErr w:type="spellStart"/>
      <w:r w:rsidRPr="0051010B">
        <w:rPr>
          <w:szCs w:val="23"/>
        </w:rPr>
        <w:t>lansoprazol</w:t>
      </w:r>
      <w:proofErr w:type="spellEnd"/>
      <w:r w:rsidRPr="0051010B">
        <w:rPr>
          <w:szCs w:val="23"/>
        </w:rPr>
        <w:t xml:space="preserve"> e </w:t>
      </w:r>
      <w:proofErr w:type="spellStart"/>
      <w:r w:rsidRPr="0051010B">
        <w:rPr>
          <w:szCs w:val="23"/>
        </w:rPr>
        <w:t>claritromicina</w:t>
      </w:r>
      <w:proofErr w:type="spellEnd"/>
      <w:r w:rsidRPr="0051010B">
        <w:rPr>
          <w:szCs w:val="23"/>
        </w:rPr>
        <w:t xml:space="preserve"> em associação com metronidazol foi mais elevada com menos efeitos colaterais que as doses normais de </w:t>
      </w:r>
      <w:proofErr w:type="spellStart"/>
      <w:r w:rsidRPr="0051010B">
        <w:rPr>
          <w:szCs w:val="23"/>
        </w:rPr>
        <w:t>lansoprazol</w:t>
      </w:r>
      <w:proofErr w:type="spellEnd"/>
      <w:r w:rsidRPr="0051010B">
        <w:rPr>
          <w:szCs w:val="23"/>
        </w:rPr>
        <w:t xml:space="preserve"> e </w:t>
      </w:r>
      <w:proofErr w:type="spellStart"/>
      <w:r w:rsidRPr="0051010B">
        <w:rPr>
          <w:szCs w:val="23"/>
        </w:rPr>
        <w:t>claritromicina</w:t>
      </w:r>
      <w:proofErr w:type="spellEnd"/>
      <w:r w:rsidRPr="0051010B">
        <w:rPr>
          <w:szCs w:val="23"/>
        </w:rPr>
        <w:t xml:space="preserve"> em associação com amoxicilina (</w:t>
      </w:r>
      <w:proofErr w:type="spellStart"/>
      <w:r w:rsidRPr="0051010B">
        <w:rPr>
          <w:szCs w:val="23"/>
        </w:rPr>
        <w:t>Bazzoli</w:t>
      </w:r>
      <w:proofErr w:type="spellEnd"/>
      <w:r w:rsidRPr="0051010B">
        <w:rPr>
          <w:szCs w:val="23"/>
        </w:rPr>
        <w:t xml:space="preserve"> </w:t>
      </w:r>
      <w:r w:rsidRPr="0051010B">
        <w:rPr>
          <w:i/>
          <w:szCs w:val="23"/>
        </w:rPr>
        <w:t>et al</w:t>
      </w:r>
      <w:r w:rsidRPr="0051010B">
        <w:rPr>
          <w:szCs w:val="23"/>
        </w:rPr>
        <w:t xml:space="preserve">., 2002). </w:t>
      </w:r>
    </w:p>
    <w:p w14:paraId="38353F8D" w14:textId="682B03E6" w:rsidR="0097595D" w:rsidRDefault="0097595D" w:rsidP="0051010B">
      <w:pPr>
        <w:pStyle w:val="Corpo"/>
        <w:spacing w:after="0"/>
        <w:ind w:left="360"/>
        <w:rPr>
          <w:sz w:val="20"/>
          <w:szCs w:val="20"/>
        </w:rPr>
      </w:pPr>
    </w:p>
    <w:p w14:paraId="5541719C" w14:textId="4AB04C75" w:rsidR="00240A5E" w:rsidRDefault="00240A5E" w:rsidP="0051010B">
      <w:pPr>
        <w:pStyle w:val="Corpo"/>
        <w:spacing w:after="0"/>
        <w:ind w:left="360"/>
        <w:rPr>
          <w:sz w:val="20"/>
          <w:szCs w:val="20"/>
        </w:rPr>
      </w:pPr>
    </w:p>
    <w:p w14:paraId="6871F5B9" w14:textId="76ECB683" w:rsidR="00240A5E" w:rsidRDefault="00240A5E" w:rsidP="0051010B">
      <w:pPr>
        <w:pStyle w:val="Corpo"/>
        <w:spacing w:after="0"/>
        <w:ind w:left="360"/>
        <w:rPr>
          <w:sz w:val="20"/>
          <w:szCs w:val="20"/>
        </w:rPr>
      </w:pPr>
    </w:p>
    <w:p w14:paraId="7222A68A" w14:textId="365BEC27" w:rsidR="00240A5E" w:rsidRDefault="00240A5E" w:rsidP="0051010B">
      <w:pPr>
        <w:pStyle w:val="Corpo"/>
        <w:spacing w:after="0"/>
        <w:ind w:left="360"/>
        <w:rPr>
          <w:sz w:val="20"/>
          <w:szCs w:val="20"/>
        </w:rPr>
      </w:pPr>
    </w:p>
    <w:p w14:paraId="7F7F5CEB" w14:textId="541CB1E2" w:rsidR="00240A5E" w:rsidRDefault="00240A5E" w:rsidP="0051010B">
      <w:pPr>
        <w:pStyle w:val="Corpo"/>
        <w:spacing w:after="0"/>
        <w:ind w:left="360"/>
        <w:rPr>
          <w:sz w:val="20"/>
          <w:szCs w:val="20"/>
        </w:rPr>
      </w:pPr>
    </w:p>
    <w:p w14:paraId="6BE11785" w14:textId="35504327" w:rsidR="00240A5E" w:rsidRDefault="00240A5E" w:rsidP="0051010B">
      <w:pPr>
        <w:pStyle w:val="Corpo"/>
        <w:spacing w:after="0"/>
        <w:ind w:left="360"/>
        <w:rPr>
          <w:sz w:val="20"/>
          <w:szCs w:val="20"/>
        </w:rPr>
      </w:pPr>
    </w:p>
    <w:p w14:paraId="632CF021" w14:textId="4E050E56" w:rsidR="00240A5E" w:rsidRDefault="00240A5E" w:rsidP="0051010B">
      <w:pPr>
        <w:pStyle w:val="Corpo"/>
        <w:spacing w:after="0"/>
        <w:ind w:left="360"/>
        <w:rPr>
          <w:sz w:val="20"/>
          <w:szCs w:val="20"/>
        </w:rPr>
      </w:pPr>
    </w:p>
    <w:p w14:paraId="3303C5BF" w14:textId="32C5F552" w:rsidR="00240A5E" w:rsidRDefault="00240A5E" w:rsidP="0051010B">
      <w:pPr>
        <w:pStyle w:val="Corpo"/>
        <w:spacing w:after="0"/>
        <w:ind w:left="360"/>
        <w:rPr>
          <w:sz w:val="20"/>
          <w:szCs w:val="20"/>
        </w:rPr>
      </w:pPr>
    </w:p>
    <w:p w14:paraId="6F6128D2" w14:textId="7D67FEEA" w:rsidR="00240A5E" w:rsidRDefault="00240A5E" w:rsidP="0051010B">
      <w:pPr>
        <w:pStyle w:val="Corpo"/>
        <w:spacing w:after="0"/>
        <w:ind w:left="360"/>
        <w:rPr>
          <w:sz w:val="20"/>
          <w:szCs w:val="20"/>
        </w:rPr>
      </w:pPr>
    </w:p>
    <w:p w14:paraId="19AB5650" w14:textId="5D1B05EA" w:rsidR="00240A5E" w:rsidRDefault="00240A5E" w:rsidP="0051010B">
      <w:pPr>
        <w:pStyle w:val="Corpo"/>
        <w:spacing w:after="0"/>
        <w:ind w:left="360"/>
        <w:rPr>
          <w:sz w:val="20"/>
          <w:szCs w:val="20"/>
        </w:rPr>
      </w:pPr>
    </w:p>
    <w:p w14:paraId="70BECD74" w14:textId="62DCC71C" w:rsidR="00240A5E" w:rsidRDefault="00240A5E" w:rsidP="0051010B">
      <w:pPr>
        <w:pStyle w:val="Corpo"/>
        <w:spacing w:after="0"/>
        <w:ind w:left="360"/>
        <w:rPr>
          <w:sz w:val="20"/>
          <w:szCs w:val="20"/>
        </w:rPr>
      </w:pPr>
    </w:p>
    <w:p w14:paraId="4ACF73A2" w14:textId="1393EE5D" w:rsidR="00240A5E" w:rsidRDefault="00240A5E" w:rsidP="0051010B">
      <w:pPr>
        <w:pStyle w:val="Corpo"/>
        <w:spacing w:after="0"/>
        <w:ind w:left="360"/>
        <w:rPr>
          <w:sz w:val="20"/>
          <w:szCs w:val="20"/>
        </w:rPr>
      </w:pPr>
    </w:p>
    <w:p w14:paraId="2D2C1777" w14:textId="0F8CF41E" w:rsidR="00240A5E" w:rsidRDefault="00240A5E" w:rsidP="0051010B">
      <w:pPr>
        <w:pStyle w:val="Corpo"/>
        <w:spacing w:after="0"/>
        <w:ind w:left="360"/>
        <w:rPr>
          <w:sz w:val="20"/>
          <w:szCs w:val="20"/>
        </w:rPr>
      </w:pPr>
    </w:p>
    <w:p w14:paraId="2D7DEC1B" w14:textId="52D78D0B" w:rsidR="00240A5E" w:rsidRDefault="00240A5E" w:rsidP="0051010B">
      <w:pPr>
        <w:pStyle w:val="Corpo"/>
        <w:spacing w:after="0"/>
        <w:ind w:left="360"/>
        <w:rPr>
          <w:sz w:val="20"/>
          <w:szCs w:val="20"/>
        </w:rPr>
      </w:pPr>
    </w:p>
    <w:p w14:paraId="324AB28B" w14:textId="7D61B6D2" w:rsidR="00240A5E" w:rsidRDefault="00240A5E" w:rsidP="0051010B">
      <w:pPr>
        <w:pStyle w:val="Corpo"/>
        <w:spacing w:after="0"/>
        <w:ind w:left="360"/>
        <w:rPr>
          <w:sz w:val="20"/>
          <w:szCs w:val="20"/>
        </w:rPr>
      </w:pPr>
    </w:p>
    <w:p w14:paraId="28AF8449" w14:textId="7072B0DE" w:rsidR="00240A5E" w:rsidRDefault="00240A5E" w:rsidP="0051010B">
      <w:pPr>
        <w:pStyle w:val="Corpo"/>
        <w:spacing w:after="0"/>
        <w:ind w:left="360"/>
        <w:rPr>
          <w:sz w:val="20"/>
          <w:szCs w:val="20"/>
        </w:rPr>
      </w:pPr>
    </w:p>
    <w:p w14:paraId="7AF8385E" w14:textId="77777777" w:rsidR="00240A5E" w:rsidRPr="00677150" w:rsidRDefault="00240A5E" w:rsidP="0051010B">
      <w:pPr>
        <w:pStyle w:val="Corpo"/>
        <w:spacing w:after="0"/>
        <w:ind w:left="360"/>
        <w:rPr>
          <w:sz w:val="20"/>
          <w:szCs w:val="20"/>
        </w:rPr>
      </w:pPr>
    </w:p>
    <w:p w14:paraId="02DF238D" w14:textId="77777777" w:rsidR="0097595D" w:rsidRDefault="0097595D" w:rsidP="0097595D">
      <w:pPr>
        <w:pStyle w:val="Ttulo1"/>
        <w:jc w:val="center"/>
      </w:pPr>
      <w:bookmarkStart w:id="78" w:name="_Toc62720131"/>
      <w:r>
        <w:lastRenderedPageBreak/>
        <w:t>Formulário</w:t>
      </w:r>
      <w:bookmarkEnd w:id="78"/>
    </w:p>
    <w:p w14:paraId="45638FF8" w14:textId="77777777" w:rsidR="0097595D" w:rsidRDefault="0097595D" w:rsidP="0097595D">
      <w:pPr>
        <w:pStyle w:val="Corpo"/>
        <w:spacing w:after="120"/>
      </w:pPr>
    </w:p>
    <w:p w14:paraId="1796FC55" w14:textId="77777777" w:rsidR="0097595D" w:rsidRPr="00C30C20" w:rsidRDefault="0097595D" w:rsidP="0097595D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97595D" w:rsidRPr="009537E7" w14:paraId="3E3C21F4" w14:textId="77777777" w:rsidTr="00586C9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165B0E31" w14:textId="5828041C" w:rsidR="0097595D" w:rsidRPr="00C87A84" w:rsidRDefault="0097595D" w:rsidP="00586C91">
            <w:pPr>
              <w:pStyle w:val="Corpo"/>
              <w:spacing w:after="0"/>
              <w:jc w:val="center"/>
              <w:rPr>
                <w:b/>
                <w:color w:val="FFFFFF" w:themeColor="background1"/>
              </w:rPr>
            </w:pPr>
            <w:r>
              <w:rPr>
                <w:b/>
                <w:color w:val="FFFFFF" w:themeColor="background1"/>
                <w:sz w:val="22"/>
              </w:rPr>
              <w:t xml:space="preserve">Cápsulas de </w:t>
            </w:r>
            <w:r w:rsidR="00240A5E">
              <w:rPr>
                <w:b/>
                <w:color w:val="FFFFFF" w:themeColor="background1"/>
                <w:sz w:val="22"/>
              </w:rPr>
              <w:t>Metronidazol</w:t>
            </w:r>
          </w:p>
        </w:tc>
      </w:tr>
      <w:tr w:rsidR="0097595D" w:rsidRPr="009537E7" w14:paraId="2F0ED1A3" w14:textId="77777777" w:rsidTr="00586C9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3EF514E" w14:textId="47CEDC19" w:rsidR="0097595D" w:rsidRPr="0040473A" w:rsidRDefault="00240A5E" w:rsidP="00586C91">
            <w:pPr>
              <w:pStyle w:val="Corpo"/>
              <w:rPr>
                <w:bCs/>
              </w:rPr>
            </w:pPr>
            <w:bookmarkStart w:id="79" w:name="_Hlk62658718"/>
            <w:r>
              <w:t>Metronidazol</w:t>
            </w:r>
            <w:bookmarkEnd w:id="79"/>
            <w:r w:rsidR="0097595D">
              <w:t>...................................</w:t>
            </w:r>
            <w:r>
              <w:t>500</w:t>
            </w:r>
            <w:r w:rsidR="0097595D">
              <w:t xml:space="preserve"> mg</w:t>
            </w:r>
          </w:p>
        </w:tc>
      </w:tr>
      <w:tr w:rsidR="0097595D" w:rsidRPr="009537E7" w14:paraId="50D69CFC" w14:textId="77777777" w:rsidTr="00586C91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68D2BCF" w14:textId="77777777" w:rsidR="0097595D" w:rsidRPr="003A6682" w:rsidRDefault="0097595D" w:rsidP="00586C91">
            <w:pPr>
              <w:pStyle w:val="Corpo"/>
            </w:pPr>
            <w:r>
              <w:t>Excipiente qsp............................1 cápsula</w:t>
            </w:r>
          </w:p>
        </w:tc>
      </w:tr>
    </w:tbl>
    <w:p w14:paraId="76B4EC3B" w14:textId="77777777" w:rsidR="00240A5E" w:rsidRPr="00240A5E" w:rsidRDefault="00240A5E" w:rsidP="00240A5E">
      <w:pPr>
        <w:pStyle w:val="Corpo"/>
        <w:spacing w:line="276" w:lineRule="auto"/>
        <w:rPr>
          <w:sz w:val="16"/>
          <w:szCs w:val="16"/>
        </w:rPr>
      </w:pPr>
      <w:r w:rsidRPr="00240A5E">
        <w:rPr>
          <w:sz w:val="16"/>
          <w:szCs w:val="16"/>
        </w:rPr>
        <w:t>Administrar 2 cápsulas ao dia, ou a critério médico.</w:t>
      </w:r>
    </w:p>
    <w:p w14:paraId="5A4420FD" w14:textId="77777777" w:rsidR="0097595D" w:rsidRDefault="0097595D" w:rsidP="00B70169">
      <w:pPr>
        <w:pStyle w:val="Corpo"/>
        <w:spacing w:line="276" w:lineRule="auto"/>
        <w:rPr>
          <w:b/>
        </w:rPr>
      </w:pPr>
    </w:p>
    <w:p w14:paraId="53B8AF02" w14:textId="5CE970DF" w:rsidR="00A60E06" w:rsidRDefault="00A60E06" w:rsidP="00B70169">
      <w:pPr>
        <w:pStyle w:val="Corpo"/>
        <w:spacing w:line="276" w:lineRule="auto"/>
        <w:rPr>
          <w:b/>
        </w:rPr>
      </w:pPr>
    </w:p>
    <w:p w14:paraId="029C0F74" w14:textId="7ACE3B73" w:rsidR="00A60E06" w:rsidRDefault="00A60E06" w:rsidP="00B70169">
      <w:pPr>
        <w:pStyle w:val="Corpo"/>
        <w:spacing w:line="276" w:lineRule="auto"/>
        <w:rPr>
          <w:b/>
        </w:rPr>
      </w:pPr>
    </w:p>
    <w:p w14:paraId="54CBB65E" w14:textId="26201D46" w:rsidR="00240A5E" w:rsidRDefault="00240A5E" w:rsidP="00B70169">
      <w:pPr>
        <w:pStyle w:val="Corpo"/>
        <w:spacing w:line="276" w:lineRule="auto"/>
        <w:rPr>
          <w:b/>
        </w:rPr>
      </w:pPr>
    </w:p>
    <w:p w14:paraId="390FDA33" w14:textId="646C2486" w:rsidR="00240A5E" w:rsidRDefault="00240A5E" w:rsidP="00B70169">
      <w:pPr>
        <w:pStyle w:val="Corpo"/>
        <w:spacing w:line="276" w:lineRule="auto"/>
        <w:rPr>
          <w:b/>
        </w:rPr>
      </w:pPr>
    </w:p>
    <w:p w14:paraId="23C20525" w14:textId="5DFD274B" w:rsidR="00240A5E" w:rsidRDefault="00240A5E" w:rsidP="00B70169">
      <w:pPr>
        <w:pStyle w:val="Corpo"/>
        <w:spacing w:line="276" w:lineRule="auto"/>
        <w:rPr>
          <w:b/>
        </w:rPr>
      </w:pPr>
    </w:p>
    <w:p w14:paraId="53D95232" w14:textId="7A46119F" w:rsidR="00240A5E" w:rsidRDefault="00240A5E" w:rsidP="00B70169">
      <w:pPr>
        <w:pStyle w:val="Corpo"/>
        <w:spacing w:line="276" w:lineRule="auto"/>
        <w:rPr>
          <w:b/>
        </w:rPr>
      </w:pPr>
    </w:p>
    <w:p w14:paraId="6D1EFCFE" w14:textId="3DE15155" w:rsidR="00240A5E" w:rsidRDefault="00240A5E" w:rsidP="00B70169">
      <w:pPr>
        <w:pStyle w:val="Corpo"/>
        <w:spacing w:line="276" w:lineRule="auto"/>
        <w:rPr>
          <w:b/>
        </w:rPr>
      </w:pPr>
    </w:p>
    <w:p w14:paraId="07F9ED18" w14:textId="1D9870F6" w:rsidR="00240A5E" w:rsidRDefault="00240A5E" w:rsidP="00B70169">
      <w:pPr>
        <w:pStyle w:val="Corpo"/>
        <w:spacing w:line="276" w:lineRule="auto"/>
        <w:rPr>
          <w:b/>
        </w:rPr>
      </w:pPr>
    </w:p>
    <w:p w14:paraId="7C324EA0" w14:textId="76B8A4DE" w:rsidR="00240A5E" w:rsidRDefault="00240A5E" w:rsidP="00B70169">
      <w:pPr>
        <w:pStyle w:val="Corpo"/>
        <w:spacing w:line="276" w:lineRule="auto"/>
        <w:rPr>
          <w:b/>
        </w:rPr>
      </w:pPr>
    </w:p>
    <w:p w14:paraId="2499C6B8" w14:textId="026960AF" w:rsidR="00240A5E" w:rsidRDefault="00240A5E" w:rsidP="00B70169">
      <w:pPr>
        <w:pStyle w:val="Corpo"/>
        <w:spacing w:line="276" w:lineRule="auto"/>
        <w:rPr>
          <w:b/>
        </w:rPr>
      </w:pPr>
    </w:p>
    <w:p w14:paraId="1FAEC7A8" w14:textId="387C4E8D" w:rsidR="00240A5E" w:rsidRDefault="00240A5E" w:rsidP="00B70169">
      <w:pPr>
        <w:pStyle w:val="Corpo"/>
        <w:spacing w:line="276" w:lineRule="auto"/>
        <w:rPr>
          <w:b/>
        </w:rPr>
      </w:pPr>
    </w:p>
    <w:p w14:paraId="13DE5B41" w14:textId="3993EC7D" w:rsidR="00240A5E" w:rsidRDefault="00240A5E" w:rsidP="00B70169">
      <w:pPr>
        <w:pStyle w:val="Corpo"/>
        <w:spacing w:line="276" w:lineRule="auto"/>
        <w:rPr>
          <w:b/>
        </w:rPr>
      </w:pPr>
    </w:p>
    <w:p w14:paraId="7AE456F1" w14:textId="0E8A6101" w:rsidR="00240A5E" w:rsidRDefault="00240A5E" w:rsidP="00B70169">
      <w:pPr>
        <w:pStyle w:val="Corpo"/>
        <w:spacing w:line="276" w:lineRule="auto"/>
        <w:rPr>
          <w:b/>
        </w:rPr>
      </w:pPr>
    </w:p>
    <w:p w14:paraId="6DB827EC" w14:textId="23CFD3C6" w:rsidR="00240A5E" w:rsidRDefault="00240A5E" w:rsidP="00B70169">
      <w:pPr>
        <w:pStyle w:val="Corpo"/>
        <w:spacing w:line="276" w:lineRule="auto"/>
        <w:rPr>
          <w:b/>
        </w:rPr>
      </w:pPr>
    </w:p>
    <w:p w14:paraId="76FC1922" w14:textId="6E58EE52" w:rsidR="00240A5E" w:rsidRDefault="00240A5E" w:rsidP="00B70169">
      <w:pPr>
        <w:pStyle w:val="Corpo"/>
        <w:spacing w:line="276" w:lineRule="auto"/>
        <w:rPr>
          <w:b/>
        </w:rPr>
      </w:pPr>
    </w:p>
    <w:p w14:paraId="64BBB3DA" w14:textId="7A2C149A" w:rsidR="00240A5E" w:rsidRDefault="00240A5E" w:rsidP="00B70169">
      <w:pPr>
        <w:pStyle w:val="Corpo"/>
        <w:spacing w:line="276" w:lineRule="auto"/>
        <w:rPr>
          <w:b/>
        </w:rPr>
      </w:pPr>
    </w:p>
    <w:p w14:paraId="081F4592" w14:textId="27525BF3" w:rsidR="00240A5E" w:rsidRDefault="00240A5E" w:rsidP="00B70169">
      <w:pPr>
        <w:pStyle w:val="Corpo"/>
        <w:spacing w:line="276" w:lineRule="auto"/>
        <w:rPr>
          <w:b/>
        </w:rPr>
      </w:pPr>
    </w:p>
    <w:p w14:paraId="1D9E3C6A" w14:textId="1D9B5DC0" w:rsidR="00240A5E" w:rsidRDefault="00240A5E" w:rsidP="00B70169">
      <w:pPr>
        <w:pStyle w:val="Corpo"/>
        <w:spacing w:line="276" w:lineRule="auto"/>
        <w:rPr>
          <w:b/>
        </w:rPr>
      </w:pPr>
    </w:p>
    <w:p w14:paraId="6C685362" w14:textId="2908751D" w:rsidR="00240A5E" w:rsidRDefault="00240A5E" w:rsidP="00B70169">
      <w:pPr>
        <w:pStyle w:val="Corpo"/>
        <w:spacing w:line="276" w:lineRule="auto"/>
        <w:rPr>
          <w:b/>
        </w:rPr>
      </w:pPr>
    </w:p>
    <w:p w14:paraId="4481A750" w14:textId="45FA4BD4" w:rsidR="00240A5E" w:rsidRDefault="00240A5E" w:rsidP="00B70169">
      <w:pPr>
        <w:pStyle w:val="Corpo"/>
        <w:spacing w:line="276" w:lineRule="auto"/>
        <w:rPr>
          <w:b/>
        </w:rPr>
      </w:pPr>
    </w:p>
    <w:p w14:paraId="2E3BEDAA" w14:textId="5A12C3A9" w:rsidR="00240A5E" w:rsidRDefault="00240A5E" w:rsidP="00B70169">
      <w:pPr>
        <w:pStyle w:val="Corpo"/>
        <w:spacing w:line="276" w:lineRule="auto"/>
        <w:rPr>
          <w:b/>
        </w:rPr>
      </w:pPr>
    </w:p>
    <w:p w14:paraId="1CE90E5A" w14:textId="7CBB7C24" w:rsidR="00240A5E" w:rsidRDefault="00240A5E" w:rsidP="00B70169">
      <w:pPr>
        <w:pStyle w:val="Corpo"/>
        <w:spacing w:line="276" w:lineRule="auto"/>
        <w:rPr>
          <w:b/>
        </w:rPr>
      </w:pPr>
    </w:p>
    <w:p w14:paraId="3F967A7F" w14:textId="4D2D0EBA" w:rsidR="00240A5E" w:rsidRDefault="00240A5E" w:rsidP="00B70169">
      <w:pPr>
        <w:pStyle w:val="Corpo"/>
        <w:spacing w:line="276" w:lineRule="auto"/>
        <w:rPr>
          <w:b/>
        </w:rPr>
      </w:pPr>
    </w:p>
    <w:p w14:paraId="549ADD45" w14:textId="30EE462A" w:rsidR="00240A5E" w:rsidRDefault="00240A5E" w:rsidP="00B70169">
      <w:pPr>
        <w:pStyle w:val="Corpo"/>
        <w:spacing w:line="276" w:lineRule="auto"/>
        <w:rPr>
          <w:b/>
        </w:rPr>
      </w:pPr>
    </w:p>
    <w:p w14:paraId="400685AF" w14:textId="54788ECB" w:rsidR="00240A5E" w:rsidRDefault="00240A5E" w:rsidP="00B70169">
      <w:pPr>
        <w:pStyle w:val="Corpo"/>
        <w:spacing w:line="276" w:lineRule="auto"/>
        <w:rPr>
          <w:b/>
        </w:rPr>
      </w:pPr>
    </w:p>
    <w:p w14:paraId="300ADE0F" w14:textId="33690C39" w:rsidR="00240A5E" w:rsidRDefault="00240A5E" w:rsidP="00B70169">
      <w:pPr>
        <w:pStyle w:val="Corpo"/>
        <w:spacing w:line="276" w:lineRule="auto"/>
        <w:rPr>
          <w:b/>
        </w:rPr>
      </w:pPr>
    </w:p>
    <w:p w14:paraId="6006B155" w14:textId="229CC553" w:rsidR="00240A5E" w:rsidRDefault="00240A5E" w:rsidP="00B70169">
      <w:pPr>
        <w:pStyle w:val="Corpo"/>
        <w:spacing w:line="276" w:lineRule="auto"/>
        <w:rPr>
          <w:b/>
        </w:rPr>
      </w:pPr>
    </w:p>
    <w:p w14:paraId="16D4B338" w14:textId="45C0E80C" w:rsidR="00240A5E" w:rsidRPr="0040473A" w:rsidRDefault="00240A5E" w:rsidP="00240A5E">
      <w:pPr>
        <w:pStyle w:val="Ttulo1"/>
        <w:jc w:val="center"/>
      </w:pPr>
      <w:bookmarkStart w:id="80" w:name="_Toc62720132"/>
      <w:proofErr w:type="spellStart"/>
      <w:r>
        <w:lastRenderedPageBreak/>
        <w:t>Pantoprazol</w:t>
      </w:r>
      <w:bookmarkEnd w:id="80"/>
      <w:proofErr w:type="spellEnd"/>
    </w:p>
    <w:p w14:paraId="1AC5D050" w14:textId="77777777" w:rsidR="00240A5E" w:rsidRPr="00240A5E" w:rsidRDefault="00240A5E" w:rsidP="00240A5E">
      <w:pPr>
        <w:pStyle w:val="Subtitulocorpo"/>
        <w:ind w:left="720"/>
        <w:rPr>
          <w:iCs/>
        </w:rPr>
      </w:pPr>
      <w:r w:rsidRPr="00240A5E">
        <w:rPr>
          <w:iCs/>
        </w:rPr>
        <w:t>Alívio da Dor Epigástrica em Pacientes com Dispepsia Funcional do Tipo Ulcerosa</w:t>
      </w:r>
    </w:p>
    <w:p w14:paraId="1655C53B" w14:textId="77777777" w:rsidR="00240A5E" w:rsidRDefault="00240A5E" w:rsidP="00240A5E">
      <w:pPr>
        <w:pStyle w:val="Subtitulocorpo"/>
        <w:jc w:val="both"/>
        <w:rPr>
          <w:b w:val="0"/>
          <w:bCs/>
          <w:color w:val="404040" w:themeColor="text1" w:themeTint="BF"/>
          <w:sz w:val="24"/>
          <w:szCs w:val="24"/>
        </w:rPr>
      </w:pPr>
    </w:p>
    <w:p w14:paraId="7E1BD01F" w14:textId="77777777" w:rsidR="00240A5E" w:rsidRDefault="00240A5E" w:rsidP="00240A5E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79076392" w14:textId="387A335D" w:rsidR="00240A5E" w:rsidRPr="00240A5E" w:rsidRDefault="00240A5E" w:rsidP="00240A5E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  <w:r w:rsidRPr="00240A5E">
        <w:rPr>
          <w:b w:val="0"/>
          <w:color w:val="404040" w:themeColor="text1" w:themeTint="BF"/>
          <w:sz w:val="24"/>
          <w:szCs w:val="24"/>
        </w:rPr>
        <w:t xml:space="preserve">O objetivo deste estudo, publicado no periódico </w:t>
      </w:r>
      <w:proofErr w:type="spellStart"/>
      <w:r w:rsidRPr="00240A5E">
        <w:rPr>
          <w:b w:val="0"/>
          <w:i/>
          <w:color w:val="404040" w:themeColor="text1" w:themeTint="BF"/>
          <w:sz w:val="24"/>
          <w:szCs w:val="24"/>
        </w:rPr>
        <w:t>Current</w:t>
      </w:r>
      <w:proofErr w:type="spellEnd"/>
      <w:r w:rsidRPr="00240A5E">
        <w:rPr>
          <w:b w:val="0"/>
          <w:i/>
          <w:color w:val="404040" w:themeColor="text1" w:themeTint="BF"/>
          <w:sz w:val="24"/>
          <w:szCs w:val="24"/>
        </w:rPr>
        <w:t xml:space="preserve"> Medical </w:t>
      </w:r>
      <w:proofErr w:type="spellStart"/>
      <w:r w:rsidRPr="00240A5E">
        <w:rPr>
          <w:b w:val="0"/>
          <w:i/>
          <w:color w:val="404040" w:themeColor="text1" w:themeTint="BF"/>
          <w:sz w:val="24"/>
          <w:szCs w:val="24"/>
        </w:rPr>
        <w:t>Research</w:t>
      </w:r>
      <w:proofErr w:type="spellEnd"/>
      <w:r w:rsidRPr="00240A5E">
        <w:rPr>
          <w:b w:val="0"/>
          <w:color w:val="404040" w:themeColor="text1" w:themeTint="BF"/>
          <w:sz w:val="24"/>
          <w:szCs w:val="24"/>
        </w:rPr>
        <w:t xml:space="preserve"> </w:t>
      </w:r>
      <w:proofErr w:type="spellStart"/>
      <w:r w:rsidRPr="00240A5E">
        <w:rPr>
          <w:b w:val="0"/>
          <w:i/>
          <w:color w:val="404040" w:themeColor="text1" w:themeTint="BF"/>
          <w:sz w:val="24"/>
          <w:szCs w:val="24"/>
        </w:rPr>
        <w:t>Opinion</w:t>
      </w:r>
      <w:proofErr w:type="spellEnd"/>
      <w:r w:rsidRPr="00240A5E">
        <w:rPr>
          <w:b w:val="0"/>
          <w:color w:val="404040" w:themeColor="text1" w:themeTint="BF"/>
          <w:sz w:val="24"/>
          <w:szCs w:val="24"/>
        </w:rPr>
        <w:t xml:space="preserve">, foi investigar a eficácia do </w:t>
      </w:r>
      <w:proofErr w:type="spellStart"/>
      <w:r w:rsidRPr="00240A5E">
        <w:rPr>
          <w:b w:val="0"/>
          <w:color w:val="404040" w:themeColor="text1" w:themeTint="BF"/>
          <w:sz w:val="24"/>
          <w:szCs w:val="24"/>
        </w:rPr>
        <w:t>pantoprazol</w:t>
      </w:r>
      <w:proofErr w:type="spellEnd"/>
      <w:r w:rsidRPr="00240A5E">
        <w:rPr>
          <w:b w:val="0"/>
          <w:color w:val="404040" w:themeColor="text1" w:themeTint="BF"/>
          <w:sz w:val="24"/>
          <w:szCs w:val="24"/>
        </w:rPr>
        <w:t xml:space="preserve"> no alívio da dor epigástrica associada à dispepsia funcional do tipo ulcerosa</w:t>
      </w:r>
      <w:r>
        <w:rPr>
          <w:b w:val="0"/>
          <w:color w:val="404040" w:themeColor="text1" w:themeTint="BF"/>
          <w:sz w:val="24"/>
          <w:szCs w:val="24"/>
        </w:rPr>
        <w:t>.</w:t>
      </w:r>
    </w:p>
    <w:p w14:paraId="2B83CC54" w14:textId="77777777" w:rsidR="00240A5E" w:rsidRDefault="00240A5E" w:rsidP="00240A5E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11264" behindDoc="0" locked="0" layoutInCell="1" allowOverlap="1" wp14:anchorId="138F76B9" wp14:editId="01CA52DB">
                <wp:simplePos x="0" y="0"/>
                <wp:positionH relativeFrom="margin">
                  <wp:align>right</wp:align>
                </wp:positionH>
                <wp:positionV relativeFrom="paragraph">
                  <wp:posOffset>131445</wp:posOffset>
                </wp:positionV>
                <wp:extent cx="5372100" cy="878774"/>
                <wp:effectExtent l="0" t="0" r="19050" b="17145"/>
                <wp:wrapNone/>
                <wp:docPr id="747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878774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16594CB" w14:textId="77777777" w:rsidR="005D1916" w:rsidRPr="009D65A4" w:rsidRDefault="005D1916" w:rsidP="00240A5E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 w:rsidRPr="00240A5E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Um estudo multicêntrico, duplo-cego e placebo-controlado selecionou 419 pacientes (população intenção-de-tratar) com dispepsia funcional do tipo ulcerosa, com dor epigástrica como sintoma predominante. Eles foram randomizados para receber, por 28 dias: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38F76B9" id="_x0000_s1091" type="#_x0000_t202" style="position:absolute;left:0;text-align:left;margin-left:371.8pt;margin-top:10.35pt;width:423pt;height:69.2pt;z-index:252811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" fillcolor="white [3212]" strokecolor="#0070c0">
                <v:textbox>
                  <w:txbxContent>
                    <w:p w14:paraId="516594CB" w14:textId="77777777" w:rsidR="005D1916" w:rsidRPr="009D65A4" w:rsidRDefault="005D1916" w:rsidP="00240A5E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 w:rsidRPr="00240A5E">
                        <w:rPr>
                          <w:rFonts w:ascii="Swis721 Th BT" w:hAnsi="Swis721 Th BT"/>
                          <w:sz w:val="23"/>
                          <w:szCs w:val="23"/>
                        </w:rPr>
                        <w:t>Um estudo multicêntrico, duplo-cego e placebo-controlado selecionou 419 pacientes (população intenção-de-tratar) com dispepsia funcional do tipo ulcerosa, com dor epigástrica como sintoma predominante. Eles foram randomizados para receber, por 28 dias: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7A4288C1" w14:textId="77777777" w:rsidR="00240A5E" w:rsidRDefault="00240A5E" w:rsidP="00240A5E">
      <w:pPr>
        <w:pStyle w:val="Corpo"/>
      </w:pPr>
    </w:p>
    <w:p w14:paraId="658556F0" w14:textId="77777777" w:rsidR="00240A5E" w:rsidRDefault="00240A5E" w:rsidP="00240A5E">
      <w:pPr>
        <w:pStyle w:val="Corpo"/>
        <w:spacing w:before="120" w:after="0"/>
      </w:pPr>
    </w:p>
    <w:p w14:paraId="476514B9" w14:textId="77777777" w:rsidR="00240A5E" w:rsidRDefault="00240A5E" w:rsidP="00240A5E">
      <w:pPr>
        <w:pStyle w:val="Corpo"/>
      </w:pPr>
    </w:p>
    <w:p w14:paraId="0BD8C764" w14:textId="77777777" w:rsidR="00240A5E" w:rsidRDefault="00240A5E" w:rsidP="00240A5E">
      <w:pPr>
        <w:pStyle w:val="Corpo"/>
      </w:pPr>
    </w:p>
    <w:p w14:paraId="1665F410" w14:textId="77777777" w:rsidR="00240A5E" w:rsidRDefault="00240A5E" w:rsidP="00240A5E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13312" behindDoc="0" locked="0" layoutInCell="1" allowOverlap="1" wp14:anchorId="49D93F26" wp14:editId="2E58795D">
                <wp:simplePos x="0" y="0"/>
                <wp:positionH relativeFrom="margin">
                  <wp:posOffset>852170</wp:posOffset>
                </wp:positionH>
                <wp:positionV relativeFrom="paragraph">
                  <wp:posOffset>31115</wp:posOffset>
                </wp:positionV>
                <wp:extent cx="226695" cy="138430"/>
                <wp:effectExtent l="0" t="0" r="1905" b="0"/>
                <wp:wrapNone/>
                <wp:docPr id="743" name="Triângulo isósceles 74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DEE9D63" id="Triângulo isósceles 743" o:spid="_x0000_s1026" type="#_x0000_t5" style="position:absolute;margin-left:67.1pt;margin-top:2.45pt;width:17.85pt;height:10.9pt;flip:y;z-index:2528133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" fillcolor="#d8d8d8 [2732]" stroked="f">
                <w10:wrap anchorx="margin"/>
              </v:shape>
            </w:pict>
          </mc:Fallback>
        </mc:AlternateContent>
      </w: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15360" behindDoc="0" locked="0" layoutInCell="1" allowOverlap="1" wp14:anchorId="1334A620" wp14:editId="65D5DC16">
                <wp:simplePos x="0" y="0"/>
                <wp:positionH relativeFrom="margin">
                  <wp:posOffset>4247515</wp:posOffset>
                </wp:positionH>
                <wp:positionV relativeFrom="paragraph">
                  <wp:posOffset>26670</wp:posOffset>
                </wp:positionV>
                <wp:extent cx="226695" cy="138430"/>
                <wp:effectExtent l="0" t="0" r="1905" b="0"/>
                <wp:wrapNone/>
                <wp:docPr id="744" name="Triângulo isósceles 74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DCEA5D4" id="Triângulo isósceles 744" o:spid="_x0000_s1026" type="#_x0000_t5" style="position:absolute;margin-left:334.45pt;margin-top:2.1pt;width:17.85pt;height:10.9pt;flip:y;z-index:2528153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" fillcolor="#d8d8d8 [2732]" stroked="f">
                <w10:wrap anchorx="margin"/>
              </v:shape>
            </w:pict>
          </mc:Fallback>
        </mc:AlternateContent>
      </w:r>
    </w:p>
    <w:p w14:paraId="6050CE25" w14:textId="77777777" w:rsidR="00240A5E" w:rsidRDefault="00240A5E" w:rsidP="00240A5E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14336" behindDoc="0" locked="0" layoutInCell="1" allowOverlap="1" wp14:anchorId="58691640" wp14:editId="5287826B">
                <wp:simplePos x="0" y="0"/>
                <wp:positionH relativeFrom="margin">
                  <wp:posOffset>3337486</wp:posOffset>
                </wp:positionH>
                <wp:positionV relativeFrom="paragraph">
                  <wp:posOffset>93535</wp:posOffset>
                </wp:positionV>
                <wp:extent cx="2046605" cy="1187260"/>
                <wp:effectExtent l="0" t="0" r="10795" b="13335"/>
                <wp:wrapNone/>
                <wp:docPr id="745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118726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10A023E" w14:textId="77777777" w:rsidR="005D1916" w:rsidRDefault="005D1916" w:rsidP="00240A5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3804DDD7" w14:textId="77777777" w:rsidR="005D1916" w:rsidRDefault="005D1916" w:rsidP="00240A5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2DBF485D" w14:textId="77777777" w:rsidR="005D1916" w:rsidRDefault="005D1916" w:rsidP="00240A5E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  <w:p w14:paraId="1E47E7A9" w14:textId="77777777" w:rsidR="005D1916" w:rsidRPr="00086CFC" w:rsidRDefault="005D1916" w:rsidP="00240A5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8691640" id="_x0000_s1092" type="#_x0000_t202" style="position:absolute;left:0;text-align:left;margin-left:262.8pt;margin-top:7.35pt;width:161.15pt;height:93.5pt;z-index:25281433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" fillcolor="#0070c0" strokecolor="#0070c0">
                <v:textbox>
                  <w:txbxContent>
                    <w:p w14:paraId="410A023E" w14:textId="77777777" w:rsidR="005D1916" w:rsidRDefault="005D1916" w:rsidP="00240A5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3804DDD7" w14:textId="77777777" w:rsidR="005D1916" w:rsidRDefault="005D1916" w:rsidP="00240A5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2DBF485D" w14:textId="77777777" w:rsidR="005D1916" w:rsidRDefault="005D1916" w:rsidP="00240A5E">
                      <w:pPr>
                        <w:spacing w:after="0" w:line="240" w:lineRule="auto"/>
                        <w:jc w:val="center"/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  <w:p w14:paraId="1E47E7A9" w14:textId="77777777" w:rsidR="005D1916" w:rsidRPr="00086CFC" w:rsidRDefault="005D1916" w:rsidP="00240A5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12288" behindDoc="0" locked="0" layoutInCell="1" allowOverlap="1" wp14:anchorId="33A335AA" wp14:editId="174E78BA">
                <wp:simplePos x="0" y="0"/>
                <wp:positionH relativeFrom="margin">
                  <wp:posOffset>-58857</wp:posOffset>
                </wp:positionH>
                <wp:positionV relativeFrom="paragraph">
                  <wp:posOffset>105410</wp:posOffset>
                </wp:positionV>
                <wp:extent cx="2046605" cy="1175657"/>
                <wp:effectExtent l="0" t="0" r="10795" b="24765"/>
                <wp:wrapNone/>
                <wp:docPr id="746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1175657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78F09FF" w14:textId="77777777" w:rsidR="005D1916" w:rsidRDefault="005D1916" w:rsidP="00240A5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557F600A" w14:textId="77777777" w:rsidR="005D1916" w:rsidRDefault="005D1916" w:rsidP="00240A5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129448C3" w14:textId="77777777" w:rsidR="005D1916" w:rsidRPr="00086CFC" w:rsidRDefault="005D1916" w:rsidP="00240A5E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  <w:proofErr w:type="spellStart"/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antoprazol</w:t>
                            </w:r>
                            <w:proofErr w:type="spellEnd"/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20 mg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3A335AA" id="_x0000_s1093" type="#_x0000_t202" style="position:absolute;left:0;text-align:left;margin-left:-4.65pt;margin-top:8.3pt;width:161.15pt;height:92.55pt;z-index:25281228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" fillcolor="#0070c0" strokecolor="#0070c0">
                <v:textbox>
                  <w:txbxContent>
                    <w:p w14:paraId="478F09FF" w14:textId="77777777" w:rsidR="005D1916" w:rsidRDefault="005D1916" w:rsidP="00240A5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557F600A" w14:textId="77777777" w:rsidR="005D1916" w:rsidRDefault="005D1916" w:rsidP="00240A5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129448C3" w14:textId="77777777" w:rsidR="005D1916" w:rsidRPr="00086CFC" w:rsidRDefault="005D1916" w:rsidP="00240A5E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  <w:proofErr w:type="spellStart"/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antoprazol</w:t>
                      </w:r>
                      <w:proofErr w:type="spellEnd"/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20 mg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17015476" w14:textId="77777777" w:rsidR="00240A5E" w:rsidRDefault="00240A5E" w:rsidP="00240A5E">
      <w:pPr>
        <w:pStyle w:val="Corpo"/>
      </w:pPr>
    </w:p>
    <w:p w14:paraId="2911DF60" w14:textId="77777777" w:rsidR="00240A5E" w:rsidRDefault="00240A5E" w:rsidP="00240A5E">
      <w:pPr>
        <w:pStyle w:val="Corpo"/>
      </w:pPr>
    </w:p>
    <w:p w14:paraId="2DB33BAB" w14:textId="77777777" w:rsidR="00240A5E" w:rsidRDefault="00240A5E" w:rsidP="00240A5E">
      <w:pPr>
        <w:pStyle w:val="Corpo"/>
      </w:pPr>
    </w:p>
    <w:p w14:paraId="5004E823" w14:textId="77777777" w:rsidR="00240A5E" w:rsidRPr="0064783D" w:rsidRDefault="00240A5E" w:rsidP="00240A5E">
      <w:pPr>
        <w:pStyle w:val="Corpo"/>
        <w:rPr>
          <w:sz w:val="20"/>
          <w:szCs w:val="23"/>
        </w:rPr>
      </w:pPr>
    </w:p>
    <w:p w14:paraId="674A5876" w14:textId="77777777" w:rsidR="00240A5E" w:rsidRDefault="00240A5E" w:rsidP="00240A5E">
      <w:pPr>
        <w:pStyle w:val="Corpo"/>
        <w:spacing w:before="120" w:after="0"/>
        <w:ind w:left="405"/>
        <w:rPr>
          <w:sz w:val="20"/>
          <w:szCs w:val="23"/>
        </w:rPr>
      </w:pPr>
    </w:p>
    <w:p w14:paraId="2A30873A" w14:textId="77777777" w:rsidR="00240A5E" w:rsidRDefault="00240A5E" w:rsidP="00240A5E">
      <w:pPr>
        <w:pStyle w:val="Corpo"/>
        <w:spacing w:before="120" w:after="0"/>
        <w:ind w:left="405"/>
        <w:rPr>
          <w:sz w:val="20"/>
          <w:szCs w:val="23"/>
        </w:rPr>
      </w:pPr>
    </w:p>
    <w:p w14:paraId="22C0862D" w14:textId="77777777" w:rsidR="00240A5E" w:rsidRDefault="00240A5E" w:rsidP="00240A5E">
      <w:pPr>
        <w:pStyle w:val="Corpo"/>
        <w:spacing w:before="120" w:after="0"/>
      </w:pPr>
    </w:p>
    <w:p w14:paraId="4EE83879" w14:textId="77777777" w:rsidR="00240A5E" w:rsidRPr="00C72C0B" w:rsidRDefault="00240A5E" w:rsidP="00240A5E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3DCB68C7" w14:textId="77777777" w:rsidR="00240A5E" w:rsidRPr="00714E9A" w:rsidRDefault="00240A5E" w:rsidP="00240A5E">
      <w:pPr>
        <w:pStyle w:val="Corpo"/>
        <w:rPr>
          <w:sz w:val="16"/>
          <w:szCs w:val="16"/>
        </w:rPr>
      </w:pPr>
    </w:p>
    <w:p w14:paraId="3F7F6692" w14:textId="77777777" w:rsidR="00240A5E" w:rsidRDefault="00240A5E" w:rsidP="00240A5E">
      <w:pPr>
        <w:pStyle w:val="Corpo"/>
        <w:numPr>
          <w:ilvl w:val="0"/>
          <w:numId w:val="1"/>
        </w:numPr>
        <w:spacing w:after="0"/>
        <w:rPr>
          <w:bCs/>
          <w:szCs w:val="23"/>
        </w:rPr>
      </w:pPr>
      <w:r w:rsidRPr="00240A5E">
        <w:rPr>
          <w:bCs/>
          <w:szCs w:val="23"/>
        </w:rPr>
        <w:t xml:space="preserve">O alívio da dor epigástrica foi alcançado em 55% e 45% dos pacientes dos grupos </w:t>
      </w:r>
      <w:proofErr w:type="spellStart"/>
      <w:r w:rsidRPr="00240A5E">
        <w:rPr>
          <w:bCs/>
          <w:szCs w:val="23"/>
        </w:rPr>
        <w:t>pantoprazol</w:t>
      </w:r>
      <w:proofErr w:type="spellEnd"/>
      <w:r w:rsidRPr="00240A5E">
        <w:rPr>
          <w:bCs/>
          <w:szCs w:val="23"/>
        </w:rPr>
        <w:t xml:space="preserve"> e placebo, respectivamente, ambos na população ITT e em 58% e 47%, respectivamente, na população Por Protocolo (PP), após 28 dias de tratamento;</w:t>
      </w:r>
    </w:p>
    <w:p w14:paraId="158EC56F" w14:textId="77777777" w:rsidR="00240A5E" w:rsidRPr="00240A5E" w:rsidRDefault="00240A5E" w:rsidP="00240A5E">
      <w:pPr>
        <w:pStyle w:val="Corpo"/>
        <w:spacing w:after="0"/>
        <w:ind w:left="360"/>
        <w:rPr>
          <w:bCs/>
          <w:szCs w:val="23"/>
        </w:rPr>
      </w:pPr>
    </w:p>
    <w:p w14:paraId="2138F75C" w14:textId="77777777" w:rsidR="00240A5E" w:rsidRPr="00240A5E" w:rsidRDefault="00240A5E" w:rsidP="00240A5E">
      <w:pPr>
        <w:pStyle w:val="Corpo"/>
        <w:numPr>
          <w:ilvl w:val="0"/>
          <w:numId w:val="1"/>
        </w:numPr>
        <w:spacing w:after="0"/>
        <w:rPr>
          <w:szCs w:val="23"/>
        </w:rPr>
      </w:pPr>
      <w:r w:rsidRPr="00240A5E">
        <w:rPr>
          <w:szCs w:val="23"/>
        </w:rPr>
        <w:t xml:space="preserve">O tratamento com </w:t>
      </w:r>
      <w:proofErr w:type="spellStart"/>
      <w:r w:rsidRPr="00240A5E">
        <w:rPr>
          <w:szCs w:val="23"/>
        </w:rPr>
        <w:t>pantoprazol</w:t>
      </w:r>
      <w:proofErr w:type="spellEnd"/>
      <w:r w:rsidRPr="00240A5E">
        <w:rPr>
          <w:szCs w:val="23"/>
        </w:rPr>
        <w:t xml:space="preserve"> demonstrou superioridade estatisticamente significativa quando comparado ao tratamento com placebo nas populações ITT (OR: 0,68, IC 95% 0,46 a 0,99) e PP (OR: 0,64; IC 95% 0,42 a 0,98);</w:t>
      </w:r>
    </w:p>
    <w:p w14:paraId="21765B91" w14:textId="77777777" w:rsidR="00240A5E" w:rsidRPr="00240A5E" w:rsidRDefault="00240A5E" w:rsidP="00240A5E">
      <w:pPr>
        <w:pStyle w:val="Corpo"/>
        <w:spacing w:after="0"/>
        <w:ind w:left="360"/>
        <w:rPr>
          <w:b/>
          <w:bCs/>
          <w:szCs w:val="23"/>
        </w:rPr>
      </w:pPr>
    </w:p>
    <w:p w14:paraId="54A386AB" w14:textId="77777777" w:rsidR="00240A5E" w:rsidRPr="00240A5E" w:rsidRDefault="00240A5E" w:rsidP="00240A5E">
      <w:pPr>
        <w:pStyle w:val="Corpo"/>
        <w:numPr>
          <w:ilvl w:val="0"/>
          <w:numId w:val="1"/>
        </w:numPr>
        <w:spacing w:after="0"/>
        <w:rPr>
          <w:bCs/>
          <w:szCs w:val="23"/>
        </w:rPr>
      </w:pPr>
      <w:r w:rsidRPr="00240A5E">
        <w:rPr>
          <w:bCs/>
          <w:szCs w:val="23"/>
        </w:rPr>
        <w:t xml:space="preserve">O </w:t>
      </w:r>
      <w:proofErr w:type="spellStart"/>
      <w:r w:rsidRPr="00240A5E">
        <w:rPr>
          <w:bCs/>
          <w:szCs w:val="23"/>
        </w:rPr>
        <w:t>pantoprazol</w:t>
      </w:r>
      <w:proofErr w:type="spellEnd"/>
      <w:r w:rsidRPr="00240A5E">
        <w:rPr>
          <w:bCs/>
          <w:szCs w:val="23"/>
        </w:rPr>
        <w:t xml:space="preserve"> foi mais eficaz que o placebo no alívio da azia e na regurgitação ácida após 7, 14 e 28 dias de tratamento;</w:t>
      </w:r>
    </w:p>
    <w:p w14:paraId="2072226B" w14:textId="77777777" w:rsidR="00240A5E" w:rsidRPr="00240A5E" w:rsidRDefault="00240A5E" w:rsidP="00240A5E">
      <w:pPr>
        <w:pStyle w:val="Corpo"/>
        <w:spacing w:after="0"/>
        <w:ind w:left="360"/>
        <w:rPr>
          <w:bCs/>
          <w:szCs w:val="23"/>
        </w:rPr>
      </w:pPr>
    </w:p>
    <w:p w14:paraId="559F239C" w14:textId="77777777" w:rsidR="00240A5E" w:rsidRPr="00240A5E" w:rsidRDefault="00240A5E" w:rsidP="00240A5E">
      <w:pPr>
        <w:pStyle w:val="Corpo"/>
        <w:numPr>
          <w:ilvl w:val="0"/>
          <w:numId w:val="1"/>
        </w:numPr>
        <w:spacing w:after="0"/>
        <w:rPr>
          <w:bCs/>
          <w:szCs w:val="23"/>
        </w:rPr>
      </w:pPr>
      <w:r w:rsidRPr="00240A5E">
        <w:rPr>
          <w:bCs/>
          <w:szCs w:val="23"/>
        </w:rPr>
        <w:t xml:space="preserve">A soma dos escores dos sintomas gastrintestinais foi significativamente menor no grupo </w:t>
      </w:r>
      <w:proofErr w:type="spellStart"/>
      <w:r w:rsidRPr="00240A5E">
        <w:rPr>
          <w:bCs/>
          <w:szCs w:val="23"/>
        </w:rPr>
        <w:t>pantoprazol</w:t>
      </w:r>
      <w:proofErr w:type="spellEnd"/>
      <w:r w:rsidRPr="00240A5E">
        <w:rPr>
          <w:bCs/>
          <w:szCs w:val="23"/>
        </w:rPr>
        <w:t>, após 28 dias de tratamento;</w:t>
      </w:r>
    </w:p>
    <w:p w14:paraId="5525EF1D" w14:textId="77777777" w:rsidR="00240A5E" w:rsidRPr="00240A5E" w:rsidRDefault="00240A5E" w:rsidP="00240A5E">
      <w:pPr>
        <w:pStyle w:val="Corpo"/>
        <w:spacing w:after="0"/>
        <w:ind w:left="360"/>
        <w:rPr>
          <w:bCs/>
          <w:szCs w:val="23"/>
        </w:rPr>
      </w:pPr>
    </w:p>
    <w:p w14:paraId="2ADCA73B" w14:textId="3DF64D90" w:rsidR="00240A5E" w:rsidRPr="00240A5E" w:rsidRDefault="00240A5E" w:rsidP="00240A5E">
      <w:pPr>
        <w:pStyle w:val="Corpo"/>
        <w:numPr>
          <w:ilvl w:val="0"/>
          <w:numId w:val="1"/>
        </w:numPr>
        <w:spacing w:after="0"/>
        <w:rPr>
          <w:bCs/>
          <w:szCs w:val="23"/>
        </w:rPr>
      </w:pPr>
      <w:r w:rsidRPr="00240A5E">
        <w:rPr>
          <w:bCs/>
          <w:szCs w:val="23"/>
        </w:rPr>
        <w:t xml:space="preserve">A ocorrência de eventos adversos não foi significativamente diferente entre os grupos (van </w:t>
      </w:r>
      <w:proofErr w:type="spellStart"/>
      <w:r w:rsidRPr="00240A5E">
        <w:rPr>
          <w:bCs/>
          <w:szCs w:val="23"/>
        </w:rPr>
        <w:t>Rensburg</w:t>
      </w:r>
      <w:proofErr w:type="spellEnd"/>
      <w:r w:rsidRPr="00240A5E">
        <w:rPr>
          <w:bCs/>
          <w:szCs w:val="23"/>
        </w:rPr>
        <w:t xml:space="preserve"> </w:t>
      </w:r>
      <w:r w:rsidRPr="00240A5E">
        <w:rPr>
          <w:bCs/>
          <w:i/>
          <w:szCs w:val="23"/>
        </w:rPr>
        <w:t>et al</w:t>
      </w:r>
      <w:r w:rsidRPr="00240A5E">
        <w:rPr>
          <w:bCs/>
          <w:szCs w:val="23"/>
        </w:rPr>
        <w:t>., 2008).</w:t>
      </w:r>
    </w:p>
    <w:p w14:paraId="6E0844AB" w14:textId="77777777" w:rsidR="00240A5E" w:rsidRDefault="00240A5E" w:rsidP="00240A5E">
      <w:pPr>
        <w:pStyle w:val="Ttulo1"/>
        <w:jc w:val="center"/>
      </w:pPr>
      <w:bookmarkStart w:id="81" w:name="_Toc62720133"/>
      <w:r>
        <w:lastRenderedPageBreak/>
        <w:t>Formulário</w:t>
      </w:r>
      <w:bookmarkEnd w:id="81"/>
    </w:p>
    <w:p w14:paraId="4E3F43D7" w14:textId="77777777" w:rsidR="00240A5E" w:rsidRDefault="00240A5E" w:rsidP="00240A5E">
      <w:pPr>
        <w:pStyle w:val="Corpo"/>
        <w:spacing w:after="120"/>
      </w:pPr>
    </w:p>
    <w:p w14:paraId="6C1A6259" w14:textId="77777777" w:rsidR="00240A5E" w:rsidRPr="00C30C20" w:rsidRDefault="00240A5E" w:rsidP="00240A5E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240A5E" w:rsidRPr="009537E7" w14:paraId="546536A7" w14:textId="77777777" w:rsidTr="00586C9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4B3BE8F7" w14:textId="77777777" w:rsidR="00240A5E" w:rsidRPr="00C87A84" w:rsidRDefault="00240A5E" w:rsidP="00586C91">
            <w:pPr>
              <w:pStyle w:val="Corpo"/>
              <w:spacing w:after="0"/>
              <w:jc w:val="center"/>
              <w:rPr>
                <w:b/>
                <w:color w:val="FFFFFF" w:themeColor="background1"/>
              </w:rPr>
            </w:pPr>
            <w:r>
              <w:rPr>
                <w:b/>
                <w:color w:val="FFFFFF" w:themeColor="background1"/>
                <w:sz w:val="22"/>
              </w:rPr>
              <w:t xml:space="preserve">Cápsulas de </w:t>
            </w:r>
            <w:proofErr w:type="spellStart"/>
            <w:r>
              <w:rPr>
                <w:b/>
                <w:color w:val="FFFFFF" w:themeColor="background1"/>
                <w:sz w:val="22"/>
              </w:rPr>
              <w:t>Pantoprazol</w:t>
            </w:r>
            <w:proofErr w:type="spellEnd"/>
          </w:p>
        </w:tc>
      </w:tr>
      <w:tr w:rsidR="00240A5E" w:rsidRPr="009537E7" w14:paraId="5EA02594" w14:textId="77777777" w:rsidTr="00586C9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9EE8639" w14:textId="77777777" w:rsidR="00240A5E" w:rsidRPr="0040473A" w:rsidRDefault="00240A5E" w:rsidP="00586C91">
            <w:pPr>
              <w:pStyle w:val="Corpo"/>
              <w:rPr>
                <w:bCs/>
              </w:rPr>
            </w:pPr>
            <w:bookmarkStart w:id="82" w:name="_Hlk62658725"/>
            <w:proofErr w:type="spellStart"/>
            <w:r>
              <w:t>Pantoprazol</w:t>
            </w:r>
            <w:bookmarkEnd w:id="82"/>
            <w:proofErr w:type="spellEnd"/>
            <w:r>
              <w:t>.......................................40 mg</w:t>
            </w:r>
          </w:p>
        </w:tc>
      </w:tr>
      <w:tr w:rsidR="00240A5E" w:rsidRPr="009537E7" w14:paraId="4B858906" w14:textId="77777777" w:rsidTr="00586C91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0CE75AF" w14:textId="77777777" w:rsidR="00240A5E" w:rsidRPr="003A6682" w:rsidRDefault="00240A5E" w:rsidP="00586C91">
            <w:pPr>
              <w:pStyle w:val="Corpo"/>
            </w:pPr>
            <w:r>
              <w:t>Excipiente qsp............................1 cápsula</w:t>
            </w:r>
          </w:p>
        </w:tc>
      </w:tr>
    </w:tbl>
    <w:p w14:paraId="5CE68BD6" w14:textId="77777777" w:rsidR="00240A5E" w:rsidRPr="00240A5E" w:rsidRDefault="00240A5E" w:rsidP="00240A5E">
      <w:pPr>
        <w:pStyle w:val="Corpo"/>
        <w:spacing w:line="276" w:lineRule="auto"/>
        <w:rPr>
          <w:sz w:val="16"/>
          <w:szCs w:val="16"/>
        </w:rPr>
      </w:pPr>
      <w:r w:rsidRPr="00240A5E">
        <w:rPr>
          <w:sz w:val="16"/>
          <w:szCs w:val="16"/>
        </w:rPr>
        <w:t>Administrar 1 cápsula ao dia, antes do desjejum, ou a critério médico.</w:t>
      </w:r>
    </w:p>
    <w:p w14:paraId="0DC410F0" w14:textId="77777777" w:rsidR="00240A5E" w:rsidRDefault="00240A5E" w:rsidP="00240A5E">
      <w:pPr>
        <w:pStyle w:val="Corpo"/>
        <w:spacing w:after="0"/>
        <w:ind w:left="360"/>
        <w:rPr>
          <w:sz w:val="20"/>
          <w:szCs w:val="20"/>
        </w:rPr>
      </w:pPr>
    </w:p>
    <w:p w14:paraId="35CA7B43" w14:textId="77777777" w:rsidR="00240A5E" w:rsidRDefault="00240A5E" w:rsidP="00240A5E">
      <w:pPr>
        <w:pStyle w:val="Corpo"/>
        <w:spacing w:after="0"/>
        <w:ind w:left="360"/>
        <w:rPr>
          <w:sz w:val="20"/>
          <w:szCs w:val="20"/>
        </w:rPr>
      </w:pPr>
    </w:p>
    <w:p w14:paraId="33E79C65" w14:textId="77777777" w:rsidR="00240A5E" w:rsidRDefault="00240A5E" w:rsidP="00240A5E">
      <w:pPr>
        <w:pStyle w:val="Corpo"/>
        <w:spacing w:after="0"/>
        <w:ind w:left="360"/>
        <w:rPr>
          <w:sz w:val="20"/>
          <w:szCs w:val="20"/>
        </w:rPr>
      </w:pPr>
    </w:p>
    <w:p w14:paraId="5767AD79" w14:textId="77777777" w:rsidR="00240A5E" w:rsidRDefault="00240A5E" w:rsidP="00240A5E">
      <w:pPr>
        <w:pStyle w:val="Corpo"/>
        <w:spacing w:after="0"/>
        <w:ind w:left="360"/>
        <w:rPr>
          <w:sz w:val="20"/>
          <w:szCs w:val="20"/>
        </w:rPr>
      </w:pPr>
    </w:p>
    <w:p w14:paraId="3F76F28B" w14:textId="77777777" w:rsidR="00240A5E" w:rsidRDefault="00240A5E" w:rsidP="00240A5E">
      <w:pPr>
        <w:pStyle w:val="Corpo"/>
        <w:spacing w:after="0"/>
        <w:ind w:left="360"/>
        <w:rPr>
          <w:sz w:val="20"/>
          <w:szCs w:val="20"/>
        </w:rPr>
      </w:pPr>
    </w:p>
    <w:p w14:paraId="51439470" w14:textId="77777777" w:rsidR="00240A5E" w:rsidRDefault="00240A5E" w:rsidP="00240A5E">
      <w:pPr>
        <w:pStyle w:val="Corpo"/>
        <w:spacing w:after="0"/>
        <w:ind w:left="360"/>
        <w:rPr>
          <w:sz w:val="20"/>
          <w:szCs w:val="20"/>
        </w:rPr>
      </w:pPr>
    </w:p>
    <w:p w14:paraId="28A273A4" w14:textId="77777777" w:rsidR="00240A5E" w:rsidRDefault="00240A5E" w:rsidP="00240A5E">
      <w:pPr>
        <w:pStyle w:val="Corpo"/>
        <w:spacing w:after="0"/>
        <w:ind w:left="360"/>
        <w:rPr>
          <w:sz w:val="20"/>
          <w:szCs w:val="20"/>
        </w:rPr>
      </w:pPr>
    </w:p>
    <w:p w14:paraId="7B3B2414" w14:textId="77777777" w:rsidR="00240A5E" w:rsidRDefault="00240A5E" w:rsidP="00240A5E">
      <w:pPr>
        <w:pStyle w:val="Corpo"/>
        <w:spacing w:after="0"/>
        <w:ind w:left="360"/>
        <w:rPr>
          <w:sz w:val="20"/>
          <w:szCs w:val="20"/>
        </w:rPr>
      </w:pPr>
    </w:p>
    <w:p w14:paraId="26E41ABD" w14:textId="77777777" w:rsidR="00240A5E" w:rsidRDefault="00240A5E" w:rsidP="00240A5E">
      <w:pPr>
        <w:pStyle w:val="Corpo"/>
        <w:spacing w:after="0"/>
        <w:ind w:left="360"/>
        <w:rPr>
          <w:sz w:val="20"/>
          <w:szCs w:val="20"/>
        </w:rPr>
      </w:pPr>
    </w:p>
    <w:p w14:paraId="17E287B9" w14:textId="77777777" w:rsidR="00240A5E" w:rsidRDefault="00240A5E" w:rsidP="00240A5E">
      <w:pPr>
        <w:pStyle w:val="Corpo"/>
        <w:spacing w:after="0"/>
        <w:ind w:left="360"/>
        <w:rPr>
          <w:sz w:val="20"/>
          <w:szCs w:val="20"/>
        </w:rPr>
      </w:pPr>
    </w:p>
    <w:p w14:paraId="687D8D7C" w14:textId="77777777" w:rsidR="00240A5E" w:rsidRDefault="00240A5E" w:rsidP="00240A5E">
      <w:pPr>
        <w:pStyle w:val="Corpo"/>
        <w:spacing w:after="0"/>
        <w:ind w:left="360"/>
        <w:rPr>
          <w:sz w:val="20"/>
          <w:szCs w:val="20"/>
        </w:rPr>
      </w:pPr>
    </w:p>
    <w:p w14:paraId="33A9C09D" w14:textId="77777777" w:rsidR="00240A5E" w:rsidRDefault="00240A5E" w:rsidP="00240A5E">
      <w:pPr>
        <w:pStyle w:val="Corpo"/>
        <w:spacing w:after="0"/>
        <w:ind w:left="360"/>
        <w:rPr>
          <w:sz w:val="20"/>
          <w:szCs w:val="20"/>
        </w:rPr>
      </w:pPr>
    </w:p>
    <w:p w14:paraId="124F1676" w14:textId="77777777" w:rsidR="00240A5E" w:rsidRDefault="00240A5E" w:rsidP="00240A5E">
      <w:pPr>
        <w:pStyle w:val="Corpo"/>
        <w:spacing w:after="0"/>
        <w:ind w:left="360"/>
        <w:rPr>
          <w:sz w:val="20"/>
          <w:szCs w:val="20"/>
        </w:rPr>
      </w:pPr>
    </w:p>
    <w:p w14:paraId="7F1D7505" w14:textId="77777777" w:rsidR="00240A5E" w:rsidRDefault="00240A5E" w:rsidP="00240A5E">
      <w:pPr>
        <w:pStyle w:val="Corpo"/>
        <w:spacing w:after="0"/>
        <w:ind w:left="360"/>
        <w:rPr>
          <w:sz w:val="20"/>
          <w:szCs w:val="20"/>
        </w:rPr>
      </w:pPr>
    </w:p>
    <w:p w14:paraId="281F3DF3" w14:textId="798870B3" w:rsidR="00240A5E" w:rsidRDefault="00240A5E" w:rsidP="00240A5E">
      <w:pPr>
        <w:pStyle w:val="Corpo"/>
        <w:spacing w:after="0"/>
        <w:ind w:left="360"/>
        <w:rPr>
          <w:sz w:val="20"/>
          <w:szCs w:val="20"/>
        </w:rPr>
      </w:pPr>
    </w:p>
    <w:p w14:paraId="0258772C" w14:textId="3F9D5DE4" w:rsidR="0040383B" w:rsidRDefault="0040383B" w:rsidP="00240A5E">
      <w:pPr>
        <w:pStyle w:val="Corpo"/>
        <w:spacing w:after="0"/>
        <w:ind w:left="360"/>
        <w:rPr>
          <w:sz w:val="20"/>
          <w:szCs w:val="20"/>
        </w:rPr>
      </w:pPr>
    </w:p>
    <w:p w14:paraId="1327D52A" w14:textId="7A295DDB" w:rsidR="0040383B" w:rsidRDefault="0040383B" w:rsidP="00240A5E">
      <w:pPr>
        <w:pStyle w:val="Corpo"/>
        <w:spacing w:after="0"/>
        <w:ind w:left="360"/>
        <w:rPr>
          <w:sz w:val="20"/>
          <w:szCs w:val="20"/>
        </w:rPr>
      </w:pPr>
    </w:p>
    <w:p w14:paraId="2002A434" w14:textId="20622C4B" w:rsidR="0040383B" w:rsidRDefault="0040383B" w:rsidP="00240A5E">
      <w:pPr>
        <w:pStyle w:val="Corpo"/>
        <w:spacing w:after="0"/>
        <w:ind w:left="360"/>
        <w:rPr>
          <w:sz w:val="20"/>
          <w:szCs w:val="20"/>
        </w:rPr>
      </w:pPr>
    </w:p>
    <w:p w14:paraId="714A0512" w14:textId="3FB17CD9" w:rsidR="0040383B" w:rsidRDefault="0040383B" w:rsidP="00240A5E">
      <w:pPr>
        <w:pStyle w:val="Corpo"/>
        <w:spacing w:after="0"/>
        <w:ind w:left="360"/>
        <w:rPr>
          <w:sz w:val="20"/>
          <w:szCs w:val="20"/>
        </w:rPr>
      </w:pPr>
    </w:p>
    <w:p w14:paraId="170F6DAC" w14:textId="45EF14FC" w:rsidR="0040383B" w:rsidRDefault="0040383B" w:rsidP="00240A5E">
      <w:pPr>
        <w:pStyle w:val="Corpo"/>
        <w:spacing w:after="0"/>
        <w:ind w:left="360"/>
        <w:rPr>
          <w:sz w:val="20"/>
          <w:szCs w:val="20"/>
        </w:rPr>
      </w:pPr>
    </w:p>
    <w:p w14:paraId="0004D58D" w14:textId="54813912" w:rsidR="0040383B" w:rsidRDefault="0040383B" w:rsidP="00240A5E">
      <w:pPr>
        <w:pStyle w:val="Corpo"/>
        <w:spacing w:after="0"/>
        <w:ind w:left="360"/>
        <w:rPr>
          <w:sz w:val="20"/>
          <w:szCs w:val="20"/>
        </w:rPr>
      </w:pPr>
    </w:p>
    <w:p w14:paraId="7C773FE1" w14:textId="05DA885D" w:rsidR="0040383B" w:rsidRDefault="0040383B" w:rsidP="00240A5E">
      <w:pPr>
        <w:pStyle w:val="Corpo"/>
        <w:spacing w:after="0"/>
        <w:ind w:left="360"/>
        <w:rPr>
          <w:sz w:val="20"/>
          <w:szCs w:val="20"/>
        </w:rPr>
      </w:pPr>
    </w:p>
    <w:p w14:paraId="2BAE015F" w14:textId="4D776C15" w:rsidR="0040383B" w:rsidRDefault="0040383B" w:rsidP="00240A5E">
      <w:pPr>
        <w:pStyle w:val="Corpo"/>
        <w:spacing w:after="0"/>
        <w:ind w:left="360"/>
        <w:rPr>
          <w:sz w:val="20"/>
          <w:szCs w:val="20"/>
        </w:rPr>
      </w:pPr>
    </w:p>
    <w:p w14:paraId="797A41E9" w14:textId="623F7124" w:rsidR="0040383B" w:rsidRDefault="0040383B" w:rsidP="00240A5E">
      <w:pPr>
        <w:pStyle w:val="Corpo"/>
        <w:spacing w:after="0"/>
        <w:ind w:left="360"/>
        <w:rPr>
          <w:sz w:val="20"/>
          <w:szCs w:val="20"/>
        </w:rPr>
      </w:pPr>
    </w:p>
    <w:p w14:paraId="36E468B1" w14:textId="73911661" w:rsidR="0040383B" w:rsidRDefault="0040383B" w:rsidP="00240A5E">
      <w:pPr>
        <w:pStyle w:val="Corpo"/>
        <w:spacing w:after="0"/>
        <w:ind w:left="360"/>
        <w:rPr>
          <w:sz w:val="20"/>
          <w:szCs w:val="20"/>
        </w:rPr>
      </w:pPr>
    </w:p>
    <w:p w14:paraId="20147D67" w14:textId="4D1B9D20" w:rsidR="0040383B" w:rsidRDefault="0040383B" w:rsidP="00240A5E">
      <w:pPr>
        <w:pStyle w:val="Corpo"/>
        <w:spacing w:after="0"/>
        <w:ind w:left="360"/>
        <w:rPr>
          <w:sz w:val="20"/>
          <w:szCs w:val="20"/>
        </w:rPr>
      </w:pPr>
    </w:p>
    <w:p w14:paraId="3767C41F" w14:textId="22DB9787" w:rsidR="0040383B" w:rsidRDefault="0040383B" w:rsidP="00240A5E">
      <w:pPr>
        <w:pStyle w:val="Corpo"/>
        <w:spacing w:after="0"/>
        <w:ind w:left="360"/>
        <w:rPr>
          <w:sz w:val="20"/>
          <w:szCs w:val="20"/>
        </w:rPr>
      </w:pPr>
    </w:p>
    <w:p w14:paraId="5D50EDB5" w14:textId="04BC2687" w:rsidR="0040383B" w:rsidRDefault="0040383B" w:rsidP="00240A5E">
      <w:pPr>
        <w:pStyle w:val="Corpo"/>
        <w:spacing w:after="0"/>
        <w:ind w:left="360"/>
        <w:rPr>
          <w:sz w:val="20"/>
          <w:szCs w:val="20"/>
        </w:rPr>
      </w:pPr>
    </w:p>
    <w:p w14:paraId="411EC07D" w14:textId="53CB6522" w:rsidR="0040383B" w:rsidRDefault="0040383B" w:rsidP="00240A5E">
      <w:pPr>
        <w:pStyle w:val="Corpo"/>
        <w:spacing w:after="0"/>
        <w:ind w:left="360"/>
        <w:rPr>
          <w:sz w:val="20"/>
          <w:szCs w:val="20"/>
        </w:rPr>
      </w:pPr>
    </w:p>
    <w:p w14:paraId="3CF3AE81" w14:textId="6B7A6CF1" w:rsidR="0040383B" w:rsidRDefault="0040383B" w:rsidP="00240A5E">
      <w:pPr>
        <w:pStyle w:val="Corpo"/>
        <w:spacing w:after="0"/>
        <w:ind w:left="360"/>
        <w:rPr>
          <w:sz w:val="20"/>
          <w:szCs w:val="20"/>
        </w:rPr>
      </w:pPr>
    </w:p>
    <w:p w14:paraId="52B250D6" w14:textId="1DD4022D" w:rsidR="0040383B" w:rsidRDefault="0040383B" w:rsidP="00240A5E">
      <w:pPr>
        <w:pStyle w:val="Corpo"/>
        <w:spacing w:after="0"/>
        <w:ind w:left="360"/>
        <w:rPr>
          <w:sz w:val="20"/>
          <w:szCs w:val="20"/>
        </w:rPr>
      </w:pPr>
    </w:p>
    <w:p w14:paraId="6964496B" w14:textId="47617C3E" w:rsidR="0040383B" w:rsidRDefault="0040383B" w:rsidP="00240A5E">
      <w:pPr>
        <w:pStyle w:val="Corpo"/>
        <w:spacing w:after="0"/>
        <w:ind w:left="360"/>
        <w:rPr>
          <w:sz w:val="20"/>
          <w:szCs w:val="20"/>
        </w:rPr>
      </w:pPr>
    </w:p>
    <w:p w14:paraId="01E81F5C" w14:textId="0AF37F46" w:rsidR="0040383B" w:rsidRDefault="0040383B" w:rsidP="00240A5E">
      <w:pPr>
        <w:pStyle w:val="Corpo"/>
        <w:spacing w:after="0"/>
        <w:ind w:left="360"/>
        <w:rPr>
          <w:sz w:val="20"/>
          <w:szCs w:val="20"/>
        </w:rPr>
      </w:pPr>
    </w:p>
    <w:p w14:paraId="519853F1" w14:textId="77777777" w:rsidR="00240A5E" w:rsidRDefault="00240A5E" w:rsidP="00240A5E">
      <w:pPr>
        <w:pStyle w:val="Corpo"/>
        <w:spacing w:after="0"/>
        <w:ind w:left="360"/>
        <w:rPr>
          <w:sz w:val="20"/>
          <w:szCs w:val="20"/>
        </w:rPr>
      </w:pPr>
    </w:p>
    <w:p w14:paraId="734ACCD4" w14:textId="2BA8205B" w:rsidR="00240A5E" w:rsidRDefault="00240A5E" w:rsidP="00B70169">
      <w:pPr>
        <w:pStyle w:val="Corpo"/>
        <w:spacing w:line="276" w:lineRule="auto"/>
        <w:rPr>
          <w:b/>
        </w:rPr>
      </w:pPr>
    </w:p>
    <w:p w14:paraId="56B1935A" w14:textId="7301F05A" w:rsidR="00F9606A" w:rsidRDefault="00F9606A" w:rsidP="00B70169">
      <w:pPr>
        <w:pStyle w:val="Corpo"/>
        <w:spacing w:line="276" w:lineRule="auto"/>
        <w:rPr>
          <w:b/>
        </w:rPr>
      </w:pPr>
    </w:p>
    <w:p w14:paraId="3794B4FA" w14:textId="1B4B4A0B" w:rsidR="00F9606A" w:rsidRDefault="00F9606A" w:rsidP="00B70169">
      <w:pPr>
        <w:pStyle w:val="Corpo"/>
        <w:spacing w:line="276" w:lineRule="auto"/>
        <w:rPr>
          <w:b/>
        </w:rPr>
      </w:pPr>
    </w:p>
    <w:p w14:paraId="2FEE99D4" w14:textId="4ED2830F" w:rsidR="00F9606A" w:rsidRDefault="00F9606A" w:rsidP="00B70169">
      <w:pPr>
        <w:pStyle w:val="Corpo"/>
        <w:spacing w:line="276" w:lineRule="auto"/>
        <w:rPr>
          <w:b/>
        </w:rPr>
      </w:pPr>
    </w:p>
    <w:p w14:paraId="18A73D32" w14:textId="7CFABE39" w:rsidR="00F9606A" w:rsidRDefault="00C8347C" w:rsidP="00F9606A">
      <w:r w:rsidRPr="004218E3">
        <w:rPr>
          <w:noProof/>
          <w:lang w:eastAsia="pt-BR"/>
        </w:rPr>
        <w:lastRenderedPageBreak/>
        <w:drawing>
          <wp:anchor distT="0" distB="0" distL="114300" distR="114300" simplePos="0" relativeHeight="253103104" behindDoc="0" locked="0" layoutInCell="1" allowOverlap="1" wp14:anchorId="4CAE2844" wp14:editId="1F73F713">
            <wp:simplePos x="0" y="0"/>
            <wp:positionH relativeFrom="margin">
              <wp:posOffset>-3080385</wp:posOffset>
            </wp:positionH>
            <wp:positionV relativeFrom="paragraph">
              <wp:posOffset>-898228</wp:posOffset>
            </wp:positionV>
            <wp:extent cx="11915775" cy="7410450"/>
            <wp:effectExtent l="0" t="0" r="9525" b="0"/>
            <wp:wrapNone/>
            <wp:docPr id="710" name="Imagem 7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Woman in casual grey clothes suffering from indigestion pain, highlighted vector visualisation of intestine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915775" cy="741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2E35924" w14:textId="75AB7951" w:rsidR="00F9606A" w:rsidRDefault="00F9606A" w:rsidP="00F9606A">
      <w:pPr>
        <w:pStyle w:val="Corpo"/>
        <w:jc w:val="center"/>
        <w:rPr>
          <w:b/>
          <w:i/>
        </w:rPr>
      </w:pPr>
    </w:p>
    <w:p w14:paraId="46DF99D6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0B1D85D4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06A3DCC0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57587735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77E214B3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37411F2C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5855B678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6B46117A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7A196722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3B968042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17C33607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36FC5A0C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0A175E59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3D8B2398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1DE15EF4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6A047D39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4944D198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70297E8C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02E8A1E5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31978A5C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1DA3BFCC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2E01AD75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11682BC3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64638B8A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59ED13B5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7719FA24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3A9E2CCB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61292902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03171396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27571D83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5413F106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1C125A22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071893DC" w14:textId="77777777" w:rsidR="00F9606A" w:rsidRDefault="00F9606A" w:rsidP="00F9606A">
      <w:pPr>
        <w:pStyle w:val="Corpo"/>
        <w:jc w:val="center"/>
        <w:rPr>
          <w:b/>
          <w:i/>
        </w:rPr>
      </w:pPr>
    </w:p>
    <w:p w14:paraId="54ED19AA" w14:textId="77777777" w:rsidR="00F9606A" w:rsidRDefault="00F9606A" w:rsidP="00F9606A"/>
    <w:p w14:paraId="3D25178C" w14:textId="77777777" w:rsidR="00427D8D" w:rsidRPr="00F62D86" w:rsidRDefault="00427D8D" w:rsidP="00427D8D"/>
    <w:p w14:paraId="530527C1" w14:textId="1CB0B1FD" w:rsidR="00427D8D" w:rsidRPr="00DC0B7C" w:rsidRDefault="0057227F" w:rsidP="00427D8D">
      <w:pPr>
        <w:pStyle w:val="Ttulo1"/>
        <w:jc w:val="center"/>
      </w:pPr>
      <w:bookmarkStart w:id="83" w:name="_Toc62720134"/>
      <w:r>
        <w:t>Colite</w:t>
      </w:r>
      <w:bookmarkEnd w:id="83"/>
      <w:r>
        <w:t xml:space="preserve"> </w:t>
      </w:r>
    </w:p>
    <w:p w14:paraId="07D30569" w14:textId="77777777" w:rsidR="00427D8D" w:rsidRDefault="00427D8D" w:rsidP="00427D8D">
      <w:pPr>
        <w:pStyle w:val="Corpo"/>
        <w:spacing w:line="276" w:lineRule="auto"/>
        <w:rPr>
          <w:b/>
        </w:rPr>
      </w:pPr>
    </w:p>
    <w:p w14:paraId="45834F02" w14:textId="3F9D9D84" w:rsidR="00427D8D" w:rsidRPr="0040473A" w:rsidRDefault="00427D8D" w:rsidP="00427D8D">
      <w:pPr>
        <w:pStyle w:val="Ttulo1"/>
        <w:jc w:val="center"/>
      </w:pPr>
      <w:bookmarkStart w:id="84" w:name="_Toc62720135"/>
      <w:r>
        <w:lastRenderedPageBreak/>
        <w:t xml:space="preserve">Introdução </w:t>
      </w:r>
      <w:r w:rsidR="0057227F">
        <w:t>à</w:t>
      </w:r>
      <w:r>
        <w:t xml:space="preserve"> </w:t>
      </w:r>
      <w:r w:rsidR="0057227F">
        <w:t>Colite</w:t>
      </w:r>
      <w:bookmarkEnd w:id="84"/>
      <w:r>
        <w:t xml:space="preserve"> </w:t>
      </w:r>
    </w:p>
    <w:p w14:paraId="570817B8" w14:textId="77777777" w:rsidR="00427D8D" w:rsidRDefault="00427D8D" w:rsidP="00427D8D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09CA4EE6" w14:textId="77777777" w:rsidR="0057227F" w:rsidRDefault="0057227F" w:rsidP="0057227F">
      <w:pPr>
        <w:pStyle w:val="Corpo"/>
      </w:pPr>
      <w:r>
        <w:t>A colite ulcerativa é uma das principais formas de doença inflamatória intestinal (DII), que pode ocorrer e se desenvolver particularmente como um resultado do estresse oxidativo, provocado pelas espécies reativas de oxigênio.</w:t>
      </w:r>
    </w:p>
    <w:p w14:paraId="31417498" w14:textId="43057C06" w:rsidR="0057227F" w:rsidRDefault="0057227F" w:rsidP="0057227F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58368" behindDoc="0" locked="0" layoutInCell="1" allowOverlap="1" wp14:anchorId="5091A0E3" wp14:editId="75E33463">
                <wp:simplePos x="0" y="0"/>
                <wp:positionH relativeFrom="column">
                  <wp:posOffset>3217062</wp:posOffset>
                </wp:positionH>
                <wp:positionV relativeFrom="paragraph">
                  <wp:posOffset>23210</wp:posOffset>
                </wp:positionV>
                <wp:extent cx="2926080" cy="382905"/>
                <wp:effectExtent l="0" t="4445" r="1905" b="3175"/>
                <wp:wrapNone/>
                <wp:docPr id="51" name="Caixa de Texto 5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26080" cy="38290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17ED480" w14:textId="77777777" w:rsidR="005D1916" w:rsidRPr="008C1762" w:rsidRDefault="005D1916" w:rsidP="0057227F">
                            <w:pPr>
                              <w:jc w:val="center"/>
                              <w:rPr>
                                <w:rFonts w:ascii="Swis721 Th BT" w:hAnsi="Swis721 Th BT"/>
                                <w:bCs/>
                                <w:sz w:val="17"/>
                                <w:szCs w:val="17"/>
                              </w:rPr>
                            </w:pPr>
                            <w:r w:rsidRPr="008C1762">
                              <w:rPr>
                                <w:rFonts w:ascii="Swis721 Th BT" w:hAnsi="Swis721 Th BT"/>
                                <w:bCs/>
                                <w:sz w:val="17"/>
                                <w:szCs w:val="17"/>
                              </w:rPr>
                              <w:t>Aumenta Recorrência e Progressão da Colite Ulcerativ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4000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091A0E3" id="Caixa de Texto 51" o:spid="_x0000_s1094" type="#_x0000_t202" style="position:absolute;left:0;text-align:left;margin-left:253.3pt;margin-top:1.85pt;width:230.4pt;height:30.15pt;z-index:252858368;visibility:visible;mso-wrap-style:square;mso-width-percent:40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40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" stroked="f">
                <v:textbox>
                  <w:txbxContent>
                    <w:p w14:paraId="017ED480" w14:textId="77777777" w:rsidR="005D1916" w:rsidRPr="008C1762" w:rsidRDefault="005D1916" w:rsidP="0057227F">
                      <w:pPr>
                        <w:jc w:val="center"/>
                        <w:rPr>
                          <w:rFonts w:ascii="Swis721 Th BT" w:hAnsi="Swis721 Th BT"/>
                          <w:bCs/>
                          <w:sz w:val="17"/>
                          <w:szCs w:val="17"/>
                        </w:rPr>
                      </w:pPr>
                      <w:r w:rsidRPr="008C1762">
                        <w:rPr>
                          <w:rFonts w:ascii="Swis721 Th BT" w:hAnsi="Swis721 Th BT"/>
                          <w:bCs/>
                          <w:sz w:val="17"/>
                          <w:szCs w:val="17"/>
                        </w:rPr>
                        <w:t>Aumenta Recorrência e Progressão da Colite Ulcerativa</w:t>
                      </w:r>
                    </w:p>
                  </w:txbxContent>
                </v:textbox>
              </v:shape>
            </w:pict>
          </mc:Fallback>
        </mc:AlternateContent>
      </w:r>
    </w:p>
    <w:p w14:paraId="3722B70C" w14:textId="423C3B8D" w:rsidR="0057227F" w:rsidRDefault="0057227F" w:rsidP="0057227F">
      <w:pPr>
        <w:pStyle w:val="Corpo"/>
      </w:pPr>
      <w:r>
        <w:t xml:space="preserve">   </w:t>
      </w:r>
    </w:p>
    <w:p w14:paraId="49D51A4E" w14:textId="3CB4C28B" w:rsidR="0057227F" w:rsidRDefault="008C1762" w:rsidP="0057227F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56320" behindDoc="0" locked="0" layoutInCell="1" allowOverlap="1" wp14:anchorId="2794788C" wp14:editId="0DCD1CF3">
                <wp:simplePos x="0" y="0"/>
                <wp:positionH relativeFrom="column">
                  <wp:posOffset>-42545</wp:posOffset>
                </wp:positionH>
                <wp:positionV relativeFrom="paragraph">
                  <wp:posOffset>196215</wp:posOffset>
                </wp:positionV>
                <wp:extent cx="1676400" cy="473075"/>
                <wp:effectExtent l="5080" t="12700" r="13970" b="9525"/>
                <wp:wrapNone/>
                <wp:docPr id="49" name="Caixa de Texto 4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676400" cy="473075"/>
                        </a:xfrm>
                        <a:prstGeom prst="rect">
                          <a:avLst/>
                        </a:prstGeom>
                        <a:solidFill>
                          <a:srgbClr val="0082B2"/>
                        </a:solidFill>
                        <a:ln w="9525">
                          <a:solidFill>
                            <a:srgbClr val="0082B2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9AAD1D1" w14:textId="77777777" w:rsidR="005D1916" w:rsidRDefault="005D1916" w:rsidP="0057227F">
                            <w:pPr>
                              <w:jc w:val="center"/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Desequilíbrio Oxidante/Antioxidant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794788C" id="Caixa de Texto 49" o:spid="_x0000_s1095" type="#_x0000_t202" style="position:absolute;left:0;text-align:left;margin-left:-3.35pt;margin-top:15.45pt;width:132pt;height:37.25pt;z-index:2528563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" fillcolor="#0082b2" strokecolor="#0082b2">
                <v:textbox>
                  <w:txbxContent>
                    <w:p w14:paraId="79AAD1D1" w14:textId="77777777" w:rsidR="005D1916" w:rsidRDefault="005D1916" w:rsidP="0057227F">
                      <w:pPr>
                        <w:jc w:val="center"/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Desequilíbrio Oxidante/Antioxidante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eastAsia="pt-BR"/>
        </w:rPr>
        <w:drawing>
          <wp:anchor distT="0" distB="0" distL="114300" distR="114300" simplePos="0" relativeHeight="252859392" behindDoc="0" locked="0" layoutInCell="1" allowOverlap="1" wp14:anchorId="1963BBA7" wp14:editId="1F5D263E">
            <wp:simplePos x="0" y="0"/>
            <wp:positionH relativeFrom="column">
              <wp:posOffset>3563137</wp:posOffset>
            </wp:positionH>
            <wp:positionV relativeFrom="paragraph">
              <wp:posOffset>28925</wp:posOffset>
            </wp:positionV>
            <wp:extent cx="1638300" cy="1206500"/>
            <wp:effectExtent l="0" t="0" r="0" b="0"/>
            <wp:wrapNone/>
            <wp:docPr id="50" name="Imagem 50" descr="shutterstock_301287113 (2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shutterstock_301287113 (2)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635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38300" cy="12065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F5EFF1A" w14:textId="3BA8B4E2" w:rsidR="0057227F" w:rsidRDefault="0057227F" w:rsidP="0057227F">
      <w:pPr>
        <w:pStyle w:val="Corpo"/>
      </w:pPr>
    </w:p>
    <w:p w14:paraId="4A6D36FA" w14:textId="523003E3" w:rsidR="0057227F" w:rsidRDefault="008C1762" w:rsidP="0057227F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57344" behindDoc="0" locked="0" layoutInCell="1" allowOverlap="1" wp14:anchorId="2E8DA054" wp14:editId="7248E8CD">
                <wp:simplePos x="0" y="0"/>
                <wp:positionH relativeFrom="column">
                  <wp:posOffset>2255634</wp:posOffset>
                </wp:positionH>
                <wp:positionV relativeFrom="paragraph">
                  <wp:posOffset>75518</wp:posOffset>
                </wp:positionV>
                <wp:extent cx="1058810" cy="0"/>
                <wp:effectExtent l="0" t="76200" r="27305" b="95250"/>
                <wp:wrapNone/>
                <wp:docPr id="47" name="Conector de Seta Reta 4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1058810" cy="0"/>
                        </a:xfrm>
                        <a:prstGeom prst="straightConnector1">
                          <a:avLst/>
                        </a:prstGeom>
                        <a:noFill/>
                        <a:ln w="6350">
                          <a:solidFill>
                            <a:schemeClr val="tx1">
                              <a:lumMod val="75000"/>
                              <a:lumOff val="25000"/>
                            </a:schemeClr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2528C48C" id="_x0000_t32" coordsize="21600,21600" o:spt="32" o:oned="t" path="m,l21600,21600e" filled="f">
                <v:path arrowok="t" fillok="f" o:connecttype="none"/>
                <o:lock v:ext="edit" shapetype="t"/>
              </v:shapetype>
              <v:shape id="Conector de Seta Reta 47" o:spid="_x0000_s1026" type="#_x0000_t32" style="position:absolute;margin-left:177.6pt;margin-top:5.95pt;width:83.35pt;height:0;z-index:2528573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" strokecolor="#404040 [2429]" strokeweight=".5pt">
                <v:stroke endarrow="block"/>
              </v:shape>
            </w:pict>
          </mc:Fallback>
        </mc:AlternateContent>
      </w:r>
    </w:p>
    <w:p w14:paraId="5AE2E6F1" w14:textId="3FEE8D1E" w:rsidR="0057227F" w:rsidRDefault="0057227F" w:rsidP="0057227F">
      <w:pPr>
        <w:pStyle w:val="Corpo"/>
      </w:pPr>
    </w:p>
    <w:p w14:paraId="4DC28863" w14:textId="77777777" w:rsidR="0057227F" w:rsidRDefault="0057227F" w:rsidP="0057227F">
      <w:pPr>
        <w:pStyle w:val="Corpo"/>
      </w:pPr>
    </w:p>
    <w:p w14:paraId="34A6A804" w14:textId="2593A370" w:rsidR="0057227F" w:rsidRDefault="0057227F" w:rsidP="0057227F">
      <w:pPr>
        <w:pStyle w:val="Corpo"/>
      </w:pPr>
    </w:p>
    <w:p w14:paraId="2BF1CD8A" w14:textId="77777777" w:rsidR="0057227F" w:rsidRDefault="0057227F" w:rsidP="0057227F">
      <w:pPr>
        <w:pStyle w:val="Corpo"/>
      </w:pPr>
    </w:p>
    <w:p w14:paraId="78887EA9" w14:textId="77777777" w:rsidR="0057227F" w:rsidRPr="00835C39" w:rsidRDefault="0057227F" w:rsidP="0057227F">
      <w:pPr>
        <w:pStyle w:val="Corpo"/>
        <w:rPr>
          <w:sz w:val="10"/>
          <w:szCs w:val="10"/>
        </w:rPr>
      </w:pPr>
    </w:p>
    <w:p w14:paraId="2770181A" w14:textId="2D479405" w:rsidR="0057227F" w:rsidRDefault="0057227F" w:rsidP="0057227F">
      <w:pPr>
        <w:pStyle w:val="Corpo"/>
      </w:pPr>
      <w:r>
        <w:t xml:space="preserve">Embora a etiologia desta doença ainda seja desconhecida, a interação negativa entre o ambiente, genes e respostas imunes têm sido considerados os desencadeadores das doenças inflamatórias intestinais. </w:t>
      </w:r>
    </w:p>
    <w:p w14:paraId="34445A2D" w14:textId="2E065CD5" w:rsidR="0057227F" w:rsidRDefault="008C1762" w:rsidP="0057227F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55296" behindDoc="0" locked="0" layoutInCell="1" allowOverlap="1" wp14:anchorId="355F0F56" wp14:editId="4ACA1624">
                <wp:simplePos x="0" y="0"/>
                <wp:positionH relativeFrom="margin">
                  <wp:posOffset>-42905</wp:posOffset>
                </wp:positionH>
                <wp:positionV relativeFrom="paragraph">
                  <wp:posOffset>74001</wp:posOffset>
                </wp:positionV>
                <wp:extent cx="5445125" cy="949278"/>
                <wp:effectExtent l="0" t="0" r="22225" b="22860"/>
                <wp:wrapNone/>
                <wp:docPr id="46" name="Caixa de Texto 4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445125" cy="949278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9403C49" w14:textId="77777777" w:rsidR="005D1916" w:rsidRPr="008C1762" w:rsidRDefault="005D1916" w:rsidP="0057227F">
                            <w:pPr>
                              <w:pStyle w:val="Corpo"/>
                              <w:jc w:val="center"/>
                              <w:rPr>
                                <w:iCs/>
                              </w:rPr>
                            </w:pPr>
                            <w:r w:rsidRPr="008C1762">
                              <w:rPr>
                                <w:iCs/>
                              </w:rPr>
                              <w:t>As terapias medicamentosas para as manifestações intestinais e não intestinais da colite ulcerativa ainda possuem efeitos colaterais severos, como a ocorrência de anormalidades nos olhos, ossos e nas funções gastrointestinais e hepáticas, assim como prejuízos no sistema imune, podendo aumentar o risco de infecções e autoimunidade.</w:t>
                            </w:r>
                          </w:p>
                          <w:p w14:paraId="20557731" w14:textId="77777777" w:rsidR="005D1916" w:rsidRDefault="005D1916" w:rsidP="0057227F"/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55F0F56" id="Caixa de Texto 46" o:spid="_x0000_s1096" type="#_x0000_t202" style="position:absolute;left:0;text-align:left;margin-left:-3.4pt;margin-top:5.85pt;width:428.75pt;height:74.75pt;z-index:25285529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" strokecolor="#0070c0">
                <v:textbox>
                  <w:txbxContent>
                    <w:p w14:paraId="29403C49" w14:textId="77777777" w:rsidR="005D1916" w:rsidRPr="008C1762" w:rsidRDefault="005D1916" w:rsidP="0057227F">
                      <w:pPr>
                        <w:pStyle w:val="Corpo"/>
                        <w:jc w:val="center"/>
                        <w:rPr>
                          <w:iCs/>
                        </w:rPr>
                      </w:pPr>
                      <w:r w:rsidRPr="008C1762">
                        <w:rPr>
                          <w:iCs/>
                        </w:rPr>
                        <w:t>As terapias medicamentosas para as manifestações intestinais e não intestinais da colite ulcerativa ainda possuem efeitos colaterais severos, como a ocorrência de anormalidades nos olhos, ossos e nas funções gastrointestinais e hepáticas, assim como prejuízos no sistema imune, podendo aumentar o risco de infecções e autoimunidade.</w:t>
                      </w:r>
                    </w:p>
                    <w:p w14:paraId="20557731" w14:textId="77777777" w:rsidR="005D1916" w:rsidRDefault="005D1916" w:rsidP="0057227F"/>
                  </w:txbxContent>
                </v:textbox>
                <w10:wrap anchorx="margin"/>
              </v:shape>
            </w:pict>
          </mc:Fallback>
        </mc:AlternateContent>
      </w:r>
    </w:p>
    <w:p w14:paraId="125956EB" w14:textId="688BD81C" w:rsidR="0057227F" w:rsidRPr="00835C39" w:rsidRDefault="0057227F" w:rsidP="0057227F">
      <w:pPr>
        <w:pStyle w:val="Corpo"/>
        <w:rPr>
          <w:b/>
          <w:color w:val="0082B2"/>
          <w:sz w:val="10"/>
          <w:szCs w:val="10"/>
        </w:rPr>
      </w:pPr>
    </w:p>
    <w:p w14:paraId="20C8696D" w14:textId="029C5433" w:rsidR="0057227F" w:rsidRDefault="0057227F" w:rsidP="0057227F">
      <w:pPr>
        <w:pStyle w:val="Corpo"/>
        <w:tabs>
          <w:tab w:val="left" w:pos="6045"/>
        </w:tabs>
        <w:rPr>
          <w:b/>
          <w:color w:val="0082B2"/>
          <w:sz w:val="26"/>
          <w:szCs w:val="26"/>
        </w:rPr>
      </w:pPr>
      <w:r>
        <w:rPr>
          <w:b/>
          <w:color w:val="0082B2"/>
          <w:sz w:val="26"/>
          <w:szCs w:val="26"/>
        </w:rPr>
        <w:tab/>
      </w:r>
    </w:p>
    <w:p w14:paraId="4381406E" w14:textId="77777777" w:rsidR="0057227F" w:rsidRDefault="0057227F" w:rsidP="0057227F">
      <w:pPr>
        <w:pStyle w:val="Corpo"/>
        <w:rPr>
          <w:b/>
          <w:color w:val="0082B2"/>
          <w:sz w:val="26"/>
          <w:szCs w:val="26"/>
        </w:rPr>
      </w:pPr>
    </w:p>
    <w:p w14:paraId="701246EA" w14:textId="77777777" w:rsidR="00427D8D" w:rsidRDefault="00427D8D" w:rsidP="00427D8D">
      <w:pPr>
        <w:pStyle w:val="Corpo"/>
        <w:spacing w:after="0"/>
      </w:pPr>
    </w:p>
    <w:p w14:paraId="08376776" w14:textId="77777777" w:rsidR="00427D8D" w:rsidRPr="00892BC0" w:rsidRDefault="00427D8D" w:rsidP="00427D8D">
      <w:pPr>
        <w:pStyle w:val="Corpo"/>
        <w:spacing w:after="0"/>
        <w:rPr>
          <w:b/>
          <w:i/>
          <w:color w:val="018BBA"/>
          <w:szCs w:val="23"/>
        </w:rPr>
      </w:pPr>
    </w:p>
    <w:p w14:paraId="3E895C8F" w14:textId="77777777" w:rsidR="0057227F" w:rsidRDefault="0057227F" w:rsidP="0057227F">
      <w:pPr>
        <w:pStyle w:val="Corpo"/>
        <w:rPr>
          <w:b/>
          <w:color w:val="0082B2"/>
          <w:szCs w:val="23"/>
        </w:rPr>
      </w:pPr>
    </w:p>
    <w:p w14:paraId="24FCB2A1" w14:textId="167FC3DB" w:rsidR="0057227F" w:rsidRDefault="0057227F" w:rsidP="0057227F">
      <w:pPr>
        <w:pStyle w:val="Corpo"/>
        <w:rPr>
          <w:b/>
          <w:color w:val="0082B2"/>
          <w:szCs w:val="23"/>
        </w:rPr>
      </w:pPr>
      <w:r w:rsidRPr="0057227F">
        <w:rPr>
          <w:b/>
          <w:color w:val="0082B2"/>
          <w:szCs w:val="23"/>
        </w:rPr>
        <w:t xml:space="preserve">Colite </w:t>
      </w:r>
      <w:proofErr w:type="spellStart"/>
      <w:r w:rsidRPr="0057227F">
        <w:rPr>
          <w:b/>
          <w:color w:val="0082B2"/>
          <w:szCs w:val="23"/>
        </w:rPr>
        <w:t>Linfocítica</w:t>
      </w:r>
      <w:proofErr w:type="spellEnd"/>
    </w:p>
    <w:p w14:paraId="484043AB" w14:textId="77777777" w:rsidR="0057227F" w:rsidRPr="0057227F" w:rsidRDefault="0057227F" w:rsidP="0057227F">
      <w:pPr>
        <w:pStyle w:val="Corpo"/>
        <w:rPr>
          <w:b/>
          <w:color w:val="0082B2"/>
          <w:szCs w:val="23"/>
        </w:rPr>
      </w:pPr>
    </w:p>
    <w:p w14:paraId="3A687BF3" w14:textId="77777777" w:rsidR="0057227F" w:rsidRDefault="0057227F" w:rsidP="0057227F">
      <w:pPr>
        <w:pStyle w:val="Corpo"/>
      </w:pPr>
      <w:r>
        <w:t xml:space="preserve">A colite </w:t>
      </w:r>
      <w:proofErr w:type="spellStart"/>
      <w:r>
        <w:t>linfocítica</w:t>
      </w:r>
      <w:proofErr w:type="spellEnd"/>
      <w:r>
        <w:t xml:space="preserve">, um subtipo de colite, é caracterizada por anormalidades microscópicas na mucosa </w:t>
      </w:r>
      <w:proofErr w:type="spellStart"/>
      <w:r>
        <w:t>colônica</w:t>
      </w:r>
      <w:proofErr w:type="spellEnd"/>
      <w:r>
        <w:t xml:space="preserve"> e por aumento no número de linfócitos intraepiteliais (</w:t>
      </w:r>
      <w:proofErr w:type="spellStart"/>
      <w:r>
        <w:t>LIEs</w:t>
      </w:r>
      <w:proofErr w:type="spellEnd"/>
      <w:r>
        <w:t>).</w:t>
      </w:r>
    </w:p>
    <w:p w14:paraId="0CEFB9B7" w14:textId="77777777" w:rsidR="0057227F" w:rsidRDefault="0057227F" w:rsidP="0057227F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61440" behindDoc="0" locked="0" layoutInCell="1" allowOverlap="1" wp14:anchorId="2FBFF002" wp14:editId="15722742">
                <wp:simplePos x="0" y="0"/>
                <wp:positionH relativeFrom="margin">
                  <wp:posOffset>1608474</wp:posOffset>
                </wp:positionH>
                <wp:positionV relativeFrom="paragraph">
                  <wp:posOffset>187894</wp:posOffset>
                </wp:positionV>
                <wp:extent cx="3768801" cy="393700"/>
                <wp:effectExtent l="0" t="0" r="22225" b="25400"/>
                <wp:wrapNone/>
                <wp:docPr id="30" name="Caixa de texto 3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68801" cy="39370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3E258C3" w14:textId="77777777" w:rsidR="005D1916" w:rsidRPr="00086CFC" w:rsidRDefault="005D1916" w:rsidP="0057227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Cs w:val="23"/>
                              </w:rPr>
                              <w:t>Sintoma Principal</w:t>
                            </w: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FBFF002" id="Caixa de texto 30" o:spid="_x0000_s1097" type="#_x0000_t202" style="position:absolute;left:0;text-align:left;margin-left:126.65pt;margin-top:14.8pt;width:296.75pt;height:31pt;z-index:25286144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" fillcolor="#0070c0" strokecolor="#0070c0">
                <v:textbox>
                  <w:txbxContent>
                    <w:p w14:paraId="13E258C3" w14:textId="77777777" w:rsidR="005D1916" w:rsidRPr="00086CFC" w:rsidRDefault="005D1916" w:rsidP="0057227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Cs w:val="23"/>
                        </w:rPr>
                        <w:t>Sintoma Principal</w:t>
                      </w:r>
                      <w:r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  <w:t xml:space="preserve"> 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3B4624B" w14:textId="77777777" w:rsidR="0057227F" w:rsidRDefault="0057227F" w:rsidP="0057227F">
      <w:pPr>
        <w:pStyle w:val="Corpo"/>
      </w:pPr>
      <w:r>
        <w:rPr>
          <w:noProof/>
          <w:lang w:eastAsia="pt-BR"/>
        </w:rPr>
        <w:drawing>
          <wp:anchor distT="0" distB="0" distL="114300" distR="114300" simplePos="0" relativeHeight="252865536" behindDoc="0" locked="0" layoutInCell="1" allowOverlap="1" wp14:anchorId="23F80FC8" wp14:editId="03A91F6B">
            <wp:simplePos x="0" y="0"/>
            <wp:positionH relativeFrom="column">
              <wp:posOffset>-38735</wp:posOffset>
            </wp:positionH>
            <wp:positionV relativeFrom="paragraph">
              <wp:posOffset>74295</wp:posOffset>
            </wp:positionV>
            <wp:extent cx="1551940" cy="1857375"/>
            <wp:effectExtent l="0" t="0" r="0" b="9525"/>
            <wp:wrapNone/>
            <wp:docPr id="28" name="Imagem 28" descr="Colitis icon on white backgroun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olitis icon on white background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lum bright="70000" contrast="-7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070" t="8939" r="9976"/>
                    <a:stretch/>
                  </pic:blipFill>
                  <pic:spPr bwMode="auto">
                    <a:xfrm>
                      <a:off x="0" y="0"/>
                      <a:ext cx="1551940" cy="1857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V relativeFrom="margin">
              <wp14:pctHeight>0</wp14:pctHeight>
            </wp14:sizeRelV>
          </wp:anchor>
        </w:drawing>
      </w:r>
    </w:p>
    <w:p w14:paraId="1A2BB5A9" w14:textId="77777777" w:rsidR="0057227F" w:rsidRDefault="0057227F" w:rsidP="0057227F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62464" behindDoc="0" locked="0" layoutInCell="1" allowOverlap="1" wp14:anchorId="63D10BEA" wp14:editId="5758BD95">
                <wp:simplePos x="0" y="0"/>
                <wp:positionH relativeFrom="margin">
                  <wp:posOffset>1608474</wp:posOffset>
                </wp:positionH>
                <wp:positionV relativeFrom="paragraph">
                  <wp:posOffset>194111</wp:posOffset>
                </wp:positionV>
                <wp:extent cx="3768801" cy="393700"/>
                <wp:effectExtent l="0" t="0" r="22225" b="25400"/>
                <wp:wrapNone/>
                <wp:docPr id="31" name="Caixa de texto 3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68801" cy="39370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 w="9525">
                          <a:solidFill>
                            <a:schemeClr val="bg1">
                              <a:lumMod val="9500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D73F71F" w14:textId="77777777" w:rsidR="005D1916" w:rsidRPr="001752E9" w:rsidRDefault="005D1916" w:rsidP="0057227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404040" w:themeColor="text1" w:themeTint="BF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404040" w:themeColor="text1" w:themeTint="BF"/>
                                <w:szCs w:val="23"/>
                              </w:rPr>
                              <w:t>D</w:t>
                            </w:r>
                            <w:r w:rsidRPr="001752E9">
                              <w:rPr>
                                <w:rFonts w:ascii="Swis721 Th BT" w:hAnsi="Swis721 Th BT"/>
                                <w:color w:val="404040" w:themeColor="text1" w:themeTint="BF"/>
                                <w:szCs w:val="23"/>
                              </w:rPr>
                              <w:t>iarreia crônica ou recorrente não-sanguínea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3D10BEA" id="Caixa de texto 31" o:spid="_x0000_s1098" type="#_x0000_t202" style="position:absolute;left:0;text-align:left;margin-left:126.65pt;margin-top:15.3pt;width:296.75pt;height:31pt;z-index:2528624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" fillcolor="#f2f2f2 [3052]" strokecolor="#f2f2f2 [3052]">
                <v:textbox>
                  <w:txbxContent>
                    <w:p w14:paraId="6D73F71F" w14:textId="77777777" w:rsidR="005D1916" w:rsidRPr="001752E9" w:rsidRDefault="005D1916" w:rsidP="0057227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404040" w:themeColor="text1" w:themeTint="BF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404040" w:themeColor="text1" w:themeTint="BF"/>
                          <w:szCs w:val="23"/>
                        </w:rPr>
                        <w:t>D</w:t>
                      </w:r>
                      <w:r w:rsidRPr="001752E9">
                        <w:rPr>
                          <w:rFonts w:ascii="Swis721 Th BT" w:hAnsi="Swis721 Th BT"/>
                          <w:color w:val="404040" w:themeColor="text1" w:themeTint="BF"/>
                          <w:szCs w:val="23"/>
                        </w:rPr>
                        <w:t>iarreia crônica ou recorrente não-sanguínea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1752E9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63488" behindDoc="0" locked="0" layoutInCell="1" allowOverlap="1" wp14:anchorId="04665AEB" wp14:editId="2E2BF6EB">
                <wp:simplePos x="0" y="0"/>
                <wp:positionH relativeFrom="margin">
                  <wp:posOffset>1608474</wp:posOffset>
                </wp:positionH>
                <wp:positionV relativeFrom="paragraph">
                  <wp:posOffset>849204</wp:posOffset>
                </wp:positionV>
                <wp:extent cx="3768725" cy="393700"/>
                <wp:effectExtent l="0" t="0" r="22225" b="25400"/>
                <wp:wrapNone/>
                <wp:docPr id="32" name="Caixa de texto 3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68725" cy="39370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4DC48A4" w14:textId="77777777" w:rsidR="005D1916" w:rsidRPr="00086CFC" w:rsidRDefault="005D1916" w:rsidP="0057227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Cs w:val="23"/>
                              </w:rPr>
                              <w:t>Sintomas Adicionais</w:t>
                            </w: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4665AEB" id="Caixa de texto 32" o:spid="_x0000_s1099" type="#_x0000_t202" style="position:absolute;left:0;text-align:left;margin-left:126.65pt;margin-top:66.85pt;width:296.75pt;height:31pt;z-index:25286348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" fillcolor="#0070c0" strokecolor="#0070c0">
                <v:textbox>
                  <w:txbxContent>
                    <w:p w14:paraId="14DC48A4" w14:textId="77777777" w:rsidR="005D1916" w:rsidRPr="00086CFC" w:rsidRDefault="005D1916" w:rsidP="0057227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Cs w:val="23"/>
                        </w:rPr>
                        <w:t>Sintomas Adicionais</w:t>
                      </w:r>
                      <w:r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  <w:t xml:space="preserve"> 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1752E9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64512" behindDoc="0" locked="0" layoutInCell="1" allowOverlap="1" wp14:anchorId="42A747F0" wp14:editId="67AC6578">
                <wp:simplePos x="0" y="0"/>
                <wp:positionH relativeFrom="margin">
                  <wp:posOffset>1608474</wp:posOffset>
                </wp:positionH>
                <wp:positionV relativeFrom="paragraph">
                  <wp:posOffset>1244989</wp:posOffset>
                </wp:positionV>
                <wp:extent cx="3768725" cy="393700"/>
                <wp:effectExtent l="0" t="0" r="22225" b="25400"/>
                <wp:wrapNone/>
                <wp:docPr id="33" name="Caixa de texto 3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68725" cy="39370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 w="9525">
                          <a:solidFill>
                            <a:schemeClr val="bg1">
                              <a:lumMod val="9500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1DB701A" w14:textId="77777777" w:rsidR="005D1916" w:rsidRPr="001752E9" w:rsidRDefault="005D1916" w:rsidP="0057227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404040" w:themeColor="text1" w:themeTint="BF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404040" w:themeColor="text1" w:themeTint="BF"/>
                                <w:szCs w:val="23"/>
                              </w:rPr>
                              <w:t>Dor abdominal e incontinência fecal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2A747F0" id="Caixa de texto 33" o:spid="_x0000_s1100" type="#_x0000_t202" style="position:absolute;left:0;text-align:left;margin-left:126.65pt;margin-top:98.05pt;width:296.75pt;height:31pt;z-index:2528645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" fillcolor="#f2f2f2 [3052]" strokecolor="#f2f2f2 [3052]">
                <v:textbox>
                  <w:txbxContent>
                    <w:p w14:paraId="61DB701A" w14:textId="77777777" w:rsidR="005D1916" w:rsidRPr="001752E9" w:rsidRDefault="005D1916" w:rsidP="0057227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404040" w:themeColor="text1" w:themeTint="BF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404040" w:themeColor="text1" w:themeTint="BF"/>
                          <w:szCs w:val="23"/>
                        </w:rPr>
                        <w:t>Dor abdominal e incontinência fecal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19E4C2C7" w14:textId="77777777" w:rsidR="0057227F" w:rsidRDefault="0057227F" w:rsidP="0057227F">
      <w:pPr>
        <w:pStyle w:val="Corpo"/>
        <w:rPr>
          <w:b/>
          <w:color w:val="339966"/>
        </w:rPr>
      </w:pPr>
    </w:p>
    <w:p w14:paraId="7811107A" w14:textId="77777777" w:rsidR="0057227F" w:rsidRDefault="0057227F" w:rsidP="0057227F">
      <w:pPr>
        <w:pStyle w:val="Corpo"/>
        <w:rPr>
          <w:b/>
          <w:color w:val="339966"/>
        </w:rPr>
      </w:pPr>
    </w:p>
    <w:p w14:paraId="41B1FD66" w14:textId="77777777" w:rsidR="0057227F" w:rsidRDefault="0057227F" w:rsidP="0057227F">
      <w:pPr>
        <w:pStyle w:val="Corpo"/>
        <w:rPr>
          <w:b/>
          <w:color w:val="339966"/>
        </w:rPr>
      </w:pPr>
    </w:p>
    <w:p w14:paraId="64530D3E" w14:textId="77777777" w:rsidR="0057227F" w:rsidRDefault="0057227F" w:rsidP="0057227F">
      <w:pPr>
        <w:pStyle w:val="Corpo"/>
        <w:rPr>
          <w:b/>
          <w:color w:val="339966"/>
        </w:rPr>
      </w:pPr>
    </w:p>
    <w:p w14:paraId="612FDF89" w14:textId="77777777" w:rsidR="0057227F" w:rsidRDefault="0057227F" w:rsidP="0057227F">
      <w:pPr>
        <w:pStyle w:val="Corpo"/>
        <w:rPr>
          <w:b/>
          <w:color w:val="339966"/>
        </w:rPr>
      </w:pPr>
    </w:p>
    <w:p w14:paraId="049F66B6" w14:textId="77777777" w:rsidR="0057227F" w:rsidRDefault="0057227F" w:rsidP="0057227F">
      <w:pPr>
        <w:pStyle w:val="Corpo"/>
        <w:rPr>
          <w:b/>
          <w:color w:val="339966"/>
        </w:rPr>
      </w:pPr>
    </w:p>
    <w:p w14:paraId="723402B8" w14:textId="77777777" w:rsidR="0057227F" w:rsidRDefault="0057227F" w:rsidP="0057227F">
      <w:pPr>
        <w:pStyle w:val="Corpo"/>
        <w:rPr>
          <w:b/>
          <w:color w:val="339966"/>
        </w:rPr>
      </w:pPr>
    </w:p>
    <w:p w14:paraId="50594C4C" w14:textId="77777777" w:rsidR="0057227F" w:rsidRDefault="0057227F" w:rsidP="0057227F">
      <w:pPr>
        <w:pStyle w:val="Corpo"/>
        <w:rPr>
          <w:b/>
          <w:color w:val="339966"/>
        </w:rPr>
      </w:pPr>
    </w:p>
    <w:p w14:paraId="0CD0D867" w14:textId="77777777" w:rsidR="0057227F" w:rsidRDefault="0057227F" w:rsidP="0057227F">
      <w:pPr>
        <w:pStyle w:val="Corpo"/>
        <w:rPr>
          <w:b/>
          <w:color w:val="339966"/>
        </w:rPr>
      </w:pPr>
    </w:p>
    <w:p w14:paraId="430AA443" w14:textId="77777777" w:rsidR="0057227F" w:rsidRDefault="0057227F" w:rsidP="0057227F">
      <w:pPr>
        <w:pStyle w:val="Corpo"/>
        <w:rPr>
          <w:b/>
          <w:color w:val="339966"/>
        </w:rPr>
      </w:pPr>
      <w:r w:rsidRPr="001752E9">
        <w:t xml:space="preserve">A colite </w:t>
      </w:r>
      <w:proofErr w:type="spellStart"/>
      <w:r w:rsidRPr="001752E9">
        <w:t>linfocítica</w:t>
      </w:r>
      <w:proofErr w:type="spellEnd"/>
      <w:r w:rsidRPr="001752E9">
        <w:t xml:space="preserve"> é uma doença socialmente debilitante e reduz substancialmente a qualidade de vida dos pacientes</w:t>
      </w:r>
      <w:r>
        <w:rPr>
          <w:b/>
          <w:color w:val="339966"/>
        </w:rPr>
        <w:t>.</w:t>
      </w:r>
    </w:p>
    <w:p w14:paraId="14F7A5D9" w14:textId="6DC4B343" w:rsidR="00427D8D" w:rsidRPr="0040473A" w:rsidRDefault="008C1762" w:rsidP="00427D8D">
      <w:pPr>
        <w:pStyle w:val="Ttulo1"/>
        <w:jc w:val="center"/>
      </w:pPr>
      <w:bookmarkStart w:id="85" w:name="_Toc62720136"/>
      <w:r>
        <w:lastRenderedPageBreak/>
        <w:t>Gengibre</w:t>
      </w:r>
      <w:bookmarkEnd w:id="85"/>
    </w:p>
    <w:p w14:paraId="44B30D16" w14:textId="77777777" w:rsidR="008C1762" w:rsidRPr="008C1762" w:rsidRDefault="008C1762" w:rsidP="008C1762">
      <w:pPr>
        <w:pStyle w:val="Subtitulocorpo"/>
      </w:pPr>
      <w:r w:rsidRPr="008C1762">
        <w:t>Auxilia no Manejo de Pacientes com Colite Ulcerativa</w:t>
      </w:r>
    </w:p>
    <w:p w14:paraId="1AD1E270" w14:textId="77777777" w:rsidR="00427D8D" w:rsidRDefault="00427D8D" w:rsidP="00427D8D">
      <w:pPr>
        <w:pStyle w:val="Subtitulocorpo"/>
        <w:jc w:val="both"/>
        <w:rPr>
          <w:b w:val="0"/>
          <w:bCs/>
          <w:color w:val="404040" w:themeColor="text1" w:themeTint="BF"/>
          <w:sz w:val="24"/>
          <w:szCs w:val="24"/>
        </w:rPr>
      </w:pPr>
    </w:p>
    <w:p w14:paraId="00E8A2C1" w14:textId="77777777" w:rsidR="00427D8D" w:rsidRDefault="00427D8D" w:rsidP="00427D8D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7248D455" w14:textId="77777777" w:rsidR="0057227F" w:rsidRPr="0057227F" w:rsidRDefault="0057227F" w:rsidP="0057227F">
      <w:pPr>
        <w:pStyle w:val="Subtitulocorpo"/>
        <w:jc w:val="both"/>
        <w:rPr>
          <w:b w:val="0"/>
          <w:bCs/>
          <w:color w:val="404040" w:themeColor="text1" w:themeTint="BF"/>
          <w:sz w:val="24"/>
          <w:szCs w:val="24"/>
        </w:rPr>
      </w:pPr>
      <w:bookmarkStart w:id="86" w:name="_Hlk62660649"/>
      <w:r w:rsidRPr="0057227F">
        <w:rPr>
          <w:b w:val="0"/>
          <w:bCs/>
          <w:color w:val="404040" w:themeColor="text1" w:themeTint="BF"/>
          <w:sz w:val="24"/>
          <w:szCs w:val="24"/>
        </w:rPr>
        <w:t xml:space="preserve">Um estudo conduzido por </w:t>
      </w:r>
      <w:proofErr w:type="spellStart"/>
      <w:r w:rsidRPr="0057227F">
        <w:rPr>
          <w:b w:val="0"/>
          <w:bCs/>
          <w:color w:val="404040" w:themeColor="text1" w:themeTint="BF"/>
          <w:sz w:val="24"/>
          <w:szCs w:val="24"/>
        </w:rPr>
        <w:t>Nikkhah-Bodaghi</w:t>
      </w:r>
      <w:proofErr w:type="spellEnd"/>
      <w:r w:rsidRPr="0057227F">
        <w:rPr>
          <w:b w:val="0"/>
          <w:bCs/>
          <w:color w:val="404040" w:themeColor="text1" w:themeTint="BF"/>
          <w:sz w:val="24"/>
          <w:szCs w:val="24"/>
        </w:rPr>
        <w:t xml:space="preserve"> </w:t>
      </w:r>
      <w:r w:rsidRPr="0057227F">
        <w:rPr>
          <w:b w:val="0"/>
          <w:bCs/>
          <w:i/>
          <w:iCs/>
          <w:color w:val="404040" w:themeColor="text1" w:themeTint="BF"/>
          <w:sz w:val="24"/>
          <w:szCs w:val="24"/>
        </w:rPr>
        <w:t>et al.</w:t>
      </w:r>
      <w:r w:rsidRPr="0057227F">
        <w:rPr>
          <w:b w:val="0"/>
          <w:bCs/>
          <w:color w:val="404040" w:themeColor="text1" w:themeTint="BF"/>
          <w:sz w:val="24"/>
          <w:szCs w:val="24"/>
        </w:rPr>
        <w:t xml:space="preserve"> (2019) teve como objetivo avaliar os efeitos do gengibre, um conhecido agente antioxidante, no estresse oxidativo, na qualidade de vida e nos escores que medem a atividade da doença em pacientes com colite ulcerativa.</w:t>
      </w:r>
    </w:p>
    <w:bookmarkEnd w:id="86"/>
    <w:p w14:paraId="7CDAF37B" w14:textId="094D3248" w:rsidR="00427D8D" w:rsidRPr="00E7159F" w:rsidRDefault="00427D8D" w:rsidP="00427D8D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76BBA819" w14:textId="718EB5B7" w:rsidR="00427D8D" w:rsidRDefault="0057227F" w:rsidP="00427D8D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47104" behindDoc="0" locked="0" layoutInCell="1" allowOverlap="1" wp14:anchorId="24E37881" wp14:editId="13E52213">
                <wp:simplePos x="0" y="0"/>
                <wp:positionH relativeFrom="margin">
                  <wp:posOffset>11686</wp:posOffset>
                </wp:positionH>
                <wp:positionV relativeFrom="paragraph">
                  <wp:posOffset>63291</wp:posOffset>
                </wp:positionV>
                <wp:extent cx="5372100" cy="721019"/>
                <wp:effectExtent l="0" t="0" r="19050" b="22225"/>
                <wp:wrapNone/>
                <wp:docPr id="770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721019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3903155" w14:textId="77777777" w:rsidR="005D1916" w:rsidRPr="0057227F" w:rsidRDefault="005D1916" w:rsidP="0057227F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 w:rsidRPr="0057227F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Para isso, 46 pacientes com colite ulcerativa de leve a moderada foram selecionadas para participarem deste estudo clínico, randomizado e placebo controlado. Elas foram divididas em 2 grupos para receberem por 12 semanas a seguinte posologia:</w:t>
                            </w:r>
                          </w:p>
                          <w:p w14:paraId="2FE8FC86" w14:textId="77777777" w:rsidR="005D1916" w:rsidRPr="009D65A4" w:rsidRDefault="005D1916" w:rsidP="00427D8D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4E37881" id="_x0000_s1101" type="#_x0000_t202" style="position:absolute;left:0;text-align:left;margin-left:.9pt;margin-top:5pt;width:423pt;height:56.75pt;z-index:25284710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" fillcolor="white [3212]" strokecolor="#0070c0">
                <v:textbox>
                  <w:txbxContent>
                    <w:p w14:paraId="13903155" w14:textId="77777777" w:rsidR="005D1916" w:rsidRPr="0057227F" w:rsidRDefault="005D1916" w:rsidP="0057227F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 w:rsidRPr="0057227F">
                        <w:rPr>
                          <w:rFonts w:ascii="Swis721 Th BT" w:hAnsi="Swis721 Th BT"/>
                          <w:sz w:val="23"/>
                          <w:szCs w:val="23"/>
                        </w:rPr>
                        <w:t>Para isso, 46 pacientes com colite ulcerativa de leve a moderada foram selecionadas para participarem deste estudo clínico, randomizado e placebo controlado. Elas foram divididas em 2 grupos para receberem por 12 semanas a seguinte posologia:</w:t>
                      </w:r>
                    </w:p>
                    <w:p w14:paraId="2FE8FC86" w14:textId="77777777" w:rsidR="005D1916" w:rsidRPr="009D65A4" w:rsidRDefault="005D1916" w:rsidP="00427D8D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 w:rsidR="00427D8D">
        <w:rPr>
          <w:sz w:val="24"/>
        </w:rPr>
        <w:br/>
      </w:r>
    </w:p>
    <w:p w14:paraId="182CAF03" w14:textId="77777777" w:rsidR="00427D8D" w:rsidRDefault="00427D8D" w:rsidP="00427D8D">
      <w:pPr>
        <w:pStyle w:val="Corpo"/>
      </w:pPr>
    </w:p>
    <w:p w14:paraId="0542B72C" w14:textId="77777777" w:rsidR="00427D8D" w:rsidRDefault="00427D8D" w:rsidP="00427D8D">
      <w:pPr>
        <w:pStyle w:val="Corpo"/>
      </w:pPr>
    </w:p>
    <w:p w14:paraId="6B79C57C" w14:textId="26064936" w:rsidR="00427D8D" w:rsidRDefault="0057227F" w:rsidP="00427D8D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51200" behindDoc="0" locked="0" layoutInCell="1" allowOverlap="1" wp14:anchorId="29A4B762" wp14:editId="60E253D2">
                <wp:simplePos x="0" y="0"/>
                <wp:positionH relativeFrom="margin">
                  <wp:posOffset>4242824</wp:posOffset>
                </wp:positionH>
                <wp:positionV relativeFrom="paragraph">
                  <wp:posOffset>80105</wp:posOffset>
                </wp:positionV>
                <wp:extent cx="226695" cy="138430"/>
                <wp:effectExtent l="0" t="0" r="1905" b="0"/>
                <wp:wrapNone/>
                <wp:docPr id="772" name="Triângulo isósceles 77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A4A2EF5" id="Triângulo isósceles 772" o:spid="_x0000_s1026" type="#_x0000_t5" style="position:absolute;margin-left:334.1pt;margin-top:6.3pt;width:17.85pt;height:10.9pt;flip:y;z-index:25285120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49152" behindDoc="0" locked="0" layoutInCell="1" allowOverlap="1" wp14:anchorId="60A9B74F" wp14:editId="49AFEA4A">
                <wp:simplePos x="0" y="0"/>
                <wp:positionH relativeFrom="margin">
                  <wp:posOffset>974469</wp:posOffset>
                </wp:positionH>
                <wp:positionV relativeFrom="paragraph">
                  <wp:posOffset>98198</wp:posOffset>
                </wp:positionV>
                <wp:extent cx="226695" cy="138430"/>
                <wp:effectExtent l="0" t="0" r="1905" b="0"/>
                <wp:wrapNone/>
                <wp:docPr id="773" name="Triângulo isósceles 77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3180A51" id="Triângulo isósceles 773" o:spid="_x0000_s1026" type="#_x0000_t5" style="position:absolute;margin-left:76.75pt;margin-top:7.75pt;width:17.85pt;height:10.9pt;flip:y;z-index:25284915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" fillcolor="#d8d8d8 [2732]" stroked="f">
                <w10:wrap anchorx="margin"/>
              </v:shape>
            </w:pict>
          </mc:Fallback>
        </mc:AlternateContent>
      </w:r>
    </w:p>
    <w:p w14:paraId="399A1039" w14:textId="3FB43A5E" w:rsidR="00427D8D" w:rsidRDefault="0057227F" w:rsidP="00427D8D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50176" behindDoc="0" locked="0" layoutInCell="1" allowOverlap="1" wp14:anchorId="50E1E736" wp14:editId="5502ED13">
                <wp:simplePos x="0" y="0"/>
                <wp:positionH relativeFrom="margin">
                  <wp:posOffset>3341740</wp:posOffset>
                </wp:positionH>
                <wp:positionV relativeFrom="paragraph">
                  <wp:posOffset>158816</wp:posOffset>
                </wp:positionV>
                <wp:extent cx="2046605" cy="954718"/>
                <wp:effectExtent l="0" t="0" r="10795" b="17145"/>
                <wp:wrapNone/>
                <wp:docPr id="776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54718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15D3AF1" w14:textId="77777777" w:rsidR="005D1916" w:rsidRDefault="005D1916" w:rsidP="00427D8D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5E27277A" w14:textId="77777777" w:rsidR="005D1916" w:rsidRDefault="005D1916" w:rsidP="0057227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  <w:p w14:paraId="1F226E94" w14:textId="77777777" w:rsidR="005D1916" w:rsidRPr="00086CFC" w:rsidRDefault="005D1916" w:rsidP="0057227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4 vezes ao dia</w:t>
                            </w: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  <w:t xml:space="preserve"> </w:t>
                            </w:r>
                          </w:p>
                          <w:p w14:paraId="502EC97C" w14:textId="77777777" w:rsidR="005D1916" w:rsidRPr="00086CFC" w:rsidRDefault="005D1916" w:rsidP="00427D8D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0E1E736" id="_x0000_s1102" type="#_x0000_t202" style="position:absolute;left:0;text-align:left;margin-left:263.15pt;margin-top:12.5pt;width:161.15pt;height:75.15pt;z-index:25285017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" fillcolor="#0070c0" strokecolor="#0070c0">
                <v:textbox>
                  <w:txbxContent>
                    <w:p w14:paraId="615D3AF1" w14:textId="77777777" w:rsidR="005D1916" w:rsidRDefault="005D1916" w:rsidP="00427D8D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5E27277A" w14:textId="77777777" w:rsidR="005D1916" w:rsidRDefault="005D1916" w:rsidP="0057227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  <w:p w14:paraId="1F226E94" w14:textId="77777777" w:rsidR="005D1916" w:rsidRPr="00086CFC" w:rsidRDefault="005D1916" w:rsidP="0057227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4 vezes ao dia</w:t>
                      </w:r>
                      <w:r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  <w:t xml:space="preserve"> </w:t>
                      </w:r>
                    </w:p>
                    <w:p w14:paraId="502EC97C" w14:textId="77777777" w:rsidR="005D1916" w:rsidRPr="00086CFC" w:rsidRDefault="005D1916" w:rsidP="00427D8D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48128" behindDoc="0" locked="0" layoutInCell="1" allowOverlap="1" wp14:anchorId="585E55C0" wp14:editId="3F545F5A">
                <wp:simplePos x="0" y="0"/>
                <wp:positionH relativeFrom="margin">
                  <wp:posOffset>11686</wp:posOffset>
                </wp:positionH>
                <wp:positionV relativeFrom="paragraph">
                  <wp:posOffset>172464</wp:posOffset>
                </wp:positionV>
                <wp:extent cx="2046605" cy="941696"/>
                <wp:effectExtent l="0" t="0" r="10795" b="11430"/>
                <wp:wrapNone/>
                <wp:docPr id="774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41696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82C7BA5" w14:textId="77777777" w:rsidR="005D1916" w:rsidRDefault="005D1916" w:rsidP="00427D8D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</w:p>
                          <w:p w14:paraId="01051420" w14:textId="77777777" w:rsidR="005D1916" w:rsidRDefault="005D1916" w:rsidP="0057227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12154971" w14:textId="65802B2C" w:rsidR="005D1916" w:rsidRPr="0057227F" w:rsidRDefault="005D1916" w:rsidP="0057227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57227F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Gengibre 500 mg</w:t>
                            </w:r>
                          </w:p>
                          <w:p w14:paraId="55AF2760" w14:textId="77777777" w:rsidR="005D1916" w:rsidRPr="0057227F" w:rsidRDefault="005D1916" w:rsidP="0057227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57227F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4 vezes ao dia </w:t>
                            </w:r>
                          </w:p>
                          <w:p w14:paraId="77DB3B3C" w14:textId="77777777" w:rsidR="005D1916" w:rsidRPr="00086CFC" w:rsidRDefault="005D1916" w:rsidP="00427D8D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85E55C0" id="_x0000_s1103" type="#_x0000_t202" style="position:absolute;left:0;text-align:left;margin-left:.9pt;margin-top:13.6pt;width:161.15pt;height:74.15pt;z-index:25284812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" fillcolor="#0070c0" strokecolor="#0070c0">
                <v:textbox>
                  <w:txbxContent>
                    <w:p w14:paraId="182C7BA5" w14:textId="77777777" w:rsidR="005D1916" w:rsidRDefault="005D1916" w:rsidP="00427D8D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</w:p>
                    <w:p w14:paraId="01051420" w14:textId="77777777" w:rsidR="005D1916" w:rsidRDefault="005D1916" w:rsidP="0057227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12154971" w14:textId="65802B2C" w:rsidR="005D1916" w:rsidRPr="0057227F" w:rsidRDefault="005D1916" w:rsidP="0057227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57227F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Gengibre 500 mg</w:t>
                      </w:r>
                    </w:p>
                    <w:p w14:paraId="55AF2760" w14:textId="77777777" w:rsidR="005D1916" w:rsidRPr="0057227F" w:rsidRDefault="005D1916" w:rsidP="0057227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57227F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4 vezes ao dia </w:t>
                      </w:r>
                    </w:p>
                    <w:p w14:paraId="77DB3B3C" w14:textId="77777777" w:rsidR="005D1916" w:rsidRPr="00086CFC" w:rsidRDefault="005D1916" w:rsidP="00427D8D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66D1D04" w14:textId="7AFBE879" w:rsidR="00427D8D" w:rsidRDefault="00427D8D" w:rsidP="00427D8D">
      <w:pPr>
        <w:pStyle w:val="Corpo"/>
      </w:pPr>
    </w:p>
    <w:p w14:paraId="02FF1925" w14:textId="77777777" w:rsidR="00427D8D" w:rsidRDefault="00427D8D" w:rsidP="00427D8D">
      <w:pPr>
        <w:pStyle w:val="Corpo"/>
      </w:pPr>
    </w:p>
    <w:p w14:paraId="0F744921" w14:textId="77777777" w:rsidR="00427D8D" w:rsidRDefault="00427D8D" w:rsidP="00427D8D">
      <w:pPr>
        <w:pStyle w:val="Corpo"/>
      </w:pPr>
    </w:p>
    <w:p w14:paraId="7B2642AA" w14:textId="77777777" w:rsidR="00427D8D" w:rsidRDefault="00427D8D" w:rsidP="00427D8D">
      <w:pPr>
        <w:pStyle w:val="Corpo"/>
      </w:pPr>
    </w:p>
    <w:p w14:paraId="05D87623" w14:textId="001DC33C" w:rsidR="00427D8D" w:rsidRDefault="00427D8D" w:rsidP="00427D8D">
      <w:pPr>
        <w:pStyle w:val="Corpo"/>
        <w:rPr>
          <w:sz w:val="20"/>
          <w:szCs w:val="23"/>
        </w:rPr>
      </w:pPr>
    </w:p>
    <w:p w14:paraId="10D77997" w14:textId="35605074" w:rsidR="0057227F" w:rsidRDefault="0057227F" w:rsidP="00427D8D">
      <w:pPr>
        <w:pStyle w:val="Corpo"/>
        <w:rPr>
          <w:sz w:val="20"/>
          <w:szCs w:val="23"/>
        </w:rPr>
      </w:pPr>
    </w:p>
    <w:p w14:paraId="22455C73" w14:textId="77777777" w:rsidR="0057227F" w:rsidRPr="0057227F" w:rsidRDefault="0057227F" w:rsidP="00BB0BFA">
      <w:pPr>
        <w:pStyle w:val="Corpo"/>
        <w:numPr>
          <w:ilvl w:val="0"/>
          <w:numId w:val="13"/>
        </w:numPr>
        <w:spacing w:after="120"/>
        <w:rPr>
          <w:sz w:val="20"/>
          <w:szCs w:val="20"/>
        </w:rPr>
      </w:pPr>
      <w:r w:rsidRPr="0057227F">
        <w:rPr>
          <w:sz w:val="20"/>
          <w:szCs w:val="20"/>
        </w:rPr>
        <w:t>O índice que mede a atividade da doença, a qualidade de vida e alguns fatores que medem o estresse oxidativo foram avaliados antes e ao final do período de avaliação.</w:t>
      </w:r>
    </w:p>
    <w:p w14:paraId="36B18C09" w14:textId="77777777" w:rsidR="00427D8D" w:rsidRDefault="00427D8D" w:rsidP="00427D8D">
      <w:pPr>
        <w:pStyle w:val="Corpo"/>
        <w:rPr>
          <w:b/>
          <w:color w:val="339966"/>
        </w:rPr>
      </w:pPr>
    </w:p>
    <w:p w14:paraId="5455FFBF" w14:textId="77777777" w:rsidR="00427D8D" w:rsidRPr="00C72C0B" w:rsidRDefault="00427D8D" w:rsidP="00427D8D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0241315C" w14:textId="77777777" w:rsidR="00427D8D" w:rsidRPr="00714E9A" w:rsidRDefault="00427D8D" w:rsidP="00427D8D">
      <w:pPr>
        <w:pStyle w:val="Corpo"/>
        <w:rPr>
          <w:sz w:val="16"/>
          <w:szCs w:val="16"/>
        </w:rPr>
      </w:pPr>
    </w:p>
    <w:p w14:paraId="2C93C7C9" w14:textId="25A8D334" w:rsidR="0057227F" w:rsidRPr="0057227F" w:rsidRDefault="0057227F" w:rsidP="00BB0BFA">
      <w:pPr>
        <w:pStyle w:val="Corpo"/>
        <w:numPr>
          <w:ilvl w:val="0"/>
          <w:numId w:val="14"/>
        </w:numPr>
        <w:spacing w:after="0"/>
        <w:rPr>
          <w:color w:val="auto"/>
          <w:szCs w:val="23"/>
        </w:rPr>
      </w:pPr>
      <w:bookmarkStart w:id="87" w:name="_Hlk62660660"/>
      <w:r w:rsidRPr="0057227F">
        <w:rPr>
          <w:color w:val="auto"/>
          <w:szCs w:val="23"/>
        </w:rPr>
        <w:t xml:space="preserve">O grupo tratado com gengibre reduziu os níveis de </w:t>
      </w:r>
      <w:proofErr w:type="spellStart"/>
      <w:r w:rsidRPr="0057227F">
        <w:rPr>
          <w:color w:val="auto"/>
          <w:szCs w:val="23"/>
        </w:rPr>
        <w:t>malondialdeído</w:t>
      </w:r>
      <w:proofErr w:type="spellEnd"/>
      <w:r w:rsidRPr="0057227F">
        <w:rPr>
          <w:color w:val="auto"/>
          <w:szCs w:val="23"/>
        </w:rPr>
        <w:t xml:space="preserve"> (MDA) de maneira significativa após 6 (p=0,003) e 12 semanas (p&lt;0,001);</w:t>
      </w:r>
    </w:p>
    <w:p w14:paraId="4D78B646" w14:textId="25085098" w:rsidR="0057227F" w:rsidRPr="0057227F" w:rsidRDefault="0057227F" w:rsidP="00BB0BFA">
      <w:pPr>
        <w:pStyle w:val="Corpo"/>
        <w:numPr>
          <w:ilvl w:val="0"/>
          <w:numId w:val="14"/>
        </w:numPr>
        <w:spacing w:after="0"/>
        <w:rPr>
          <w:color w:val="auto"/>
          <w:szCs w:val="23"/>
        </w:rPr>
      </w:pPr>
      <w:r w:rsidRPr="0057227F">
        <w:rPr>
          <w:color w:val="auto"/>
          <w:szCs w:val="23"/>
        </w:rPr>
        <w:t>Os escores que medem a severidade da doença após 12 semanas melhorou de maneira significativa no grupo gengibre quando comparado com o placebo (p=0,017);</w:t>
      </w:r>
    </w:p>
    <w:p w14:paraId="6C4D0EF2" w14:textId="4A417D82" w:rsidR="0057227F" w:rsidRPr="0057227F" w:rsidRDefault="0057227F" w:rsidP="00BB0BFA">
      <w:pPr>
        <w:pStyle w:val="Corpo"/>
        <w:numPr>
          <w:ilvl w:val="0"/>
          <w:numId w:val="14"/>
        </w:numPr>
        <w:spacing w:after="0"/>
        <w:rPr>
          <w:szCs w:val="23"/>
        </w:rPr>
      </w:pPr>
      <w:r w:rsidRPr="0057227F">
        <w:rPr>
          <w:noProof/>
          <w:color w:val="auto"/>
          <w:szCs w:val="23"/>
          <w:lang w:eastAsia="pt-BR"/>
        </w:rPr>
        <mc:AlternateContent>
          <mc:Choice Requires="wps">
            <w:drawing>
              <wp:anchor distT="0" distB="0" distL="114300" distR="114300" simplePos="0" relativeHeight="252868608" behindDoc="0" locked="0" layoutInCell="1" allowOverlap="1" wp14:anchorId="2CA25DEE" wp14:editId="6BFA3ED6">
                <wp:simplePos x="0" y="0"/>
                <wp:positionH relativeFrom="margin">
                  <wp:posOffset>2425065</wp:posOffset>
                </wp:positionH>
                <wp:positionV relativeFrom="paragraph">
                  <wp:posOffset>403860</wp:posOffset>
                </wp:positionV>
                <wp:extent cx="2324100" cy="1631950"/>
                <wp:effectExtent l="0" t="0" r="19050" b="25400"/>
                <wp:wrapNone/>
                <wp:docPr id="37" name="Caixa de Texto 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24100" cy="163195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62DE3BF9" w14:textId="77777777" w:rsidR="005D1916" w:rsidRDefault="005D1916" w:rsidP="0057227F">
                            <w:r>
                              <w:rPr>
                                <w:noProof/>
                                <w:lang w:eastAsia="pt-BR"/>
                              </w:rPr>
                              <w:drawing>
                                <wp:inline distT="0" distB="0" distL="0" distR="0" wp14:anchorId="02AFA55D" wp14:editId="27679576">
                                  <wp:extent cx="2133600" cy="1536700"/>
                                  <wp:effectExtent l="0" t="0" r="0" b="6350"/>
                                  <wp:docPr id="43" name="Imagem 43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6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133600" cy="153670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CA25DEE" id="Caixa de Texto 37" o:spid="_x0000_s1104" type="#_x0000_t202" style="position:absolute;left:0;text-align:left;margin-left:190.95pt;margin-top:31.8pt;width:183pt;height:128.5pt;z-index:25286860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" fillcolor="window" strokeweight=".5pt">
                <v:textbox>
                  <w:txbxContent>
                    <w:p w14:paraId="62DE3BF9" w14:textId="77777777" w:rsidR="005D1916" w:rsidRDefault="005D1916" w:rsidP="0057227F">
                      <w:r>
                        <w:rPr>
                          <w:noProof/>
                          <w:lang w:eastAsia="pt-BR"/>
                        </w:rPr>
                        <w:drawing>
                          <wp:inline distT="0" distB="0" distL="0" distR="0" wp14:anchorId="02AFA55D" wp14:editId="27679576">
                            <wp:extent cx="2133600" cy="1536700"/>
                            <wp:effectExtent l="0" t="0" r="0" b="6350"/>
                            <wp:docPr id="43" name="Imagem 43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6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133600" cy="153670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57227F">
        <w:rPr>
          <w:noProof/>
          <w:color w:val="auto"/>
          <w:szCs w:val="23"/>
          <w:lang w:eastAsia="pt-BR"/>
        </w:rPr>
        <mc:AlternateContent>
          <mc:Choice Requires="wps">
            <w:drawing>
              <wp:anchor distT="0" distB="0" distL="114300" distR="114300" simplePos="0" relativeHeight="252867584" behindDoc="0" locked="0" layoutInCell="1" allowOverlap="1" wp14:anchorId="7A498D9A" wp14:editId="72CA4281">
                <wp:simplePos x="0" y="0"/>
                <wp:positionH relativeFrom="margin">
                  <wp:align>left</wp:align>
                </wp:positionH>
                <wp:positionV relativeFrom="paragraph">
                  <wp:posOffset>411480</wp:posOffset>
                </wp:positionV>
                <wp:extent cx="2324100" cy="1498600"/>
                <wp:effectExtent l="0" t="0" r="19050" b="15875"/>
                <wp:wrapNone/>
                <wp:docPr id="786" name="Caixa de Texto 78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24100" cy="14986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4BDD9DF2" w14:textId="77777777" w:rsidR="005D1916" w:rsidRDefault="005D1916" w:rsidP="0057227F">
                            <w:r>
                              <w:rPr>
                                <w:noProof/>
                                <w:lang w:eastAsia="pt-BR"/>
                              </w:rPr>
                              <w:drawing>
                                <wp:inline distT="0" distB="0" distL="0" distR="0" wp14:anchorId="100121BC" wp14:editId="1677F474">
                                  <wp:extent cx="1981200" cy="1403350"/>
                                  <wp:effectExtent l="0" t="0" r="0" b="6350"/>
                                  <wp:docPr id="44" name="Imagem 44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7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1981200" cy="140335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A498D9A" id="Caixa de Texto 786" o:spid="_x0000_s1105" type="#_x0000_t202" style="position:absolute;left:0;text-align:left;margin-left:0;margin-top:32.4pt;width:183pt;height:118pt;z-index:252867584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" fillcolor="white [3201]" strokeweight=".5pt">
                <v:textbox style="mso-fit-shape-to-text:t">
                  <w:txbxContent>
                    <w:p w14:paraId="4BDD9DF2" w14:textId="77777777" w:rsidR="005D1916" w:rsidRDefault="005D1916" w:rsidP="0057227F">
                      <w:r>
                        <w:rPr>
                          <w:noProof/>
                          <w:lang w:eastAsia="pt-BR"/>
                        </w:rPr>
                        <w:drawing>
                          <wp:inline distT="0" distB="0" distL="0" distR="0" wp14:anchorId="100121BC" wp14:editId="1677F474">
                            <wp:extent cx="1981200" cy="1403350"/>
                            <wp:effectExtent l="0" t="0" r="0" b="6350"/>
                            <wp:docPr id="44" name="Imagem 44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1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7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1981200" cy="140335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57227F">
        <w:rPr>
          <w:color w:val="auto"/>
          <w:szCs w:val="23"/>
        </w:rPr>
        <w:t xml:space="preserve">O gengibre </w:t>
      </w:r>
      <w:r w:rsidRPr="0057227F">
        <w:rPr>
          <w:szCs w:val="23"/>
        </w:rPr>
        <w:t>aumentou a qualidade de vida de maneira significativa após as 12 semanas de tratamento (p=0,039).</w:t>
      </w:r>
    </w:p>
    <w:bookmarkEnd w:id="87"/>
    <w:p w14:paraId="634356BE" w14:textId="77777777" w:rsidR="0057227F" w:rsidRPr="0057227F" w:rsidRDefault="0057227F" w:rsidP="0057227F">
      <w:pPr>
        <w:pStyle w:val="Corpo"/>
        <w:spacing w:after="0"/>
        <w:ind w:left="360"/>
        <w:rPr>
          <w:szCs w:val="23"/>
        </w:rPr>
      </w:pPr>
    </w:p>
    <w:p w14:paraId="2963A88B" w14:textId="77777777" w:rsidR="0057227F" w:rsidRPr="0057227F" w:rsidRDefault="0057227F" w:rsidP="0057227F">
      <w:pPr>
        <w:pStyle w:val="Corpo"/>
        <w:spacing w:after="0"/>
        <w:ind w:left="360"/>
        <w:rPr>
          <w:szCs w:val="23"/>
        </w:rPr>
      </w:pPr>
      <w:r w:rsidRPr="0057227F">
        <w:rPr>
          <w:noProof/>
          <w:szCs w:val="23"/>
          <w:lang w:eastAsia="pt-BR"/>
        </w:rPr>
        <mc:AlternateContent>
          <mc:Choice Requires="wps">
            <w:drawing>
              <wp:anchor distT="0" distB="0" distL="114300" distR="114300" simplePos="0" relativeHeight="252869632" behindDoc="0" locked="0" layoutInCell="1" allowOverlap="1" wp14:anchorId="54664EEA" wp14:editId="73EE512E">
                <wp:simplePos x="0" y="0"/>
                <wp:positionH relativeFrom="column">
                  <wp:posOffset>4806315</wp:posOffset>
                </wp:positionH>
                <wp:positionV relativeFrom="paragraph">
                  <wp:posOffset>74930</wp:posOffset>
                </wp:positionV>
                <wp:extent cx="1568450" cy="1250950"/>
                <wp:effectExtent l="0" t="0" r="12700" b="25400"/>
                <wp:wrapNone/>
                <wp:docPr id="40" name="Caixa de Texto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568450" cy="12509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12E9C0BD" w14:textId="77777777" w:rsidR="005D1916" w:rsidRPr="00044D3E" w:rsidRDefault="005D1916" w:rsidP="0057227F">
                            <w:pPr>
                              <w:jc w:val="both"/>
                              <w:rPr>
                                <w:rFonts w:ascii="Swis721 Th BT" w:hAnsi="Swis721 Th BT"/>
                                <w:sz w:val="18"/>
                                <w:szCs w:val="18"/>
                              </w:rPr>
                            </w:pPr>
                            <w:r w:rsidRPr="00044D3E">
                              <w:rPr>
                                <w:rFonts w:ascii="Swis721 Th BT" w:hAnsi="Swis721 Th BT"/>
                                <w:sz w:val="18"/>
                                <w:szCs w:val="18"/>
                              </w:rPr>
                              <w:t>Redução dos níveis de MDA e dos escores do SCCAIQ (</w:t>
                            </w:r>
                            <w:proofErr w:type="spellStart"/>
                            <w:r w:rsidRPr="00044D3E">
                              <w:rPr>
                                <w:rFonts w:ascii="Swis721 Th BT" w:hAnsi="Swis721 Th BT"/>
                                <w:i/>
                                <w:iCs/>
                                <w:sz w:val="18"/>
                                <w:szCs w:val="18"/>
                              </w:rPr>
                              <w:t>Simple</w:t>
                            </w:r>
                            <w:proofErr w:type="spellEnd"/>
                            <w:r w:rsidRPr="00044D3E">
                              <w:rPr>
                                <w:rFonts w:ascii="Swis721 Th BT" w:hAnsi="Swis721 Th BT"/>
                                <w:i/>
                                <w:iCs/>
                                <w:sz w:val="18"/>
                                <w:szCs w:val="18"/>
                              </w:rPr>
                              <w:t xml:space="preserve"> </w:t>
                            </w:r>
                            <w:proofErr w:type="spellStart"/>
                            <w:r w:rsidRPr="00044D3E">
                              <w:rPr>
                                <w:rFonts w:ascii="Swis721 Th BT" w:hAnsi="Swis721 Th BT"/>
                                <w:i/>
                                <w:iCs/>
                                <w:sz w:val="18"/>
                                <w:szCs w:val="18"/>
                              </w:rPr>
                              <w:t>Clinical</w:t>
                            </w:r>
                            <w:proofErr w:type="spellEnd"/>
                            <w:r w:rsidRPr="00044D3E">
                              <w:rPr>
                                <w:rFonts w:ascii="Swis721 Th BT" w:hAnsi="Swis721 Th BT"/>
                                <w:i/>
                                <w:iCs/>
                                <w:sz w:val="18"/>
                                <w:szCs w:val="18"/>
                              </w:rPr>
                              <w:t xml:space="preserve"> </w:t>
                            </w:r>
                            <w:proofErr w:type="spellStart"/>
                            <w:r w:rsidRPr="00044D3E">
                              <w:rPr>
                                <w:rFonts w:ascii="Swis721 Th BT" w:hAnsi="Swis721 Th BT"/>
                                <w:i/>
                                <w:iCs/>
                                <w:sz w:val="18"/>
                                <w:szCs w:val="18"/>
                              </w:rPr>
                              <w:t>Colitis</w:t>
                            </w:r>
                            <w:proofErr w:type="spellEnd"/>
                            <w:r w:rsidRPr="00044D3E">
                              <w:rPr>
                                <w:rFonts w:ascii="Swis721 Th BT" w:hAnsi="Swis721 Th BT"/>
                                <w:i/>
                                <w:iCs/>
                                <w:sz w:val="18"/>
                                <w:szCs w:val="18"/>
                              </w:rPr>
                              <w:t xml:space="preserve"> </w:t>
                            </w:r>
                            <w:proofErr w:type="spellStart"/>
                            <w:r w:rsidRPr="00044D3E">
                              <w:rPr>
                                <w:rFonts w:ascii="Swis721 Th BT" w:hAnsi="Swis721 Th BT"/>
                                <w:i/>
                                <w:iCs/>
                                <w:sz w:val="18"/>
                                <w:szCs w:val="18"/>
                              </w:rPr>
                              <w:t>Activity</w:t>
                            </w:r>
                            <w:proofErr w:type="spellEnd"/>
                            <w:r w:rsidRPr="00044D3E">
                              <w:rPr>
                                <w:rFonts w:ascii="Swis721 Th BT" w:hAnsi="Swis721 Th BT"/>
                                <w:i/>
                                <w:iCs/>
                                <w:sz w:val="18"/>
                                <w:szCs w:val="18"/>
                              </w:rPr>
                              <w:t xml:space="preserve"> Index </w:t>
                            </w:r>
                            <w:proofErr w:type="spellStart"/>
                            <w:r w:rsidRPr="00044D3E">
                              <w:rPr>
                                <w:rFonts w:ascii="Swis721 Th BT" w:hAnsi="Swis721 Th BT"/>
                                <w:i/>
                                <w:iCs/>
                                <w:sz w:val="18"/>
                                <w:szCs w:val="18"/>
                              </w:rPr>
                              <w:t>Questionnaire</w:t>
                            </w:r>
                            <w:proofErr w:type="spellEnd"/>
                            <w:r w:rsidRPr="00044D3E">
                              <w:rPr>
                                <w:rFonts w:ascii="Swis721 Th BT" w:hAnsi="Swis721 Th BT"/>
                                <w:sz w:val="18"/>
                                <w:szCs w:val="18"/>
                              </w:rPr>
                              <w:t>) entre os grupos gengibre e controle. Foram avaliados os índices na linha base, na semana 6 e 12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4664EEA" id="Caixa de Texto 40" o:spid="_x0000_s1106" type="#_x0000_t202" style="position:absolute;left:0;text-align:left;margin-left:378.45pt;margin-top:5.9pt;width:123.5pt;height:98.5pt;z-index:2528696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" fillcolor="white [3201]" strokeweight=".5pt">
                <v:textbox>
                  <w:txbxContent>
                    <w:p w14:paraId="12E9C0BD" w14:textId="77777777" w:rsidR="005D1916" w:rsidRPr="00044D3E" w:rsidRDefault="005D1916" w:rsidP="0057227F">
                      <w:pPr>
                        <w:jc w:val="both"/>
                        <w:rPr>
                          <w:rFonts w:ascii="Swis721 Th BT" w:hAnsi="Swis721 Th BT"/>
                          <w:sz w:val="18"/>
                          <w:szCs w:val="18"/>
                        </w:rPr>
                      </w:pPr>
                      <w:r w:rsidRPr="00044D3E">
                        <w:rPr>
                          <w:rFonts w:ascii="Swis721 Th BT" w:hAnsi="Swis721 Th BT"/>
                          <w:sz w:val="18"/>
                          <w:szCs w:val="18"/>
                        </w:rPr>
                        <w:t>Redução dos níveis de MDA e dos escores do SCCAIQ (</w:t>
                      </w:r>
                      <w:proofErr w:type="spellStart"/>
                      <w:r w:rsidRPr="00044D3E">
                        <w:rPr>
                          <w:rFonts w:ascii="Swis721 Th BT" w:hAnsi="Swis721 Th BT"/>
                          <w:i/>
                          <w:iCs/>
                          <w:sz w:val="18"/>
                          <w:szCs w:val="18"/>
                        </w:rPr>
                        <w:t>Simple</w:t>
                      </w:r>
                      <w:proofErr w:type="spellEnd"/>
                      <w:r w:rsidRPr="00044D3E">
                        <w:rPr>
                          <w:rFonts w:ascii="Swis721 Th BT" w:hAnsi="Swis721 Th BT"/>
                          <w:i/>
                          <w:iCs/>
                          <w:sz w:val="18"/>
                          <w:szCs w:val="18"/>
                        </w:rPr>
                        <w:t xml:space="preserve"> </w:t>
                      </w:r>
                      <w:proofErr w:type="spellStart"/>
                      <w:r w:rsidRPr="00044D3E">
                        <w:rPr>
                          <w:rFonts w:ascii="Swis721 Th BT" w:hAnsi="Swis721 Th BT"/>
                          <w:i/>
                          <w:iCs/>
                          <w:sz w:val="18"/>
                          <w:szCs w:val="18"/>
                        </w:rPr>
                        <w:t>Clinical</w:t>
                      </w:r>
                      <w:proofErr w:type="spellEnd"/>
                      <w:r w:rsidRPr="00044D3E">
                        <w:rPr>
                          <w:rFonts w:ascii="Swis721 Th BT" w:hAnsi="Swis721 Th BT"/>
                          <w:i/>
                          <w:iCs/>
                          <w:sz w:val="18"/>
                          <w:szCs w:val="18"/>
                        </w:rPr>
                        <w:t xml:space="preserve"> </w:t>
                      </w:r>
                      <w:proofErr w:type="spellStart"/>
                      <w:r w:rsidRPr="00044D3E">
                        <w:rPr>
                          <w:rFonts w:ascii="Swis721 Th BT" w:hAnsi="Swis721 Th BT"/>
                          <w:i/>
                          <w:iCs/>
                          <w:sz w:val="18"/>
                          <w:szCs w:val="18"/>
                        </w:rPr>
                        <w:t>Colitis</w:t>
                      </w:r>
                      <w:proofErr w:type="spellEnd"/>
                      <w:r w:rsidRPr="00044D3E">
                        <w:rPr>
                          <w:rFonts w:ascii="Swis721 Th BT" w:hAnsi="Swis721 Th BT"/>
                          <w:i/>
                          <w:iCs/>
                          <w:sz w:val="18"/>
                          <w:szCs w:val="18"/>
                        </w:rPr>
                        <w:t xml:space="preserve"> </w:t>
                      </w:r>
                      <w:proofErr w:type="spellStart"/>
                      <w:r w:rsidRPr="00044D3E">
                        <w:rPr>
                          <w:rFonts w:ascii="Swis721 Th BT" w:hAnsi="Swis721 Th BT"/>
                          <w:i/>
                          <w:iCs/>
                          <w:sz w:val="18"/>
                          <w:szCs w:val="18"/>
                        </w:rPr>
                        <w:t>Activity</w:t>
                      </w:r>
                      <w:proofErr w:type="spellEnd"/>
                      <w:r w:rsidRPr="00044D3E">
                        <w:rPr>
                          <w:rFonts w:ascii="Swis721 Th BT" w:hAnsi="Swis721 Th BT"/>
                          <w:i/>
                          <w:iCs/>
                          <w:sz w:val="18"/>
                          <w:szCs w:val="18"/>
                        </w:rPr>
                        <w:t xml:space="preserve"> Index </w:t>
                      </w:r>
                      <w:proofErr w:type="spellStart"/>
                      <w:r w:rsidRPr="00044D3E">
                        <w:rPr>
                          <w:rFonts w:ascii="Swis721 Th BT" w:hAnsi="Swis721 Th BT"/>
                          <w:i/>
                          <w:iCs/>
                          <w:sz w:val="18"/>
                          <w:szCs w:val="18"/>
                        </w:rPr>
                        <w:t>Questionnaire</w:t>
                      </w:r>
                      <w:proofErr w:type="spellEnd"/>
                      <w:r w:rsidRPr="00044D3E">
                        <w:rPr>
                          <w:rFonts w:ascii="Swis721 Th BT" w:hAnsi="Swis721 Th BT"/>
                          <w:sz w:val="18"/>
                          <w:szCs w:val="18"/>
                        </w:rPr>
                        <w:t>) entre os grupos gengibre e controle. Foram avaliados os índices na linha base, na semana 6 e 12.</w:t>
                      </w:r>
                    </w:p>
                  </w:txbxContent>
                </v:textbox>
              </v:shape>
            </w:pict>
          </mc:Fallback>
        </mc:AlternateContent>
      </w:r>
    </w:p>
    <w:p w14:paraId="6F459716" w14:textId="77777777" w:rsidR="0057227F" w:rsidRPr="0057227F" w:rsidRDefault="0057227F" w:rsidP="0057227F">
      <w:pPr>
        <w:pStyle w:val="Corpo"/>
        <w:spacing w:after="0"/>
        <w:ind w:left="360"/>
        <w:rPr>
          <w:szCs w:val="23"/>
        </w:rPr>
      </w:pPr>
    </w:p>
    <w:p w14:paraId="5BC228D7" w14:textId="77777777" w:rsidR="0057227F" w:rsidRPr="0057227F" w:rsidRDefault="0057227F" w:rsidP="0057227F">
      <w:pPr>
        <w:pStyle w:val="Corpo"/>
        <w:spacing w:after="0"/>
        <w:ind w:left="360"/>
        <w:rPr>
          <w:szCs w:val="23"/>
        </w:rPr>
      </w:pPr>
    </w:p>
    <w:p w14:paraId="42A5B811" w14:textId="77777777" w:rsidR="0057227F" w:rsidRPr="0057227F" w:rsidRDefault="0057227F" w:rsidP="0057227F">
      <w:pPr>
        <w:pStyle w:val="Corpo"/>
        <w:spacing w:after="0"/>
        <w:ind w:left="360"/>
        <w:rPr>
          <w:b/>
          <w:szCs w:val="23"/>
        </w:rPr>
      </w:pPr>
    </w:p>
    <w:p w14:paraId="6A933698" w14:textId="77777777" w:rsidR="0057227F" w:rsidRPr="0057227F" w:rsidRDefault="0057227F" w:rsidP="0057227F">
      <w:pPr>
        <w:pStyle w:val="Corpo"/>
        <w:spacing w:after="0"/>
        <w:ind w:left="360"/>
        <w:rPr>
          <w:b/>
          <w:szCs w:val="23"/>
        </w:rPr>
      </w:pPr>
    </w:p>
    <w:p w14:paraId="56063D23" w14:textId="77777777" w:rsidR="00427D8D" w:rsidRDefault="00427D8D" w:rsidP="00427D8D">
      <w:pPr>
        <w:pStyle w:val="Ttulo1"/>
        <w:jc w:val="center"/>
      </w:pPr>
      <w:bookmarkStart w:id="88" w:name="_Toc62720137"/>
      <w:r>
        <w:lastRenderedPageBreak/>
        <w:t>Formulário</w:t>
      </w:r>
      <w:bookmarkEnd w:id="88"/>
    </w:p>
    <w:p w14:paraId="48644022" w14:textId="77777777" w:rsidR="00427D8D" w:rsidRDefault="00427D8D" w:rsidP="00427D8D">
      <w:pPr>
        <w:pStyle w:val="Corpo"/>
        <w:spacing w:after="120"/>
      </w:pPr>
    </w:p>
    <w:p w14:paraId="48FD2FB8" w14:textId="77777777" w:rsidR="00427D8D" w:rsidRPr="00C30C20" w:rsidRDefault="00427D8D" w:rsidP="00427D8D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57227F" w:rsidRPr="009537E7" w14:paraId="432A7BF4" w14:textId="77777777" w:rsidTr="00586C9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341C77BE" w14:textId="57D7AD6F" w:rsidR="0057227F" w:rsidRPr="00C87A84" w:rsidRDefault="0057227F" w:rsidP="0057227F">
            <w:pPr>
              <w:pStyle w:val="Corpo"/>
              <w:spacing w:after="0"/>
              <w:jc w:val="center"/>
              <w:rPr>
                <w:b/>
                <w:color w:val="FFFFFF" w:themeColor="background1"/>
              </w:rPr>
            </w:pPr>
            <w:bookmarkStart w:id="89" w:name="_Hlk62660675"/>
            <w:r>
              <w:rPr>
                <w:b/>
                <w:color w:val="FFFFFF" w:themeColor="background1"/>
                <w:sz w:val="22"/>
              </w:rPr>
              <w:t>Cápsulas de Gengibre</w:t>
            </w:r>
          </w:p>
        </w:tc>
      </w:tr>
      <w:tr w:rsidR="0057227F" w:rsidRPr="009537E7" w14:paraId="32203C87" w14:textId="77777777" w:rsidTr="00586C9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FE227DD" w14:textId="185887A3" w:rsidR="0057227F" w:rsidRPr="0040473A" w:rsidRDefault="0057227F" w:rsidP="0057227F">
            <w:pPr>
              <w:pStyle w:val="Corpo"/>
              <w:rPr>
                <w:bCs/>
              </w:rPr>
            </w:pPr>
            <w:bookmarkStart w:id="90" w:name="_Hlk62658732"/>
            <w:bookmarkEnd w:id="89"/>
            <w:r>
              <w:t>Gengibre</w:t>
            </w:r>
            <w:bookmarkEnd w:id="90"/>
            <w:r>
              <w:t>.........................................500 mg</w:t>
            </w:r>
          </w:p>
        </w:tc>
      </w:tr>
      <w:tr w:rsidR="00427D8D" w:rsidRPr="009537E7" w14:paraId="471CF9EF" w14:textId="77777777" w:rsidTr="00586C91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19BEC875" w14:textId="17584492" w:rsidR="00427D8D" w:rsidRPr="003A6682" w:rsidRDefault="00427D8D" w:rsidP="00586C91">
            <w:pPr>
              <w:pStyle w:val="Corpo"/>
            </w:pPr>
            <w:r>
              <w:t>Excipiente qsp....................</w:t>
            </w:r>
            <w:r w:rsidR="0057227F">
              <w:t>.</w:t>
            </w:r>
            <w:r>
              <w:t>........1 cápsula</w:t>
            </w:r>
          </w:p>
        </w:tc>
      </w:tr>
    </w:tbl>
    <w:p w14:paraId="384920D4" w14:textId="622D4A97" w:rsidR="0057227F" w:rsidRPr="0057227F" w:rsidRDefault="0057227F" w:rsidP="0057227F">
      <w:pPr>
        <w:pStyle w:val="Corpo"/>
        <w:spacing w:after="0"/>
        <w:rPr>
          <w:sz w:val="16"/>
          <w:szCs w:val="16"/>
        </w:rPr>
      </w:pPr>
      <w:r w:rsidRPr="0057227F">
        <w:rPr>
          <w:sz w:val="16"/>
          <w:szCs w:val="16"/>
        </w:rPr>
        <w:t>Administrar 1 cápsula 4 vezes ao dia ou conforme orientação</w:t>
      </w:r>
      <w:r w:rsidR="008C1762">
        <w:rPr>
          <w:sz w:val="16"/>
          <w:szCs w:val="16"/>
        </w:rPr>
        <w:t xml:space="preserve"> </w:t>
      </w:r>
      <w:r w:rsidRPr="0057227F">
        <w:rPr>
          <w:sz w:val="16"/>
          <w:szCs w:val="16"/>
        </w:rPr>
        <w:t>médica.</w:t>
      </w:r>
    </w:p>
    <w:p w14:paraId="699AEABB" w14:textId="77777777" w:rsidR="00427D8D" w:rsidRDefault="00427D8D" w:rsidP="00427D8D">
      <w:pPr>
        <w:pStyle w:val="Corpo"/>
        <w:spacing w:after="0"/>
        <w:ind w:left="360"/>
        <w:rPr>
          <w:sz w:val="20"/>
          <w:szCs w:val="20"/>
        </w:rPr>
      </w:pPr>
    </w:p>
    <w:p w14:paraId="3905952F" w14:textId="77777777" w:rsidR="00427D8D" w:rsidRDefault="00427D8D" w:rsidP="00427D8D">
      <w:pPr>
        <w:pStyle w:val="Corpo"/>
        <w:spacing w:after="0"/>
        <w:rPr>
          <w:sz w:val="20"/>
          <w:szCs w:val="20"/>
        </w:rPr>
      </w:pPr>
    </w:p>
    <w:p w14:paraId="64D61A61" w14:textId="7E937079" w:rsidR="00F9606A" w:rsidRDefault="00F9606A" w:rsidP="00B70169">
      <w:pPr>
        <w:pStyle w:val="Corpo"/>
        <w:spacing w:line="276" w:lineRule="auto"/>
        <w:rPr>
          <w:b/>
        </w:rPr>
      </w:pPr>
    </w:p>
    <w:p w14:paraId="794EC831" w14:textId="5E62F1EA" w:rsidR="008C1762" w:rsidRDefault="008C1762" w:rsidP="00B70169">
      <w:pPr>
        <w:pStyle w:val="Corpo"/>
        <w:spacing w:line="276" w:lineRule="auto"/>
        <w:rPr>
          <w:b/>
        </w:rPr>
      </w:pPr>
    </w:p>
    <w:p w14:paraId="14E7906D" w14:textId="41F5DD59" w:rsidR="008C1762" w:rsidRDefault="008C1762" w:rsidP="00B70169">
      <w:pPr>
        <w:pStyle w:val="Corpo"/>
        <w:spacing w:line="276" w:lineRule="auto"/>
        <w:rPr>
          <w:b/>
        </w:rPr>
      </w:pPr>
    </w:p>
    <w:p w14:paraId="103966E4" w14:textId="587E87FC" w:rsidR="008C1762" w:rsidRDefault="008C1762" w:rsidP="00B70169">
      <w:pPr>
        <w:pStyle w:val="Corpo"/>
        <w:spacing w:line="276" w:lineRule="auto"/>
        <w:rPr>
          <w:b/>
        </w:rPr>
      </w:pPr>
    </w:p>
    <w:p w14:paraId="0933A997" w14:textId="021AE0C8" w:rsidR="008C1762" w:rsidRDefault="008C1762" w:rsidP="00B70169">
      <w:pPr>
        <w:pStyle w:val="Corpo"/>
        <w:spacing w:line="276" w:lineRule="auto"/>
        <w:rPr>
          <w:b/>
        </w:rPr>
      </w:pPr>
    </w:p>
    <w:p w14:paraId="5C2E126D" w14:textId="4D10D198" w:rsidR="008C1762" w:rsidRDefault="008C1762" w:rsidP="00B70169">
      <w:pPr>
        <w:pStyle w:val="Corpo"/>
        <w:spacing w:line="276" w:lineRule="auto"/>
        <w:rPr>
          <w:b/>
        </w:rPr>
      </w:pPr>
    </w:p>
    <w:p w14:paraId="19458BE3" w14:textId="163CA404" w:rsidR="008C1762" w:rsidRDefault="008C1762" w:rsidP="00B70169">
      <w:pPr>
        <w:pStyle w:val="Corpo"/>
        <w:spacing w:line="276" w:lineRule="auto"/>
        <w:rPr>
          <w:b/>
        </w:rPr>
      </w:pPr>
    </w:p>
    <w:p w14:paraId="2F6CEC3F" w14:textId="5134DEDE" w:rsidR="008C1762" w:rsidRDefault="008C1762" w:rsidP="00B70169">
      <w:pPr>
        <w:pStyle w:val="Corpo"/>
        <w:spacing w:line="276" w:lineRule="auto"/>
        <w:rPr>
          <w:b/>
        </w:rPr>
      </w:pPr>
    </w:p>
    <w:p w14:paraId="7456C755" w14:textId="31BBA1BF" w:rsidR="008C1762" w:rsidRDefault="008C1762" w:rsidP="00B70169">
      <w:pPr>
        <w:pStyle w:val="Corpo"/>
        <w:spacing w:line="276" w:lineRule="auto"/>
        <w:rPr>
          <w:b/>
        </w:rPr>
      </w:pPr>
    </w:p>
    <w:p w14:paraId="0638FBC6" w14:textId="138489BE" w:rsidR="008C1762" w:rsidRDefault="008C1762" w:rsidP="00B70169">
      <w:pPr>
        <w:pStyle w:val="Corpo"/>
        <w:spacing w:line="276" w:lineRule="auto"/>
        <w:rPr>
          <w:b/>
        </w:rPr>
      </w:pPr>
    </w:p>
    <w:p w14:paraId="5EA4EB81" w14:textId="3A608080" w:rsidR="008C1762" w:rsidRDefault="008C1762" w:rsidP="00B70169">
      <w:pPr>
        <w:pStyle w:val="Corpo"/>
        <w:spacing w:line="276" w:lineRule="auto"/>
        <w:rPr>
          <w:b/>
        </w:rPr>
      </w:pPr>
    </w:p>
    <w:p w14:paraId="232E88A4" w14:textId="4B3CC2C2" w:rsidR="00C8347C" w:rsidRDefault="00C8347C" w:rsidP="00B70169">
      <w:pPr>
        <w:pStyle w:val="Corpo"/>
        <w:spacing w:line="276" w:lineRule="auto"/>
        <w:rPr>
          <w:b/>
        </w:rPr>
      </w:pPr>
    </w:p>
    <w:p w14:paraId="75087BBE" w14:textId="61801E1C" w:rsidR="00C8347C" w:rsidRDefault="00C8347C" w:rsidP="00B70169">
      <w:pPr>
        <w:pStyle w:val="Corpo"/>
        <w:spacing w:line="276" w:lineRule="auto"/>
        <w:rPr>
          <w:b/>
        </w:rPr>
      </w:pPr>
    </w:p>
    <w:p w14:paraId="0B0FFC34" w14:textId="7F4B1D2B" w:rsidR="00C8347C" w:rsidRDefault="00C8347C" w:rsidP="00B70169">
      <w:pPr>
        <w:pStyle w:val="Corpo"/>
        <w:spacing w:line="276" w:lineRule="auto"/>
        <w:rPr>
          <w:b/>
        </w:rPr>
      </w:pPr>
    </w:p>
    <w:p w14:paraId="7FAB095B" w14:textId="5F92E94F" w:rsidR="00C8347C" w:rsidRDefault="00C8347C" w:rsidP="00B70169">
      <w:pPr>
        <w:pStyle w:val="Corpo"/>
        <w:spacing w:line="276" w:lineRule="auto"/>
        <w:rPr>
          <w:b/>
        </w:rPr>
      </w:pPr>
    </w:p>
    <w:p w14:paraId="220D6247" w14:textId="76800AD1" w:rsidR="00C8347C" w:rsidRDefault="00C8347C" w:rsidP="00B70169">
      <w:pPr>
        <w:pStyle w:val="Corpo"/>
        <w:spacing w:line="276" w:lineRule="auto"/>
        <w:rPr>
          <w:b/>
        </w:rPr>
      </w:pPr>
    </w:p>
    <w:p w14:paraId="292BE9A4" w14:textId="14AEF9D8" w:rsidR="00C8347C" w:rsidRDefault="00C8347C" w:rsidP="00B70169">
      <w:pPr>
        <w:pStyle w:val="Corpo"/>
        <w:spacing w:line="276" w:lineRule="auto"/>
        <w:rPr>
          <w:b/>
        </w:rPr>
      </w:pPr>
    </w:p>
    <w:p w14:paraId="17B38EF7" w14:textId="5E8055BF" w:rsidR="00C8347C" w:rsidRDefault="00C8347C" w:rsidP="00B70169">
      <w:pPr>
        <w:pStyle w:val="Corpo"/>
        <w:spacing w:line="276" w:lineRule="auto"/>
        <w:rPr>
          <w:b/>
        </w:rPr>
      </w:pPr>
    </w:p>
    <w:p w14:paraId="7C666D2E" w14:textId="00777407" w:rsidR="00C8347C" w:rsidRDefault="00C8347C" w:rsidP="00B70169">
      <w:pPr>
        <w:pStyle w:val="Corpo"/>
        <w:spacing w:line="276" w:lineRule="auto"/>
        <w:rPr>
          <w:b/>
        </w:rPr>
      </w:pPr>
    </w:p>
    <w:p w14:paraId="01AADCD4" w14:textId="77777777" w:rsidR="00C8347C" w:rsidRDefault="00C8347C" w:rsidP="00B70169">
      <w:pPr>
        <w:pStyle w:val="Corpo"/>
        <w:spacing w:line="276" w:lineRule="auto"/>
        <w:rPr>
          <w:b/>
        </w:rPr>
      </w:pPr>
    </w:p>
    <w:p w14:paraId="1FE78A8D" w14:textId="55B94A6D" w:rsidR="008C1762" w:rsidRDefault="008C1762" w:rsidP="00B70169">
      <w:pPr>
        <w:pStyle w:val="Corpo"/>
        <w:spacing w:line="276" w:lineRule="auto"/>
        <w:rPr>
          <w:b/>
        </w:rPr>
      </w:pPr>
    </w:p>
    <w:p w14:paraId="40691914" w14:textId="1D920779" w:rsidR="008C1762" w:rsidRDefault="008C1762" w:rsidP="00B70169">
      <w:pPr>
        <w:pStyle w:val="Corpo"/>
        <w:spacing w:line="276" w:lineRule="auto"/>
        <w:rPr>
          <w:b/>
        </w:rPr>
      </w:pPr>
    </w:p>
    <w:p w14:paraId="06356AC7" w14:textId="1F2F11C1" w:rsidR="008C1762" w:rsidRDefault="008C1762" w:rsidP="00B70169">
      <w:pPr>
        <w:pStyle w:val="Corpo"/>
        <w:spacing w:line="276" w:lineRule="auto"/>
        <w:rPr>
          <w:b/>
        </w:rPr>
      </w:pPr>
    </w:p>
    <w:p w14:paraId="2C877432" w14:textId="49DED71A" w:rsidR="008C1762" w:rsidRPr="0040473A" w:rsidRDefault="008C1762" w:rsidP="008C1762">
      <w:pPr>
        <w:pStyle w:val="Ttulo1"/>
        <w:jc w:val="center"/>
      </w:pPr>
      <w:bookmarkStart w:id="91" w:name="_Toc62720138"/>
      <w:r>
        <w:lastRenderedPageBreak/>
        <w:t>Resveratrol</w:t>
      </w:r>
      <w:bookmarkEnd w:id="91"/>
    </w:p>
    <w:p w14:paraId="79B5A193" w14:textId="0FE44FF0" w:rsidR="008C1762" w:rsidRDefault="008C1762" w:rsidP="008C1762">
      <w:pPr>
        <w:pStyle w:val="Subtitulocorpo"/>
        <w:rPr>
          <w:b w:val="0"/>
          <w:bCs/>
          <w:color w:val="404040" w:themeColor="text1" w:themeTint="BF"/>
          <w:sz w:val="24"/>
          <w:szCs w:val="24"/>
        </w:rPr>
      </w:pPr>
      <w:r w:rsidRPr="008C1762">
        <w:t>Reduz a Inflamação na Colite Ulcerativa</w:t>
      </w:r>
    </w:p>
    <w:p w14:paraId="48048295" w14:textId="77777777" w:rsidR="008C1762" w:rsidRDefault="008C1762" w:rsidP="008C1762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7A94A5BC" w14:textId="77777777" w:rsidR="00A653B5" w:rsidRDefault="00A653B5" w:rsidP="008C1762">
      <w:pPr>
        <w:jc w:val="both"/>
        <w:rPr>
          <w:rFonts w:ascii="Swis721 Th BT" w:hAnsi="Swis721 Th BT"/>
          <w:sz w:val="23"/>
          <w:szCs w:val="23"/>
        </w:rPr>
      </w:pPr>
    </w:p>
    <w:p w14:paraId="1E92B791" w14:textId="42519D41" w:rsidR="008C1762" w:rsidRDefault="00240D80" w:rsidP="008C1762">
      <w:pPr>
        <w:jc w:val="both"/>
        <w:rPr>
          <w:rFonts w:ascii="Swis721 Th BT" w:hAnsi="Swis721 Th BT"/>
          <w:sz w:val="23"/>
          <w:szCs w:val="23"/>
        </w:rPr>
      </w:pPr>
      <w:r>
        <w:rPr>
          <w:rFonts w:ascii="Swis721 Th BT" w:hAnsi="Swis721 Th BT"/>
          <w:sz w:val="23"/>
          <w:szCs w:val="23"/>
        </w:rPr>
        <w:t>A</w:t>
      </w:r>
      <w:r w:rsidR="008C1762" w:rsidRPr="008C1762">
        <w:rPr>
          <w:rFonts w:ascii="Swis721 Th BT" w:hAnsi="Swis721 Th BT"/>
          <w:sz w:val="23"/>
          <w:szCs w:val="23"/>
        </w:rPr>
        <w:t>valiar os efeitos da suplementação com resveratrol, como agente antioxidante e anti-inflamatório, sobre a inflamação e a qualidade de vida de pacientes com colite ulcerativa (</w:t>
      </w:r>
      <w:proofErr w:type="spellStart"/>
      <w:r w:rsidR="008C1762" w:rsidRPr="008C1762">
        <w:rPr>
          <w:rFonts w:ascii="Swis721 Th BT" w:hAnsi="Swis721 Th BT"/>
          <w:sz w:val="23"/>
          <w:szCs w:val="23"/>
        </w:rPr>
        <w:t>Samsami-Kor</w:t>
      </w:r>
      <w:proofErr w:type="spellEnd"/>
      <w:r w:rsidR="008C1762" w:rsidRPr="008C1762">
        <w:rPr>
          <w:rFonts w:ascii="Swis721 Th BT" w:hAnsi="Swis721 Th BT"/>
          <w:sz w:val="23"/>
          <w:szCs w:val="23"/>
        </w:rPr>
        <w:t xml:space="preserve"> </w:t>
      </w:r>
      <w:r w:rsidR="008C1762" w:rsidRPr="008C1762">
        <w:rPr>
          <w:rFonts w:ascii="Swis721 Th BT" w:hAnsi="Swis721 Th BT"/>
          <w:i/>
          <w:sz w:val="23"/>
          <w:szCs w:val="23"/>
        </w:rPr>
        <w:t>et al</w:t>
      </w:r>
      <w:r w:rsidR="008C1762" w:rsidRPr="008C1762">
        <w:rPr>
          <w:rFonts w:ascii="Swis721 Th BT" w:hAnsi="Swis721 Th BT"/>
          <w:sz w:val="23"/>
          <w:szCs w:val="23"/>
        </w:rPr>
        <w:t>., 2015).</w:t>
      </w:r>
    </w:p>
    <w:p w14:paraId="2DCD389F" w14:textId="77777777" w:rsidR="00A653B5" w:rsidRPr="008C1762" w:rsidRDefault="00A653B5" w:rsidP="008C1762">
      <w:pPr>
        <w:jc w:val="both"/>
        <w:rPr>
          <w:rFonts w:ascii="Swis721 Th BT" w:hAnsi="Swis721 Th BT"/>
          <w:sz w:val="23"/>
          <w:szCs w:val="23"/>
        </w:rPr>
      </w:pPr>
    </w:p>
    <w:p w14:paraId="7C91754D" w14:textId="77777777" w:rsidR="008C1762" w:rsidRDefault="008C1762" w:rsidP="008C1762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71680" behindDoc="0" locked="0" layoutInCell="1" allowOverlap="1" wp14:anchorId="359D1597" wp14:editId="724938F3">
                <wp:simplePos x="0" y="0"/>
                <wp:positionH relativeFrom="margin">
                  <wp:posOffset>11686</wp:posOffset>
                </wp:positionH>
                <wp:positionV relativeFrom="paragraph">
                  <wp:posOffset>58467</wp:posOffset>
                </wp:positionV>
                <wp:extent cx="5372100" cy="559559"/>
                <wp:effectExtent l="0" t="0" r="19050" b="12065"/>
                <wp:wrapNone/>
                <wp:docPr id="788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559559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1012CF4" w14:textId="0584EF25" w:rsidR="005D1916" w:rsidRPr="008C1762" w:rsidRDefault="005D1916" w:rsidP="008C1762">
                            <w:pPr>
                              <w:jc w:val="center"/>
                              <w:rPr>
                                <w:rFonts w:ascii="Swis721 Th BT" w:hAnsi="Swis721 Th BT"/>
                                <w:iCs/>
                                <w:sz w:val="23"/>
                                <w:szCs w:val="23"/>
                              </w:rPr>
                            </w:pPr>
                            <w:r w:rsidRPr="008C1762">
                              <w:rPr>
                                <w:rFonts w:ascii="Swis721 Th BT" w:hAnsi="Swis721 Th BT"/>
                                <w:iCs/>
                                <w:sz w:val="23"/>
                                <w:szCs w:val="23"/>
                              </w:rPr>
                              <w:t>Cinquenta pacientes com colite ulcerativa participaram desse estudo randomizado, duplo cego e placebo controlado, e foram divididos para receber por 6 semanas: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59D1597" id="_x0000_s1107" type="#_x0000_t202" style="position:absolute;left:0;text-align:left;margin-left:.9pt;margin-top:4.6pt;width:423pt;height:44.05pt;z-index:25287168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" fillcolor="white [3212]" strokecolor="#0070c0">
                <v:textbox>
                  <w:txbxContent>
                    <w:p w14:paraId="51012CF4" w14:textId="0584EF25" w:rsidR="005D1916" w:rsidRPr="008C1762" w:rsidRDefault="005D1916" w:rsidP="008C1762">
                      <w:pPr>
                        <w:jc w:val="center"/>
                        <w:rPr>
                          <w:rFonts w:ascii="Swis721 Th BT" w:hAnsi="Swis721 Th BT"/>
                          <w:iCs/>
                          <w:sz w:val="23"/>
                          <w:szCs w:val="23"/>
                        </w:rPr>
                      </w:pPr>
                      <w:r w:rsidRPr="008C1762">
                        <w:rPr>
                          <w:rFonts w:ascii="Swis721 Th BT" w:hAnsi="Swis721 Th BT"/>
                          <w:iCs/>
                          <w:sz w:val="23"/>
                          <w:szCs w:val="23"/>
                        </w:rPr>
                        <w:t>Cinquenta pacientes com colite ulcerativa participaram desse estudo randomizado, duplo cego e placebo controlado, e foram divididos para receber por 6 semanas: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734DF704" w14:textId="77777777" w:rsidR="008C1762" w:rsidRDefault="008C1762" w:rsidP="008C1762">
      <w:pPr>
        <w:pStyle w:val="Corpo"/>
      </w:pPr>
    </w:p>
    <w:p w14:paraId="53F7076F" w14:textId="77777777" w:rsidR="008C1762" w:rsidRDefault="008C1762" w:rsidP="008C1762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75776" behindDoc="0" locked="0" layoutInCell="1" allowOverlap="1" wp14:anchorId="7385154B" wp14:editId="538EE56A">
                <wp:simplePos x="0" y="0"/>
                <wp:positionH relativeFrom="margin">
                  <wp:posOffset>4242824</wp:posOffset>
                </wp:positionH>
                <wp:positionV relativeFrom="paragraph">
                  <wp:posOffset>80105</wp:posOffset>
                </wp:positionV>
                <wp:extent cx="226695" cy="138430"/>
                <wp:effectExtent l="0" t="0" r="1905" b="0"/>
                <wp:wrapNone/>
                <wp:docPr id="789" name="Triângulo isósceles 78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915ADFC" id="Triângulo isósceles 789" o:spid="_x0000_s1026" type="#_x0000_t5" style="position:absolute;margin-left:334.1pt;margin-top:6.3pt;width:17.85pt;height:10.9pt;flip:y;z-index:25287577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73728" behindDoc="0" locked="0" layoutInCell="1" allowOverlap="1" wp14:anchorId="2C04076C" wp14:editId="319D9400">
                <wp:simplePos x="0" y="0"/>
                <wp:positionH relativeFrom="margin">
                  <wp:posOffset>974469</wp:posOffset>
                </wp:positionH>
                <wp:positionV relativeFrom="paragraph">
                  <wp:posOffset>98198</wp:posOffset>
                </wp:positionV>
                <wp:extent cx="226695" cy="138430"/>
                <wp:effectExtent l="0" t="0" r="1905" b="0"/>
                <wp:wrapNone/>
                <wp:docPr id="790" name="Triângulo isósceles 79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A22B11F" id="Triângulo isósceles 790" o:spid="_x0000_s1026" type="#_x0000_t5" style="position:absolute;margin-left:76.75pt;margin-top:7.75pt;width:17.85pt;height:10.9pt;flip:y;z-index:25287372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" fillcolor="#d8d8d8 [2732]" stroked="f">
                <w10:wrap anchorx="margin"/>
              </v:shape>
            </w:pict>
          </mc:Fallback>
        </mc:AlternateContent>
      </w:r>
    </w:p>
    <w:p w14:paraId="46E50896" w14:textId="77777777" w:rsidR="008C1762" w:rsidRDefault="008C1762" w:rsidP="008C1762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74752" behindDoc="0" locked="0" layoutInCell="1" allowOverlap="1" wp14:anchorId="05438EB5" wp14:editId="0BC66CE8">
                <wp:simplePos x="0" y="0"/>
                <wp:positionH relativeFrom="margin">
                  <wp:posOffset>3341740</wp:posOffset>
                </wp:positionH>
                <wp:positionV relativeFrom="paragraph">
                  <wp:posOffset>158816</wp:posOffset>
                </wp:positionV>
                <wp:extent cx="2046605" cy="954718"/>
                <wp:effectExtent l="0" t="0" r="10795" b="17145"/>
                <wp:wrapNone/>
                <wp:docPr id="791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54718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5266009" w14:textId="77777777" w:rsidR="005D1916" w:rsidRDefault="005D1916" w:rsidP="008C176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1C3F197B" w14:textId="77777777" w:rsidR="005D1916" w:rsidRDefault="005D1916" w:rsidP="008C176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  <w:p w14:paraId="7FBB6290" w14:textId="77777777" w:rsidR="005D1916" w:rsidRPr="00086CFC" w:rsidRDefault="005D1916" w:rsidP="008C176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5438EB5" id="_x0000_s1108" type="#_x0000_t202" style="position:absolute;left:0;text-align:left;margin-left:263.15pt;margin-top:12.5pt;width:161.15pt;height:75.15pt;z-index:25287475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" fillcolor="#0070c0" strokecolor="#0070c0">
                <v:textbox>
                  <w:txbxContent>
                    <w:p w14:paraId="35266009" w14:textId="77777777" w:rsidR="005D1916" w:rsidRDefault="005D1916" w:rsidP="008C176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1C3F197B" w14:textId="77777777" w:rsidR="005D1916" w:rsidRDefault="005D1916" w:rsidP="008C176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  <w:p w14:paraId="7FBB6290" w14:textId="77777777" w:rsidR="005D1916" w:rsidRPr="00086CFC" w:rsidRDefault="005D1916" w:rsidP="008C176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72704" behindDoc="0" locked="0" layoutInCell="1" allowOverlap="1" wp14:anchorId="564CA7C4" wp14:editId="55CCFFD7">
                <wp:simplePos x="0" y="0"/>
                <wp:positionH relativeFrom="margin">
                  <wp:posOffset>11686</wp:posOffset>
                </wp:positionH>
                <wp:positionV relativeFrom="paragraph">
                  <wp:posOffset>172464</wp:posOffset>
                </wp:positionV>
                <wp:extent cx="2046605" cy="941696"/>
                <wp:effectExtent l="0" t="0" r="10795" b="11430"/>
                <wp:wrapNone/>
                <wp:docPr id="792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41696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2C11C62" w14:textId="77777777" w:rsidR="005D1916" w:rsidRDefault="005D1916" w:rsidP="008C176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</w:p>
                          <w:p w14:paraId="556AAEFF" w14:textId="77777777" w:rsidR="005D1916" w:rsidRDefault="005D1916" w:rsidP="008C176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38212E58" w14:textId="77777777" w:rsidR="005D1916" w:rsidRPr="008C1762" w:rsidRDefault="005D1916" w:rsidP="008C176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8C1762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Resveratrol</w:t>
                            </w:r>
                          </w:p>
                          <w:p w14:paraId="6BFBC367" w14:textId="77777777" w:rsidR="005D1916" w:rsidRPr="008C1762" w:rsidRDefault="005D1916" w:rsidP="008C176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8C1762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500 mg/dia</w:t>
                            </w:r>
                          </w:p>
                          <w:p w14:paraId="1B831D72" w14:textId="77777777" w:rsidR="005D1916" w:rsidRPr="00086CFC" w:rsidRDefault="005D1916" w:rsidP="008C1762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64CA7C4" id="_x0000_s1109" type="#_x0000_t202" style="position:absolute;left:0;text-align:left;margin-left:.9pt;margin-top:13.6pt;width:161.15pt;height:74.15pt;z-index:25287270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" fillcolor="#0070c0" strokecolor="#0070c0">
                <v:textbox>
                  <w:txbxContent>
                    <w:p w14:paraId="52C11C62" w14:textId="77777777" w:rsidR="005D1916" w:rsidRDefault="005D1916" w:rsidP="008C176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</w:p>
                    <w:p w14:paraId="556AAEFF" w14:textId="77777777" w:rsidR="005D1916" w:rsidRDefault="005D1916" w:rsidP="008C176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38212E58" w14:textId="77777777" w:rsidR="005D1916" w:rsidRPr="008C1762" w:rsidRDefault="005D1916" w:rsidP="008C176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8C1762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Resveratrol</w:t>
                      </w:r>
                    </w:p>
                    <w:p w14:paraId="6BFBC367" w14:textId="77777777" w:rsidR="005D1916" w:rsidRPr="008C1762" w:rsidRDefault="005D1916" w:rsidP="008C176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8C1762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500 mg/dia</w:t>
                      </w:r>
                    </w:p>
                    <w:p w14:paraId="1B831D72" w14:textId="77777777" w:rsidR="005D1916" w:rsidRPr="00086CFC" w:rsidRDefault="005D1916" w:rsidP="008C1762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5B874579" w14:textId="77777777" w:rsidR="008C1762" w:rsidRDefault="008C1762" w:rsidP="008C1762">
      <w:pPr>
        <w:pStyle w:val="Corpo"/>
      </w:pPr>
    </w:p>
    <w:p w14:paraId="6F810AC5" w14:textId="77777777" w:rsidR="008C1762" w:rsidRDefault="008C1762" w:rsidP="008C1762">
      <w:pPr>
        <w:pStyle w:val="Corpo"/>
      </w:pPr>
    </w:p>
    <w:p w14:paraId="44872346" w14:textId="77777777" w:rsidR="008C1762" w:rsidRDefault="008C1762" w:rsidP="008C1762">
      <w:pPr>
        <w:pStyle w:val="Corpo"/>
      </w:pPr>
    </w:p>
    <w:p w14:paraId="0F610A13" w14:textId="77777777" w:rsidR="008C1762" w:rsidRDefault="008C1762" w:rsidP="008C1762">
      <w:pPr>
        <w:pStyle w:val="Corpo"/>
      </w:pPr>
    </w:p>
    <w:p w14:paraId="18CC45FC" w14:textId="77777777" w:rsidR="008C1762" w:rsidRDefault="008C1762" w:rsidP="008C1762">
      <w:pPr>
        <w:pStyle w:val="Corpo"/>
        <w:rPr>
          <w:sz w:val="20"/>
          <w:szCs w:val="23"/>
        </w:rPr>
      </w:pPr>
    </w:p>
    <w:p w14:paraId="2B3F9B5E" w14:textId="77777777" w:rsidR="008C1762" w:rsidRDefault="008C1762" w:rsidP="008C1762">
      <w:pPr>
        <w:pStyle w:val="Corpo"/>
        <w:rPr>
          <w:b/>
          <w:color w:val="339966"/>
        </w:rPr>
      </w:pPr>
    </w:p>
    <w:p w14:paraId="274AB164" w14:textId="77777777" w:rsidR="00A653B5" w:rsidRDefault="00A653B5" w:rsidP="008C1762">
      <w:pPr>
        <w:pStyle w:val="Corpo"/>
        <w:rPr>
          <w:b/>
          <w:color w:val="339966"/>
        </w:rPr>
      </w:pPr>
    </w:p>
    <w:p w14:paraId="42383420" w14:textId="3501F617" w:rsidR="008C1762" w:rsidRPr="00C72C0B" w:rsidRDefault="008C1762" w:rsidP="008C1762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01347457" w14:textId="77777777" w:rsidR="008C1762" w:rsidRPr="00714E9A" w:rsidRDefault="008C1762" w:rsidP="008C1762">
      <w:pPr>
        <w:pStyle w:val="Corpo"/>
        <w:rPr>
          <w:sz w:val="16"/>
          <w:szCs w:val="16"/>
        </w:rPr>
      </w:pPr>
    </w:p>
    <w:p w14:paraId="733A2665" w14:textId="77777777" w:rsidR="008C1762" w:rsidRDefault="008C1762" w:rsidP="008C1762">
      <w:pPr>
        <w:pStyle w:val="Corpo"/>
        <w:spacing w:line="276" w:lineRule="auto"/>
        <w:rPr>
          <w:b/>
          <w:color w:val="0070C0"/>
          <w:u w:val="single"/>
        </w:rPr>
      </w:pPr>
    </w:p>
    <w:tbl>
      <w:tblPr>
        <w:tblStyle w:val="SombreamentoMdio1-nfase1"/>
        <w:tblW w:w="0" w:type="auto"/>
        <w:jc w:val="center"/>
        <w:tblBorders>
          <w:insideV w:val="single" w:sz="8" w:space="0" w:color="84B3DF" w:themeColor="accent1" w:themeTint="BF"/>
        </w:tblBorders>
        <w:tblLayout w:type="fixed"/>
        <w:tblLook w:val="04A0" w:firstRow="1" w:lastRow="0" w:firstColumn="1" w:lastColumn="0" w:noHBand="0" w:noVBand="1"/>
      </w:tblPr>
      <w:tblGrid>
        <w:gridCol w:w="3510"/>
        <w:gridCol w:w="1843"/>
        <w:gridCol w:w="1559"/>
      </w:tblGrid>
      <w:tr w:rsidR="008C1762" w14:paraId="027577BA" w14:textId="77777777" w:rsidTr="00586C9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10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18DFDC37" w14:textId="77777777" w:rsidR="008C1762" w:rsidRPr="005720AE" w:rsidRDefault="008C1762" w:rsidP="00586C91">
            <w:pPr>
              <w:pStyle w:val="formulas"/>
              <w:jc w:val="center"/>
            </w:pPr>
            <w:r w:rsidRPr="005720AE">
              <w:t>Parâmetro</w:t>
            </w:r>
          </w:p>
        </w:tc>
        <w:tc>
          <w:tcPr>
            <w:tcW w:w="3402" w:type="dxa"/>
            <w:gridSpan w:val="2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5F0FF6A1" w14:textId="77777777" w:rsidR="008C1762" w:rsidRPr="005720AE" w:rsidRDefault="008C1762" w:rsidP="00586C91">
            <w:pPr>
              <w:pStyle w:val="formulas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5720AE">
              <w:t>Grupo I</w:t>
            </w:r>
          </w:p>
        </w:tc>
      </w:tr>
      <w:tr w:rsidR="008C1762" w14:paraId="49E10F21" w14:textId="77777777" w:rsidTr="00586C9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10" w:type="dxa"/>
            <w:tcBorders>
              <w:right w:val="none" w:sz="0" w:space="0" w:color="auto"/>
            </w:tcBorders>
            <w:vAlign w:val="center"/>
          </w:tcPr>
          <w:p w14:paraId="6F7EC9FF" w14:textId="77777777" w:rsidR="008C1762" w:rsidRPr="005720AE" w:rsidRDefault="008C1762" w:rsidP="00586C91">
            <w:pPr>
              <w:pStyle w:val="formulas"/>
              <w:jc w:val="center"/>
            </w:pPr>
          </w:p>
        </w:tc>
        <w:tc>
          <w:tcPr>
            <w:tcW w:w="1843" w:type="dxa"/>
            <w:tcBorders>
              <w:left w:val="none" w:sz="0" w:space="0" w:color="auto"/>
              <w:right w:val="none" w:sz="0" w:space="0" w:color="auto"/>
            </w:tcBorders>
            <w:vAlign w:val="center"/>
          </w:tcPr>
          <w:p w14:paraId="6E183B04" w14:textId="77777777" w:rsidR="008C1762" w:rsidRPr="005720AE" w:rsidRDefault="008C1762" w:rsidP="00586C91">
            <w:pPr>
              <w:pStyle w:val="formulas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</w:rPr>
            </w:pPr>
            <w:r w:rsidRPr="005720AE">
              <w:t>Valor Inicial</w:t>
            </w:r>
          </w:p>
        </w:tc>
        <w:tc>
          <w:tcPr>
            <w:tcW w:w="1559" w:type="dxa"/>
            <w:tcBorders>
              <w:left w:val="none" w:sz="0" w:space="0" w:color="auto"/>
            </w:tcBorders>
            <w:vAlign w:val="center"/>
          </w:tcPr>
          <w:p w14:paraId="329CF147" w14:textId="77777777" w:rsidR="008C1762" w:rsidRPr="005720AE" w:rsidRDefault="008C1762" w:rsidP="00586C91">
            <w:pPr>
              <w:pStyle w:val="formulas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</w:rPr>
            </w:pPr>
            <w:r w:rsidRPr="005720AE">
              <w:t>Valor Final</w:t>
            </w:r>
          </w:p>
        </w:tc>
      </w:tr>
      <w:tr w:rsidR="008C1762" w14:paraId="5F47A518" w14:textId="77777777" w:rsidTr="00586C9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10" w:type="dxa"/>
            <w:tcBorders>
              <w:right w:val="none" w:sz="0" w:space="0" w:color="auto"/>
            </w:tcBorders>
            <w:vAlign w:val="center"/>
          </w:tcPr>
          <w:p w14:paraId="5A0E32C3" w14:textId="77777777" w:rsidR="008C1762" w:rsidRDefault="008C1762" w:rsidP="00586C91">
            <w:pPr>
              <w:pStyle w:val="formulas"/>
              <w:jc w:val="center"/>
              <w:rPr>
                <w:b/>
              </w:rPr>
            </w:pPr>
            <w:r>
              <w:t>Níveis de TNF-</w:t>
            </w:r>
            <w:r>
              <w:rPr>
                <w:rFonts w:ascii="Arial" w:hAnsi="Arial" w:cs="Arial"/>
              </w:rPr>
              <w:t>α</w:t>
            </w:r>
          </w:p>
        </w:tc>
        <w:tc>
          <w:tcPr>
            <w:tcW w:w="1843" w:type="dxa"/>
            <w:tcBorders>
              <w:left w:val="none" w:sz="0" w:space="0" w:color="auto"/>
              <w:right w:val="none" w:sz="0" w:space="0" w:color="auto"/>
            </w:tcBorders>
            <w:vAlign w:val="center"/>
          </w:tcPr>
          <w:p w14:paraId="6DBE5182" w14:textId="77777777" w:rsidR="008C1762" w:rsidRDefault="008C1762" w:rsidP="00586C91">
            <w:pPr>
              <w:pStyle w:val="formulas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</w:pPr>
            <w:r>
              <w:t>19,7</w:t>
            </w:r>
          </w:p>
        </w:tc>
        <w:tc>
          <w:tcPr>
            <w:tcW w:w="1559" w:type="dxa"/>
            <w:tcBorders>
              <w:left w:val="none" w:sz="0" w:space="0" w:color="auto"/>
            </w:tcBorders>
            <w:vAlign w:val="center"/>
          </w:tcPr>
          <w:p w14:paraId="3949CCEE" w14:textId="77777777" w:rsidR="008C1762" w:rsidRDefault="008C1762" w:rsidP="00586C91">
            <w:pPr>
              <w:pStyle w:val="formulas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</w:pPr>
            <w:r>
              <w:t>17,2</w:t>
            </w:r>
          </w:p>
        </w:tc>
      </w:tr>
      <w:tr w:rsidR="008C1762" w14:paraId="4BA3002D" w14:textId="77777777" w:rsidTr="00586C9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10" w:type="dxa"/>
            <w:tcBorders>
              <w:right w:val="none" w:sz="0" w:space="0" w:color="auto"/>
            </w:tcBorders>
            <w:vAlign w:val="center"/>
          </w:tcPr>
          <w:p w14:paraId="5A95735E" w14:textId="77777777" w:rsidR="008C1762" w:rsidRDefault="008C1762" w:rsidP="00586C91">
            <w:pPr>
              <w:pStyle w:val="formulas"/>
              <w:jc w:val="center"/>
              <w:rPr>
                <w:b/>
              </w:rPr>
            </w:pPr>
            <w:r>
              <w:t>PCR de alta sensibilidade</w:t>
            </w:r>
          </w:p>
        </w:tc>
        <w:tc>
          <w:tcPr>
            <w:tcW w:w="1843" w:type="dxa"/>
            <w:tcBorders>
              <w:left w:val="none" w:sz="0" w:space="0" w:color="auto"/>
              <w:right w:val="none" w:sz="0" w:space="0" w:color="auto"/>
            </w:tcBorders>
            <w:vAlign w:val="center"/>
          </w:tcPr>
          <w:p w14:paraId="3277BB56" w14:textId="77777777" w:rsidR="008C1762" w:rsidRDefault="008C1762" w:rsidP="00586C91">
            <w:pPr>
              <w:pStyle w:val="formulas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764,25</w:t>
            </w:r>
          </w:p>
        </w:tc>
        <w:tc>
          <w:tcPr>
            <w:tcW w:w="1559" w:type="dxa"/>
            <w:tcBorders>
              <w:left w:val="none" w:sz="0" w:space="0" w:color="auto"/>
            </w:tcBorders>
            <w:vAlign w:val="center"/>
          </w:tcPr>
          <w:p w14:paraId="365A9215" w14:textId="77777777" w:rsidR="008C1762" w:rsidRDefault="008C1762" w:rsidP="00586C91">
            <w:pPr>
              <w:pStyle w:val="formulas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584,50</w:t>
            </w:r>
          </w:p>
        </w:tc>
      </w:tr>
      <w:tr w:rsidR="008C1762" w14:paraId="6E55FFE9" w14:textId="77777777" w:rsidTr="00586C9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10" w:type="dxa"/>
            <w:tcBorders>
              <w:right w:val="none" w:sz="0" w:space="0" w:color="auto"/>
            </w:tcBorders>
            <w:vAlign w:val="center"/>
          </w:tcPr>
          <w:p w14:paraId="474AA24D" w14:textId="77777777" w:rsidR="008C1762" w:rsidRDefault="008C1762" w:rsidP="00586C91">
            <w:pPr>
              <w:pStyle w:val="formulas"/>
              <w:jc w:val="center"/>
              <w:rPr>
                <w:b/>
              </w:rPr>
            </w:pPr>
            <w:r>
              <w:t xml:space="preserve">Atividade de NF- </w:t>
            </w:r>
            <w:proofErr w:type="spellStart"/>
            <w:r w:rsidRPr="005720AE">
              <w:rPr>
                <w:rFonts w:ascii="Arial" w:hAnsi="Arial" w:cs="Arial"/>
              </w:rPr>
              <w:t>κ</w:t>
            </w:r>
            <w:r w:rsidRPr="005720AE">
              <w:rPr>
                <w:rFonts w:cs="Futura Md BT"/>
              </w:rPr>
              <w:t>B</w:t>
            </w:r>
            <w:proofErr w:type="spellEnd"/>
            <w:r>
              <w:t xml:space="preserve"> em células mononucleares periféricas</w:t>
            </w:r>
          </w:p>
        </w:tc>
        <w:tc>
          <w:tcPr>
            <w:tcW w:w="1843" w:type="dxa"/>
            <w:tcBorders>
              <w:left w:val="none" w:sz="0" w:space="0" w:color="auto"/>
              <w:right w:val="none" w:sz="0" w:space="0" w:color="auto"/>
            </w:tcBorders>
            <w:vAlign w:val="center"/>
          </w:tcPr>
          <w:p w14:paraId="154149A7" w14:textId="77777777" w:rsidR="008C1762" w:rsidRDefault="008C1762" w:rsidP="00586C91">
            <w:pPr>
              <w:pStyle w:val="formulas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</w:pPr>
            <w:r>
              <w:t>0,19</w:t>
            </w:r>
          </w:p>
        </w:tc>
        <w:tc>
          <w:tcPr>
            <w:tcW w:w="1559" w:type="dxa"/>
            <w:tcBorders>
              <w:left w:val="none" w:sz="0" w:space="0" w:color="auto"/>
            </w:tcBorders>
            <w:vAlign w:val="center"/>
          </w:tcPr>
          <w:p w14:paraId="04B351CE" w14:textId="77777777" w:rsidR="008C1762" w:rsidRDefault="008C1762" w:rsidP="00586C91">
            <w:pPr>
              <w:pStyle w:val="formulas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</w:pPr>
            <w:r>
              <w:t>0,10</w:t>
            </w:r>
          </w:p>
        </w:tc>
      </w:tr>
      <w:tr w:rsidR="008C1762" w14:paraId="71D95DB0" w14:textId="77777777" w:rsidTr="00586C9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10" w:type="dxa"/>
            <w:tcBorders>
              <w:right w:val="none" w:sz="0" w:space="0" w:color="auto"/>
            </w:tcBorders>
            <w:vAlign w:val="center"/>
          </w:tcPr>
          <w:p w14:paraId="744770B2" w14:textId="77777777" w:rsidR="008C1762" w:rsidRDefault="008C1762" w:rsidP="00586C91">
            <w:pPr>
              <w:pStyle w:val="formulas"/>
              <w:jc w:val="center"/>
              <w:rPr>
                <w:b/>
              </w:rPr>
            </w:pPr>
            <w:r>
              <w:t>Atividade da doença</w:t>
            </w:r>
          </w:p>
        </w:tc>
        <w:tc>
          <w:tcPr>
            <w:tcW w:w="1843" w:type="dxa"/>
            <w:tcBorders>
              <w:left w:val="none" w:sz="0" w:space="0" w:color="auto"/>
              <w:right w:val="none" w:sz="0" w:space="0" w:color="auto"/>
            </w:tcBorders>
            <w:vAlign w:val="center"/>
          </w:tcPr>
          <w:p w14:paraId="73BB61F5" w14:textId="77777777" w:rsidR="008C1762" w:rsidRDefault="008C1762" w:rsidP="00586C91">
            <w:pPr>
              <w:pStyle w:val="formulas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2,72</w:t>
            </w:r>
          </w:p>
        </w:tc>
        <w:tc>
          <w:tcPr>
            <w:tcW w:w="1559" w:type="dxa"/>
            <w:tcBorders>
              <w:left w:val="none" w:sz="0" w:space="0" w:color="auto"/>
            </w:tcBorders>
            <w:vAlign w:val="center"/>
          </w:tcPr>
          <w:p w14:paraId="76A9F999" w14:textId="77777777" w:rsidR="008C1762" w:rsidRDefault="008C1762" w:rsidP="00586C91">
            <w:pPr>
              <w:pStyle w:val="formulas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7,64</w:t>
            </w:r>
          </w:p>
        </w:tc>
      </w:tr>
    </w:tbl>
    <w:p w14:paraId="3AEC1390" w14:textId="77777777" w:rsidR="008C1762" w:rsidRDefault="008C1762" w:rsidP="008C1762">
      <w:pPr>
        <w:pStyle w:val="Corpo"/>
        <w:spacing w:line="276" w:lineRule="auto"/>
        <w:rPr>
          <w:b/>
          <w:color w:val="0070C0"/>
          <w:u w:val="single"/>
        </w:rPr>
      </w:pPr>
      <w:r w:rsidRPr="00E25791">
        <w:rPr>
          <w:b/>
          <w:color w:val="0070C0"/>
          <w:u w:val="single"/>
        </w:rPr>
        <w:t xml:space="preserve"> </w:t>
      </w:r>
    </w:p>
    <w:p w14:paraId="1A5FEF60" w14:textId="1F1CF955" w:rsidR="008C1762" w:rsidRDefault="008C1762" w:rsidP="008C1762">
      <w:pPr>
        <w:pStyle w:val="Corpo"/>
        <w:spacing w:after="0"/>
        <w:ind w:left="360"/>
        <w:rPr>
          <w:color w:val="auto"/>
          <w:szCs w:val="23"/>
        </w:rPr>
      </w:pPr>
      <w:r w:rsidRPr="005720AE">
        <w:t>Não foram observadas alterações significativas no grupo placebo, sendo que houve aumento da atividade da doença.</w:t>
      </w:r>
    </w:p>
    <w:p w14:paraId="534B6FBF" w14:textId="100ACBA1" w:rsidR="008C1762" w:rsidRDefault="008C1762" w:rsidP="008C1762">
      <w:pPr>
        <w:pStyle w:val="Corpo"/>
        <w:spacing w:after="0"/>
        <w:ind w:left="360"/>
        <w:rPr>
          <w:color w:val="auto"/>
          <w:szCs w:val="23"/>
        </w:rPr>
      </w:pPr>
    </w:p>
    <w:p w14:paraId="09329FC8" w14:textId="76286949" w:rsidR="008C1762" w:rsidRDefault="008C1762" w:rsidP="008C1762">
      <w:pPr>
        <w:pStyle w:val="Corpo"/>
        <w:spacing w:after="0"/>
        <w:ind w:left="360"/>
        <w:rPr>
          <w:color w:val="auto"/>
          <w:szCs w:val="23"/>
        </w:rPr>
      </w:pPr>
    </w:p>
    <w:p w14:paraId="075C071D" w14:textId="7089A518" w:rsidR="008C1762" w:rsidRDefault="008C1762" w:rsidP="008C1762">
      <w:pPr>
        <w:pStyle w:val="Corpo"/>
        <w:spacing w:after="0"/>
        <w:ind w:left="360"/>
        <w:rPr>
          <w:color w:val="auto"/>
          <w:szCs w:val="23"/>
        </w:rPr>
      </w:pPr>
    </w:p>
    <w:p w14:paraId="6B8F8772" w14:textId="7C4C18D2" w:rsidR="008C1762" w:rsidRDefault="008C1762" w:rsidP="008C1762">
      <w:pPr>
        <w:pStyle w:val="Corpo"/>
        <w:spacing w:after="0"/>
        <w:ind w:left="360"/>
        <w:rPr>
          <w:color w:val="auto"/>
          <w:szCs w:val="23"/>
        </w:rPr>
      </w:pPr>
    </w:p>
    <w:p w14:paraId="0E612C99" w14:textId="40F8AA3F" w:rsidR="008C1762" w:rsidRDefault="008C1762" w:rsidP="008C1762">
      <w:pPr>
        <w:pStyle w:val="Corpo"/>
        <w:spacing w:after="0"/>
        <w:ind w:left="360"/>
        <w:rPr>
          <w:color w:val="auto"/>
          <w:szCs w:val="23"/>
        </w:rPr>
      </w:pPr>
    </w:p>
    <w:p w14:paraId="1EA8035D" w14:textId="2E95BD69" w:rsidR="008C1762" w:rsidRDefault="008C1762" w:rsidP="008C1762">
      <w:pPr>
        <w:pStyle w:val="Corpo"/>
        <w:spacing w:after="0"/>
        <w:ind w:left="360"/>
        <w:rPr>
          <w:color w:val="auto"/>
          <w:szCs w:val="23"/>
        </w:rPr>
      </w:pPr>
    </w:p>
    <w:p w14:paraId="514C1F2B" w14:textId="77777777" w:rsidR="008C1762" w:rsidRDefault="008C1762" w:rsidP="008C1762">
      <w:pPr>
        <w:pStyle w:val="Ttulo1"/>
        <w:jc w:val="center"/>
      </w:pPr>
      <w:bookmarkStart w:id="92" w:name="_Toc62720139"/>
      <w:r>
        <w:lastRenderedPageBreak/>
        <w:t>Formulário</w:t>
      </w:r>
      <w:bookmarkEnd w:id="92"/>
    </w:p>
    <w:p w14:paraId="7054A875" w14:textId="77777777" w:rsidR="008C1762" w:rsidRDefault="008C1762" w:rsidP="008C1762">
      <w:pPr>
        <w:pStyle w:val="Corpo"/>
        <w:spacing w:after="120"/>
      </w:pPr>
    </w:p>
    <w:p w14:paraId="7ACF89A9" w14:textId="77777777" w:rsidR="008C1762" w:rsidRPr="00C30C20" w:rsidRDefault="008C1762" w:rsidP="008C1762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8C1762" w:rsidRPr="009537E7" w14:paraId="02D5CA37" w14:textId="77777777" w:rsidTr="00586C9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06E10DA9" w14:textId="22DF4834" w:rsidR="008C1762" w:rsidRPr="00C87A84" w:rsidRDefault="008C1762" w:rsidP="00586C91">
            <w:pPr>
              <w:pStyle w:val="Corpo"/>
              <w:spacing w:after="0"/>
              <w:jc w:val="center"/>
              <w:rPr>
                <w:b/>
                <w:color w:val="FFFFFF" w:themeColor="background1"/>
              </w:rPr>
            </w:pPr>
            <w:r>
              <w:rPr>
                <w:b/>
                <w:color w:val="FFFFFF" w:themeColor="background1"/>
                <w:sz w:val="22"/>
              </w:rPr>
              <w:t>Cápsulas de Resveratrol</w:t>
            </w:r>
          </w:p>
        </w:tc>
      </w:tr>
      <w:tr w:rsidR="008C1762" w:rsidRPr="009537E7" w14:paraId="52A5EAE0" w14:textId="77777777" w:rsidTr="00586C9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5EBB4DD6" w14:textId="2D7D1D24" w:rsidR="008C1762" w:rsidRPr="0040473A" w:rsidRDefault="008C1762" w:rsidP="00586C91">
            <w:pPr>
              <w:pStyle w:val="Corpo"/>
              <w:rPr>
                <w:bCs/>
              </w:rPr>
            </w:pPr>
            <w:bookmarkStart w:id="93" w:name="_Hlk62658736"/>
            <w:r>
              <w:t>Resveratrol</w:t>
            </w:r>
            <w:bookmarkEnd w:id="93"/>
            <w:r>
              <w:t>......................................500 mg</w:t>
            </w:r>
          </w:p>
        </w:tc>
      </w:tr>
      <w:tr w:rsidR="008C1762" w:rsidRPr="009537E7" w14:paraId="5A8F3DF9" w14:textId="77777777" w:rsidTr="00586C91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23085F1" w14:textId="77777777" w:rsidR="008C1762" w:rsidRPr="003A6682" w:rsidRDefault="008C1762" w:rsidP="00586C91">
            <w:pPr>
              <w:pStyle w:val="Corpo"/>
            </w:pPr>
            <w:r>
              <w:t>Excipiente qsp.............................1 cápsula</w:t>
            </w:r>
          </w:p>
        </w:tc>
      </w:tr>
    </w:tbl>
    <w:p w14:paraId="642587E1" w14:textId="77777777" w:rsidR="00A653B5" w:rsidRPr="00A653B5" w:rsidRDefault="00A653B5" w:rsidP="00A653B5">
      <w:pPr>
        <w:pStyle w:val="Corpo"/>
        <w:spacing w:after="0"/>
        <w:rPr>
          <w:sz w:val="16"/>
          <w:szCs w:val="16"/>
        </w:rPr>
      </w:pPr>
      <w:r w:rsidRPr="00A653B5">
        <w:rPr>
          <w:sz w:val="16"/>
          <w:szCs w:val="16"/>
        </w:rPr>
        <w:t>Administrar 1 cápsula ao dia ou conforme orientação médica.</w:t>
      </w:r>
    </w:p>
    <w:p w14:paraId="4F26B896" w14:textId="77777777" w:rsidR="008C1762" w:rsidRDefault="008C1762" w:rsidP="008C1762">
      <w:pPr>
        <w:pStyle w:val="Corpo"/>
        <w:spacing w:after="0"/>
        <w:ind w:left="360"/>
        <w:rPr>
          <w:sz w:val="20"/>
          <w:szCs w:val="20"/>
        </w:rPr>
      </w:pPr>
    </w:p>
    <w:p w14:paraId="1B84395F" w14:textId="77777777" w:rsidR="008C1762" w:rsidRDefault="008C1762" w:rsidP="008C1762">
      <w:pPr>
        <w:pStyle w:val="Corpo"/>
        <w:spacing w:after="0"/>
        <w:rPr>
          <w:sz w:val="20"/>
          <w:szCs w:val="20"/>
        </w:rPr>
      </w:pPr>
    </w:p>
    <w:p w14:paraId="3A99B40C" w14:textId="77777777" w:rsidR="008C1762" w:rsidRDefault="008C1762" w:rsidP="008C1762">
      <w:pPr>
        <w:pStyle w:val="Corpo"/>
        <w:spacing w:line="276" w:lineRule="auto"/>
        <w:rPr>
          <w:b/>
        </w:rPr>
      </w:pPr>
    </w:p>
    <w:p w14:paraId="38D11A10" w14:textId="4C4C3CB0" w:rsidR="008C1762" w:rsidRDefault="008C1762" w:rsidP="00B70169">
      <w:pPr>
        <w:pStyle w:val="Corpo"/>
        <w:spacing w:line="276" w:lineRule="auto"/>
        <w:rPr>
          <w:b/>
        </w:rPr>
      </w:pPr>
    </w:p>
    <w:p w14:paraId="23C10840" w14:textId="5951272D" w:rsidR="008C1762" w:rsidRDefault="008C1762" w:rsidP="00B70169">
      <w:pPr>
        <w:pStyle w:val="Corpo"/>
        <w:spacing w:line="276" w:lineRule="auto"/>
        <w:rPr>
          <w:b/>
        </w:rPr>
      </w:pPr>
    </w:p>
    <w:p w14:paraId="1958DA58" w14:textId="49135A32" w:rsidR="008C1762" w:rsidRDefault="008C1762" w:rsidP="00B70169">
      <w:pPr>
        <w:pStyle w:val="Corpo"/>
        <w:spacing w:line="276" w:lineRule="auto"/>
        <w:rPr>
          <w:b/>
        </w:rPr>
      </w:pPr>
    </w:p>
    <w:p w14:paraId="0677F986" w14:textId="33944903" w:rsidR="008C1762" w:rsidRDefault="008C1762" w:rsidP="00B70169">
      <w:pPr>
        <w:pStyle w:val="Corpo"/>
        <w:spacing w:line="276" w:lineRule="auto"/>
        <w:rPr>
          <w:b/>
        </w:rPr>
      </w:pPr>
    </w:p>
    <w:p w14:paraId="5AC1CB55" w14:textId="14E6B368" w:rsidR="008C1762" w:rsidRDefault="008C1762" w:rsidP="00B70169">
      <w:pPr>
        <w:pStyle w:val="Corpo"/>
        <w:spacing w:line="276" w:lineRule="auto"/>
        <w:rPr>
          <w:b/>
        </w:rPr>
      </w:pPr>
    </w:p>
    <w:p w14:paraId="717D6B87" w14:textId="63412683" w:rsidR="008C1762" w:rsidRDefault="008C1762" w:rsidP="00B70169">
      <w:pPr>
        <w:pStyle w:val="Corpo"/>
        <w:spacing w:line="276" w:lineRule="auto"/>
        <w:rPr>
          <w:b/>
        </w:rPr>
      </w:pPr>
    </w:p>
    <w:p w14:paraId="556F509F" w14:textId="5CFFAE36" w:rsidR="008C1762" w:rsidRDefault="008C1762" w:rsidP="00B70169">
      <w:pPr>
        <w:pStyle w:val="Corpo"/>
        <w:spacing w:line="276" w:lineRule="auto"/>
        <w:rPr>
          <w:b/>
        </w:rPr>
      </w:pPr>
    </w:p>
    <w:p w14:paraId="57CB46ED" w14:textId="2E9AFE0C" w:rsidR="008C1762" w:rsidRDefault="008C1762" w:rsidP="00B70169">
      <w:pPr>
        <w:pStyle w:val="Corpo"/>
        <w:spacing w:line="276" w:lineRule="auto"/>
        <w:rPr>
          <w:b/>
        </w:rPr>
      </w:pPr>
    </w:p>
    <w:p w14:paraId="0B10EF33" w14:textId="5BFF38B5" w:rsidR="008C1762" w:rsidRDefault="008C1762" w:rsidP="00B70169">
      <w:pPr>
        <w:pStyle w:val="Corpo"/>
        <w:spacing w:line="276" w:lineRule="auto"/>
        <w:rPr>
          <w:b/>
        </w:rPr>
      </w:pPr>
    </w:p>
    <w:p w14:paraId="692F5018" w14:textId="7A2A4F83" w:rsidR="008C1762" w:rsidRDefault="008C1762" w:rsidP="00B70169">
      <w:pPr>
        <w:pStyle w:val="Corpo"/>
        <w:spacing w:line="276" w:lineRule="auto"/>
        <w:rPr>
          <w:b/>
        </w:rPr>
      </w:pPr>
    </w:p>
    <w:p w14:paraId="44394069" w14:textId="4A0CAE4E" w:rsidR="008C1762" w:rsidRDefault="008C1762" w:rsidP="00B70169">
      <w:pPr>
        <w:pStyle w:val="Corpo"/>
        <w:spacing w:line="276" w:lineRule="auto"/>
        <w:rPr>
          <w:b/>
        </w:rPr>
      </w:pPr>
    </w:p>
    <w:p w14:paraId="6387B143" w14:textId="46BBCC21" w:rsidR="008C1762" w:rsidRDefault="008C1762" w:rsidP="00B70169">
      <w:pPr>
        <w:pStyle w:val="Corpo"/>
        <w:spacing w:line="276" w:lineRule="auto"/>
        <w:rPr>
          <w:b/>
        </w:rPr>
      </w:pPr>
    </w:p>
    <w:p w14:paraId="2D92E402" w14:textId="5AB1688C" w:rsidR="008C1762" w:rsidRDefault="008C1762" w:rsidP="00B70169">
      <w:pPr>
        <w:pStyle w:val="Corpo"/>
        <w:spacing w:line="276" w:lineRule="auto"/>
        <w:rPr>
          <w:b/>
        </w:rPr>
      </w:pPr>
    </w:p>
    <w:p w14:paraId="6304B6B2" w14:textId="63A9D974" w:rsidR="008C1762" w:rsidRDefault="008C1762" w:rsidP="00B70169">
      <w:pPr>
        <w:pStyle w:val="Corpo"/>
        <w:spacing w:line="276" w:lineRule="auto"/>
        <w:rPr>
          <w:b/>
        </w:rPr>
      </w:pPr>
    </w:p>
    <w:p w14:paraId="06082EE1" w14:textId="286BA969" w:rsidR="008C1762" w:rsidRDefault="008C1762" w:rsidP="00B70169">
      <w:pPr>
        <w:pStyle w:val="Corpo"/>
        <w:spacing w:line="276" w:lineRule="auto"/>
        <w:rPr>
          <w:b/>
        </w:rPr>
      </w:pPr>
    </w:p>
    <w:p w14:paraId="454EEBD9" w14:textId="7849B9A3" w:rsidR="008C1762" w:rsidRDefault="008C1762" w:rsidP="00B70169">
      <w:pPr>
        <w:pStyle w:val="Corpo"/>
        <w:spacing w:line="276" w:lineRule="auto"/>
        <w:rPr>
          <w:b/>
        </w:rPr>
      </w:pPr>
    </w:p>
    <w:p w14:paraId="3F6389C4" w14:textId="6BADC0C2" w:rsidR="008C1762" w:rsidRDefault="008C1762" w:rsidP="00B70169">
      <w:pPr>
        <w:pStyle w:val="Corpo"/>
        <w:spacing w:line="276" w:lineRule="auto"/>
        <w:rPr>
          <w:b/>
        </w:rPr>
      </w:pPr>
    </w:p>
    <w:p w14:paraId="03C8CD10" w14:textId="23BFC9CB" w:rsidR="008C1762" w:rsidRDefault="008C1762" w:rsidP="00B70169">
      <w:pPr>
        <w:pStyle w:val="Corpo"/>
        <w:spacing w:line="276" w:lineRule="auto"/>
        <w:rPr>
          <w:b/>
        </w:rPr>
      </w:pPr>
    </w:p>
    <w:p w14:paraId="0FAD3815" w14:textId="1E8C1B68" w:rsidR="008C1762" w:rsidRDefault="008C1762" w:rsidP="00B70169">
      <w:pPr>
        <w:pStyle w:val="Corpo"/>
        <w:spacing w:line="276" w:lineRule="auto"/>
        <w:rPr>
          <w:b/>
        </w:rPr>
      </w:pPr>
    </w:p>
    <w:p w14:paraId="00042DFE" w14:textId="3B650825" w:rsidR="00586C91" w:rsidRDefault="00586C91" w:rsidP="00B70169">
      <w:pPr>
        <w:pStyle w:val="Corpo"/>
        <w:spacing w:line="276" w:lineRule="auto"/>
        <w:rPr>
          <w:b/>
        </w:rPr>
      </w:pPr>
    </w:p>
    <w:p w14:paraId="2DF646FD" w14:textId="5C0E2D8D" w:rsidR="00586C91" w:rsidRDefault="00586C91" w:rsidP="00B70169">
      <w:pPr>
        <w:pStyle w:val="Corpo"/>
        <w:spacing w:line="276" w:lineRule="auto"/>
        <w:rPr>
          <w:b/>
        </w:rPr>
      </w:pPr>
    </w:p>
    <w:p w14:paraId="14B0A4B7" w14:textId="77777777" w:rsidR="00586C91" w:rsidRPr="0040473A" w:rsidRDefault="00586C91" w:rsidP="00586C91">
      <w:pPr>
        <w:pStyle w:val="Ttulo1"/>
        <w:jc w:val="center"/>
      </w:pPr>
      <w:bookmarkStart w:id="94" w:name="_Toc62720140"/>
      <w:r>
        <w:lastRenderedPageBreak/>
        <w:t>Resveratrol</w:t>
      </w:r>
      <w:bookmarkEnd w:id="94"/>
    </w:p>
    <w:p w14:paraId="74D824FF" w14:textId="14836989" w:rsidR="00586C91" w:rsidRDefault="00586C91" w:rsidP="00586C91">
      <w:pPr>
        <w:pStyle w:val="Subtitulocorpo"/>
        <w:rPr>
          <w:b w:val="0"/>
          <w:color w:val="404040" w:themeColor="text1" w:themeTint="BF"/>
          <w:sz w:val="24"/>
          <w:szCs w:val="24"/>
        </w:rPr>
      </w:pPr>
      <w:r w:rsidRPr="00586C91">
        <w:t>Diminui a Atividade da Colite Ulcerativa pela Redução do Estresse Oxidativo</w:t>
      </w:r>
    </w:p>
    <w:p w14:paraId="23103928" w14:textId="77777777" w:rsidR="00586C91" w:rsidRDefault="00586C91" w:rsidP="00586C91">
      <w:pPr>
        <w:jc w:val="both"/>
        <w:rPr>
          <w:rFonts w:ascii="Swis721 Th BT" w:hAnsi="Swis721 Th BT"/>
          <w:sz w:val="23"/>
          <w:szCs w:val="23"/>
        </w:rPr>
      </w:pPr>
    </w:p>
    <w:p w14:paraId="256E5854" w14:textId="77777777" w:rsidR="00586C91" w:rsidRDefault="00586C91" w:rsidP="00586C91">
      <w:pPr>
        <w:pStyle w:val="Corpo"/>
      </w:pPr>
      <w:proofErr w:type="spellStart"/>
      <w:r>
        <w:t>Samsamikor</w:t>
      </w:r>
      <w:proofErr w:type="spellEnd"/>
      <w:r>
        <w:t xml:space="preserve"> </w:t>
      </w:r>
      <w:r w:rsidRPr="006F1543">
        <w:rPr>
          <w:i/>
        </w:rPr>
        <w:t>et al.</w:t>
      </w:r>
      <w:r>
        <w:t xml:space="preserve"> (2017) conduziu um estudo prospectivo, randomizado, duplo-cego e placebo-controlado cujo objetivo foi avaliar se o resveratrol pode auxiliar no tratamento de pacientes com colite ulcerativa e no estresse oxidativo relacionado à doença.</w:t>
      </w:r>
    </w:p>
    <w:p w14:paraId="45624C5B" w14:textId="77777777" w:rsidR="00586C91" w:rsidRPr="008C1762" w:rsidRDefault="00586C91" w:rsidP="00586C91">
      <w:pPr>
        <w:jc w:val="both"/>
        <w:rPr>
          <w:rFonts w:ascii="Swis721 Th BT" w:hAnsi="Swis721 Th BT"/>
          <w:sz w:val="23"/>
          <w:szCs w:val="23"/>
        </w:rPr>
      </w:pPr>
    </w:p>
    <w:p w14:paraId="671823D6" w14:textId="77777777" w:rsidR="00586C91" w:rsidRDefault="00586C91" w:rsidP="00586C91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77824" behindDoc="0" locked="0" layoutInCell="1" allowOverlap="1" wp14:anchorId="371072EC" wp14:editId="0D15A70C">
                <wp:simplePos x="0" y="0"/>
                <wp:positionH relativeFrom="margin">
                  <wp:posOffset>11686</wp:posOffset>
                </wp:positionH>
                <wp:positionV relativeFrom="paragraph">
                  <wp:posOffset>58467</wp:posOffset>
                </wp:positionV>
                <wp:extent cx="5372100" cy="559559"/>
                <wp:effectExtent l="0" t="0" r="19050" b="12065"/>
                <wp:wrapNone/>
                <wp:docPr id="799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559559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088C0A1" w14:textId="77777777" w:rsidR="005D1916" w:rsidRPr="00AB6EFF" w:rsidRDefault="005D1916" w:rsidP="00586C91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 w:rsidRPr="00AB6EFF">
                              <w:rPr>
                                <w:rFonts w:ascii="Swis721 Th BT" w:hAnsi="Swis721 Th BT" w:cs="Calibri"/>
                                <w:color w:val="404040" w:themeColor="text1" w:themeTint="BF"/>
                                <w:sz w:val="23"/>
                                <w:szCs w:val="23"/>
                              </w:rPr>
                              <w:t xml:space="preserve">Para isso, 56 pacientes com colite ulcerativa de leve </w:t>
                            </w:r>
                            <w:r>
                              <w:rPr>
                                <w:rFonts w:ascii="Swis721 Th BT" w:hAnsi="Swis721 Th BT" w:cs="Calibri"/>
                                <w:color w:val="404040" w:themeColor="text1" w:themeTint="BF"/>
                                <w:sz w:val="23"/>
                                <w:szCs w:val="23"/>
                              </w:rPr>
                              <w:t>a</w:t>
                            </w:r>
                            <w:r w:rsidRPr="00AB6EFF">
                              <w:rPr>
                                <w:rFonts w:ascii="Swis721 Th BT" w:hAnsi="Swis721 Th BT" w:cs="Calibri"/>
                                <w:color w:val="404040" w:themeColor="text1" w:themeTint="BF"/>
                                <w:sz w:val="23"/>
                                <w:szCs w:val="23"/>
                              </w:rPr>
                              <w:t xml:space="preserve"> moderada foram randomizados para receberem, durante 6 semanas:</w:t>
                            </w:r>
                          </w:p>
                          <w:p w14:paraId="4155CBFD" w14:textId="2EDFF362" w:rsidR="005D1916" w:rsidRPr="008C1762" w:rsidRDefault="005D1916" w:rsidP="00586C91">
                            <w:pPr>
                              <w:jc w:val="center"/>
                              <w:rPr>
                                <w:rFonts w:ascii="Swis721 Th BT" w:hAnsi="Swis721 Th BT"/>
                                <w:iCs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71072EC" id="_x0000_s1110" type="#_x0000_t202" style="position:absolute;left:0;text-align:left;margin-left:.9pt;margin-top:4.6pt;width:423pt;height:44.05pt;z-index:25287782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" fillcolor="white [3212]" strokecolor="#0070c0">
                <v:textbox>
                  <w:txbxContent>
                    <w:p w14:paraId="6088C0A1" w14:textId="77777777" w:rsidR="005D1916" w:rsidRPr="00AB6EFF" w:rsidRDefault="005D1916" w:rsidP="00586C91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 w:rsidRPr="00AB6EFF">
                        <w:rPr>
                          <w:rFonts w:ascii="Swis721 Th BT" w:hAnsi="Swis721 Th BT" w:cs="Calibri"/>
                          <w:color w:val="404040" w:themeColor="text1" w:themeTint="BF"/>
                          <w:sz w:val="23"/>
                          <w:szCs w:val="23"/>
                        </w:rPr>
                        <w:t xml:space="preserve">Para isso, 56 pacientes com colite ulcerativa de leve </w:t>
                      </w:r>
                      <w:r>
                        <w:rPr>
                          <w:rFonts w:ascii="Swis721 Th BT" w:hAnsi="Swis721 Th BT" w:cs="Calibri"/>
                          <w:color w:val="404040" w:themeColor="text1" w:themeTint="BF"/>
                          <w:sz w:val="23"/>
                          <w:szCs w:val="23"/>
                        </w:rPr>
                        <w:t>a</w:t>
                      </w:r>
                      <w:r w:rsidRPr="00AB6EFF">
                        <w:rPr>
                          <w:rFonts w:ascii="Swis721 Th BT" w:hAnsi="Swis721 Th BT" w:cs="Calibri"/>
                          <w:color w:val="404040" w:themeColor="text1" w:themeTint="BF"/>
                          <w:sz w:val="23"/>
                          <w:szCs w:val="23"/>
                        </w:rPr>
                        <w:t xml:space="preserve"> moderada foram randomizados para receberem, durante 6 semanas:</w:t>
                      </w:r>
                    </w:p>
                    <w:p w14:paraId="4155CBFD" w14:textId="2EDFF362" w:rsidR="005D1916" w:rsidRPr="008C1762" w:rsidRDefault="005D1916" w:rsidP="00586C91">
                      <w:pPr>
                        <w:jc w:val="center"/>
                        <w:rPr>
                          <w:rFonts w:ascii="Swis721 Th BT" w:hAnsi="Swis721 Th BT"/>
                          <w:iCs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2423AE59" w14:textId="77777777" w:rsidR="00586C91" w:rsidRDefault="00586C91" w:rsidP="00586C91">
      <w:pPr>
        <w:pStyle w:val="Corpo"/>
      </w:pPr>
    </w:p>
    <w:p w14:paraId="07E44B80" w14:textId="77777777" w:rsidR="00586C91" w:rsidRDefault="00586C91" w:rsidP="00586C91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81920" behindDoc="0" locked="0" layoutInCell="1" allowOverlap="1" wp14:anchorId="12B62CA3" wp14:editId="71DB224F">
                <wp:simplePos x="0" y="0"/>
                <wp:positionH relativeFrom="margin">
                  <wp:posOffset>4242824</wp:posOffset>
                </wp:positionH>
                <wp:positionV relativeFrom="paragraph">
                  <wp:posOffset>80105</wp:posOffset>
                </wp:positionV>
                <wp:extent cx="226695" cy="138430"/>
                <wp:effectExtent l="0" t="0" r="1905" b="0"/>
                <wp:wrapNone/>
                <wp:docPr id="800" name="Triângulo isósceles 80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E7FD45A" id="Triângulo isósceles 800" o:spid="_x0000_s1026" type="#_x0000_t5" style="position:absolute;margin-left:334.1pt;margin-top:6.3pt;width:17.85pt;height:10.9pt;flip:y;z-index:25288192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79872" behindDoc="0" locked="0" layoutInCell="1" allowOverlap="1" wp14:anchorId="7EC01A45" wp14:editId="2ABCC6B9">
                <wp:simplePos x="0" y="0"/>
                <wp:positionH relativeFrom="margin">
                  <wp:posOffset>974469</wp:posOffset>
                </wp:positionH>
                <wp:positionV relativeFrom="paragraph">
                  <wp:posOffset>98198</wp:posOffset>
                </wp:positionV>
                <wp:extent cx="226695" cy="138430"/>
                <wp:effectExtent l="0" t="0" r="1905" b="0"/>
                <wp:wrapNone/>
                <wp:docPr id="801" name="Triângulo isósceles 80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3C98D5B" id="Triângulo isósceles 801" o:spid="_x0000_s1026" type="#_x0000_t5" style="position:absolute;margin-left:76.75pt;margin-top:7.75pt;width:17.85pt;height:10.9pt;flip:y;z-index:25287987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" fillcolor="#d8d8d8 [2732]" stroked="f">
                <w10:wrap anchorx="margin"/>
              </v:shape>
            </w:pict>
          </mc:Fallback>
        </mc:AlternateContent>
      </w:r>
    </w:p>
    <w:p w14:paraId="5C3125B2" w14:textId="77777777" w:rsidR="00586C91" w:rsidRDefault="00586C91" w:rsidP="00586C91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80896" behindDoc="0" locked="0" layoutInCell="1" allowOverlap="1" wp14:anchorId="27207236" wp14:editId="22CA54A4">
                <wp:simplePos x="0" y="0"/>
                <wp:positionH relativeFrom="margin">
                  <wp:posOffset>3341740</wp:posOffset>
                </wp:positionH>
                <wp:positionV relativeFrom="paragraph">
                  <wp:posOffset>158816</wp:posOffset>
                </wp:positionV>
                <wp:extent cx="2046605" cy="954718"/>
                <wp:effectExtent l="0" t="0" r="10795" b="17145"/>
                <wp:wrapNone/>
                <wp:docPr id="802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54718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37F82D4" w14:textId="77777777" w:rsidR="005D1916" w:rsidRDefault="005D1916" w:rsidP="00586C91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1DCAB14C" w14:textId="77777777" w:rsidR="005D1916" w:rsidRDefault="005D1916" w:rsidP="00586C91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  <w:p w14:paraId="04005F85" w14:textId="77777777" w:rsidR="005D1916" w:rsidRPr="00086CFC" w:rsidRDefault="005D1916" w:rsidP="00586C91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7207236" id="_x0000_s1111" type="#_x0000_t202" style="position:absolute;left:0;text-align:left;margin-left:263.15pt;margin-top:12.5pt;width:161.15pt;height:75.15pt;z-index:25288089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" fillcolor="#0070c0" strokecolor="#0070c0">
                <v:textbox>
                  <w:txbxContent>
                    <w:p w14:paraId="137F82D4" w14:textId="77777777" w:rsidR="005D1916" w:rsidRDefault="005D1916" w:rsidP="00586C91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1DCAB14C" w14:textId="77777777" w:rsidR="005D1916" w:rsidRDefault="005D1916" w:rsidP="00586C91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  <w:p w14:paraId="04005F85" w14:textId="77777777" w:rsidR="005D1916" w:rsidRPr="00086CFC" w:rsidRDefault="005D1916" w:rsidP="00586C91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78848" behindDoc="0" locked="0" layoutInCell="1" allowOverlap="1" wp14:anchorId="471DD4F2" wp14:editId="5E7F18AF">
                <wp:simplePos x="0" y="0"/>
                <wp:positionH relativeFrom="margin">
                  <wp:posOffset>11686</wp:posOffset>
                </wp:positionH>
                <wp:positionV relativeFrom="paragraph">
                  <wp:posOffset>172464</wp:posOffset>
                </wp:positionV>
                <wp:extent cx="2046605" cy="941696"/>
                <wp:effectExtent l="0" t="0" r="10795" b="11430"/>
                <wp:wrapNone/>
                <wp:docPr id="803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41696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D5D198E" w14:textId="77777777" w:rsidR="005D1916" w:rsidRDefault="005D1916" w:rsidP="00586C91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</w:p>
                          <w:p w14:paraId="17AA24D2" w14:textId="77777777" w:rsidR="005D1916" w:rsidRDefault="005D1916" w:rsidP="00586C91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755343A8" w14:textId="77777777" w:rsidR="005D1916" w:rsidRPr="008C1762" w:rsidRDefault="005D1916" w:rsidP="00586C91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8C1762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Resveratrol</w:t>
                            </w:r>
                          </w:p>
                          <w:p w14:paraId="16578D27" w14:textId="77777777" w:rsidR="005D1916" w:rsidRPr="008C1762" w:rsidRDefault="005D1916" w:rsidP="00586C91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8C1762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500 mg/dia</w:t>
                            </w:r>
                          </w:p>
                          <w:p w14:paraId="37CED43B" w14:textId="77777777" w:rsidR="005D1916" w:rsidRPr="00086CFC" w:rsidRDefault="005D1916" w:rsidP="00586C91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71DD4F2" id="_x0000_s1112" type="#_x0000_t202" style="position:absolute;left:0;text-align:left;margin-left:.9pt;margin-top:13.6pt;width:161.15pt;height:74.15pt;z-index:2528788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" fillcolor="#0070c0" strokecolor="#0070c0">
                <v:textbox>
                  <w:txbxContent>
                    <w:p w14:paraId="1D5D198E" w14:textId="77777777" w:rsidR="005D1916" w:rsidRDefault="005D1916" w:rsidP="00586C91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</w:p>
                    <w:p w14:paraId="17AA24D2" w14:textId="77777777" w:rsidR="005D1916" w:rsidRDefault="005D1916" w:rsidP="00586C91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755343A8" w14:textId="77777777" w:rsidR="005D1916" w:rsidRPr="008C1762" w:rsidRDefault="005D1916" w:rsidP="00586C91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8C1762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Resveratrol</w:t>
                      </w:r>
                    </w:p>
                    <w:p w14:paraId="16578D27" w14:textId="77777777" w:rsidR="005D1916" w:rsidRPr="008C1762" w:rsidRDefault="005D1916" w:rsidP="00586C91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8C1762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500 mg/dia</w:t>
                      </w:r>
                    </w:p>
                    <w:p w14:paraId="37CED43B" w14:textId="77777777" w:rsidR="005D1916" w:rsidRPr="00086CFC" w:rsidRDefault="005D1916" w:rsidP="00586C91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4800058" w14:textId="77777777" w:rsidR="00586C91" w:rsidRDefault="00586C91" w:rsidP="00586C91">
      <w:pPr>
        <w:pStyle w:val="Corpo"/>
      </w:pPr>
    </w:p>
    <w:p w14:paraId="1D9A1247" w14:textId="77777777" w:rsidR="00586C91" w:rsidRDefault="00586C91" w:rsidP="00586C91">
      <w:pPr>
        <w:pStyle w:val="Corpo"/>
      </w:pPr>
    </w:p>
    <w:p w14:paraId="3ABBED42" w14:textId="77777777" w:rsidR="00586C91" w:rsidRDefault="00586C91" w:rsidP="00586C91">
      <w:pPr>
        <w:pStyle w:val="Corpo"/>
      </w:pPr>
    </w:p>
    <w:p w14:paraId="5689D10C" w14:textId="77777777" w:rsidR="00586C91" w:rsidRDefault="00586C91" w:rsidP="00586C91">
      <w:pPr>
        <w:pStyle w:val="Corpo"/>
      </w:pPr>
    </w:p>
    <w:p w14:paraId="00258B8F" w14:textId="77777777" w:rsidR="00586C91" w:rsidRDefault="00586C91" w:rsidP="00586C91">
      <w:pPr>
        <w:pStyle w:val="Corpo"/>
        <w:rPr>
          <w:sz w:val="20"/>
          <w:szCs w:val="23"/>
        </w:rPr>
      </w:pPr>
    </w:p>
    <w:p w14:paraId="3B67AA64" w14:textId="63F82EE8" w:rsidR="00586C91" w:rsidRDefault="00586C91" w:rsidP="00586C91">
      <w:pPr>
        <w:pStyle w:val="Corpo"/>
        <w:rPr>
          <w:b/>
          <w:color w:val="339966"/>
        </w:rPr>
      </w:pPr>
    </w:p>
    <w:p w14:paraId="1601A014" w14:textId="73141B55" w:rsidR="00586C91" w:rsidRDefault="00586C91" w:rsidP="00BB0BFA">
      <w:pPr>
        <w:pStyle w:val="bibliografia"/>
        <w:numPr>
          <w:ilvl w:val="0"/>
          <w:numId w:val="15"/>
        </w:numPr>
        <w:rPr>
          <w:sz w:val="20"/>
          <w:shd w:val="clear" w:color="auto" w:fill="FFFFFF"/>
          <w:lang w:val="pt-BR"/>
        </w:rPr>
      </w:pPr>
      <w:r>
        <w:rPr>
          <w:sz w:val="20"/>
          <w:shd w:val="clear" w:color="auto" w:fill="FFFFFF"/>
          <w:lang w:val="pt-BR"/>
        </w:rPr>
        <w:t xml:space="preserve">A atividade da doença, qualidade de vida e o estresse oxidativo foram avaliados no início e final do tratamento, por meio do </w:t>
      </w:r>
      <w:proofErr w:type="spellStart"/>
      <w:r w:rsidRPr="00321147">
        <w:rPr>
          <w:i/>
          <w:sz w:val="20"/>
          <w:shd w:val="clear" w:color="auto" w:fill="FFFFFF"/>
          <w:lang w:val="pt-BR"/>
        </w:rPr>
        <w:t>Simple</w:t>
      </w:r>
      <w:proofErr w:type="spellEnd"/>
      <w:r w:rsidRPr="00321147">
        <w:rPr>
          <w:i/>
          <w:sz w:val="20"/>
          <w:shd w:val="clear" w:color="auto" w:fill="FFFFFF"/>
          <w:lang w:val="pt-BR"/>
        </w:rPr>
        <w:t xml:space="preserve"> </w:t>
      </w:r>
      <w:proofErr w:type="spellStart"/>
      <w:r w:rsidRPr="00321147">
        <w:rPr>
          <w:i/>
          <w:sz w:val="20"/>
          <w:shd w:val="clear" w:color="auto" w:fill="FFFFFF"/>
          <w:lang w:val="pt-BR"/>
        </w:rPr>
        <w:t>Clinical</w:t>
      </w:r>
      <w:proofErr w:type="spellEnd"/>
      <w:r w:rsidRPr="00321147">
        <w:rPr>
          <w:i/>
          <w:sz w:val="20"/>
          <w:shd w:val="clear" w:color="auto" w:fill="FFFFFF"/>
          <w:lang w:val="pt-BR"/>
        </w:rPr>
        <w:t xml:space="preserve"> </w:t>
      </w:r>
      <w:proofErr w:type="spellStart"/>
      <w:r w:rsidRPr="00321147">
        <w:rPr>
          <w:i/>
          <w:sz w:val="20"/>
          <w:shd w:val="clear" w:color="auto" w:fill="FFFFFF"/>
          <w:lang w:val="pt-BR"/>
        </w:rPr>
        <w:t>Colitis</w:t>
      </w:r>
      <w:proofErr w:type="spellEnd"/>
      <w:r w:rsidRPr="00321147">
        <w:rPr>
          <w:i/>
          <w:sz w:val="20"/>
          <w:shd w:val="clear" w:color="auto" w:fill="FFFFFF"/>
          <w:lang w:val="pt-BR"/>
        </w:rPr>
        <w:t xml:space="preserve"> </w:t>
      </w:r>
      <w:proofErr w:type="spellStart"/>
      <w:r w:rsidRPr="00321147">
        <w:rPr>
          <w:i/>
          <w:sz w:val="20"/>
          <w:shd w:val="clear" w:color="auto" w:fill="FFFFFF"/>
          <w:lang w:val="pt-BR"/>
        </w:rPr>
        <w:t>Activity</w:t>
      </w:r>
      <w:proofErr w:type="spellEnd"/>
      <w:r w:rsidRPr="00321147">
        <w:rPr>
          <w:i/>
          <w:sz w:val="20"/>
          <w:shd w:val="clear" w:color="auto" w:fill="FFFFFF"/>
          <w:lang w:val="pt-BR"/>
        </w:rPr>
        <w:t xml:space="preserve"> Index </w:t>
      </w:r>
      <w:proofErr w:type="spellStart"/>
      <w:r w:rsidRPr="00321147">
        <w:rPr>
          <w:i/>
          <w:sz w:val="20"/>
          <w:shd w:val="clear" w:color="auto" w:fill="FFFFFF"/>
          <w:lang w:val="pt-BR"/>
        </w:rPr>
        <w:t>Questionnaire</w:t>
      </w:r>
      <w:proofErr w:type="spellEnd"/>
      <w:r>
        <w:rPr>
          <w:sz w:val="20"/>
          <w:shd w:val="clear" w:color="auto" w:fill="FFFFFF"/>
          <w:lang w:val="pt-BR"/>
        </w:rPr>
        <w:t xml:space="preserve"> (SCCAIQ), </w:t>
      </w:r>
      <w:proofErr w:type="spellStart"/>
      <w:r w:rsidRPr="00321147">
        <w:rPr>
          <w:i/>
          <w:sz w:val="20"/>
          <w:shd w:val="clear" w:color="auto" w:fill="FFFFFF"/>
          <w:lang w:val="pt-BR"/>
        </w:rPr>
        <w:t>Inflammatory</w:t>
      </w:r>
      <w:proofErr w:type="spellEnd"/>
      <w:r w:rsidRPr="00321147">
        <w:rPr>
          <w:i/>
          <w:sz w:val="20"/>
          <w:shd w:val="clear" w:color="auto" w:fill="FFFFFF"/>
          <w:lang w:val="pt-BR"/>
        </w:rPr>
        <w:t xml:space="preserve"> </w:t>
      </w:r>
      <w:proofErr w:type="spellStart"/>
      <w:r w:rsidRPr="00321147">
        <w:rPr>
          <w:i/>
          <w:sz w:val="20"/>
          <w:shd w:val="clear" w:color="auto" w:fill="FFFFFF"/>
          <w:lang w:val="pt-BR"/>
        </w:rPr>
        <w:t>Bowel</w:t>
      </w:r>
      <w:proofErr w:type="spellEnd"/>
      <w:r w:rsidRPr="00321147">
        <w:rPr>
          <w:i/>
          <w:sz w:val="20"/>
          <w:shd w:val="clear" w:color="auto" w:fill="FFFFFF"/>
          <w:lang w:val="pt-BR"/>
        </w:rPr>
        <w:t xml:space="preserve"> </w:t>
      </w:r>
      <w:proofErr w:type="spellStart"/>
      <w:r w:rsidRPr="00321147">
        <w:rPr>
          <w:i/>
          <w:sz w:val="20"/>
          <w:shd w:val="clear" w:color="auto" w:fill="FFFFFF"/>
          <w:lang w:val="pt-BR"/>
        </w:rPr>
        <w:t>Disease</w:t>
      </w:r>
      <w:proofErr w:type="spellEnd"/>
      <w:r w:rsidRPr="00321147">
        <w:rPr>
          <w:i/>
          <w:sz w:val="20"/>
          <w:shd w:val="clear" w:color="auto" w:fill="FFFFFF"/>
          <w:lang w:val="pt-BR"/>
        </w:rPr>
        <w:t xml:space="preserve"> Questionnaire-9 </w:t>
      </w:r>
      <w:r>
        <w:rPr>
          <w:sz w:val="20"/>
          <w:shd w:val="clear" w:color="auto" w:fill="FFFFFF"/>
          <w:lang w:val="pt-BR"/>
        </w:rPr>
        <w:t xml:space="preserve">(IBDQ-9), </w:t>
      </w:r>
      <w:r w:rsidRPr="00F516EA">
        <w:rPr>
          <w:sz w:val="20"/>
          <w:shd w:val="clear" w:color="auto" w:fill="FFFFFF"/>
          <w:lang w:val="pt-BR"/>
        </w:rPr>
        <w:t xml:space="preserve">e </w:t>
      </w:r>
      <w:r>
        <w:rPr>
          <w:sz w:val="20"/>
          <w:shd w:val="clear" w:color="auto" w:fill="FFFFFF"/>
          <w:lang w:val="pt-BR"/>
        </w:rPr>
        <w:t>pelos</w:t>
      </w:r>
      <w:r w:rsidRPr="00F516EA">
        <w:rPr>
          <w:sz w:val="20"/>
          <w:shd w:val="clear" w:color="auto" w:fill="FFFFFF"/>
          <w:lang w:val="pt-BR"/>
        </w:rPr>
        <w:t xml:space="preserve"> níveis de </w:t>
      </w:r>
      <w:proofErr w:type="spellStart"/>
      <w:r w:rsidRPr="00F516EA">
        <w:rPr>
          <w:sz w:val="20"/>
          <w:shd w:val="clear" w:color="auto" w:fill="FFFFFF"/>
          <w:lang w:val="pt-BR"/>
        </w:rPr>
        <w:t>malondialdeído</w:t>
      </w:r>
      <w:proofErr w:type="spellEnd"/>
      <w:r w:rsidRPr="00F516EA">
        <w:rPr>
          <w:sz w:val="20"/>
          <w:shd w:val="clear" w:color="auto" w:fill="FFFFFF"/>
          <w:lang w:val="pt-BR"/>
        </w:rPr>
        <w:t xml:space="preserve"> (MDA), superóxido dismutase (SOD), e capacidade oxidante </w:t>
      </w:r>
      <w:r>
        <w:rPr>
          <w:sz w:val="20"/>
          <w:shd w:val="clear" w:color="auto" w:fill="FFFFFF"/>
          <w:lang w:val="pt-BR"/>
        </w:rPr>
        <w:t>total (COT), respectivamente.</w:t>
      </w:r>
    </w:p>
    <w:p w14:paraId="432C7816" w14:textId="77777777" w:rsidR="00586C91" w:rsidRDefault="00586C91" w:rsidP="00586C91">
      <w:pPr>
        <w:pStyle w:val="Corpo"/>
        <w:rPr>
          <w:b/>
          <w:color w:val="339966"/>
        </w:rPr>
      </w:pPr>
    </w:p>
    <w:p w14:paraId="13009613" w14:textId="77777777" w:rsidR="00586C91" w:rsidRDefault="00586C91" w:rsidP="00586C91">
      <w:pPr>
        <w:pStyle w:val="Corpo"/>
        <w:rPr>
          <w:b/>
          <w:color w:val="339966"/>
        </w:rPr>
      </w:pPr>
    </w:p>
    <w:p w14:paraId="188A0D4E" w14:textId="77777777" w:rsidR="00586C91" w:rsidRPr="00C72C0B" w:rsidRDefault="00586C91" w:rsidP="00586C91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032D17DF" w14:textId="77777777" w:rsidR="00586C91" w:rsidRPr="00714E9A" w:rsidRDefault="00586C91" w:rsidP="00586C91">
      <w:pPr>
        <w:pStyle w:val="Corpo"/>
        <w:rPr>
          <w:sz w:val="16"/>
          <w:szCs w:val="16"/>
        </w:rPr>
      </w:pPr>
    </w:p>
    <w:p w14:paraId="3C5D9F9A" w14:textId="77777777" w:rsidR="00586C91" w:rsidRPr="00586C91" w:rsidRDefault="00586C91" w:rsidP="00BB0BFA">
      <w:pPr>
        <w:pStyle w:val="Corpo"/>
        <w:numPr>
          <w:ilvl w:val="0"/>
          <w:numId w:val="16"/>
        </w:numPr>
        <w:spacing w:after="0"/>
        <w:ind w:left="360"/>
        <w:rPr>
          <w:szCs w:val="23"/>
        </w:rPr>
      </w:pPr>
      <w:r w:rsidRPr="00586C91">
        <w:rPr>
          <w:szCs w:val="23"/>
        </w:rPr>
        <w:t>Houve um aumento dos níveis séricos de SOD e COT, enquanto que o nível de MDA diminuiu nos pacientes que receberam resveratrol;</w:t>
      </w:r>
    </w:p>
    <w:p w14:paraId="6EC09AE7" w14:textId="77777777" w:rsidR="00586C91" w:rsidRPr="00586C91" w:rsidRDefault="00586C91" w:rsidP="00586C91">
      <w:pPr>
        <w:pStyle w:val="Corpo"/>
        <w:spacing w:after="0"/>
        <w:rPr>
          <w:szCs w:val="23"/>
        </w:rPr>
      </w:pPr>
    </w:p>
    <w:p w14:paraId="6E038674" w14:textId="77777777" w:rsidR="00586C91" w:rsidRPr="00586C91" w:rsidRDefault="00586C91" w:rsidP="00BB0BFA">
      <w:pPr>
        <w:pStyle w:val="Corpo"/>
        <w:numPr>
          <w:ilvl w:val="0"/>
          <w:numId w:val="16"/>
        </w:numPr>
        <w:spacing w:after="0"/>
        <w:ind w:left="360"/>
        <w:rPr>
          <w:szCs w:val="23"/>
        </w:rPr>
      </w:pPr>
      <w:r w:rsidRPr="00586C91">
        <w:rPr>
          <w:szCs w:val="23"/>
        </w:rPr>
        <w:t>Os valores de SCCAIQ diminuíram significativamente no grupo 1;</w:t>
      </w:r>
    </w:p>
    <w:p w14:paraId="1849F7C5" w14:textId="77777777" w:rsidR="00586C91" w:rsidRPr="00586C91" w:rsidRDefault="00586C91" w:rsidP="00586C91">
      <w:pPr>
        <w:pStyle w:val="Corpo"/>
        <w:spacing w:after="0"/>
        <w:rPr>
          <w:szCs w:val="23"/>
        </w:rPr>
      </w:pPr>
    </w:p>
    <w:p w14:paraId="68B2FC22" w14:textId="77777777" w:rsidR="00586C91" w:rsidRPr="00586C91" w:rsidRDefault="00586C91" w:rsidP="00BB0BFA">
      <w:pPr>
        <w:pStyle w:val="Corpo"/>
        <w:numPr>
          <w:ilvl w:val="0"/>
          <w:numId w:val="16"/>
        </w:numPr>
        <w:spacing w:after="0"/>
        <w:ind w:left="360"/>
        <w:rPr>
          <w:szCs w:val="23"/>
        </w:rPr>
      </w:pPr>
      <w:r w:rsidRPr="00586C91">
        <w:rPr>
          <w:szCs w:val="23"/>
        </w:rPr>
        <w:t>A atividade da doença reduziu e a qualidade de vida dos pacientes do grupo 1 melhorou significativamente.</w:t>
      </w:r>
    </w:p>
    <w:p w14:paraId="357F8DB4" w14:textId="77777777" w:rsidR="00586C91" w:rsidRPr="00586C91" w:rsidRDefault="00586C91" w:rsidP="00586C91">
      <w:pPr>
        <w:pStyle w:val="Corpo"/>
        <w:spacing w:after="0"/>
        <w:rPr>
          <w:szCs w:val="23"/>
        </w:rPr>
      </w:pPr>
    </w:p>
    <w:tbl>
      <w:tblPr>
        <w:tblStyle w:val="Tabelacomgrade"/>
        <w:tblW w:w="0" w:type="auto"/>
        <w:jc w:val="center"/>
        <w:tblLook w:val="04A0" w:firstRow="1" w:lastRow="0" w:firstColumn="1" w:lastColumn="0" w:noHBand="0" w:noVBand="1"/>
      </w:tblPr>
      <w:tblGrid>
        <w:gridCol w:w="1951"/>
        <w:gridCol w:w="2693"/>
        <w:gridCol w:w="2977"/>
      </w:tblGrid>
      <w:tr w:rsidR="00586C91" w:rsidRPr="00586C91" w14:paraId="6BDE3115" w14:textId="77777777" w:rsidTr="00586C91">
        <w:trPr>
          <w:jc w:val="center"/>
        </w:trPr>
        <w:tc>
          <w:tcPr>
            <w:tcW w:w="195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96BF4B3" w14:textId="77777777" w:rsidR="00586C91" w:rsidRPr="00586C91" w:rsidRDefault="00586C91" w:rsidP="00586C91">
            <w:pPr>
              <w:pStyle w:val="Corpo"/>
              <w:spacing w:after="0"/>
              <w:rPr>
                <w:b/>
                <w:szCs w:val="23"/>
              </w:rPr>
            </w:pPr>
            <w:r w:rsidRPr="00586C91">
              <w:rPr>
                <w:b/>
                <w:szCs w:val="23"/>
              </w:rPr>
              <w:t>Parâmetro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D976DB7" w14:textId="77777777" w:rsidR="00586C91" w:rsidRPr="00586C91" w:rsidRDefault="00586C91" w:rsidP="00586C91">
            <w:pPr>
              <w:pStyle w:val="Corpo"/>
              <w:spacing w:after="0"/>
              <w:rPr>
                <w:b/>
                <w:szCs w:val="23"/>
              </w:rPr>
            </w:pPr>
            <w:r w:rsidRPr="00586C91">
              <w:rPr>
                <w:b/>
                <w:szCs w:val="23"/>
              </w:rPr>
              <w:t>Início do Tratamento</w:t>
            </w:r>
          </w:p>
        </w:tc>
        <w:tc>
          <w:tcPr>
            <w:tcW w:w="2977" w:type="dxa"/>
            <w:tcBorders>
              <w:top w:val="nil"/>
              <w:left w:val="nil"/>
              <w:right w:val="nil"/>
            </w:tcBorders>
          </w:tcPr>
          <w:p w14:paraId="7558D487" w14:textId="77777777" w:rsidR="00586C91" w:rsidRPr="00586C91" w:rsidRDefault="00586C91" w:rsidP="00586C91">
            <w:pPr>
              <w:pStyle w:val="Corpo"/>
              <w:spacing w:after="0"/>
              <w:rPr>
                <w:b/>
                <w:szCs w:val="23"/>
              </w:rPr>
            </w:pPr>
            <w:r w:rsidRPr="00586C91">
              <w:rPr>
                <w:b/>
                <w:szCs w:val="23"/>
              </w:rPr>
              <w:t>Final do Tratamento</w:t>
            </w:r>
          </w:p>
        </w:tc>
      </w:tr>
      <w:tr w:rsidR="00586C91" w:rsidRPr="00586C91" w14:paraId="1BB853B1" w14:textId="77777777" w:rsidTr="00586C91">
        <w:trPr>
          <w:jc w:val="center"/>
        </w:trPr>
        <w:tc>
          <w:tcPr>
            <w:tcW w:w="1951" w:type="dxa"/>
            <w:tcBorders>
              <w:top w:val="single" w:sz="4" w:space="0" w:color="auto"/>
            </w:tcBorders>
          </w:tcPr>
          <w:p w14:paraId="460DDE27" w14:textId="77777777" w:rsidR="00586C91" w:rsidRPr="00586C91" w:rsidRDefault="00586C91" w:rsidP="00586C91">
            <w:pPr>
              <w:pStyle w:val="Corpo"/>
              <w:spacing w:after="0"/>
              <w:rPr>
                <w:b/>
                <w:szCs w:val="23"/>
              </w:rPr>
            </w:pPr>
            <w:r w:rsidRPr="00586C91">
              <w:rPr>
                <w:b/>
                <w:szCs w:val="23"/>
              </w:rPr>
              <w:t>SOD</w:t>
            </w:r>
          </w:p>
        </w:tc>
        <w:tc>
          <w:tcPr>
            <w:tcW w:w="2693" w:type="dxa"/>
            <w:tcBorders>
              <w:top w:val="single" w:sz="4" w:space="0" w:color="auto"/>
            </w:tcBorders>
          </w:tcPr>
          <w:p w14:paraId="1D104AD2" w14:textId="77777777" w:rsidR="00586C91" w:rsidRPr="00586C91" w:rsidRDefault="00586C91" w:rsidP="00586C91">
            <w:pPr>
              <w:pStyle w:val="Corpo"/>
              <w:spacing w:after="0"/>
              <w:rPr>
                <w:szCs w:val="23"/>
              </w:rPr>
            </w:pPr>
            <w:r w:rsidRPr="00586C91">
              <w:rPr>
                <w:szCs w:val="23"/>
              </w:rPr>
              <w:t>122.28 ± 11.55</w:t>
            </w:r>
          </w:p>
        </w:tc>
        <w:tc>
          <w:tcPr>
            <w:tcW w:w="2977" w:type="dxa"/>
          </w:tcPr>
          <w:p w14:paraId="15132D2A" w14:textId="77777777" w:rsidR="00586C91" w:rsidRPr="00586C91" w:rsidRDefault="00586C91" w:rsidP="00586C91">
            <w:pPr>
              <w:pStyle w:val="Corpo"/>
              <w:spacing w:after="0"/>
              <w:rPr>
                <w:szCs w:val="23"/>
              </w:rPr>
            </w:pPr>
            <w:r w:rsidRPr="00586C91">
              <w:rPr>
                <w:szCs w:val="23"/>
              </w:rPr>
              <w:t>125.77 ± 10.97</w:t>
            </w:r>
          </w:p>
        </w:tc>
      </w:tr>
      <w:tr w:rsidR="00586C91" w:rsidRPr="00586C91" w14:paraId="7CB32541" w14:textId="77777777" w:rsidTr="00586C91">
        <w:trPr>
          <w:jc w:val="center"/>
        </w:trPr>
        <w:tc>
          <w:tcPr>
            <w:tcW w:w="1951" w:type="dxa"/>
          </w:tcPr>
          <w:p w14:paraId="096F5FF5" w14:textId="77777777" w:rsidR="00586C91" w:rsidRPr="00586C91" w:rsidRDefault="00586C91" w:rsidP="00586C91">
            <w:pPr>
              <w:pStyle w:val="Corpo"/>
              <w:spacing w:after="0"/>
              <w:rPr>
                <w:b/>
                <w:szCs w:val="23"/>
              </w:rPr>
            </w:pPr>
            <w:r w:rsidRPr="00586C91">
              <w:rPr>
                <w:b/>
                <w:szCs w:val="23"/>
              </w:rPr>
              <w:t>COT</w:t>
            </w:r>
          </w:p>
        </w:tc>
        <w:tc>
          <w:tcPr>
            <w:tcW w:w="2693" w:type="dxa"/>
          </w:tcPr>
          <w:p w14:paraId="10C0E564" w14:textId="77777777" w:rsidR="00586C91" w:rsidRPr="00586C91" w:rsidRDefault="00586C91" w:rsidP="00586C91">
            <w:pPr>
              <w:pStyle w:val="Corpo"/>
              <w:spacing w:after="0"/>
              <w:rPr>
                <w:szCs w:val="23"/>
              </w:rPr>
            </w:pPr>
            <w:r w:rsidRPr="00586C91">
              <w:rPr>
                <w:szCs w:val="23"/>
              </w:rPr>
              <w:t>9.87 ± 1.51</w:t>
            </w:r>
          </w:p>
        </w:tc>
        <w:tc>
          <w:tcPr>
            <w:tcW w:w="2977" w:type="dxa"/>
          </w:tcPr>
          <w:p w14:paraId="532CE752" w14:textId="77777777" w:rsidR="00586C91" w:rsidRPr="00586C91" w:rsidRDefault="00586C91" w:rsidP="00586C91">
            <w:pPr>
              <w:pStyle w:val="Corpo"/>
              <w:spacing w:after="0"/>
              <w:rPr>
                <w:szCs w:val="23"/>
              </w:rPr>
            </w:pPr>
            <w:r w:rsidRPr="00586C91">
              <w:rPr>
                <w:szCs w:val="23"/>
              </w:rPr>
              <w:t>11.97 ± 1.61</w:t>
            </w:r>
          </w:p>
        </w:tc>
      </w:tr>
      <w:tr w:rsidR="00586C91" w:rsidRPr="00586C91" w14:paraId="07C6F873" w14:textId="77777777" w:rsidTr="00586C91">
        <w:trPr>
          <w:jc w:val="center"/>
        </w:trPr>
        <w:tc>
          <w:tcPr>
            <w:tcW w:w="1951" w:type="dxa"/>
          </w:tcPr>
          <w:p w14:paraId="7FA9211A" w14:textId="77777777" w:rsidR="00586C91" w:rsidRPr="00586C91" w:rsidRDefault="00586C91" w:rsidP="00586C91">
            <w:pPr>
              <w:pStyle w:val="Corpo"/>
              <w:spacing w:after="0"/>
              <w:rPr>
                <w:b/>
                <w:szCs w:val="23"/>
              </w:rPr>
            </w:pPr>
            <w:r w:rsidRPr="00586C91">
              <w:rPr>
                <w:b/>
                <w:szCs w:val="23"/>
              </w:rPr>
              <w:t>MDA</w:t>
            </w:r>
          </w:p>
        </w:tc>
        <w:tc>
          <w:tcPr>
            <w:tcW w:w="2693" w:type="dxa"/>
          </w:tcPr>
          <w:p w14:paraId="1667D144" w14:textId="77777777" w:rsidR="00586C91" w:rsidRPr="00586C91" w:rsidRDefault="00586C91" w:rsidP="00586C91">
            <w:pPr>
              <w:pStyle w:val="Corpo"/>
              <w:spacing w:after="0"/>
              <w:rPr>
                <w:szCs w:val="23"/>
              </w:rPr>
            </w:pPr>
            <w:r w:rsidRPr="00586C91">
              <w:rPr>
                <w:szCs w:val="23"/>
              </w:rPr>
              <w:t>5.62 ± 1.18</w:t>
            </w:r>
          </w:p>
        </w:tc>
        <w:tc>
          <w:tcPr>
            <w:tcW w:w="2977" w:type="dxa"/>
          </w:tcPr>
          <w:p w14:paraId="27D3EA0F" w14:textId="77777777" w:rsidR="00586C91" w:rsidRPr="00586C91" w:rsidRDefault="00586C91" w:rsidP="00586C91">
            <w:pPr>
              <w:pStyle w:val="Corpo"/>
              <w:spacing w:after="0"/>
              <w:rPr>
                <w:szCs w:val="23"/>
              </w:rPr>
            </w:pPr>
            <w:r w:rsidRPr="00586C91">
              <w:rPr>
                <w:szCs w:val="23"/>
              </w:rPr>
              <w:t>3.42 ± 1.01</w:t>
            </w:r>
          </w:p>
        </w:tc>
      </w:tr>
    </w:tbl>
    <w:p w14:paraId="182348F2" w14:textId="77777777" w:rsidR="00586C91" w:rsidRDefault="00586C91" w:rsidP="00586C91">
      <w:pPr>
        <w:pStyle w:val="Corpo"/>
        <w:spacing w:after="0"/>
        <w:rPr>
          <w:color w:val="auto"/>
          <w:szCs w:val="23"/>
        </w:rPr>
      </w:pPr>
    </w:p>
    <w:p w14:paraId="1CB223BD" w14:textId="77777777" w:rsidR="00586C91" w:rsidRDefault="00586C91" w:rsidP="00586C91">
      <w:pPr>
        <w:pStyle w:val="Corpo"/>
        <w:spacing w:after="0"/>
        <w:ind w:left="360"/>
        <w:rPr>
          <w:color w:val="auto"/>
          <w:szCs w:val="23"/>
        </w:rPr>
      </w:pPr>
    </w:p>
    <w:p w14:paraId="4CBA070C" w14:textId="77777777" w:rsidR="00586C91" w:rsidRDefault="00586C91" w:rsidP="00586C91">
      <w:pPr>
        <w:pStyle w:val="Ttulo1"/>
        <w:jc w:val="center"/>
      </w:pPr>
      <w:bookmarkStart w:id="95" w:name="_Toc62720141"/>
      <w:r>
        <w:lastRenderedPageBreak/>
        <w:t>Formulário</w:t>
      </w:r>
      <w:bookmarkEnd w:id="95"/>
    </w:p>
    <w:p w14:paraId="17AD322D" w14:textId="77777777" w:rsidR="00586C91" w:rsidRDefault="00586C91" w:rsidP="00586C91">
      <w:pPr>
        <w:pStyle w:val="Corpo"/>
        <w:spacing w:after="120"/>
      </w:pPr>
    </w:p>
    <w:p w14:paraId="6A6AA184" w14:textId="77777777" w:rsidR="00586C91" w:rsidRPr="00C30C20" w:rsidRDefault="00586C91" w:rsidP="00586C91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586C91" w:rsidRPr="009537E7" w14:paraId="36E81C3C" w14:textId="77777777" w:rsidTr="00586C9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17C33580" w14:textId="77777777" w:rsidR="00586C91" w:rsidRPr="00C87A84" w:rsidRDefault="00586C91" w:rsidP="00586C91">
            <w:pPr>
              <w:pStyle w:val="Corpo"/>
              <w:spacing w:after="0"/>
              <w:jc w:val="center"/>
              <w:rPr>
                <w:b/>
                <w:color w:val="FFFFFF" w:themeColor="background1"/>
              </w:rPr>
            </w:pPr>
            <w:r>
              <w:rPr>
                <w:b/>
                <w:color w:val="FFFFFF" w:themeColor="background1"/>
                <w:sz w:val="22"/>
              </w:rPr>
              <w:t>Cápsulas de Resveratrol</w:t>
            </w:r>
          </w:p>
        </w:tc>
      </w:tr>
      <w:tr w:rsidR="00586C91" w:rsidRPr="009537E7" w14:paraId="09AF5B02" w14:textId="77777777" w:rsidTr="00586C9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018FEE23" w14:textId="77777777" w:rsidR="00586C91" w:rsidRPr="0040473A" w:rsidRDefault="00586C91" w:rsidP="00586C91">
            <w:pPr>
              <w:pStyle w:val="Corpo"/>
              <w:rPr>
                <w:bCs/>
              </w:rPr>
            </w:pPr>
            <w:r>
              <w:t>Resveratrol......................................500 mg</w:t>
            </w:r>
          </w:p>
        </w:tc>
      </w:tr>
      <w:tr w:rsidR="00586C91" w:rsidRPr="009537E7" w14:paraId="519FC717" w14:textId="77777777" w:rsidTr="00586C91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743083D" w14:textId="77777777" w:rsidR="00586C91" w:rsidRPr="003A6682" w:rsidRDefault="00586C91" w:rsidP="00586C91">
            <w:pPr>
              <w:pStyle w:val="Corpo"/>
            </w:pPr>
            <w:r>
              <w:t>Excipiente qsp.............................1 cápsula</w:t>
            </w:r>
          </w:p>
        </w:tc>
      </w:tr>
    </w:tbl>
    <w:p w14:paraId="79A5A504" w14:textId="77777777" w:rsidR="00586C91" w:rsidRPr="00A653B5" w:rsidRDefault="00586C91" w:rsidP="00586C91">
      <w:pPr>
        <w:pStyle w:val="Corpo"/>
        <w:spacing w:after="0"/>
        <w:rPr>
          <w:sz w:val="16"/>
          <w:szCs w:val="16"/>
        </w:rPr>
      </w:pPr>
      <w:r w:rsidRPr="00A653B5">
        <w:rPr>
          <w:sz w:val="16"/>
          <w:szCs w:val="16"/>
        </w:rPr>
        <w:t>Administrar 1 cápsula ao dia ou conforme orientação médica.</w:t>
      </w:r>
    </w:p>
    <w:p w14:paraId="62B882F0" w14:textId="77777777" w:rsidR="00586C91" w:rsidRDefault="00586C91" w:rsidP="00586C91">
      <w:pPr>
        <w:pStyle w:val="Corpo"/>
        <w:spacing w:after="0"/>
        <w:ind w:left="360"/>
        <w:rPr>
          <w:sz w:val="20"/>
          <w:szCs w:val="20"/>
        </w:rPr>
      </w:pPr>
    </w:p>
    <w:p w14:paraId="5B840E06" w14:textId="77777777" w:rsidR="00586C91" w:rsidRDefault="00586C91" w:rsidP="00586C91">
      <w:pPr>
        <w:pStyle w:val="Corpo"/>
        <w:spacing w:after="0"/>
        <w:rPr>
          <w:sz w:val="20"/>
          <w:szCs w:val="20"/>
        </w:rPr>
      </w:pPr>
    </w:p>
    <w:p w14:paraId="741AD80A" w14:textId="77777777" w:rsidR="00586C91" w:rsidRDefault="00586C91" w:rsidP="00586C91">
      <w:pPr>
        <w:pStyle w:val="Corpo"/>
        <w:spacing w:line="276" w:lineRule="auto"/>
        <w:rPr>
          <w:b/>
        </w:rPr>
      </w:pPr>
    </w:p>
    <w:p w14:paraId="44DEEBFF" w14:textId="77777777" w:rsidR="00586C91" w:rsidRDefault="00586C91" w:rsidP="00586C91">
      <w:pPr>
        <w:pStyle w:val="Corpo"/>
        <w:spacing w:line="276" w:lineRule="auto"/>
        <w:rPr>
          <w:b/>
        </w:rPr>
      </w:pPr>
    </w:p>
    <w:p w14:paraId="5E46130D" w14:textId="77777777" w:rsidR="00586C91" w:rsidRDefault="00586C91" w:rsidP="00B70169">
      <w:pPr>
        <w:pStyle w:val="Corpo"/>
        <w:spacing w:line="276" w:lineRule="auto"/>
        <w:rPr>
          <w:b/>
        </w:rPr>
      </w:pPr>
    </w:p>
    <w:p w14:paraId="6E60D804" w14:textId="6E9BF644" w:rsidR="008C1762" w:rsidRDefault="008C1762" w:rsidP="00B70169">
      <w:pPr>
        <w:pStyle w:val="Corpo"/>
        <w:spacing w:line="276" w:lineRule="auto"/>
        <w:rPr>
          <w:b/>
        </w:rPr>
      </w:pPr>
    </w:p>
    <w:p w14:paraId="70438935" w14:textId="69F3B5DB" w:rsidR="00586C91" w:rsidRDefault="00586C91" w:rsidP="00B70169">
      <w:pPr>
        <w:pStyle w:val="Corpo"/>
        <w:spacing w:line="276" w:lineRule="auto"/>
        <w:rPr>
          <w:b/>
        </w:rPr>
      </w:pPr>
    </w:p>
    <w:p w14:paraId="45947949" w14:textId="6BFDC07B" w:rsidR="00586C91" w:rsidRDefault="00586C91" w:rsidP="00B70169">
      <w:pPr>
        <w:pStyle w:val="Corpo"/>
        <w:spacing w:line="276" w:lineRule="auto"/>
        <w:rPr>
          <w:b/>
        </w:rPr>
      </w:pPr>
    </w:p>
    <w:p w14:paraId="00CE1C28" w14:textId="7E1AEC8A" w:rsidR="00586C91" w:rsidRDefault="00586C91" w:rsidP="00B70169">
      <w:pPr>
        <w:pStyle w:val="Corpo"/>
        <w:spacing w:line="276" w:lineRule="auto"/>
        <w:rPr>
          <w:b/>
        </w:rPr>
      </w:pPr>
    </w:p>
    <w:p w14:paraId="69F16B4F" w14:textId="6DAEA0C5" w:rsidR="00586C91" w:rsidRDefault="00586C91" w:rsidP="00B70169">
      <w:pPr>
        <w:pStyle w:val="Corpo"/>
        <w:spacing w:line="276" w:lineRule="auto"/>
        <w:rPr>
          <w:b/>
        </w:rPr>
      </w:pPr>
    </w:p>
    <w:p w14:paraId="5F5A950F" w14:textId="31154514" w:rsidR="00586C91" w:rsidRDefault="00586C91" w:rsidP="00B70169">
      <w:pPr>
        <w:pStyle w:val="Corpo"/>
        <w:spacing w:line="276" w:lineRule="auto"/>
        <w:rPr>
          <w:b/>
        </w:rPr>
      </w:pPr>
    </w:p>
    <w:p w14:paraId="1807E7EF" w14:textId="0259833C" w:rsidR="00586C91" w:rsidRDefault="00586C91" w:rsidP="00B70169">
      <w:pPr>
        <w:pStyle w:val="Corpo"/>
        <w:spacing w:line="276" w:lineRule="auto"/>
        <w:rPr>
          <w:b/>
        </w:rPr>
      </w:pPr>
    </w:p>
    <w:p w14:paraId="3F0C4C3F" w14:textId="55D5D040" w:rsidR="00586C91" w:rsidRDefault="00586C91" w:rsidP="00B70169">
      <w:pPr>
        <w:pStyle w:val="Corpo"/>
        <w:spacing w:line="276" w:lineRule="auto"/>
        <w:rPr>
          <w:b/>
        </w:rPr>
      </w:pPr>
    </w:p>
    <w:p w14:paraId="06A2FD0C" w14:textId="35D26803" w:rsidR="00586C91" w:rsidRDefault="00586C91" w:rsidP="00B70169">
      <w:pPr>
        <w:pStyle w:val="Corpo"/>
        <w:spacing w:line="276" w:lineRule="auto"/>
        <w:rPr>
          <w:b/>
        </w:rPr>
      </w:pPr>
    </w:p>
    <w:p w14:paraId="63ED0CD6" w14:textId="18124E1A" w:rsidR="00586C91" w:rsidRDefault="00586C91" w:rsidP="00B70169">
      <w:pPr>
        <w:pStyle w:val="Corpo"/>
        <w:spacing w:line="276" w:lineRule="auto"/>
        <w:rPr>
          <w:b/>
        </w:rPr>
      </w:pPr>
    </w:p>
    <w:p w14:paraId="114B058D" w14:textId="0620BE5B" w:rsidR="00586C91" w:rsidRDefault="00586C91" w:rsidP="00B70169">
      <w:pPr>
        <w:pStyle w:val="Corpo"/>
        <w:spacing w:line="276" w:lineRule="auto"/>
        <w:rPr>
          <w:b/>
        </w:rPr>
      </w:pPr>
    </w:p>
    <w:p w14:paraId="31334B27" w14:textId="17D6E373" w:rsidR="00586C91" w:rsidRDefault="00586C91" w:rsidP="00B70169">
      <w:pPr>
        <w:pStyle w:val="Corpo"/>
        <w:spacing w:line="276" w:lineRule="auto"/>
        <w:rPr>
          <w:b/>
        </w:rPr>
      </w:pPr>
    </w:p>
    <w:p w14:paraId="29E062CF" w14:textId="203B633D" w:rsidR="00586C91" w:rsidRDefault="00586C91" w:rsidP="00B70169">
      <w:pPr>
        <w:pStyle w:val="Corpo"/>
        <w:spacing w:line="276" w:lineRule="auto"/>
        <w:rPr>
          <w:b/>
        </w:rPr>
      </w:pPr>
    </w:p>
    <w:p w14:paraId="215ACBF1" w14:textId="334E998B" w:rsidR="00586C91" w:rsidRDefault="00586C91" w:rsidP="00B70169">
      <w:pPr>
        <w:pStyle w:val="Corpo"/>
        <w:spacing w:line="276" w:lineRule="auto"/>
        <w:rPr>
          <w:b/>
        </w:rPr>
      </w:pPr>
    </w:p>
    <w:p w14:paraId="69653DCA" w14:textId="6C00557B" w:rsidR="00586C91" w:rsidRDefault="00586C91" w:rsidP="00B70169">
      <w:pPr>
        <w:pStyle w:val="Corpo"/>
        <w:spacing w:line="276" w:lineRule="auto"/>
        <w:rPr>
          <w:b/>
        </w:rPr>
      </w:pPr>
    </w:p>
    <w:p w14:paraId="63DC4D7D" w14:textId="15958D5A" w:rsidR="00586C91" w:rsidRDefault="00586C91" w:rsidP="00B70169">
      <w:pPr>
        <w:pStyle w:val="Corpo"/>
        <w:spacing w:line="276" w:lineRule="auto"/>
        <w:rPr>
          <w:b/>
        </w:rPr>
      </w:pPr>
    </w:p>
    <w:p w14:paraId="255C807A" w14:textId="68B9866F" w:rsidR="00586C91" w:rsidRDefault="00586C91" w:rsidP="00B70169">
      <w:pPr>
        <w:pStyle w:val="Corpo"/>
        <w:spacing w:line="276" w:lineRule="auto"/>
        <w:rPr>
          <w:b/>
        </w:rPr>
      </w:pPr>
    </w:p>
    <w:p w14:paraId="3067406B" w14:textId="041F1886" w:rsidR="00586C91" w:rsidRDefault="00586C91" w:rsidP="00B70169">
      <w:pPr>
        <w:pStyle w:val="Corpo"/>
        <w:spacing w:line="276" w:lineRule="auto"/>
        <w:rPr>
          <w:b/>
        </w:rPr>
      </w:pPr>
    </w:p>
    <w:p w14:paraId="37FC8361" w14:textId="6D48EAA4" w:rsidR="00586C91" w:rsidRDefault="00586C91" w:rsidP="00B70169">
      <w:pPr>
        <w:pStyle w:val="Corpo"/>
        <w:spacing w:line="276" w:lineRule="auto"/>
        <w:rPr>
          <w:b/>
        </w:rPr>
      </w:pPr>
    </w:p>
    <w:p w14:paraId="215E7D95" w14:textId="4104751A" w:rsidR="00586C91" w:rsidRDefault="00586C91" w:rsidP="00B70169">
      <w:pPr>
        <w:pStyle w:val="Corpo"/>
        <w:spacing w:line="276" w:lineRule="auto"/>
        <w:rPr>
          <w:b/>
        </w:rPr>
      </w:pPr>
    </w:p>
    <w:p w14:paraId="630D3438" w14:textId="0C993704" w:rsidR="00586C91" w:rsidRDefault="00586C91" w:rsidP="00B70169">
      <w:pPr>
        <w:pStyle w:val="Corpo"/>
        <w:spacing w:line="276" w:lineRule="auto"/>
        <w:rPr>
          <w:b/>
        </w:rPr>
      </w:pPr>
    </w:p>
    <w:p w14:paraId="6CE052CB" w14:textId="74D51461" w:rsidR="00586C91" w:rsidRDefault="00586C91" w:rsidP="00B70169">
      <w:pPr>
        <w:pStyle w:val="Corpo"/>
        <w:spacing w:line="276" w:lineRule="auto"/>
        <w:rPr>
          <w:b/>
        </w:rPr>
      </w:pPr>
    </w:p>
    <w:p w14:paraId="2D7BB6F7" w14:textId="7E26E098" w:rsidR="00586C91" w:rsidRDefault="00586C91" w:rsidP="00B70169">
      <w:pPr>
        <w:pStyle w:val="Corpo"/>
        <w:spacing w:line="276" w:lineRule="auto"/>
        <w:rPr>
          <w:b/>
        </w:rPr>
      </w:pPr>
    </w:p>
    <w:p w14:paraId="4A9CDECD" w14:textId="33FE21E9" w:rsidR="00586C91" w:rsidRPr="0040473A" w:rsidRDefault="008805B5" w:rsidP="00586C91">
      <w:pPr>
        <w:pStyle w:val="Ttulo1"/>
        <w:jc w:val="center"/>
      </w:pPr>
      <w:bookmarkStart w:id="96" w:name="_Toc62720142"/>
      <w:proofErr w:type="spellStart"/>
      <w:r>
        <w:lastRenderedPageBreak/>
        <w:t>Tacrolimus</w:t>
      </w:r>
      <w:bookmarkEnd w:id="96"/>
      <w:proofErr w:type="spellEnd"/>
    </w:p>
    <w:p w14:paraId="2290628F" w14:textId="77777777" w:rsidR="008805B5" w:rsidRDefault="008805B5" w:rsidP="008805B5">
      <w:pPr>
        <w:pStyle w:val="Subtitulocorpo"/>
      </w:pPr>
      <w:r>
        <w:t>Promove Remissão Clínica e Cicatrização da Mucosa na Proctite Ulcerativa Resistente</w:t>
      </w:r>
    </w:p>
    <w:p w14:paraId="7BBCC34C" w14:textId="77777777" w:rsidR="00586C91" w:rsidRDefault="00586C91" w:rsidP="00586C91">
      <w:pPr>
        <w:jc w:val="both"/>
        <w:rPr>
          <w:rFonts w:ascii="Swis721 Th BT" w:hAnsi="Swis721 Th BT"/>
          <w:sz w:val="23"/>
          <w:szCs w:val="23"/>
        </w:rPr>
      </w:pPr>
    </w:p>
    <w:p w14:paraId="43576326" w14:textId="77777777" w:rsidR="008805B5" w:rsidRDefault="008805B5" w:rsidP="00586C91">
      <w:pPr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  <w:r w:rsidRPr="008805B5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Esse estudo randomizado, duplo-cego e placebo-controlado teve como objetivo avaliar o tratamento com </w:t>
      </w:r>
      <w:proofErr w:type="spellStart"/>
      <w:r w:rsidRPr="008805B5">
        <w:rPr>
          <w:rFonts w:ascii="Swis721 Th BT" w:eastAsia="MS Mincho" w:hAnsi="Swis721 Th BT"/>
          <w:color w:val="404040" w:themeColor="text1" w:themeTint="BF"/>
          <w:sz w:val="23"/>
          <w:szCs w:val="24"/>
        </w:rPr>
        <w:t>tacrolimus</w:t>
      </w:r>
      <w:proofErr w:type="spellEnd"/>
      <w:r w:rsidRPr="008805B5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 por via retal em pacientes com colite ulcerativa ativa </w:t>
      </w:r>
      <w:r w:rsidRPr="008805B5">
        <w:rPr>
          <w:rFonts w:ascii="Swis721 Th BT" w:eastAsia="MS Mincho" w:hAnsi="Swis721 Th BT"/>
          <w:color w:val="404040" w:themeColor="text1" w:themeTint="BF"/>
          <w:sz w:val="23"/>
          <w:szCs w:val="24"/>
        </w:rPr>
        <w:fldChar w:fldCharType="begin">
          <w:fldData xml:space="preserve">PEVuZE5vdGU+PENpdGU+PEF1dGhvcj5MYXdyYW5jZTwvQXV0aG9yPjxZZWFyPjIwMTc8L1llYXI+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</w:fldData>
        </w:fldChar>
      </w:r>
      <w:r w:rsidRPr="008805B5">
        <w:rPr>
          <w:rFonts w:ascii="Swis721 Th BT" w:eastAsia="MS Mincho" w:hAnsi="Swis721 Th BT"/>
          <w:color w:val="404040" w:themeColor="text1" w:themeTint="BF"/>
          <w:sz w:val="23"/>
          <w:szCs w:val="24"/>
        </w:rPr>
        <w:instrText xml:space="preserve"> ADDIN EN.CITE </w:instrText>
      </w:r>
      <w:r w:rsidRPr="008805B5">
        <w:rPr>
          <w:rFonts w:ascii="Swis721 Th BT" w:eastAsia="MS Mincho" w:hAnsi="Swis721 Th BT"/>
          <w:color w:val="404040" w:themeColor="text1" w:themeTint="BF"/>
          <w:sz w:val="23"/>
          <w:szCs w:val="24"/>
        </w:rPr>
        <w:fldChar w:fldCharType="begin">
          <w:fldData xml:space="preserve">PEVuZE5vdGU+PENpdGU+PEF1dGhvcj5MYXdyYW5jZTwvQXV0aG9yPjxZZWFyPjIwMTc8L1llYXI+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</w:fldData>
        </w:fldChar>
      </w:r>
      <w:r w:rsidRPr="008805B5">
        <w:rPr>
          <w:rFonts w:ascii="Swis721 Th BT" w:eastAsia="MS Mincho" w:hAnsi="Swis721 Th BT"/>
          <w:color w:val="404040" w:themeColor="text1" w:themeTint="BF"/>
          <w:sz w:val="23"/>
          <w:szCs w:val="24"/>
        </w:rPr>
        <w:instrText xml:space="preserve"> ADDIN EN.CITE.DATA </w:instrText>
      </w:r>
      <w:r w:rsidRPr="008805B5">
        <w:rPr>
          <w:rFonts w:ascii="Swis721 Th BT" w:eastAsia="MS Mincho" w:hAnsi="Swis721 Th BT"/>
          <w:color w:val="404040" w:themeColor="text1" w:themeTint="BF"/>
          <w:sz w:val="23"/>
          <w:szCs w:val="24"/>
        </w:rPr>
      </w:r>
      <w:r w:rsidRPr="008805B5">
        <w:rPr>
          <w:rFonts w:ascii="Swis721 Th BT" w:eastAsia="MS Mincho" w:hAnsi="Swis721 Th BT"/>
          <w:color w:val="404040" w:themeColor="text1" w:themeTint="BF"/>
          <w:sz w:val="23"/>
          <w:szCs w:val="24"/>
        </w:rPr>
        <w:fldChar w:fldCharType="end"/>
      </w:r>
      <w:r w:rsidRPr="008805B5">
        <w:rPr>
          <w:rFonts w:ascii="Swis721 Th BT" w:eastAsia="MS Mincho" w:hAnsi="Swis721 Th BT"/>
          <w:color w:val="404040" w:themeColor="text1" w:themeTint="BF"/>
          <w:sz w:val="23"/>
          <w:szCs w:val="24"/>
        </w:rPr>
      </w:r>
      <w:r w:rsidRPr="008805B5">
        <w:rPr>
          <w:rFonts w:ascii="Swis721 Th BT" w:eastAsia="MS Mincho" w:hAnsi="Swis721 Th BT"/>
          <w:color w:val="404040" w:themeColor="text1" w:themeTint="BF"/>
          <w:sz w:val="23"/>
          <w:szCs w:val="24"/>
        </w:rPr>
        <w:fldChar w:fldCharType="separate"/>
      </w:r>
      <w:r w:rsidRPr="008805B5">
        <w:rPr>
          <w:rFonts w:ascii="Swis721 Th BT" w:eastAsia="MS Mincho" w:hAnsi="Swis721 Th BT"/>
          <w:color w:val="404040" w:themeColor="text1" w:themeTint="BF"/>
          <w:sz w:val="23"/>
          <w:szCs w:val="24"/>
        </w:rPr>
        <w:t>(</w:t>
      </w:r>
      <w:proofErr w:type="spellStart"/>
      <w:r w:rsidRPr="008805B5">
        <w:rPr>
          <w:rFonts w:ascii="Swis721 Th BT" w:eastAsia="MS Mincho" w:hAnsi="Swis721 Th BT"/>
          <w:color w:val="404040" w:themeColor="text1" w:themeTint="BF"/>
          <w:sz w:val="23"/>
          <w:szCs w:val="24"/>
        </w:rPr>
        <w:t>Lawrance</w:t>
      </w:r>
      <w:proofErr w:type="spellEnd"/>
      <w:r w:rsidRPr="008805B5">
        <w:rPr>
          <w:rFonts w:ascii="Swis721 Th BT" w:eastAsia="MS Mincho" w:hAnsi="Swis721 Th BT"/>
          <w:i/>
          <w:color w:val="404040" w:themeColor="text1" w:themeTint="BF"/>
          <w:sz w:val="23"/>
          <w:szCs w:val="24"/>
        </w:rPr>
        <w:t xml:space="preserve"> et al.</w:t>
      </w:r>
      <w:r w:rsidRPr="008805B5">
        <w:rPr>
          <w:rFonts w:ascii="Swis721 Th BT" w:eastAsia="MS Mincho" w:hAnsi="Swis721 Th BT"/>
          <w:color w:val="404040" w:themeColor="text1" w:themeTint="BF"/>
          <w:sz w:val="23"/>
          <w:szCs w:val="24"/>
        </w:rPr>
        <w:t>, 2017)</w:t>
      </w:r>
      <w:r w:rsidRPr="008805B5">
        <w:rPr>
          <w:rFonts w:ascii="Swis721 Th BT" w:eastAsia="MS Mincho" w:hAnsi="Swis721 Th BT"/>
          <w:color w:val="404040" w:themeColor="text1" w:themeTint="BF"/>
          <w:sz w:val="23"/>
          <w:szCs w:val="24"/>
        </w:rPr>
        <w:fldChar w:fldCharType="end"/>
      </w:r>
      <w:r w:rsidRPr="008805B5">
        <w:rPr>
          <w:rFonts w:ascii="Swis721 Th BT" w:eastAsia="MS Mincho" w:hAnsi="Swis721 Th BT"/>
          <w:color w:val="404040" w:themeColor="text1" w:themeTint="BF"/>
          <w:sz w:val="23"/>
          <w:szCs w:val="24"/>
        </w:rPr>
        <w:t>.</w:t>
      </w:r>
    </w:p>
    <w:p w14:paraId="0F56ACCD" w14:textId="254AD844" w:rsidR="00586C91" w:rsidRPr="008805B5" w:rsidRDefault="008805B5" w:rsidP="00586C91">
      <w:pPr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83968" behindDoc="0" locked="0" layoutInCell="1" allowOverlap="1" wp14:anchorId="19938B4D" wp14:editId="4B4C8712">
                <wp:simplePos x="0" y="0"/>
                <wp:positionH relativeFrom="margin">
                  <wp:posOffset>11686</wp:posOffset>
                </wp:positionH>
                <wp:positionV relativeFrom="paragraph">
                  <wp:posOffset>178616</wp:posOffset>
                </wp:positionV>
                <wp:extent cx="5372100" cy="723208"/>
                <wp:effectExtent l="0" t="0" r="19050" b="20320"/>
                <wp:wrapNone/>
                <wp:docPr id="804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723208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69099BF" w14:textId="77777777" w:rsidR="005D1916" w:rsidRPr="008805B5" w:rsidRDefault="005D1916" w:rsidP="008805B5">
                            <w:pPr>
                              <w:jc w:val="center"/>
                              <w:rPr>
                                <w:rFonts w:ascii="Swis721 Th BT" w:hAnsi="Swis721 Th BT" w:cs="Calibri"/>
                                <w:color w:val="404040" w:themeColor="text1" w:themeTint="BF"/>
                                <w:sz w:val="23"/>
                                <w:szCs w:val="23"/>
                              </w:rPr>
                            </w:pPr>
                            <w:r w:rsidRPr="008805B5">
                              <w:rPr>
                                <w:rFonts w:ascii="Swis721 Th BT" w:hAnsi="Swis721 Th BT" w:cs="Calibri"/>
                                <w:color w:val="404040" w:themeColor="text1" w:themeTint="BF"/>
                                <w:sz w:val="23"/>
                                <w:szCs w:val="23"/>
                              </w:rPr>
                              <w:t xml:space="preserve">Para isso, 21 pacientes com colite ulcerativa, idade superior a 18 anos e inflamação ativa definida como escore de 6 a 12 em </w:t>
                            </w:r>
                            <w:proofErr w:type="spellStart"/>
                            <w:r w:rsidRPr="008805B5">
                              <w:rPr>
                                <w:rFonts w:ascii="Swis721 Th BT" w:hAnsi="Swis721 Th BT" w:cs="Calibri"/>
                                <w:i/>
                                <w:color w:val="404040" w:themeColor="text1" w:themeTint="BF"/>
                                <w:sz w:val="23"/>
                                <w:szCs w:val="23"/>
                              </w:rPr>
                              <w:t>Mayo</w:t>
                            </w:r>
                            <w:proofErr w:type="spellEnd"/>
                            <w:r w:rsidRPr="008805B5">
                              <w:rPr>
                                <w:rFonts w:ascii="Swis721 Th BT" w:hAnsi="Swis721 Th BT" w:cs="Calibri"/>
                                <w:i/>
                                <w:color w:val="404040" w:themeColor="text1" w:themeTint="BF"/>
                                <w:sz w:val="23"/>
                                <w:szCs w:val="23"/>
                              </w:rPr>
                              <w:t xml:space="preserve"> </w:t>
                            </w:r>
                            <w:proofErr w:type="spellStart"/>
                            <w:r w:rsidRPr="008805B5">
                              <w:rPr>
                                <w:rFonts w:ascii="Swis721 Th BT" w:hAnsi="Swis721 Th BT" w:cs="Calibri"/>
                                <w:i/>
                                <w:color w:val="404040" w:themeColor="text1" w:themeTint="BF"/>
                                <w:sz w:val="23"/>
                                <w:szCs w:val="23"/>
                              </w:rPr>
                              <w:t>Clinic</w:t>
                            </w:r>
                            <w:proofErr w:type="spellEnd"/>
                            <w:r w:rsidRPr="008805B5">
                              <w:rPr>
                                <w:rFonts w:ascii="Swis721 Th BT" w:hAnsi="Swis721 Th BT" w:cs="Calibri"/>
                                <w:i/>
                                <w:color w:val="404040" w:themeColor="text1" w:themeTint="BF"/>
                                <w:sz w:val="23"/>
                                <w:szCs w:val="23"/>
                              </w:rPr>
                              <w:t xml:space="preserve"> score</w:t>
                            </w:r>
                            <w:r w:rsidRPr="008805B5">
                              <w:rPr>
                                <w:rFonts w:ascii="Swis721 Th BT" w:hAnsi="Swis721 Th BT" w:cs="Calibri"/>
                                <w:color w:val="404040" w:themeColor="text1" w:themeTint="BF"/>
                                <w:sz w:val="23"/>
                                <w:szCs w:val="23"/>
                              </w:rPr>
                              <w:t xml:space="preserve"> foram selecionados para receberem durante 8 semanas:</w:t>
                            </w:r>
                          </w:p>
                          <w:p w14:paraId="0E389D42" w14:textId="77777777" w:rsidR="005D1916" w:rsidRPr="008C1762" w:rsidRDefault="005D1916" w:rsidP="00586C91">
                            <w:pPr>
                              <w:jc w:val="center"/>
                              <w:rPr>
                                <w:rFonts w:ascii="Swis721 Th BT" w:hAnsi="Swis721 Th BT"/>
                                <w:iCs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9938B4D" id="_x0000_s1113" type="#_x0000_t202" style="position:absolute;left:0;text-align:left;margin-left:.9pt;margin-top:14.05pt;width:423pt;height:56.95pt;z-index:25288396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" fillcolor="white [3212]" strokecolor="#0070c0">
                <v:textbox>
                  <w:txbxContent>
                    <w:p w14:paraId="069099BF" w14:textId="77777777" w:rsidR="005D1916" w:rsidRPr="008805B5" w:rsidRDefault="005D1916" w:rsidP="008805B5">
                      <w:pPr>
                        <w:jc w:val="center"/>
                        <w:rPr>
                          <w:rFonts w:ascii="Swis721 Th BT" w:hAnsi="Swis721 Th BT" w:cs="Calibri"/>
                          <w:color w:val="404040" w:themeColor="text1" w:themeTint="BF"/>
                          <w:sz w:val="23"/>
                          <w:szCs w:val="23"/>
                        </w:rPr>
                      </w:pPr>
                      <w:r w:rsidRPr="008805B5">
                        <w:rPr>
                          <w:rFonts w:ascii="Swis721 Th BT" w:hAnsi="Swis721 Th BT" w:cs="Calibri"/>
                          <w:color w:val="404040" w:themeColor="text1" w:themeTint="BF"/>
                          <w:sz w:val="23"/>
                          <w:szCs w:val="23"/>
                        </w:rPr>
                        <w:t xml:space="preserve">Para isso, 21 pacientes com colite ulcerativa, idade superior a 18 anos e inflamação ativa definida como escore de 6 a 12 em </w:t>
                      </w:r>
                      <w:proofErr w:type="spellStart"/>
                      <w:r w:rsidRPr="008805B5">
                        <w:rPr>
                          <w:rFonts w:ascii="Swis721 Th BT" w:hAnsi="Swis721 Th BT" w:cs="Calibri"/>
                          <w:i/>
                          <w:color w:val="404040" w:themeColor="text1" w:themeTint="BF"/>
                          <w:sz w:val="23"/>
                          <w:szCs w:val="23"/>
                        </w:rPr>
                        <w:t>Mayo</w:t>
                      </w:r>
                      <w:proofErr w:type="spellEnd"/>
                      <w:r w:rsidRPr="008805B5">
                        <w:rPr>
                          <w:rFonts w:ascii="Swis721 Th BT" w:hAnsi="Swis721 Th BT" w:cs="Calibri"/>
                          <w:i/>
                          <w:color w:val="404040" w:themeColor="text1" w:themeTint="BF"/>
                          <w:sz w:val="23"/>
                          <w:szCs w:val="23"/>
                        </w:rPr>
                        <w:t xml:space="preserve"> </w:t>
                      </w:r>
                      <w:proofErr w:type="spellStart"/>
                      <w:r w:rsidRPr="008805B5">
                        <w:rPr>
                          <w:rFonts w:ascii="Swis721 Th BT" w:hAnsi="Swis721 Th BT" w:cs="Calibri"/>
                          <w:i/>
                          <w:color w:val="404040" w:themeColor="text1" w:themeTint="BF"/>
                          <w:sz w:val="23"/>
                          <w:szCs w:val="23"/>
                        </w:rPr>
                        <w:t>Clinic</w:t>
                      </w:r>
                      <w:proofErr w:type="spellEnd"/>
                      <w:r w:rsidRPr="008805B5">
                        <w:rPr>
                          <w:rFonts w:ascii="Swis721 Th BT" w:hAnsi="Swis721 Th BT" w:cs="Calibri"/>
                          <w:i/>
                          <w:color w:val="404040" w:themeColor="text1" w:themeTint="BF"/>
                          <w:sz w:val="23"/>
                          <w:szCs w:val="23"/>
                        </w:rPr>
                        <w:t xml:space="preserve"> score</w:t>
                      </w:r>
                      <w:r w:rsidRPr="008805B5">
                        <w:rPr>
                          <w:rFonts w:ascii="Swis721 Th BT" w:hAnsi="Swis721 Th BT" w:cs="Calibri"/>
                          <w:color w:val="404040" w:themeColor="text1" w:themeTint="BF"/>
                          <w:sz w:val="23"/>
                          <w:szCs w:val="23"/>
                        </w:rPr>
                        <w:t xml:space="preserve"> foram selecionados para receberem durante 8 semanas:</w:t>
                      </w:r>
                    </w:p>
                    <w:p w14:paraId="0E389D42" w14:textId="77777777" w:rsidR="005D1916" w:rsidRPr="008C1762" w:rsidRDefault="005D1916" w:rsidP="00586C91">
                      <w:pPr>
                        <w:jc w:val="center"/>
                        <w:rPr>
                          <w:rFonts w:ascii="Swis721 Th BT" w:hAnsi="Swis721 Th BT"/>
                          <w:iCs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B2FDAFD" w14:textId="43F2EFD7" w:rsidR="00586C91" w:rsidRDefault="00586C91" w:rsidP="00586C91">
      <w:pPr>
        <w:pStyle w:val="Corpo"/>
        <w:rPr>
          <w:sz w:val="24"/>
        </w:rPr>
      </w:pPr>
      <w:r>
        <w:rPr>
          <w:sz w:val="24"/>
        </w:rPr>
        <w:br/>
      </w:r>
    </w:p>
    <w:p w14:paraId="45F0DD53" w14:textId="77777777" w:rsidR="00586C91" w:rsidRDefault="00586C91" w:rsidP="00586C91">
      <w:pPr>
        <w:pStyle w:val="Corpo"/>
      </w:pPr>
    </w:p>
    <w:p w14:paraId="44678295" w14:textId="77777777" w:rsidR="00586C91" w:rsidRDefault="00586C91" w:rsidP="00586C91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88064" behindDoc="0" locked="0" layoutInCell="1" allowOverlap="1" wp14:anchorId="43E73426" wp14:editId="17C85FB0">
                <wp:simplePos x="0" y="0"/>
                <wp:positionH relativeFrom="margin">
                  <wp:posOffset>4242824</wp:posOffset>
                </wp:positionH>
                <wp:positionV relativeFrom="paragraph">
                  <wp:posOffset>80105</wp:posOffset>
                </wp:positionV>
                <wp:extent cx="226695" cy="138430"/>
                <wp:effectExtent l="0" t="0" r="1905" b="0"/>
                <wp:wrapNone/>
                <wp:docPr id="805" name="Triângulo isósceles 80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94E89FB" id="Triângulo isósceles 805" o:spid="_x0000_s1026" type="#_x0000_t5" style="position:absolute;margin-left:334.1pt;margin-top:6.3pt;width:17.85pt;height:10.9pt;flip:y;z-index:2528880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86016" behindDoc="0" locked="0" layoutInCell="1" allowOverlap="1" wp14:anchorId="7D0B9A28" wp14:editId="4125EBB7">
                <wp:simplePos x="0" y="0"/>
                <wp:positionH relativeFrom="margin">
                  <wp:posOffset>974469</wp:posOffset>
                </wp:positionH>
                <wp:positionV relativeFrom="paragraph">
                  <wp:posOffset>98198</wp:posOffset>
                </wp:positionV>
                <wp:extent cx="226695" cy="138430"/>
                <wp:effectExtent l="0" t="0" r="1905" b="0"/>
                <wp:wrapNone/>
                <wp:docPr id="806" name="Triângulo isósceles 80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1768894" id="Triângulo isósceles 806" o:spid="_x0000_s1026" type="#_x0000_t5" style="position:absolute;margin-left:76.75pt;margin-top:7.75pt;width:17.85pt;height:10.9pt;flip:y;z-index:25288601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" fillcolor="#d8d8d8 [2732]" stroked="f">
                <w10:wrap anchorx="margin"/>
              </v:shape>
            </w:pict>
          </mc:Fallback>
        </mc:AlternateContent>
      </w:r>
    </w:p>
    <w:p w14:paraId="52096844" w14:textId="77777777" w:rsidR="00586C91" w:rsidRDefault="00586C91" w:rsidP="00586C91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87040" behindDoc="0" locked="0" layoutInCell="1" allowOverlap="1" wp14:anchorId="66D096A2" wp14:editId="6B2FA5CE">
                <wp:simplePos x="0" y="0"/>
                <wp:positionH relativeFrom="margin">
                  <wp:posOffset>3341740</wp:posOffset>
                </wp:positionH>
                <wp:positionV relativeFrom="paragraph">
                  <wp:posOffset>158816</wp:posOffset>
                </wp:positionV>
                <wp:extent cx="2046605" cy="954718"/>
                <wp:effectExtent l="0" t="0" r="10795" b="17145"/>
                <wp:wrapNone/>
                <wp:docPr id="807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54718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CF5B0A3" w14:textId="77777777" w:rsidR="005D1916" w:rsidRDefault="005D1916" w:rsidP="00586C91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688637E0" w14:textId="77777777" w:rsidR="005D1916" w:rsidRDefault="005D1916" w:rsidP="00586C91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  <w:p w14:paraId="001A8457" w14:textId="77777777" w:rsidR="005D1916" w:rsidRPr="00086CFC" w:rsidRDefault="005D1916" w:rsidP="00586C91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6D096A2" id="_x0000_s1114" type="#_x0000_t202" style="position:absolute;left:0;text-align:left;margin-left:263.15pt;margin-top:12.5pt;width:161.15pt;height:75.15pt;z-index:25288704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" fillcolor="#0070c0" strokecolor="#0070c0">
                <v:textbox>
                  <w:txbxContent>
                    <w:p w14:paraId="2CF5B0A3" w14:textId="77777777" w:rsidR="005D1916" w:rsidRDefault="005D1916" w:rsidP="00586C91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688637E0" w14:textId="77777777" w:rsidR="005D1916" w:rsidRDefault="005D1916" w:rsidP="00586C91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  <w:p w14:paraId="001A8457" w14:textId="77777777" w:rsidR="005D1916" w:rsidRPr="00086CFC" w:rsidRDefault="005D1916" w:rsidP="00586C91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84992" behindDoc="0" locked="0" layoutInCell="1" allowOverlap="1" wp14:anchorId="1DF8D1B0" wp14:editId="6D911E88">
                <wp:simplePos x="0" y="0"/>
                <wp:positionH relativeFrom="margin">
                  <wp:posOffset>11686</wp:posOffset>
                </wp:positionH>
                <wp:positionV relativeFrom="paragraph">
                  <wp:posOffset>172464</wp:posOffset>
                </wp:positionV>
                <wp:extent cx="2046605" cy="941696"/>
                <wp:effectExtent l="0" t="0" r="10795" b="11430"/>
                <wp:wrapNone/>
                <wp:docPr id="808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41696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8A0B11A" w14:textId="29C1B306" w:rsidR="005D1916" w:rsidRDefault="005D1916" w:rsidP="008805B5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</w:p>
                          <w:p w14:paraId="69BE7706" w14:textId="77777777" w:rsidR="005D1916" w:rsidRPr="008805B5" w:rsidRDefault="005D1916" w:rsidP="008805B5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8805B5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Pomada Retal de </w:t>
                            </w:r>
                            <w:proofErr w:type="spellStart"/>
                            <w:r w:rsidRPr="008805B5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Tacrolimus</w:t>
                            </w:r>
                            <w:proofErr w:type="spellEnd"/>
                            <w:r w:rsidRPr="008805B5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0,5 mg/</w:t>
                            </w:r>
                            <w:proofErr w:type="spellStart"/>
                            <w:r w:rsidRPr="008805B5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mL</w:t>
                            </w:r>
                            <w:proofErr w:type="spellEnd"/>
                          </w:p>
                          <w:p w14:paraId="4AE8FF84" w14:textId="77777777" w:rsidR="005D1916" w:rsidRPr="008805B5" w:rsidRDefault="005D1916" w:rsidP="008805B5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8805B5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Aplicação 2 vezes ao dia</w:t>
                            </w:r>
                          </w:p>
                          <w:p w14:paraId="131292F8" w14:textId="77777777" w:rsidR="005D1916" w:rsidRPr="00086CFC" w:rsidRDefault="005D1916" w:rsidP="00586C91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DF8D1B0" id="_x0000_s1115" type="#_x0000_t202" style="position:absolute;left:0;text-align:left;margin-left:.9pt;margin-top:13.6pt;width:161.15pt;height:74.15pt;z-index:25288499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" fillcolor="#0070c0" strokecolor="#0070c0">
                <v:textbox>
                  <w:txbxContent>
                    <w:p w14:paraId="68A0B11A" w14:textId="29C1B306" w:rsidR="005D1916" w:rsidRDefault="005D1916" w:rsidP="008805B5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</w:p>
                    <w:p w14:paraId="69BE7706" w14:textId="77777777" w:rsidR="005D1916" w:rsidRPr="008805B5" w:rsidRDefault="005D1916" w:rsidP="008805B5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8805B5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 xml:space="preserve">Pomada Retal de </w:t>
                      </w:r>
                      <w:proofErr w:type="spellStart"/>
                      <w:r w:rsidRPr="008805B5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Tacrolimus</w:t>
                      </w:r>
                      <w:proofErr w:type="spellEnd"/>
                      <w:r w:rsidRPr="008805B5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 xml:space="preserve"> 0,5 mg/</w:t>
                      </w:r>
                      <w:proofErr w:type="spellStart"/>
                      <w:r w:rsidRPr="008805B5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mL</w:t>
                      </w:r>
                      <w:proofErr w:type="spellEnd"/>
                    </w:p>
                    <w:p w14:paraId="4AE8FF84" w14:textId="77777777" w:rsidR="005D1916" w:rsidRPr="008805B5" w:rsidRDefault="005D1916" w:rsidP="008805B5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8805B5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Aplicação 2 vezes ao dia</w:t>
                      </w:r>
                    </w:p>
                    <w:p w14:paraId="131292F8" w14:textId="77777777" w:rsidR="005D1916" w:rsidRPr="00086CFC" w:rsidRDefault="005D1916" w:rsidP="00586C91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DF1E63F" w14:textId="77777777" w:rsidR="00586C91" w:rsidRDefault="00586C91" w:rsidP="00586C91">
      <w:pPr>
        <w:pStyle w:val="Corpo"/>
      </w:pPr>
    </w:p>
    <w:p w14:paraId="541AEE28" w14:textId="77777777" w:rsidR="00586C91" w:rsidRDefault="00586C91" w:rsidP="00586C91">
      <w:pPr>
        <w:pStyle w:val="Corpo"/>
      </w:pPr>
    </w:p>
    <w:p w14:paraId="282F4442" w14:textId="77777777" w:rsidR="00586C91" w:rsidRDefault="00586C91" w:rsidP="00586C91">
      <w:pPr>
        <w:pStyle w:val="Corpo"/>
      </w:pPr>
    </w:p>
    <w:p w14:paraId="385A55A5" w14:textId="77777777" w:rsidR="00586C91" w:rsidRDefault="00586C91" w:rsidP="00586C91">
      <w:pPr>
        <w:pStyle w:val="Corpo"/>
      </w:pPr>
    </w:p>
    <w:p w14:paraId="045CDE76" w14:textId="77777777" w:rsidR="00586C91" w:rsidRDefault="00586C91" w:rsidP="00586C91">
      <w:pPr>
        <w:pStyle w:val="Corpo"/>
        <w:rPr>
          <w:b/>
          <w:color w:val="339966"/>
        </w:rPr>
      </w:pPr>
    </w:p>
    <w:p w14:paraId="79CEF48F" w14:textId="77777777" w:rsidR="00586C91" w:rsidRDefault="00586C91" w:rsidP="00586C91">
      <w:pPr>
        <w:pStyle w:val="Corpo"/>
        <w:rPr>
          <w:b/>
          <w:color w:val="339966"/>
        </w:rPr>
      </w:pPr>
    </w:p>
    <w:p w14:paraId="13890BC9" w14:textId="77777777" w:rsidR="00586C91" w:rsidRPr="00C72C0B" w:rsidRDefault="00586C91" w:rsidP="00586C91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0B95DEFC" w14:textId="77777777" w:rsidR="00586C91" w:rsidRPr="00714E9A" w:rsidRDefault="00586C91" w:rsidP="00586C91">
      <w:pPr>
        <w:pStyle w:val="Corpo"/>
        <w:rPr>
          <w:sz w:val="16"/>
          <w:szCs w:val="16"/>
        </w:rPr>
      </w:pPr>
    </w:p>
    <w:p w14:paraId="1D4541EC" w14:textId="77777777" w:rsidR="008805B5" w:rsidRDefault="008805B5" w:rsidP="008805B5">
      <w:pPr>
        <w:pStyle w:val="Corpo"/>
        <w:numPr>
          <w:ilvl w:val="0"/>
          <w:numId w:val="1"/>
        </w:numPr>
        <w:spacing w:after="0"/>
        <w:rPr>
          <w:sz w:val="24"/>
        </w:rPr>
      </w:pPr>
      <w:r>
        <w:rPr>
          <w:sz w:val="24"/>
        </w:rPr>
        <w:t xml:space="preserve">O desfecho primário, definido como a resposta clínica avaliada pelo </w:t>
      </w:r>
      <w:proofErr w:type="spellStart"/>
      <w:r>
        <w:rPr>
          <w:i/>
          <w:sz w:val="24"/>
        </w:rPr>
        <w:t>Mayo</w:t>
      </w:r>
      <w:proofErr w:type="spellEnd"/>
      <w:r>
        <w:rPr>
          <w:i/>
          <w:sz w:val="24"/>
        </w:rPr>
        <w:t xml:space="preserve"> </w:t>
      </w:r>
      <w:proofErr w:type="spellStart"/>
      <w:r>
        <w:rPr>
          <w:i/>
          <w:sz w:val="24"/>
        </w:rPr>
        <w:t>Clinic</w:t>
      </w:r>
      <w:proofErr w:type="spellEnd"/>
      <w:r>
        <w:rPr>
          <w:i/>
          <w:sz w:val="24"/>
        </w:rPr>
        <w:t xml:space="preserve"> score</w:t>
      </w:r>
      <w:r>
        <w:rPr>
          <w:sz w:val="24"/>
        </w:rPr>
        <w:t xml:space="preserve">, foi alcançado por 8 dos 11 pacientes do grupo 1 e em 1 dos 10 pacientes do grupo 2 (73% </w:t>
      </w:r>
      <w:r>
        <w:rPr>
          <w:i/>
          <w:sz w:val="24"/>
        </w:rPr>
        <w:t>vs</w:t>
      </w:r>
      <w:r>
        <w:rPr>
          <w:sz w:val="24"/>
        </w:rPr>
        <w:t>. 10%);</w:t>
      </w:r>
    </w:p>
    <w:p w14:paraId="04FEBA94" w14:textId="77777777" w:rsidR="008805B5" w:rsidRDefault="008805B5" w:rsidP="008805B5">
      <w:pPr>
        <w:pStyle w:val="Corpo"/>
        <w:numPr>
          <w:ilvl w:val="0"/>
          <w:numId w:val="1"/>
        </w:numPr>
        <w:spacing w:after="0"/>
        <w:rPr>
          <w:sz w:val="24"/>
        </w:rPr>
      </w:pPr>
      <w:r>
        <w:rPr>
          <w:sz w:val="24"/>
        </w:rPr>
        <w:t xml:space="preserve">Além disso, 5 pacientes do grupo 1 alcançaram remissão clínica (desfecho secundário) em comparação com nenhum do grupo 2 </w:t>
      </w:r>
      <w:r w:rsidRPr="00FA1DAA">
        <w:rPr>
          <w:sz w:val="24"/>
        </w:rPr>
        <w:t xml:space="preserve">(45% </w:t>
      </w:r>
      <w:r w:rsidRPr="00FA1DAA">
        <w:rPr>
          <w:i/>
          <w:sz w:val="24"/>
        </w:rPr>
        <w:t>vs</w:t>
      </w:r>
      <w:r>
        <w:rPr>
          <w:i/>
          <w:sz w:val="24"/>
        </w:rPr>
        <w:t>.</w:t>
      </w:r>
      <w:r w:rsidRPr="00FA1DAA">
        <w:rPr>
          <w:sz w:val="24"/>
        </w:rPr>
        <w:t xml:space="preserve"> 0%</w:t>
      </w:r>
      <w:r>
        <w:rPr>
          <w:sz w:val="24"/>
        </w:rPr>
        <w:t>);</w:t>
      </w:r>
    </w:p>
    <w:p w14:paraId="3B4869F3" w14:textId="77777777" w:rsidR="008805B5" w:rsidRDefault="008805B5" w:rsidP="008805B5">
      <w:pPr>
        <w:pStyle w:val="Corpo"/>
        <w:numPr>
          <w:ilvl w:val="0"/>
          <w:numId w:val="1"/>
        </w:numPr>
        <w:spacing w:after="0"/>
        <w:rPr>
          <w:sz w:val="24"/>
        </w:rPr>
      </w:pPr>
      <w:r>
        <w:rPr>
          <w:sz w:val="24"/>
        </w:rPr>
        <w:t xml:space="preserve">A cicatrização da mucosa na semana 8 foi obtida em 8 pacientes do grupo </w:t>
      </w:r>
      <w:proofErr w:type="spellStart"/>
      <w:r>
        <w:rPr>
          <w:sz w:val="24"/>
        </w:rPr>
        <w:t>tacrolimus</w:t>
      </w:r>
      <w:proofErr w:type="spellEnd"/>
      <w:r>
        <w:rPr>
          <w:sz w:val="24"/>
        </w:rPr>
        <w:t xml:space="preserve"> em comparação com 1 do placebo (73% </w:t>
      </w:r>
      <w:r>
        <w:rPr>
          <w:i/>
          <w:sz w:val="24"/>
        </w:rPr>
        <w:t>vs</w:t>
      </w:r>
      <w:r>
        <w:rPr>
          <w:sz w:val="24"/>
        </w:rPr>
        <w:t>. 10%);</w:t>
      </w:r>
    </w:p>
    <w:p w14:paraId="6415733B" w14:textId="77777777" w:rsidR="008805B5" w:rsidRDefault="008805B5" w:rsidP="008805B5">
      <w:pPr>
        <w:pStyle w:val="Corpo"/>
        <w:numPr>
          <w:ilvl w:val="0"/>
          <w:numId w:val="1"/>
        </w:numPr>
        <w:spacing w:after="0"/>
        <w:rPr>
          <w:sz w:val="24"/>
        </w:rPr>
      </w:pPr>
      <w:r>
        <w:rPr>
          <w:sz w:val="24"/>
        </w:rPr>
        <w:t xml:space="preserve">O </w:t>
      </w:r>
      <w:proofErr w:type="spellStart"/>
      <w:r>
        <w:rPr>
          <w:i/>
          <w:sz w:val="24"/>
        </w:rPr>
        <w:t>Inflammatory</w:t>
      </w:r>
      <w:proofErr w:type="spellEnd"/>
      <w:r>
        <w:rPr>
          <w:i/>
          <w:sz w:val="24"/>
        </w:rPr>
        <w:t xml:space="preserve"> </w:t>
      </w:r>
      <w:proofErr w:type="spellStart"/>
      <w:r>
        <w:rPr>
          <w:i/>
          <w:sz w:val="24"/>
        </w:rPr>
        <w:t>Bowel</w:t>
      </w:r>
      <w:proofErr w:type="spellEnd"/>
      <w:r>
        <w:rPr>
          <w:i/>
          <w:sz w:val="24"/>
        </w:rPr>
        <w:t xml:space="preserve"> </w:t>
      </w:r>
      <w:proofErr w:type="spellStart"/>
      <w:r>
        <w:rPr>
          <w:i/>
          <w:sz w:val="24"/>
        </w:rPr>
        <w:t>Disease</w:t>
      </w:r>
      <w:proofErr w:type="spellEnd"/>
      <w:r>
        <w:rPr>
          <w:i/>
          <w:sz w:val="24"/>
        </w:rPr>
        <w:t xml:space="preserve"> </w:t>
      </w:r>
      <w:proofErr w:type="spellStart"/>
      <w:r>
        <w:rPr>
          <w:i/>
          <w:sz w:val="24"/>
        </w:rPr>
        <w:t>Questionnaire</w:t>
      </w:r>
      <w:proofErr w:type="spellEnd"/>
      <w:r>
        <w:rPr>
          <w:sz w:val="24"/>
        </w:rPr>
        <w:t xml:space="preserve"> aumentou </w:t>
      </w:r>
      <w:r w:rsidRPr="00FA1DAA">
        <w:rPr>
          <w:sz w:val="24"/>
        </w:rPr>
        <w:t xml:space="preserve">≥ 16 pontos em relação ao valor </w:t>
      </w:r>
      <w:r>
        <w:rPr>
          <w:sz w:val="24"/>
        </w:rPr>
        <w:t>do início do estudo</w:t>
      </w:r>
      <w:r w:rsidRPr="00FA1DAA">
        <w:rPr>
          <w:sz w:val="24"/>
        </w:rPr>
        <w:t xml:space="preserve"> em</w:t>
      </w:r>
      <w:r>
        <w:rPr>
          <w:sz w:val="24"/>
        </w:rPr>
        <w:t xml:space="preserve"> 5 pacientes do grupo </w:t>
      </w:r>
      <w:proofErr w:type="spellStart"/>
      <w:r>
        <w:rPr>
          <w:sz w:val="24"/>
        </w:rPr>
        <w:t>tacrolimus</w:t>
      </w:r>
      <w:proofErr w:type="spellEnd"/>
      <w:r>
        <w:rPr>
          <w:sz w:val="24"/>
        </w:rPr>
        <w:t xml:space="preserve"> e 2 do grupo placebo (45% </w:t>
      </w:r>
      <w:r>
        <w:rPr>
          <w:i/>
          <w:sz w:val="24"/>
        </w:rPr>
        <w:t>vs.</w:t>
      </w:r>
      <w:r>
        <w:rPr>
          <w:sz w:val="24"/>
        </w:rPr>
        <w:t xml:space="preserve"> 20%);</w:t>
      </w:r>
    </w:p>
    <w:p w14:paraId="25F2841D" w14:textId="77777777" w:rsidR="008805B5" w:rsidRDefault="008805B5" w:rsidP="008805B5">
      <w:pPr>
        <w:pStyle w:val="Corpo"/>
        <w:numPr>
          <w:ilvl w:val="0"/>
          <w:numId w:val="1"/>
        </w:numPr>
        <w:spacing w:after="0"/>
        <w:rPr>
          <w:sz w:val="24"/>
        </w:rPr>
      </w:pPr>
      <w:r>
        <w:rPr>
          <w:sz w:val="24"/>
        </w:rPr>
        <w:t xml:space="preserve">A média parcial dos escores de </w:t>
      </w:r>
      <w:proofErr w:type="spellStart"/>
      <w:r>
        <w:rPr>
          <w:i/>
          <w:sz w:val="24"/>
        </w:rPr>
        <w:t>Mayo</w:t>
      </w:r>
      <w:proofErr w:type="spellEnd"/>
      <w:r>
        <w:rPr>
          <w:sz w:val="24"/>
        </w:rPr>
        <w:t xml:space="preserve"> foi numericamente menor no grupo tratado com </w:t>
      </w:r>
      <w:proofErr w:type="spellStart"/>
      <w:r>
        <w:rPr>
          <w:sz w:val="24"/>
        </w:rPr>
        <w:t>tacrolimus</w:t>
      </w:r>
      <w:proofErr w:type="spellEnd"/>
      <w:r>
        <w:rPr>
          <w:sz w:val="24"/>
        </w:rPr>
        <w:t xml:space="preserve"> comparado ao placebo na semana 2 (4,</w:t>
      </w:r>
      <w:r w:rsidRPr="00FA1DAA">
        <w:rPr>
          <w:sz w:val="24"/>
        </w:rPr>
        <w:t>3±0</w:t>
      </w:r>
      <w:r>
        <w:rPr>
          <w:sz w:val="24"/>
        </w:rPr>
        <w:t>,</w:t>
      </w:r>
      <w:r w:rsidRPr="00FA1DAA">
        <w:rPr>
          <w:sz w:val="24"/>
        </w:rPr>
        <w:t xml:space="preserve">74 </w:t>
      </w:r>
      <w:r w:rsidRPr="00FA1DAA">
        <w:rPr>
          <w:i/>
          <w:sz w:val="24"/>
        </w:rPr>
        <w:t>vs</w:t>
      </w:r>
      <w:r>
        <w:rPr>
          <w:i/>
          <w:sz w:val="24"/>
        </w:rPr>
        <w:t>.</w:t>
      </w:r>
      <w:r>
        <w:rPr>
          <w:sz w:val="24"/>
        </w:rPr>
        <w:t xml:space="preserve"> 5,8±0,</w:t>
      </w:r>
      <w:r w:rsidRPr="00FA1DAA">
        <w:rPr>
          <w:sz w:val="24"/>
        </w:rPr>
        <w:t>64</w:t>
      </w:r>
      <w:r>
        <w:rPr>
          <w:sz w:val="24"/>
        </w:rPr>
        <w:t>) e semana 4 (</w:t>
      </w:r>
      <w:r w:rsidRPr="00FA1DAA">
        <w:rPr>
          <w:sz w:val="24"/>
        </w:rPr>
        <w:t>3</w:t>
      </w:r>
      <w:r>
        <w:rPr>
          <w:sz w:val="24"/>
        </w:rPr>
        <w:t>,</w:t>
      </w:r>
      <w:r w:rsidRPr="00FA1DAA">
        <w:rPr>
          <w:sz w:val="24"/>
        </w:rPr>
        <w:t>7±0</w:t>
      </w:r>
      <w:r>
        <w:rPr>
          <w:sz w:val="24"/>
        </w:rPr>
        <w:t>,</w:t>
      </w:r>
      <w:r w:rsidRPr="00FA1DAA">
        <w:rPr>
          <w:sz w:val="24"/>
        </w:rPr>
        <w:t xml:space="preserve">96 </w:t>
      </w:r>
      <w:r w:rsidRPr="00FA1DAA">
        <w:rPr>
          <w:i/>
          <w:sz w:val="24"/>
        </w:rPr>
        <w:t>vs</w:t>
      </w:r>
      <w:r>
        <w:rPr>
          <w:i/>
          <w:sz w:val="24"/>
        </w:rPr>
        <w:t>.</w:t>
      </w:r>
      <w:r w:rsidRPr="00FA1DAA">
        <w:rPr>
          <w:sz w:val="24"/>
        </w:rPr>
        <w:t xml:space="preserve"> 5</w:t>
      </w:r>
      <w:r>
        <w:rPr>
          <w:sz w:val="24"/>
        </w:rPr>
        <w:t>,</w:t>
      </w:r>
      <w:r w:rsidRPr="00FA1DAA">
        <w:rPr>
          <w:sz w:val="24"/>
        </w:rPr>
        <w:t>8±0</w:t>
      </w:r>
      <w:r>
        <w:rPr>
          <w:sz w:val="24"/>
        </w:rPr>
        <w:t>,</w:t>
      </w:r>
      <w:r w:rsidRPr="00FA1DAA">
        <w:rPr>
          <w:sz w:val="24"/>
        </w:rPr>
        <w:t>6</w:t>
      </w:r>
      <w:r>
        <w:rPr>
          <w:sz w:val="24"/>
        </w:rPr>
        <w:t>), mas foi significativamente inferior na semana 8 (</w:t>
      </w:r>
      <w:r w:rsidRPr="00FA1DAA">
        <w:rPr>
          <w:sz w:val="24"/>
        </w:rPr>
        <w:t>3</w:t>
      </w:r>
      <w:r>
        <w:rPr>
          <w:sz w:val="24"/>
        </w:rPr>
        <w:t>,</w:t>
      </w:r>
      <w:r w:rsidRPr="00FA1DAA">
        <w:rPr>
          <w:sz w:val="24"/>
        </w:rPr>
        <w:t>3±</w:t>
      </w:r>
      <w:r>
        <w:rPr>
          <w:sz w:val="24"/>
        </w:rPr>
        <w:t>1,</w:t>
      </w:r>
      <w:r w:rsidRPr="00FA1DAA">
        <w:rPr>
          <w:sz w:val="24"/>
        </w:rPr>
        <w:t xml:space="preserve">2 </w:t>
      </w:r>
      <w:r w:rsidRPr="00E03133">
        <w:rPr>
          <w:i/>
          <w:sz w:val="24"/>
        </w:rPr>
        <w:t>vs</w:t>
      </w:r>
      <w:r>
        <w:rPr>
          <w:i/>
          <w:sz w:val="24"/>
        </w:rPr>
        <w:t>.</w:t>
      </w:r>
      <w:r w:rsidRPr="00FA1DAA">
        <w:rPr>
          <w:sz w:val="24"/>
        </w:rPr>
        <w:t xml:space="preserve"> 6</w:t>
      </w:r>
      <w:r>
        <w:rPr>
          <w:sz w:val="24"/>
        </w:rPr>
        <w:t>,</w:t>
      </w:r>
      <w:r w:rsidRPr="00FA1DAA">
        <w:rPr>
          <w:sz w:val="24"/>
        </w:rPr>
        <w:t>7±0</w:t>
      </w:r>
      <w:r>
        <w:rPr>
          <w:sz w:val="24"/>
        </w:rPr>
        <w:t>,</w:t>
      </w:r>
      <w:r w:rsidRPr="00FA1DAA">
        <w:rPr>
          <w:sz w:val="24"/>
        </w:rPr>
        <w:t>62</w:t>
      </w:r>
      <w:r>
        <w:rPr>
          <w:sz w:val="24"/>
        </w:rPr>
        <w:t>);</w:t>
      </w:r>
    </w:p>
    <w:p w14:paraId="63C312AB" w14:textId="77777777" w:rsidR="008805B5" w:rsidRDefault="008805B5" w:rsidP="008805B5">
      <w:pPr>
        <w:pStyle w:val="Corpo"/>
        <w:numPr>
          <w:ilvl w:val="0"/>
          <w:numId w:val="1"/>
        </w:numPr>
        <w:spacing w:after="0"/>
        <w:rPr>
          <w:sz w:val="24"/>
        </w:rPr>
      </w:pPr>
      <w:r>
        <w:rPr>
          <w:sz w:val="24"/>
        </w:rPr>
        <w:t xml:space="preserve">Não foram relatados problemas de segurança identificados com o uso de </w:t>
      </w:r>
      <w:proofErr w:type="spellStart"/>
      <w:r>
        <w:rPr>
          <w:sz w:val="24"/>
        </w:rPr>
        <w:t>tacrolimus</w:t>
      </w:r>
      <w:proofErr w:type="spellEnd"/>
      <w:r>
        <w:rPr>
          <w:sz w:val="24"/>
        </w:rPr>
        <w:t xml:space="preserve"> retal.</w:t>
      </w:r>
    </w:p>
    <w:p w14:paraId="5B5E6C6E" w14:textId="77777777" w:rsidR="00586C91" w:rsidRDefault="00586C91" w:rsidP="00586C91">
      <w:pPr>
        <w:pStyle w:val="Corpo"/>
        <w:spacing w:after="0"/>
        <w:rPr>
          <w:color w:val="auto"/>
          <w:szCs w:val="23"/>
        </w:rPr>
      </w:pPr>
    </w:p>
    <w:p w14:paraId="5072A79A" w14:textId="77777777" w:rsidR="00586C91" w:rsidRDefault="00586C91" w:rsidP="00586C91">
      <w:pPr>
        <w:pStyle w:val="Corpo"/>
        <w:spacing w:after="0"/>
        <w:ind w:left="360"/>
        <w:rPr>
          <w:color w:val="auto"/>
          <w:szCs w:val="23"/>
        </w:rPr>
      </w:pPr>
    </w:p>
    <w:p w14:paraId="5994B182" w14:textId="77777777" w:rsidR="00586C91" w:rsidRDefault="00586C91" w:rsidP="00586C91">
      <w:pPr>
        <w:pStyle w:val="Ttulo1"/>
        <w:jc w:val="center"/>
      </w:pPr>
      <w:bookmarkStart w:id="97" w:name="_Toc62720143"/>
      <w:r>
        <w:lastRenderedPageBreak/>
        <w:t>Formulário</w:t>
      </w:r>
      <w:bookmarkEnd w:id="97"/>
    </w:p>
    <w:p w14:paraId="386ABE04" w14:textId="77777777" w:rsidR="00586C91" w:rsidRDefault="00586C91" w:rsidP="00586C91">
      <w:pPr>
        <w:pStyle w:val="Corpo"/>
        <w:spacing w:after="120"/>
      </w:pPr>
    </w:p>
    <w:p w14:paraId="7208679B" w14:textId="77777777" w:rsidR="00586C91" w:rsidRPr="00C30C20" w:rsidRDefault="00586C91" w:rsidP="00586C91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8805B5" w:rsidRPr="009537E7" w14:paraId="6D1389B6" w14:textId="77777777" w:rsidTr="008805B5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0619C23A" w14:textId="6A3EFD2A" w:rsidR="008805B5" w:rsidRDefault="008805B5" w:rsidP="008805B5">
            <w:pPr>
              <w:pStyle w:val="Corpo"/>
              <w:spacing w:after="0"/>
              <w:jc w:val="center"/>
              <w:rPr>
                <w:b/>
                <w:color w:val="FFFFFF" w:themeColor="background1"/>
                <w:sz w:val="22"/>
              </w:rPr>
            </w:pPr>
            <w:r>
              <w:rPr>
                <w:b/>
                <w:color w:val="FFFFFF" w:themeColor="background1"/>
                <w:sz w:val="22"/>
              </w:rPr>
              <w:t xml:space="preserve">Pomada Retal de </w:t>
            </w:r>
            <w:proofErr w:type="spellStart"/>
            <w:r>
              <w:rPr>
                <w:b/>
                <w:color w:val="FFFFFF" w:themeColor="background1"/>
                <w:sz w:val="22"/>
              </w:rPr>
              <w:t>Tacrolimus</w:t>
            </w:r>
            <w:proofErr w:type="spellEnd"/>
          </w:p>
        </w:tc>
      </w:tr>
      <w:tr w:rsidR="008805B5" w:rsidRPr="009537E7" w14:paraId="3932CAC7" w14:textId="77777777" w:rsidTr="008805B5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8EDCCA8" w14:textId="0D8316A4" w:rsidR="008805B5" w:rsidRDefault="008805B5" w:rsidP="008805B5">
            <w:pPr>
              <w:pStyle w:val="Corpo"/>
            </w:pPr>
            <w:bookmarkStart w:id="98" w:name="_Hlk62658742"/>
            <w:proofErr w:type="spellStart"/>
            <w:r>
              <w:t>Tacrolimus</w:t>
            </w:r>
            <w:bookmarkEnd w:id="98"/>
            <w:proofErr w:type="spellEnd"/>
            <w:r>
              <w:t>.................................0,5 mg/</w:t>
            </w:r>
            <w:proofErr w:type="spellStart"/>
            <w:r>
              <w:t>mL</w:t>
            </w:r>
            <w:proofErr w:type="spellEnd"/>
          </w:p>
        </w:tc>
      </w:tr>
      <w:tr w:rsidR="008805B5" w:rsidRPr="009537E7" w14:paraId="6BD82EA3" w14:textId="77777777" w:rsidTr="008805B5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0167AB61" w14:textId="79085802" w:rsidR="008805B5" w:rsidRDefault="008805B5" w:rsidP="008805B5">
            <w:pPr>
              <w:pStyle w:val="Corpo"/>
            </w:pPr>
            <w:r>
              <w:t>Pomada Retal qsp...............................10 g</w:t>
            </w:r>
          </w:p>
        </w:tc>
      </w:tr>
    </w:tbl>
    <w:p w14:paraId="6D5938CB" w14:textId="77777777" w:rsidR="008805B5" w:rsidRPr="008805B5" w:rsidRDefault="008805B5" w:rsidP="008805B5">
      <w:pPr>
        <w:pStyle w:val="Corpo"/>
        <w:spacing w:line="276" w:lineRule="auto"/>
        <w:rPr>
          <w:sz w:val="16"/>
          <w:szCs w:val="16"/>
        </w:rPr>
      </w:pPr>
      <w:r w:rsidRPr="008805B5">
        <w:rPr>
          <w:sz w:val="16"/>
          <w:szCs w:val="16"/>
        </w:rPr>
        <w:t xml:space="preserve">Aplicar com aplicador retal 3 </w:t>
      </w:r>
      <w:proofErr w:type="spellStart"/>
      <w:r w:rsidRPr="008805B5">
        <w:rPr>
          <w:sz w:val="16"/>
          <w:szCs w:val="16"/>
        </w:rPr>
        <w:t>mL</w:t>
      </w:r>
      <w:proofErr w:type="spellEnd"/>
      <w:r w:rsidRPr="008805B5">
        <w:rPr>
          <w:sz w:val="16"/>
          <w:szCs w:val="16"/>
        </w:rPr>
        <w:t xml:space="preserve"> 2 vezes ao dia ou conforme orientação médica.</w:t>
      </w:r>
    </w:p>
    <w:p w14:paraId="4F852C32" w14:textId="77777777" w:rsidR="00586C91" w:rsidRDefault="00586C91" w:rsidP="00B70169">
      <w:pPr>
        <w:pStyle w:val="Corpo"/>
        <w:spacing w:line="276" w:lineRule="auto"/>
        <w:rPr>
          <w:b/>
        </w:rPr>
      </w:pPr>
    </w:p>
    <w:p w14:paraId="66E89EC2" w14:textId="1DA7CA6F" w:rsidR="008C1762" w:rsidRDefault="008C1762" w:rsidP="00B70169">
      <w:pPr>
        <w:pStyle w:val="Corpo"/>
        <w:spacing w:line="276" w:lineRule="auto"/>
        <w:rPr>
          <w:b/>
        </w:rPr>
      </w:pPr>
    </w:p>
    <w:p w14:paraId="490DB52D" w14:textId="2DEC69AC" w:rsidR="008805B5" w:rsidRDefault="008805B5" w:rsidP="00B70169">
      <w:pPr>
        <w:pStyle w:val="Corpo"/>
        <w:spacing w:line="276" w:lineRule="auto"/>
        <w:rPr>
          <w:b/>
        </w:rPr>
      </w:pPr>
    </w:p>
    <w:p w14:paraId="619EBBA8" w14:textId="792B45EE" w:rsidR="008805B5" w:rsidRDefault="008805B5" w:rsidP="00B70169">
      <w:pPr>
        <w:pStyle w:val="Corpo"/>
        <w:spacing w:line="276" w:lineRule="auto"/>
        <w:rPr>
          <w:b/>
        </w:rPr>
      </w:pPr>
    </w:p>
    <w:p w14:paraId="0C26BFCA" w14:textId="0C9BC4DB" w:rsidR="008805B5" w:rsidRDefault="008805B5" w:rsidP="00B70169">
      <w:pPr>
        <w:pStyle w:val="Corpo"/>
        <w:spacing w:line="276" w:lineRule="auto"/>
        <w:rPr>
          <w:b/>
        </w:rPr>
      </w:pPr>
    </w:p>
    <w:p w14:paraId="4EDBD043" w14:textId="75DAFFA1" w:rsidR="008805B5" w:rsidRDefault="008805B5" w:rsidP="00B70169">
      <w:pPr>
        <w:pStyle w:val="Corpo"/>
        <w:spacing w:line="276" w:lineRule="auto"/>
        <w:rPr>
          <w:b/>
        </w:rPr>
      </w:pPr>
    </w:p>
    <w:p w14:paraId="6D8DCA6F" w14:textId="68D4D224" w:rsidR="008805B5" w:rsidRDefault="008805B5" w:rsidP="00B70169">
      <w:pPr>
        <w:pStyle w:val="Corpo"/>
        <w:spacing w:line="276" w:lineRule="auto"/>
        <w:rPr>
          <w:b/>
        </w:rPr>
      </w:pPr>
    </w:p>
    <w:p w14:paraId="478E9A60" w14:textId="75137F6F" w:rsidR="008805B5" w:rsidRDefault="008805B5" w:rsidP="00B70169">
      <w:pPr>
        <w:pStyle w:val="Corpo"/>
        <w:spacing w:line="276" w:lineRule="auto"/>
        <w:rPr>
          <w:b/>
        </w:rPr>
      </w:pPr>
    </w:p>
    <w:p w14:paraId="080CA888" w14:textId="1EA650C5" w:rsidR="008805B5" w:rsidRDefault="008805B5" w:rsidP="00B70169">
      <w:pPr>
        <w:pStyle w:val="Corpo"/>
        <w:spacing w:line="276" w:lineRule="auto"/>
        <w:rPr>
          <w:b/>
        </w:rPr>
      </w:pPr>
    </w:p>
    <w:p w14:paraId="6D754F1C" w14:textId="5DC1811C" w:rsidR="008805B5" w:rsidRDefault="008805B5" w:rsidP="00B70169">
      <w:pPr>
        <w:pStyle w:val="Corpo"/>
        <w:spacing w:line="276" w:lineRule="auto"/>
        <w:rPr>
          <w:b/>
        </w:rPr>
      </w:pPr>
    </w:p>
    <w:p w14:paraId="6382EC9B" w14:textId="5D8E2A64" w:rsidR="008805B5" w:rsidRDefault="008805B5" w:rsidP="00B70169">
      <w:pPr>
        <w:pStyle w:val="Corpo"/>
        <w:spacing w:line="276" w:lineRule="auto"/>
        <w:rPr>
          <w:b/>
        </w:rPr>
      </w:pPr>
    </w:p>
    <w:p w14:paraId="31FD20DC" w14:textId="7905A3F5" w:rsidR="008805B5" w:rsidRDefault="008805B5" w:rsidP="00B70169">
      <w:pPr>
        <w:pStyle w:val="Corpo"/>
        <w:spacing w:line="276" w:lineRule="auto"/>
        <w:rPr>
          <w:b/>
        </w:rPr>
      </w:pPr>
    </w:p>
    <w:p w14:paraId="686FED9B" w14:textId="780932E7" w:rsidR="008805B5" w:rsidRDefault="008805B5" w:rsidP="00B70169">
      <w:pPr>
        <w:pStyle w:val="Corpo"/>
        <w:spacing w:line="276" w:lineRule="auto"/>
        <w:rPr>
          <w:b/>
        </w:rPr>
      </w:pPr>
    </w:p>
    <w:p w14:paraId="13F2B039" w14:textId="2FB86B86" w:rsidR="008805B5" w:rsidRDefault="008805B5" w:rsidP="00B70169">
      <w:pPr>
        <w:pStyle w:val="Corpo"/>
        <w:spacing w:line="276" w:lineRule="auto"/>
        <w:rPr>
          <w:b/>
        </w:rPr>
      </w:pPr>
    </w:p>
    <w:p w14:paraId="5101CA4C" w14:textId="6693AE7A" w:rsidR="008805B5" w:rsidRDefault="008805B5" w:rsidP="00B70169">
      <w:pPr>
        <w:pStyle w:val="Corpo"/>
        <w:spacing w:line="276" w:lineRule="auto"/>
        <w:rPr>
          <w:b/>
        </w:rPr>
      </w:pPr>
    </w:p>
    <w:p w14:paraId="4A996E6A" w14:textId="016008C7" w:rsidR="008805B5" w:rsidRDefault="008805B5" w:rsidP="00B70169">
      <w:pPr>
        <w:pStyle w:val="Corpo"/>
        <w:spacing w:line="276" w:lineRule="auto"/>
        <w:rPr>
          <w:b/>
        </w:rPr>
      </w:pPr>
    </w:p>
    <w:p w14:paraId="5C3D6381" w14:textId="146228E3" w:rsidR="008805B5" w:rsidRDefault="008805B5" w:rsidP="00B70169">
      <w:pPr>
        <w:pStyle w:val="Corpo"/>
        <w:spacing w:line="276" w:lineRule="auto"/>
        <w:rPr>
          <w:b/>
        </w:rPr>
      </w:pPr>
    </w:p>
    <w:p w14:paraId="14C73740" w14:textId="69146BC9" w:rsidR="008805B5" w:rsidRDefault="008805B5" w:rsidP="00B70169">
      <w:pPr>
        <w:pStyle w:val="Corpo"/>
        <w:spacing w:line="276" w:lineRule="auto"/>
        <w:rPr>
          <w:b/>
        </w:rPr>
      </w:pPr>
    </w:p>
    <w:p w14:paraId="4F77E2A6" w14:textId="19697019" w:rsidR="008805B5" w:rsidRDefault="008805B5" w:rsidP="00B70169">
      <w:pPr>
        <w:pStyle w:val="Corpo"/>
        <w:spacing w:line="276" w:lineRule="auto"/>
        <w:rPr>
          <w:b/>
        </w:rPr>
      </w:pPr>
    </w:p>
    <w:p w14:paraId="7CFE3270" w14:textId="3D38CB1F" w:rsidR="008805B5" w:rsidRDefault="008805B5" w:rsidP="00B70169">
      <w:pPr>
        <w:pStyle w:val="Corpo"/>
        <w:spacing w:line="276" w:lineRule="auto"/>
        <w:rPr>
          <w:b/>
        </w:rPr>
      </w:pPr>
    </w:p>
    <w:p w14:paraId="46D53C9A" w14:textId="76537E20" w:rsidR="008805B5" w:rsidRDefault="008805B5" w:rsidP="00B70169">
      <w:pPr>
        <w:pStyle w:val="Corpo"/>
        <w:spacing w:line="276" w:lineRule="auto"/>
        <w:rPr>
          <w:b/>
        </w:rPr>
      </w:pPr>
    </w:p>
    <w:p w14:paraId="7C1A8469" w14:textId="58028051" w:rsidR="008805B5" w:rsidRDefault="008805B5" w:rsidP="00B70169">
      <w:pPr>
        <w:pStyle w:val="Corpo"/>
        <w:spacing w:line="276" w:lineRule="auto"/>
        <w:rPr>
          <w:b/>
        </w:rPr>
      </w:pPr>
    </w:p>
    <w:p w14:paraId="73017B9D" w14:textId="658EE977" w:rsidR="008805B5" w:rsidRDefault="008805B5" w:rsidP="00B70169">
      <w:pPr>
        <w:pStyle w:val="Corpo"/>
        <w:spacing w:line="276" w:lineRule="auto"/>
        <w:rPr>
          <w:b/>
        </w:rPr>
      </w:pPr>
    </w:p>
    <w:p w14:paraId="1DD605EC" w14:textId="77777777" w:rsidR="008805B5" w:rsidRPr="0040473A" w:rsidRDefault="008805B5" w:rsidP="008805B5">
      <w:pPr>
        <w:pStyle w:val="Ttulo1"/>
        <w:jc w:val="center"/>
      </w:pPr>
      <w:bookmarkStart w:id="99" w:name="_Toc62720144"/>
      <w:proofErr w:type="spellStart"/>
      <w:r>
        <w:lastRenderedPageBreak/>
        <w:t>Tacrolimus</w:t>
      </w:r>
      <w:bookmarkEnd w:id="99"/>
      <w:proofErr w:type="spellEnd"/>
    </w:p>
    <w:p w14:paraId="2F324849" w14:textId="6C95176B" w:rsidR="005D13B1" w:rsidRPr="005D13B1" w:rsidRDefault="005D13B1" w:rsidP="005D13B1">
      <w:pPr>
        <w:jc w:val="center"/>
        <w:rPr>
          <w:rFonts w:ascii="Swis721 Th BT" w:eastAsia="MS Mincho" w:hAnsi="Swis721 Th BT"/>
          <w:b/>
          <w:color w:val="0070C0"/>
          <w:sz w:val="40"/>
        </w:rPr>
      </w:pPr>
      <w:proofErr w:type="spellStart"/>
      <w:r w:rsidRPr="005D13B1">
        <w:rPr>
          <w:rFonts w:ascii="Swis721 Th BT" w:eastAsia="MS Mincho" w:hAnsi="Swis721 Th BT"/>
          <w:b/>
          <w:color w:val="0070C0"/>
          <w:sz w:val="40"/>
        </w:rPr>
        <w:t>Tacrolimus</w:t>
      </w:r>
      <w:proofErr w:type="spellEnd"/>
      <w:r w:rsidRPr="005D13B1">
        <w:rPr>
          <w:rFonts w:ascii="Swis721 Th BT" w:eastAsia="MS Mincho" w:hAnsi="Swis721 Th BT"/>
          <w:b/>
          <w:color w:val="0070C0"/>
          <w:sz w:val="40"/>
        </w:rPr>
        <w:t xml:space="preserve"> Oral </w:t>
      </w:r>
      <w:r w:rsidR="00083486">
        <w:rPr>
          <w:rFonts w:ascii="Swis721 Th BT" w:eastAsia="MS Mincho" w:hAnsi="Swis721 Th BT"/>
          <w:b/>
          <w:color w:val="0070C0"/>
          <w:sz w:val="40"/>
        </w:rPr>
        <w:t>é</w:t>
      </w:r>
      <w:r w:rsidRPr="005D13B1">
        <w:rPr>
          <w:rFonts w:ascii="Swis721 Th BT" w:eastAsia="MS Mincho" w:hAnsi="Swis721 Th BT"/>
          <w:b/>
          <w:color w:val="0070C0"/>
          <w:sz w:val="40"/>
        </w:rPr>
        <w:t xml:space="preserve"> Eficaz na Colite Ulcerativa Moderada a Severa</w:t>
      </w:r>
    </w:p>
    <w:p w14:paraId="4B415B75" w14:textId="77777777" w:rsidR="008805B5" w:rsidRDefault="008805B5" w:rsidP="008805B5">
      <w:pPr>
        <w:jc w:val="both"/>
        <w:rPr>
          <w:rFonts w:ascii="Swis721 Th BT" w:hAnsi="Swis721 Th BT"/>
          <w:sz w:val="23"/>
          <w:szCs w:val="23"/>
        </w:rPr>
      </w:pPr>
    </w:p>
    <w:p w14:paraId="104B84F8" w14:textId="36B00D15" w:rsidR="005D13B1" w:rsidRPr="005D13B1" w:rsidRDefault="005D13B1" w:rsidP="005D13B1">
      <w:pPr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  <w:r w:rsidRPr="005D13B1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Por isso, </w:t>
      </w:r>
      <w:proofErr w:type="spellStart"/>
      <w:r w:rsidRPr="005D13B1">
        <w:rPr>
          <w:rFonts w:ascii="Swis721 Th BT" w:eastAsia="MS Mincho" w:hAnsi="Swis721 Th BT"/>
          <w:color w:val="404040" w:themeColor="text1" w:themeTint="BF"/>
          <w:sz w:val="23"/>
          <w:szCs w:val="24"/>
        </w:rPr>
        <w:t>Inoue</w:t>
      </w:r>
      <w:proofErr w:type="spellEnd"/>
      <w:r w:rsidR="00890C4B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 </w:t>
      </w:r>
      <w:r w:rsidRPr="005D13B1">
        <w:rPr>
          <w:rFonts w:ascii="Swis721 Th BT" w:eastAsia="MS Mincho" w:hAnsi="Swis721 Th BT"/>
          <w:i/>
          <w:color w:val="404040" w:themeColor="text1" w:themeTint="BF"/>
          <w:sz w:val="23"/>
          <w:szCs w:val="24"/>
        </w:rPr>
        <w:t>et al</w:t>
      </w:r>
      <w:r w:rsidRPr="005D13B1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. (2013) conduziram um estudo que teve como objetivo avaliar os efeitos da administração oral de </w:t>
      </w:r>
      <w:proofErr w:type="spellStart"/>
      <w:r w:rsidRPr="005D13B1">
        <w:rPr>
          <w:rFonts w:ascii="Swis721 Th BT" w:eastAsia="MS Mincho" w:hAnsi="Swis721 Th BT"/>
          <w:color w:val="404040" w:themeColor="text1" w:themeTint="BF"/>
          <w:sz w:val="23"/>
          <w:szCs w:val="24"/>
        </w:rPr>
        <w:t>tacrolimus</w:t>
      </w:r>
      <w:proofErr w:type="spellEnd"/>
      <w:r w:rsidRPr="005D13B1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 em pacientes com colite ulcerativa que não estavam sob tratamento com corticoides.</w:t>
      </w:r>
    </w:p>
    <w:p w14:paraId="329F551C" w14:textId="77777777" w:rsidR="008805B5" w:rsidRPr="008805B5" w:rsidRDefault="008805B5" w:rsidP="008805B5">
      <w:pPr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90112" behindDoc="0" locked="0" layoutInCell="1" allowOverlap="1" wp14:anchorId="14747661" wp14:editId="44049CD1">
                <wp:simplePos x="0" y="0"/>
                <wp:positionH relativeFrom="margin">
                  <wp:posOffset>11686</wp:posOffset>
                </wp:positionH>
                <wp:positionV relativeFrom="paragraph">
                  <wp:posOffset>178880</wp:posOffset>
                </wp:positionV>
                <wp:extent cx="5372100" cy="573206"/>
                <wp:effectExtent l="0" t="0" r="19050" b="17780"/>
                <wp:wrapNone/>
                <wp:docPr id="809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573206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7D9D839" w14:textId="77777777" w:rsidR="005D1916" w:rsidRPr="005D13B1" w:rsidRDefault="005D1916" w:rsidP="005D13B1">
                            <w:pPr>
                              <w:jc w:val="center"/>
                              <w:rPr>
                                <w:rFonts w:ascii="Swis721 Th BT" w:hAnsi="Swis721 Th BT" w:cs="Calibri"/>
                                <w:color w:val="404040" w:themeColor="text1" w:themeTint="BF"/>
                                <w:sz w:val="23"/>
                                <w:szCs w:val="23"/>
                              </w:rPr>
                            </w:pPr>
                            <w:r w:rsidRPr="005D13B1">
                              <w:rPr>
                                <w:rFonts w:ascii="Swis721 Th BT" w:hAnsi="Swis721 Th BT" w:cs="Calibri"/>
                                <w:color w:val="404040" w:themeColor="text1" w:themeTint="BF"/>
                                <w:sz w:val="23"/>
                                <w:szCs w:val="23"/>
                              </w:rPr>
                              <w:t>Para isso, 10 pacientes com colite ulcerativa moderada a severa foram selecionados e submetidos ao seguinte tratamento</w:t>
                            </w:r>
                          </w:p>
                          <w:p w14:paraId="53D2BF41" w14:textId="77777777" w:rsidR="005D1916" w:rsidRPr="008C1762" w:rsidRDefault="005D1916" w:rsidP="008805B5">
                            <w:pPr>
                              <w:jc w:val="center"/>
                              <w:rPr>
                                <w:rFonts w:ascii="Swis721 Th BT" w:hAnsi="Swis721 Th BT"/>
                                <w:iCs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4747661" id="_x0000_s1116" type="#_x0000_t202" style="position:absolute;left:0;text-align:left;margin-left:.9pt;margin-top:14.1pt;width:423pt;height:45.15pt;z-index:2528901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" fillcolor="white [3212]" strokecolor="#0070c0">
                <v:textbox>
                  <w:txbxContent>
                    <w:p w14:paraId="47D9D839" w14:textId="77777777" w:rsidR="005D1916" w:rsidRPr="005D13B1" w:rsidRDefault="005D1916" w:rsidP="005D13B1">
                      <w:pPr>
                        <w:jc w:val="center"/>
                        <w:rPr>
                          <w:rFonts w:ascii="Swis721 Th BT" w:hAnsi="Swis721 Th BT" w:cs="Calibri"/>
                          <w:color w:val="404040" w:themeColor="text1" w:themeTint="BF"/>
                          <w:sz w:val="23"/>
                          <w:szCs w:val="23"/>
                        </w:rPr>
                      </w:pPr>
                      <w:r w:rsidRPr="005D13B1">
                        <w:rPr>
                          <w:rFonts w:ascii="Swis721 Th BT" w:hAnsi="Swis721 Th BT" w:cs="Calibri"/>
                          <w:color w:val="404040" w:themeColor="text1" w:themeTint="BF"/>
                          <w:sz w:val="23"/>
                          <w:szCs w:val="23"/>
                        </w:rPr>
                        <w:t>Para isso, 10 pacientes com colite ulcerativa moderada a severa foram selecionados e submetidos ao seguinte tratamento</w:t>
                      </w:r>
                    </w:p>
                    <w:p w14:paraId="53D2BF41" w14:textId="77777777" w:rsidR="005D1916" w:rsidRPr="008C1762" w:rsidRDefault="005D1916" w:rsidP="008805B5">
                      <w:pPr>
                        <w:jc w:val="center"/>
                        <w:rPr>
                          <w:rFonts w:ascii="Swis721 Th BT" w:hAnsi="Swis721 Th BT"/>
                          <w:iCs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2590D470" w14:textId="77777777" w:rsidR="008805B5" w:rsidRDefault="008805B5" w:rsidP="008805B5">
      <w:pPr>
        <w:pStyle w:val="Corpo"/>
        <w:rPr>
          <w:sz w:val="24"/>
        </w:rPr>
      </w:pPr>
      <w:r>
        <w:rPr>
          <w:sz w:val="24"/>
        </w:rPr>
        <w:br/>
      </w:r>
    </w:p>
    <w:p w14:paraId="4032882E" w14:textId="156DFB40" w:rsidR="008805B5" w:rsidRDefault="005D13B1" w:rsidP="008805B5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92160" behindDoc="0" locked="0" layoutInCell="1" allowOverlap="1" wp14:anchorId="0FB06838" wp14:editId="55FAB7A3">
                <wp:simplePos x="0" y="0"/>
                <wp:positionH relativeFrom="margin">
                  <wp:posOffset>2639060</wp:posOffset>
                </wp:positionH>
                <wp:positionV relativeFrom="paragraph">
                  <wp:posOffset>164465</wp:posOffset>
                </wp:positionV>
                <wp:extent cx="226695" cy="138430"/>
                <wp:effectExtent l="0" t="0" r="1905" b="0"/>
                <wp:wrapNone/>
                <wp:docPr id="811" name="Triângulo isósceles 8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66C7C0A" id="Triângulo isósceles 811" o:spid="_x0000_s1026" type="#_x0000_t5" style="position:absolute;margin-left:207.8pt;margin-top:12.95pt;width:17.85pt;height:10.9pt;flip:y;z-index:2528921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" fillcolor="#d8d8d8 [2732]" stroked="f">
                <w10:wrap anchorx="margin"/>
              </v:shape>
            </w:pict>
          </mc:Fallback>
        </mc:AlternateContent>
      </w:r>
    </w:p>
    <w:p w14:paraId="6D9F2F17" w14:textId="169962BF" w:rsidR="008805B5" w:rsidRDefault="008805B5" w:rsidP="008805B5">
      <w:pPr>
        <w:pStyle w:val="Corpo"/>
      </w:pPr>
    </w:p>
    <w:p w14:paraId="0EDE7228" w14:textId="525AA2B8" w:rsidR="008805B5" w:rsidRDefault="005D13B1" w:rsidP="008805B5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91136" behindDoc="0" locked="0" layoutInCell="1" allowOverlap="1" wp14:anchorId="52714D51" wp14:editId="31C2AAD9">
                <wp:simplePos x="0" y="0"/>
                <wp:positionH relativeFrom="margin">
                  <wp:posOffset>1676457</wp:posOffset>
                </wp:positionH>
                <wp:positionV relativeFrom="paragraph">
                  <wp:posOffset>51208</wp:posOffset>
                </wp:positionV>
                <wp:extent cx="2046605" cy="941696"/>
                <wp:effectExtent l="0" t="0" r="10795" b="11430"/>
                <wp:wrapNone/>
                <wp:docPr id="813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41696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E9CD417" w14:textId="77777777" w:rsidR="005D1916" w:rsidRDefault="005D1916" w:rsidP="008805B5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</w:p>
                          <w:p w14:paraId="3D50A35A" w14:textId="77777777" w:rsidR="005D1916" w:rsidRPr="005D13B1" w:rsidRDefault="005D1916" w:rsidP="005D13B1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5D13B1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Administração oral de </w:t>
                            </w:r>
                            <w:proofErr w:type="spellStart"/>
                            <w:r w:rsidRPr="005D13B1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tacrolimus</w:t>
                            </w:r>
                            <w:proofErr w:type="spellEnd"/>
                          </w:p>
                          <w:p w14:paraId="59978A03" w14:textId="77777777" w:rsidR="005D1916" w:rsidRPr="005D13B1" w:rsidRDefault="005D1916" w:rsidP="005D13B1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5D13B1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0,1 mg/Kg/dia</w:t>
                            </w:r>
                          </w:p>
                          <w:p w14:paraId="5679E86A" w14:textId="77777777" w:rsidR="005D1916" w:rsidRPr="00086CFC" w:rsidRDefault="005D1916" w:rsidP="008805B5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2714D51" id="_x0000_s1117" type="#_x0000_t202" style="position:absolute;left:0;text-align:left;margin-left:132pt;margin-top:4.05pt;width:161.15pt;height:74.15pt;z-index:25289113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" fillcolor="#0070c0" strokecolor="#0070c0">
                <v:textbox>
                  <w:txbxContent>
                    <w:p w14:paraId="1E9CD417" w14:textId="77777777" w:rsidR="005D1916" w:rsidRDefault="005D1916" w:rsidP="008805B5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</w:p>
                    <w:p w14:paraId="3D50A35A" w14:textId="77777777" w:rsidR="005D1916" w:rsidRPr="005D13B1" w:rsidRDefault="005D1916" w:rsidP="005D13B1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5D13B1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Administração oral de </w:t>
                      </w:r>
                      <w:proofErr w:type="spellStart"/>
                      <w:r w:rsidRPr="005D13B1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tacrolimus</w:t>
                      </w:r>
                      <w:proofErr w:type="spellEnd"/>
                    </w:p>
                    <w:p w14:paraId="59978A03" w14:textId="77777777" w:rsidR="005D1916" w:rsidRPr="005D13B1" w:rsidRDefault="005D1916" w:rsidP="005D13B1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5D13B1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0,1 mg/Kg/dia</w:t>
                      </w:r>
                    </w:p>
                    <w:p w14:paraId="5679E86A" w14:textId="77777777" w:rsidR="005D1916" w:rsidRPr="00086CFC" w:rsidRDefault="005D1916" w:rsidP="008805B5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6CE121F" w14:textId="45C9309C" w:rsidR="008805B5" w:rsidRDefault="008805B5" w:rsidP="008805B5">
      <w:pPr>
        <w:pStyle w:val="Corpo"/>
      </w:pPr>
    </w:p>
    <w:p w14:paraId="2A99DB79" w14:textId="77777777" w:rsidR="008805B5" w:rsidRDefault="008805B5" w:rsidP="008805B5">
      <w:pPr>
        <w:pStyle w:val="Corpo"/>
      </w:pPr>
    </w:p>
    <w:p w14:paraId="6B856AE0" w14:textId="77777777" w:rsidR="008805B5" w:rsidRDefault="008805B5" w:rsidP="008805B5">
      <w:pPr>
        <w:pStyle w:val="Corpo"/>
      </w:pPr>
    </w:p>
    <w:p w14:paraId="7861FCDF" w14:textId="77777777" w:rsidR="008805B5" w:rsidRDefault="008805B5" w:rsidP="008805B5">
      <w:pPr>
        <w:pStyle w:val="Corpo"/>
      </w:pPr>
    </w:p>
    <w:p w14:paraId="622EED9F" w14:textId="3E8A9B12" w:rsidR="008805B5" w:rsidRDefault="008805B5" w:rsidP="008805B5">
      <w:pPr>
        <w:pStyle w:val="Corpo"/>
        <w:rPr>
          <w:b/>
          <w:color w:val="339966"/>
        </w:rPr>
      </w:pPr>
    </w:p>
    <w:p w14:paraId="0C49D570" w14:textId="77777777" w:rsidR="003B7B27" w:rsidRDefault="003B7B27" w:rsidP="00BB0BFA">
      <w:pPr>
        <w:pStyle w:val="Corpo"/>
        <w:numPr>
          <w:ilvl w:val="0"/>
          <w:numId w:val="17"/>
        </w:numPr>
        <w:rPr>
          <w:sz w:val="20"/>
          <w:szCs w:val="20"/>
        </w:rPr>
      </w:pPr>
      <w:r w:rsidRPr="00ED198E">
        <w:rPr>
          <w:sz w:val="20"/>
          <w:szCs w:val="20"/>
        </w:rPr>
        <w:t xml:space="preserve">As dosagens foram adaptadas de maneira que fosse mantida uma concentração plasmática de 10 a 15 </w:t>
      </w:r>
      <w:proofErr w:type="spellStart"/>
      <w:r w:rsidRPr="00ED198E">
        <w:rPr>
          <w:sz w:val="20"/>
          <w:szCs w:val="20"/>
        </w:rPr>
        <w:t>ng</w:t>
      </w:r>
      <w:proofErr w:type="spellEnd"/>
      <w:r w:rsidRPr="00ED198E">
        <w:rPr>
          <w:sz w:val="20"/>
          <w:szCs w:val="20"/>
        </w:rPr>
        <w:t>/</w:t>
      </w:r>
      <w:proofErr w:type="spellStart"/>
      <w:r w:rsidRPr="00ED198E">
        <w:rPr>
          <w:sz w:val="20"/>
          <w:szCs w:val="20"/>
        </w:rPr>
        <w:t>mL</w:t>
      </w:r>
      <w:proofErr w:type="spellEnd"/>
      <w:r w:rsidRPr="00ED198E">
        <w:rPr>
          <w:sz w:val="20"/>
          <w:szCs w:val="20"/>
        </w:rPr>
        <w:t xml:space="preserve"> para induzir a remissão da doença e de 5 a 10 </w:t>
      </w:r>
      <w:proofErr w:type="spellStart"/>
      <w:r w:rsidRPr="00ED198E">
        <w:rPr>
          <w:sz w:val="20"/>
          <w:szCs w:val="20"/>
        </w:rPr>
        <w:t>ng</w:t>
      </w:r>
      <w:proofErr w:type="spellEnd"/>
      <w:r w:rsidRPr="00ED198E">
        <w:rPr>
          <w:sz w:val="20"/>
          <w:szCs w:val="20"/>
        </w:rPr>
        <w:t>/</w:t>
      </w:r>
      <w:proofErr w:type="spellStart"/>
      <w:r w:rsidRPr="00ED198E">
        <w:rPr>
          <w:sz w:val="20"/>
          <w:szCs w:val="20"/>
        </w:rPr>
        <w:t>mL</w:t>
      </w:r>
      <w:proofErr w:type="spellEnd"/>
      <w:r w:rsidRPr="00ED198E">
        <w:rPr>
          <w:sz w:val="20"/>
          <w:szCs w:val="20"/>
        </w:rPr>
        <w:t xml:space="preserve"> para manter a remissão.</w:t>
      </w:r>
    </w:p>
    <w:p w14:paraId="666BE498" w14:textId="77777777" w:rsidR="003B7B27" w:rsidRDefault="003B7B27" w:rsidP="008805B5">
      <w:pPr>
        <w:pStyle w:val="Corpo"/>
        <w:rPr>
          <w:b/>
          <w:color w:val="339966"/>
        </w:rPr>
      </w:pPr>
    </w:p>
    <w:p w14:paraId="3D5EDB48" w14:textId="77777777" w:rsidR="008805B5" w:rsidRDefault="008805B5" w:rsidP="008805B5">
      <w:pPr>
        <w:pStyle w:val="Corpo"/>
        <w:rPr>
          <w:b/>
          <w:color w:val="339966"/>
        </w:rPr>
      </w:pPr>
    </w:p>
    <w:p w14:paraId="7B0F2FEC" w14:textId="77777777" w:rsidR="008805B5" w:rsidRPr="00C72C0B" w:rsidRDefault="008805B5" w:rsidP="008805B5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10AE579D" w14:textId="77777777" w:rsidR="008805B5" w:rsidRPr="00714E9A" w:rsidRDefault="008805B5" w:rsidP="008805B5">
      <w:pPr>
        <w:pStyle w:val="Corpo"/>
        <w:rPr>
          <w:sz w:val="16"/>
          <w:szCs w:val="16"/>
        </w:rPr>
      </w:pPr>
    </w:p>
    <w:p w14:paraId="6989E12A" w14:textId="77777777" w:rsidR="003B7B27" w:rsidRDefault="003B7B27" w:rsidP="003B7B27">
      <w:pPr>
        <w:pStyle w:val="Corpo"/>
        <w:numPr>
          <w:ilvl w:val="0"/>
          <w:numId w:val="1"/>
        </w:numPr>
      </w:pPr>
      <w:r>
        <w:t>Após 4 semanas, a remissão clínica foi observada em 8 pacientes, sendo que os 3 pacientes restantes apresentaram resposta clínica;</w:t>
      </w:r>
    </w:p>
    <w:p w14:paraId="698FF92C" w14:textId="77777777" w:rsidR="003B7B27" w:rsidRDefault="003B7B27" w:rsidP="003B7B27">
      <w:pPr>
        <w:pStyle w:val="Corpo"/>
        <w:numPr>
          <w:ilvl w:val="0"/>
          <w:numId w:val="1"/>
        </w:numPr>
      </w:pPr>
      <w:r>
        <w:t>Após 12 semanas de tratamento, 9 pacientes atingiram a remissão;</w:t>
      </w:r>
    </w:p>
    <w:p w14:paraId="535702EC" w14:textId="77777777" w:rsidR="003B7B27" w:rsidRDefault="003B7B27" w:rsidP="003B7B27">
      <w:pPr>
        <w:pStyle w:val="Corpo"/>
        <w:numPr>
          <w:ilvl w:val="0"/>
          <w:numId w:val="1"/>
        </w:numPr>
      </w:pPr>
      <w:r>
        <w:t>Após acompanhamento de 10,4 meses, foi observado que a remissão foi mantida em 8 dos 11 casos;</w:t>
      </w:r>
    </w:p>
    <w:p w14:paraId="4C17EDD4" w14:textId="03E3D7FC" w:rsidR="003B7B27" w:rsidRDefault="003B7B27" w:rsidP="003B7B27">
      <w:pPr>
        <w:pStyle w:val="Corpo"/>
        <w:numPr>
          <w:ilvl w:val="0"/>
          <w:numId w:val="1"/>
        </w:numPr>
      </w:pPr>
      <w:r>
        <w:t xml:space="preserve">Durante o tratamento com </w:t>
      </w:r>
      <w:proofErr w:type="spellStart"/>
      <w:r>
        <w:t>tacrolimus</w:t>
      </w:r>
      <w:proofErr w:type="spellEnd"/>
      <w:r>
        <w:t>, os níveis de creatinina e glicose não sofreram aumento significativo.</w:t>
      </w:r>
    </w:p>
    <w:p w14:paraId="56E1A1AE" w14:textId="290486D3" w:rsidR="003B7B27" w:rsidRDefault="003B7B27" w:rsidP="003B7B27">
      <w:pPr>
        <w:pStyle w:val="Corpo"/>
      </w:pPr>
    </w:p>
    <w:p w14:paraId="16E94019" w14:textId="5D3A919D" w:rsidR="003B7B27" w:rsidRPr="00C72C0B" w:rsidRDefault="003B7B27" w:rsidP="003B7B27">
      <w:pPr>
        <w:pStyle w:val="Corpo"/>
        <w:rPr>
          <w:b/>
          <w:color w:val="339966"/>
        </w:rPr>
      </w:pPr>
      <w:r>
        <w:rPr>
          <w:b/>
          <w:color w:val="339966"/>
        </w:rPr>
        <w:t>Conclusão:</w:t>
      </w:r>
    </w:p>
    <w:p w14:paraId="0D4CC3B8" w14:textId="77777777" w:rsidR="003B7B27" w:rsidRPr="00714E9A" w:rsidRDefault="003B7B27" w:rsidP="003B7B27">
      <w:pPr>
        <w:pStyle w:val="Corpo"/>
        <w:rPr>
          <w:sz w:val="16"/>
          <w:szCs w:val="16"/>
        </w:rPr>
      </w:pPr>
    </w:p>
    <w:p w14:paraId="702A20F7" w14:textId="77777777" w:rsidR="003B7B27" w:rsidRPr="00344BAF" w:rsidRDefault="003B7B27" w:rsidP="003B7B27">
      <w:pPr>
        <w:pStyle w:val="Corpo"/>
        <w:jc w:val="center"/>
        <w:rPr>
          <w:b/>
          <w:i/>
        </w:rPr>
      </w:pPr>
      <w:r w:rsidRPr="00344BAF">
        <w:rPr>
          <w:b/>
          <w:i/>
        </w:rPr>
        <w:t xml:space="preserve">A administração oral de </w:t>
      </w:r>
      <w:proofErr w:type="spellStart"/>
      <w:r w:rsidRPr="00344BAF">
        <w:rPr>
          <w:b/>
          <w:i/>
        </w:rPr>
        <w:t>tacrolimus</w:t>
      </w:r>
      <w:proofErr w:type="spellEnd"/>
      <w:r w:rsidRPr="00344BAF">
        <w:rPr>
          <w:b/>
          <w:i/>
        </w:rPr>
        <w:t xml:space="preserve"> é uma alternativa segura e eficaz para tratamento da colite ulcerativa moderada a severa em pacientes que não são submetidos à terapia com corticosteroides sistêmicos.</w:t>
      </w:r>
    </w:p>
    <w:p w14:paraId="2DB514BC" w14:textId="470A45F2" w:rsidR="003B7B27" w:rsidRDefault="003B7B27" w:rsidP="003B7B27">
      <w:pPr>
        <w:pStyle w:val="Corpo"/>
      </w:pPr>
    </w:p>
    <w:p w14:paraId="557BF13D" w14:textId="77777777" w:rsidR="008805B5" w:rsidRDefault="008805B5" w:rsidP="008805B5">
      <w:pPr>
        <w:pStyle w:val="Corpo"/>
        <w:spacing w:after="0"/>
        <w:rPr>
          <w:color w:val="auto"/>
          <w:szCs w:val="23"/>
        </w:rPr>
      </w:pPr>
    </w:p>
    <w:p w14:paraId="0EE2909F" w14:textId="77777777" w:rsidR="008805B5" w:rsidRDefault="008805B5" w:rsidP="008805B5">
      <w:pPr>
        <w:pStyle w:val="Corpo"/>
        <w:spacing w:after="0"/>
        <w:ind w:left="360"/>
        <w:rPr>
          <w:color w:val="auto"/>
          <w:szCs w:val="23"/>
        </w:rPr>
      </w:pPr>
    </w:p>
    <w:p w14:paraId="24D2E6F9" w14:textId="77777777" w:rsidR="008805B5" w:rsidRDefault="008805B5" w:rsidP="008805B5">
      <w:pPr>
        <w:pStyle w:val="Ttulo1"/>
        <w:jc w:val="center"/>
      </w:pPr>
      <w:bookmarkStart w:id="100" w:name="_Toc62720145"/>
      <w:r>
        <w:t>Formulário</w:t>
      </w:r>
      <w:bookmarkEnd w:id="100"/>
    </w:p>
    <w:p w14:paraId="49F3B5AC" w14:textId="77777777" w:rsidR="008805B5" w:rsidRDefault="008805B5" w:rsidP="008805B5">
      <w:pPr>
        <w:pStyle w:val="Corpo"/>
        <w:spacing w:after="120"/>
      </w:pPr>
    </w:p>
    <w:p w14:paraId="258D71CF" w14:textId="77777777" w:rsidR="008805B5" w:rsidRPr="00C30C20" w:rsidRDefault="008805B5" w:rsidP="008805B5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8805B5" w:rsidRPr="009537E7" w14:paraId="33203DFD" w14:textId="77777777" w:rsidTr="00462DDC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3E53E25F" w14:textId="4B150D85" w:rsidR="008805B5" w:rsidRDefault="003B7B27" w:rsidP="00462DDC">
            <w:pPr>
              <w:pStyle w:val="Corpo"/>
              <w:spacing w:after="0"/>
              <w:jc w:val="center"/>
              <w:rPr>
                <w:b/>
                <w:color w:val="FFFFFF" w:themeColor="background1"/>
                <w:sz w:val="22"/>
              </w:rPr>
            </w:pPr>
            <w:r>
              <w:rPr>
                <w:b/>
                <w:color w:val="FFFFFF" w:themeColor="background1"/>
                <w:sz w:val="22"/>
              </w:rPr>
              <w:t>Cápsulas</w:t>
            </w:r>
            <w:r w:rsidR="008805B5">
              <w:rPr>
                <w:b/>
                <w:color w:val="FFFFFF" w:themeColor="background1"/>
                <w:sz w:val="22"/>
              </w:rPr>
              <w:t xml:space="preserve"> de </w:t>
            </w:r>
            <w:proofErr w:type="spellStart"/>
            <w:r w:rsidR="008805B5">
              <w:rPr>
                <w:b/>
                <w:color w:val="FFFFFF" w:themeColor="background1"/>
                <w:sz w:val="22"/>
              </w:rPr>
              <w:t>Tacrolimus</w:t>
            </w:r>
            <w:proofErr w:type="spellEnd"/>
          </w:p>
        </w:tc>
      </w:tr>
      <w:tr w:rsidR="008805B5" w:rsidRPr="009537E7" w14:paraId="79023DA3" w14:textId="77777777" w:rsidTr="00462DDC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6F6E6D4" w14:textId="53F66F03" w:rsidR="008805B5" w:rsidRDefault="008805B5" w:rsidP="00462DDC">
            <w:pPr>
              <w:pStyle w:val="Corpo"/>
            </w:pPr>
            <w:proofErr w:type="spellStart"/>
            <w:r>
              <w:t>Tacrolimus</w:t>
            </w:r>
            <w:proofErr w:type="spellEnd"/>
            <w:r>
              <w:t>.................................</w:t>
            </w:r>
            <w:r w:rsidR="003B7B27" w:rsidRPr="003B7B27">
              <w:rPr>
                <w:color w:val="000000" w:themeColor="text1"/>
                <w:sz w:val="20"/>
                <w:szCs w:val="20"/>
              </w:rPr>
              <w:t xml:space="preserve"> </w:t>
            </w:r>
            <w:r w:rsidR="003B7B27" w:rsidRPr="003B7B27">
              <w:t>0,1 mg/Kg</w:t>
            </w:r>
          </w:p>
        </w:tc>
      </w:tr>
      <w:tr w:rsidR="003B7B27" w:rsidRPr="009537E7" w14:paraId="2FABFB47" w14:textId="77777777" w:rsidTr="00462DDC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6038256" w14:textId="509E8B70" w:rsidR="003B7B27" w:rsidRPr="003B7B27" w:rsidRDefault="003B7B27" w:rsidP="003B7B27">
            <w:pPr>
              <w:pStyle w:val="Corpo"/>
              <w:rPr>
                <w:szCs w:val="23"/>
              </w:rPr>
            </w:pPr>
            <w:r w:rsidRPr="003B7B27">
              <w:rPr>
                <w:color w:val="000000" w:themeColor="text1"/>
                <w:szCs w:val="23"/>
              </w:rPr>
              <w:t>Excipiente qsp............................1 Cápsula</w:t>
            </w:r>
          </w:p>
        </w:tc>
      </w:tr>
    </w:tbl>
    <w:p w14:paraId="7FE32808" w14:textId="65BAE601" w:rsidR="003B7B27" w:rsidRPr="003B7B27" w:rsidRDefault="003B7B27" w:rsidP="003B7B27">
      <w:pPr>
        <w:pStyle w:val="Corpo"/>
        <w:spacing w:line="276" w:lineRule="auto"/>
        <w:rPr>
          <w:sz w:val="16"/>
          <w:szCs w:val="16"/>
        </w:rPr>
      </w:pPr>
      <w:r w:rsidRPr="003B7B27">
        <w:rPr>
          <w:sz w:val="16"/>
          <w:szCs w:val="16"/>
        </w:rPr>
        <w:t>Administrar 1 cápsula ao dia ou conforme orientação médica.</w:t>
      </w:r>
    </w:p>
    <w:p w14:paraId="1A56373E" w14:textId="77777777" w:rsidR="008805B5" w:rsidRDefault="008805B5" w:rsidP="008805B5">
      <w:pPr>
        <w:pStyle w:val="Corpo"/>
        <w:spacing w:line="276" w:lineRule="auto"/>
        <w:rPr>
          <w:b/>
        </w:rPr>
      </w:pPr>
    </w:p>
    <w:p w14:paraId="78920270" w14:textId="77777777" w:rsidR="008805B5" w:rsidRDefault="008805B5" w:rsidP="008805B5">
      <w:pPr>
        <w:pStyle w:val="Corpo"/>
        <w:spacing w:line="276" w:lineRule="auto"/>
        <w:rPr>
          <w:b/>
        </w:rPr>
      </w:pPr>
    </w:p>
    <w:p w14:paraId="155A5B39" w14:textId="7F9F5AEB" w:rsidR="008805B5" w:rsidRDefault="008805B5" w:rsidP="00B70169">
      <w:pPr>
        <w:pStyle w:val="Corpo"/>
        <w:spacing w:line="276" w:lineRule="auto"/>
        <w:rPr>
          <w:b/>
        </w:rPr>
      </w:pPr>
    </w:p>
    <w:p w14:paraId="1F6FD618" w14:textId="5EC598A4" w:rsidR="008805B5" w:rsidRDefault="008805B5" w:rsidP="00B70169">
      <w:pPr>
        <w:pStyle w:val="Corpo"/>
        <w:spacing w:line="276" w:lineRule="auto"/>
        <w:rPr>
          <w:b/>
        </w:rPr>
      </w:pPr>
    </w:p>
    <w:p w14:paraId="5D7DB8F9" w14:textId="0ADBD39E" w:rsidR="008805B5" w:rsidRDefault="008805B5" w:rsidP="00B70169">
      <w:pPr>
        <w:pStyle w:val="Corpo"/>
        <w:spacing w:line="276" w:lineRule="auto"/>
        <w:rPr>
          <w:b/>
        </w:rPr>
      </w:pPr>
    </w:p>
    <w:p w14:paraId="2E51FB70" w14:textId="2E126151" w:rsidR="008805B5" w:rsidRDefault="008805B5" w:rsidP="00B70169">
      <w:pPr>
        <w:pStyle w:val="Corpo"/>
        <w:spacing w:line="276" w:lineRule="auto"/>
        <w:rPr>
          <w:b/>
        </w:rPr>
      </w:pPr>
    </w:p>
    <w:p w14:paraId="122C3553" w14:textId="08DD7774" w:rsidR="008805B5" w:rsidRDefault="008805B5" w:rsidP="00B70169">
      <w:pPr>
        <w:pStyle w:val="Corpo"/>
        <w:spacing w:line="276" w:lineRule="auto"/>
        <w:rPr>
          <w:b/>
        </w:rPr>
      </w:pPr>
    </w:p>
    <w:p w14:paraId="333C4A7A" w14:textId="2B01E80E" w:rsidR="003B7B27" w:rsidRDefault="003B7B27" w:rsidP="00B70169">
      <w:pPr>
        <w:pStyle w:val="Corpo"/>
        <w:spacing w:line="276" w:lineRule="auto"/>
        <w:rPr>
          <w:b/>
        </w:rPr>
      </w:pPr>
    </w:p>
    <w:p w14:paraId="03301F18" w14:textId="682587D0" w:rsidR="003B7B27" w:rsidRDefault="003B7B27" w:rsidP="00B70169">
      <w:pPr>
        <w:pStyle w:val="Corpo"/>
        <w:spacing w:line="276" w:lineRule="auto"/>
        <w:rPr>
          <w:b/>
        </w:rPr>
      </w:pPr>
    </w:p>
    <w:p w14:paraId="02D81F95" w14:textId="38403DDE" w:rsidR="003B7B27" w:rsidRDefault="003B7B27" w:rsidP="00B70169">
      <w:pPr>
        <w:pStyle w:val="Corpo"/>
        <w:spacing w:line="276" w:lineRule="auto"/>
        <w:rPr>
          <w:b/>
        </w:rPr>
      </w:pPr>
    </w:p>
    <w:p w14:paraId="139243F9" w14:textId="6D465529" w:rsidR="003B7B27" w:rsidRDefault="003B7B27" w:rsidP="00B70169">
      <w:pPr>
        <w:pStyle w:val="Corpo"/>
        <w:spacing w:line="276" w:lineRule="auto"/>
        <w:rPr>
          <w:b/>
        </w:rPr>
      </w:pPr>
    </w:p>
    <w:p w14:paraId="3E3DFE74" w14:textId="6B578C05" w:rsidR="003B7B27" w:rsidRDefault="003B7B27" w:rsidP="00B70169">
      <w:pPr>
        <w:pStyle w:val="Corpo"/>
        <w:spacing w:line="276" w:lineRule="auto"/>
        <w:rPr>
          <w:b/>
        </w:rPr>
      </w:pPr>
    </w:p>
    <w:p w14:paraId="18A37A87" w14:textId="52A0574C" w:rsidR="003B7B27" w:rsidRDefault="003B7B27" w:rsidP="00B70169">
      <w:pPr>
        <w:pStyle w:val="Corpo"/>
        <w:spacing w:line="276" w:lineRule="auto"/>
        <w:rPr>
          <w:b/>
        </w:rPr>
      </w:pPr>
    </w:p>
    <w:p w14:paraId="6C41D8AC" w14:textId="35222510" w:rsidR="003B7B27" w:rsidRDefault="003B7B27" w:rsidP="00B70169">
      <w:pPr>
        <w:pStyle w:val="Corpo"/>
        <w:spacing w:line="276" w:lineRule="auto"/>
        <w:rPr>
          <w:b/>
        </w:rPr>
      </w:pPr>
    </w:p>
    <w:p w14:paraId="79F4A3E9" w14:textId="39411E53" w:rsidR="003B7B27" w:rsidRDefault="003B7B27" w:rsidP="00B70169">
      <w:pPr>
        <w:pStyle w:val="Corpo"/>
        <w:spacing w:line="276" w:lineRule="auto"/>
        <w:rPr>
          <w:b/>
        </w:rPr>
      </w:pPr>
    </w:p>
    <w:p w14:paraId="12353996" w14:textId="1EEEE465" w:rsidR="003B7B27" w:rsidRDefault="003B7B27" w:rsidP="00B70169">
      <w:pPr>
        <w:pStyle w:val="Corpo"/>
        <w:spacing w:line="276" w:lineRule="auto"/>
        <w:rPr>
          <w:b/>
        </w:rPr>
      </w:pPr>
    </w:p>
    <w:p w14:paraId="4DBCB34F" w14:textId="5B37B584" w:rsidR="003B7B27" w:rsidRDefault="003B7B27" w:rsidP="00B70169">
      <w:pPr>
        <w:pStyle w:val="Corpo"/>
        <w:spacing w:line="276" w:lineRule="auto"/>
        <w:rPr>
          <w:b/>
        </w:rPr>
      </w:pPr>
    </w:p>
    <w:p w14:paraId="033B5E4D" w14:textId="179D5F2E" w:rsidR="003B7B27" w:rsidRDefault="003B7B27" w:rsidP="00B70169">
      <w:pPr>
        <w:pStyle w:val="Corpo"/>
        <w:spacing w:line="276" w:lineRule="auto"/>
        <w:rPr>
          <w:b/>
        </w:rPr>
      </w:pPr>
    </w:p>
    <w:p w14:paraId="0B592BD4" w14:textId="76F30C66" w:rsidR="003B7B27" w:rsidRDefault="003B7B27" w:rsidP="00B70169">
      <w:pPr>
        <w:pStyle w:val="Corpo"/>
        <w:spacing w:line="276" w:lineRule="auto"/>
        <w:rPr>
          <w:b/>
        </w:rPr>
      </w:pPr>
    </w:p>
    <w:p w14:paraId="652FA195" w14:textId="6F56CD22" w:rsidR="003B7B27" w:rsidRDefault="003B7B27" w:rsidP="00B70169">
      <w:pPr>
        <w:pStyle w:val="Corpo"/>
        <w:spacing w:line="276" w:lineRule="auto"/>
        <w:rPr>
          <w:b/>
        </w:rPr>
      </w:pPr>
    </w:p>
    <w:p w14:paraId="700882CA" w14:textId="118E7FE3" w:rsidR="003B7B27" w:rsidRDefault="003B7B27" w:rsidP="00B70169">
      <w:pPr>
        <w:pStyle w:val="Corpo"/>
        <w:spacing w:line="276" w:lineRule="auto"/>
        <w:rPr>
          <w:b/>
        </w:rPr>
      </w:pPr>
    </w:p>
    <w:p w14:paraId="22CCEEB9" w14:textId="2AEEFF15" w:rsidR="003B7B27" w:rsidRDefault="003B7B27" w:rsidP="00B70169">
      <w:pPr>
        <w:pStyle w:val="Corpo"/>
        <w:spacing w:line="276" w:lineRule="auto"/>
        <w:rPr>
          <w:b/>
        </w:rPr>
      </w:pPr>
    </w:p>
    <w:p w14:paraId="2DBC943C" w14:textId="368F7FD7" w:rsidR="003B7B27" w:rsidRDefault="003B7B27" w:rsidP="00B70169">
      <w:pPr>
        <w:pStyle w:val="Corpo"/>
        <w:spacing w:line="276" w:lineRule="auto"/>
        <w:rPr>
          <w:b/>
        </w:rPr>
      </w:pPr>
    </w:p>
    <w:p w14:paraId="3A281DDE" w14:textId="300EA16B" w:rsidR="003B7B27" w:rsidRDefault="003B7B27" w:rsidP="00B70169">
      <w:pPr>
        <w:pStyle w:val="Corpo"/>
        <w:spacing w:line="276" w:lineRule="auto"/>
        <w:rPr>
          <w:b/>
        </w:rPr>
      </w:pPr>
    </w:p>
    <w:p w14:paraId="3C53628F" w14:textId="65F8D5DF" w:rsidR="003B7B27" w:rsidRDefault="003B7B27" w:rsidP="00B70169">
      <w:pPr>
        <w:pStyle w:val="Corpo"/>
        <w:spacing w:line="276" w:lineRule="auto"/>
        <w:rPr>
          <w:b/>
        </w:rPr>
      </w:pPr>
    </w:p>
    <w:p w14:paraId="1631C89F" w14:textId="0EEA31DD" w:rsidR="003B7B27" w:rsidRDefault="003B7B27" w:rsidP="00B70169">
      <w:pPr>
        <w:pStyle w:val="Corpo"/>
        <w:spacing w:line="276" w:lineRule="auto"/>
        <w:rPr>
          <w:b/>
        </w:rPr>
      </w:pPr>
    </w:p>
    <w:p w14:paraId="11B73415" w14:textId="22FFC1E8" w:rsidR="003B7B27" w:rsidRPr="0040473A" w:rsidRDefault="00B87FC8" w:rsidP="003B7B27">
      <w:pPr>
        <w:pStyle w:val="Ttulo1"/>
        <w:jc w:val="center"/>
      </w:pPr>
      <w:bookmarkStart w:id="101" w:name="_Toc62720146"/>
      <w:proofErr w:type="spellStart"/>
      <w:r>
        <w:lastRenderedPageBreak/>
        <w:t>Azatioprina</w:t>
      </w:r>
      <w:bookmarkEnd w:id="101"/>
      <w:proofErr w:type="spellEnd"/>
    </w:p>
    <w:p w14:paraId="43D9943B" w14:textId="0ED4903D" w:rsidR="003B7B27" w:rsidRDefault="00B87FC8" w:rsidP="00B87FC8">
      <w:pPr>
        <w:jc w:val="center"/>
        <w:rPr>
          <w:rFonts w:ascii="Swis721 Th BT" w:hAnsi="Swis721 Th BT"/>
          <w:sz w:val="23"/>
          <w:szCs w:val="23"/>
        </w:rPr>
      </w:pPr>
      <w:r w:rsidRPr="00B87FC8">
        <w:rPr>
          <w:rFonts w:ascii="Swis721 Th BT" w:eastAsia="MS Mincho" w:hAnsi="Swis721 Th BT"/>
          <w:b/>
          <w:color w:val="0070C0"/>
          <w:sz w:val="40"/>
        </w:rPr>
        <w:t>Eficaz na Proctite Ulcerativa Refratária</w:t>
      </w:r>
    </w:p>
    <w:p w14:paraId="319B3C41" w14:textId="77777777" w:rsidR="00B87FC8" w:rsidRDefault="00B87FC8" w:rsidP="00B87FC8">
      <w:pPr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1A8FDCFE" w14:textId="77777777" w:rsidR="00B87FC8" w:rsidRDefault="00B87FC8" w:rsidP="00B87FC8">
      <w:pPr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79F4975B" w14:textId="1C1DC961" w:rsidR="00B87FC8" w:rsidRPr="00B87FC8" w:rsidRDefault="00B87FC8" w:rsidP="00B87FC8">
      <w:pPr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  <w:r w:rsidRPr="00B87FC8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O objetivo deste estudo conduzido por Mallet </w:t>
      </w:r>
      <w:r w:rsidRPr="00B87FC8">
        <w:rPr>
          <w:rFonts w:ascii="Swis721 Th BT" w:eastAsia="MS Mincho" w:hAnsi="Swis721 Th BT"/>
          <w:i/>
          <w:color w:val="404040" w:themeColor="text1" w:themeTint="BF"/>
          <w:sz w:val="23"/>
          <w:szCs w:val="24"/>
        </w:rPr>
        <w:t>et al</w:t>
      </w:r>
      <w:r w:rsidRPr="00B87FC8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. (2017) foi avaliar a eficácia da </w:t>
      </w:r>
      <w:proofErr w:type="spellStart"/>
      <w:r w:rsidRPr="00B87FC8">
        <w:rPr>
          <w:rFonts w:ascii="Swis721 Th BT" w:eastAsia="MS Mincho" w:hAnsi="Swis721 Th BT"/>
          <w:color w:val="404040" w:themeColor="text1" w:themeTint="BF"/>
          <w:sz w:val="23"/>
          <w:szCs w:val="24"/>
        </w:rPr>
        <w:t>azatioprina</w:t>
      </w:r>
      <w:proofErr w:type="spellEnd"/>
      <w:r w:rsidRPr="00B87FC8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 na proctite ulcerativa refratária.</w:t>
      </w:r>
    </w:p>
    <w:p w14:paraId="7B60F23E" w14:textId="77777777" w:rsidR="003B7B27" w:rsidRPr="008805B5" w:rsidRDefault="003B7B27" w:rsidP="003B7B27">
      <w:pPr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94208" behindDoc="0" locked="0" layoutInCell="1" allowOverlap="1" wp14:anchorId="463DE314" wp14:editId="16246146">
                <wp:simplePos x="0" y="0"/>
                <wp:positionH relativeFrom="margin">
                  <wp:posOffset>11686</wp:posOffset>
                </wp:positionH>
                <wp:positionV relativeFrom="paragraph">
                  <wp:posOffset>176407</wp:posOffset>
                </wp:positionV>
                <wp:extent cx="5372100" cy="395785"/>
                <wp:effectExtent l="0" t="0" r="19050" b="23495"/>
                <wp:wrapNone/>
                <wp:docPr id="814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39578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20CD1A9" w14:textId="77777777" w:rsidR="005D1916" w:rsidRPr="00B87FC8" w:rsidRDefault="005D1916" w:rsidP="00B87FC8">
                            <w:pPr>
                              <w:jc w:val="center"/>
                              <w:rPr>
                                <w:rFonts w:ascii="Swis721 Th BT" w:hAnsi="Swis721 Th BT" w:cs="Calibri"/>
                                <w:i/>
                                <w:color w:val="404040" w:themeColor="text1" w:themeTint="BF"/>
                                <w:sz w:val="23"/>
                                <w:szCs w:val="23"/>
                              </w:rPr>
                            </w:pPr>
                            <w:r w:rsidRPr="00B87FC8">
                              <w:rPr>
                                <w:rFonts w:ascii="Swis721 Th BT" w:hAnsi="Swis721 Th BT" w:cs="Calibri"/>
                                <w:color w:val="404040" w:themeColor="text1" w:themeTint="BF"/>
                                <w:sz w:val="23"/>
                                <w:szCs w:val="23"/>
                              </w:rPr>
                              <w:t>Para isso, 25 pacientes com colite ulcerativa refratária foram tratados com:</w:t>
                            </w:r>
                          </w:p>
                          <w:p w14:paraId="545DC6E3" w14:textId="77777777" w:rsidR="005D1916" w:rsidRPr="008C1762" w:rsidRDefault="005D1916" w:rsidP="003B7B27">
                            <w:pPr>
                              <w:jc w:val="center"/>
                              <w:rPr>
                                <w:rFonts w:ascii="Swis721 Th BT" w:hAnsi="Swis721 Th BT"/>
                                <w:iCs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63DE314" id="_x0000_s1118" type="#_x0000_t202" style="position:absolute;left:0;text-align:left;margin-left:.9pt;margin-top:13.9pt;width:423pt;height:31.15pt;z-index:25289420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" fillcolor="white [3212]" strokecolor="#0070c0">
                <v:textbox>
                  <w:txbxContent>
                    <w:p w14:paraId="320CD1A9" w14:textId="77777777" w:rsidR="005D1916" w:rsidRPr="00B87FC8" w:rsidRDefault="005D1916" w:rsidP="00B87FC8">
                      <w:pPr>
                        <w:jc w:val="center"/>
                        <w:rPr>
                          <w:rFonts w:ascii="Swis721 Th BT" w:hAnsi="Swis721 Th BT" w:cs="Calibri"/>
                          <w:i/>
                          <w:color w:val="404040" w:themeColor="text1" w:themeTint="BF"/>
                          <w:sz w:val="23"/>
                          <w:szCs w:val="23"/>
                        </w:rPr>
                      </w:pPr>
                      <w:r w:rsidRPr="00B87FC8">
                        <w:rPr>
                          <w:rFonts w:ascii="Swis721 Th BT" w:hAnsi="Swis721 Th BT" w:cs="Calibri"/>
                          <w:color w:val="404040" w:themeColor="text1" w:themeTint="BF"/>
                          <w:sz w:val="23"/>
                          <w:szCs w:val="23"/>
                        </w:rPr>
                        <w:t>Para isso, 25 pacientes com colite ulcerativa refratária foram tratados com:</w:t>
                      </w:r>
                    </w:p>
                    <w:p w14:paraId="545DC6E3" w14:textId="77777777" w:rsidR="005D1916" w:rsidRPr="008C1762" w:rsidRDefault="005D1916" w:rsidP="003B7B27">
                      <w:pPr>
                        <w:jc w:val="center"/>
                        <w:rPr>
                          <w:rFonts w:ascii="Swis721 Th BT" w:hAnsi="Swis721 Th BT"/>
                          <w:iCs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513A1BB3" w14:textId="77777777" w:rsidR="003B7B27" w:rsidRDefault="003B7B27" w:rsidP="003B7B27">
      <w:pPr>
        <w:pStyle w:val="Corpo"/>
        <w:rPr>
          <w:sz w:val="24"/>
        </w:rPr>
      </w:pPr>
      <w:r>
        <w:rPr>
          <w:sz w:val="24"/>
        </w:rPr>
        <w:br/>
      </w:r>
    </w:p>
    <w:p w14:paraId="3D458083" w14:textId="603BF5BC" w:rsidR="003B7B27" w:rsidRDefault="00B87FC8" w:rsidP="003B7B27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96256" behindDoc="0" locked="0" layoutInCell="1" allowOverlap="1" wp14:anchorId="7C28E525" wp14:editId="2613DB05">
                <wp:simplePos x="0" y="0"/>
                <wp:positionH relativeFrom="margin">
                  <wp:posOffset>2843198</wp:posOffset>
                </wp:positionH>
                <wp:positionV relativeFrom="paragraph">
                  <wp:posOffset>43587</wp:posOffset>
                </wp:positionV>
                <wp:extent cx="226695" cy="138430"/>
                <wp:effectExtent l="0" t="0" r="1905" b="0"/>
                <wp:wrapNone/>
                <wp:docPr id="815" name="Triângulo isósceles 8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B5BF219" id="Triângulo isósceles 815" o:spid="_x0000_s1026" type="#_x0000_t5" style="position:absolute;margin-left:223.85pt;margin-top:3.45pt;width:17.85pt;height:10.9pt;flip:y;z-index:2528962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" fillcolor="#d8d8d8 [2732]" stroked="f">
                <w10:wrap anchorx="margin"/>
              </v:shape>
            </w:pict>
          </mc:Fallback>
        </mc:AlternateContent>
      </w:r>
    </w:p>
    <w:p w14:paraId="2E5FFD4E" w14:textId="38012488" w:rsidR="003B7B27" w:rsidRDefault="00B87FC8" w:rsidP="003B7B27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895232" behindDoc="0" locked="0" layoutInCell="1" allowOverlap="1" wp14:anchorId="37A88F2C" wp14:editId="62C602BD">
                <wp:simplePos x="0" y="0"/>
                <wp:positionH relativeFrom="margin">
                  <wp:posOffset>1880235</wp:posOffset>
                </wp:positionH>
                <wp:positionV relativeFrom="paragraph">
                  <wp:posOffset>117475</wp:posOffset>
                </wp:positionV>
                <wp:extent cx="2046605" cy="941070"/>
                <wp:effectExtent l="0" t="0" r="10795" b="11430"/>
                <wp:wrapNone/>
                <wp:docPr id="816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4107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CA3DC7D" w14:textId="77777777" w:rsidR="005D1916" w:rsidRDefault="005D1916" w:rsidP="003B7B2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</w:p>
                          <w:p w14:paraId="37D0407A" w14:textId="77777777" w:rsidR="005D1916" w:rsidRDefault="005D1916" w:rsidP="003B7B2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5DF48E5F" w14:textId="77777777" w:rsidR="005D1916" w:rsidRPr="00B87FC8" w:rsidRDefault="005D1916" w:rsidP="00B87FC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B87FC8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Azatioprina</w:t>
                            </w:r>
                            <w:proofErr w:type="spellEnd"/>
                          </w:p>
                          <w:p w14:paraId="0A06BDD0" w14:textId="77777777" w:rsidR="005D1916" w:rsidRPr="00B87FC8" w:rsidRDefault="005D1916" w:rsidP="00B87FC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B87FC8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2,2 mg/Kg ao dia</w:t>
                            </w:r>
                          </w:p>
                          <w:p w14:paraId="01AAD4ED" w14:textId="77777777" w:rsidR="005D1916" w:rsidRPr="00086CFC" w:rsidRDefault="005D1916" w:rsidP="003B7B2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7A88F2C" id="_x0000_s1119" type="#_x0000_t202" style="position:absolute;left:0;text-align:left;margin-left:148.05pt;margin-top:9.25pt;width:161.15pt;height:74.1pt;z-index:25289523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" fillcolor="#0070c0" strokecolor="#0070c0">
                <v:textbox>
                  <w:txbxContent>
                    <w:p w14:paraId="2CA3DC7D" w14:textId="77777777" w:rsidR="005D1916" w:rsidRDefault="005D1916" w:rsidP="003B7B2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</w:p>
                    <w:p w14:paraId="37D0407A" w14:textId="77777777" w:rsidR="005D1916" w:rsidRDefault="005D1916" w:rsidP="003B7B2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5DF48E5F" w14:textId="77777777" w:rsidR="005D1916" w:rsidRPr="00B87FC8" w:rsidRDefault="005D1916" w:rsidP="00B87FC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B87FC8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Azatioprina</w:t>
                      </w:r>
                      <w:proofErr w:type="spellEnd"/>
                    </w:p>
                    <w:p w14:paraId="0A06BDD0" w14:textId="77777777" w:rsidR="005D1916" w:rsidRPr="00B87FC8" w:rsidRDefault="005D1916" w:rsidP="00B87FC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B87FC8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2,2 mg/Kg ao dia</w:t>
                      </w:r>
                    </w:p>
                    <w:p w14:paraId="01AAD4ED" w14:textId="77777777" w:rsidR="005D1916" w:rsidRPr="00086CFC" w:rsidRDefault="005D1916" w:rsidP="003B7B2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33855967" w14:textId="5CB21CA1" w:rsidR="003B7B27" w:rsidRDefault="003B7B27" w:rsidP="003B7B27">
      <w:pPr>
        <w:pStyle w:val="Corpo"/>
      </w:pPr>
    </w:p>
    <w:p w14:paraId="1DC38383" w14:textId="77777777" w:rsidR="003B7B27" w:rsidRDefault="003B7B27" w:rsidP="003B7B27">
      <w:pPr>
        <w:pStyle w:val="Corpo"/>
      </w:pPr>
    </w:p>
    <w:p w14:paraId="7098E9D1" w14:textId="77777777" w:rsidR="003B7B27" w:rsidRDefault="003B7B27" w:rsidP="003B7B27">
      <w:pPr>
        <w:pStyle w:val="Corpo"/>
      </w:pPr>
    </w:p>
    <w:p w14:paraId="354EDDBA" w14:textId="77777777" w:rsidR="003B7B27" w:rsidRDefault="003B7B27" w:rsidP="003B7B27">
      <w:pPr>
        <w:pStyle w:val="Corpo"/>
      </w:pPr>
    </w:p>
    <w:p w14:paraId="2D9D0A81" w14:textId="77777777" w:rsidR="003B7B27" w:rsidRDefault="003B7B27" w:rsidP="003B7B27">
      <w:pPr>
        <w:pStyle w:val="Corpo"/>
      </w:pPr>
    </w:p>
    <w:p w14:paraId="30DD25A0" w14:textId="77777777" w:rsidR="003B7B27" w:rsidRDefault="003B7B27" w:rsidP="003B7B27">
      <w:pPr>
        <w:pStyle w:val="Corpo"/>
        <w:rPr>
          <w:b/>
          <w:color w:val="339966"/>
        </w:rPr>
      </w:pPr>
    </w:p>
    <w:p w14:paraId="2EF94138" w14:textId="77777777" w:rsidR="003B7B27" w:rsidRDefault="003B7B27" w:rsidP="003B7B27">
      <w:pPr>
        <w:pStyle w:val="Corpo"/>
        <w:rPr>
          <w:b/>
          <w:color w:val="339966"/>
        </w:rPr>
      </w:pPr>
    </w:p>
    <w:p w14:paraId="2B47CFDF" w14:textId="77777777" w:rsidR="003B7B27" w:rsidRPr="00C72C0B" w:rsidRDefault="003B7B27" w:rsidP="003B7B27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7CFE5F45" w14:textId="77777777" w:rsidR="003B7B27" w:rsidRPr="00714E9A" w:rsidRDefault="003B7B27" w:rsidP="003B7B27">
      <w:pPr>
        <w:pStyle w:val="Corpo"/>
        <w:rPr>
          <w:sz w:val="16"/>
          <w:szCs w:val="16"/>
        </w:rPr>
      </w:pPr>
    </w:p>
    <w:p w14:paraId="04D7853C" w14:textId="77777777" w:rsidR="00B87FC8" w:rsidRPr="00B87FC8" w:rsidRDefault="00B87FC8" w:rsidP="00BB0BFA">
      <w:pPr>
        <w:pStyle w:val="Corpo"/>
        <w:numPr>
          <w:ilvl w:val="0"/>
          <w:numId w:val="18"/>
        </w:numPr>
        <w:rPr>
          <w:b/>
        </w:rPr>
      </w:pPr>
      <w:r w:rsidRPr="00B87FC8">
        <w:t>Dos pacientes tratados, 4 não tiveram avaliação clínica em curto prazo;</w:t>
      </w:r>
    </w:p>
    <w:p w14:paraId="5B1F0AE3" w14:textId="77777777" w:rsidR="00B87FC8" w:rsidRPr="00B87FC8" w:rsidRDefault="00B87FC8" w:rsidP="00BB0BFA">
      <w:pPr>
        <w:pStyle w:val="Corpo"/>
        <w:numPr>
          <w:ilvl w:val="0"/>
          <w:numId w:val="18"/>
        </w:numPr>
        <w:rPr>
          <w:b/>
        </w:rPr>
      </w:pPr>
      <w:r w:rsidRPr="00B87FC8">
        <w:t>Além disso, 10 pacientes apresentaram melhora clínica;</w:t>
      </w:r>
    </w:p>
    <w:p w14:paraId="50F19A3A" w14:textId="77777777" w:rsidR="00B87FC8" w:rsidRPr="00B87FC8" w:rsidRDefault="00B87FC8" w:rsidP="00BB0BFA">
      <w:pPr>
        <w:pStyle w:val="Corpo"/>
        <w:numPr>
          <w:ilvl w:val="0"/>
          <w:numId w:val="18"/>
        </w:numPr>
      </w:pPr>
      <w:r w:rsidRPr="00B87FC8">
        <w:t>Na avaliação de longo prazo, 5 pacientes tiveram sucesso no tratamento.</w:t>
      </w:r>
    </w:p>
    <w:p w14:paraId="08B3E8EC" w14:textId="77777777" w:rsidR="003B7B27" w:rsidRDefault="003B7B27" w:rsidP="003B7B27">
      <w:pPr>
        <w:pStyle w:val="Corpo"/>
      </w:pPr>
    </w:p>
    <w:p w14:paraId="6C175F05" w14:textId="77777777" w:rsidR="00B87FC8" w:rsidRDefault="00B87FC8" w:rsidP="003B7B27">
      <w:pPr>
        <w:pStyle w:val="Corpo"/>
        <w:rPr>
          <w:b/>
          <w:color w:val="339966"/>
        </w:rPr>
      </w:pPr>
    </w:p>
    <w:p w14:paraId="78FB589C" w14:textId="46ACBE8F" w:rsidR="003B7B27" w:rsidRPr="00C72C0B" w:rsidRDefault="003B7B27" w:rsidP="003B7B27">
      <w:pPr>
        <w:pStyle w:val="Corpo"/>
        <w:rPr>
          <w:b/>
          <w:color w:val="339966"/>
        </w:rPr>
      </w:pPr>
      <w:r>
        <w:rPr>
          <w:b/>
          <w:color w:val="339966"/>
        </w:rPr>
        <w:t>Conclusão:</w:t>
      </w:r>
    </w:p>
    <w:p w14:paraId="5D833F52" w14:textId="77777777" w:rsidR="003B7B27" w:rsidRPr="00714E9A" w:rsidRDefault="003B7B27" w:rsidP="003B7B27">
      <w:pPr>
        <w:pStyle w:val="Corpo"/>
        <w:rPr>
          <w:sz w:val="16"/>
          <w:szCs w:val="16"/>
        </w:rPr>
      </w:pPr>
    </w:p>
    <w:p w14:paraId="009C18CB" w14:textId="06BAC88F" w:rsidR="00B87FC8" w:rsidRPr="00B87FC8" w:rsidRDefault="00B87FC8" w:rsidP="00B87FC8">
      <w:pPr>
        <w:pStyle w:val="Corpo"/>
        <w:jc w:val="center"/>
        <w:rPr>
          <w:b/>
          <w:i/>
        </w:rPr>
      </w:pPr>
      <w:r w:rsidRPr="00B87FC8">
        <w:rPr>
          <w:b/>
          <w:i/>
        </w:rPr>
        <w:t xml:space="preserve">De acordo com os resultados, </w:t>
      </w:r>
      <w:proofErr w:type="spellStart"/>
      <w:r w:rsidRPr="00B87FC8">
        <w:rPr>
          <w:b/>
          <w:i/>
        </w:rPr>
        <w:t>azatioprina</w:t>
      </w:r>
      <w:proofErr w:type="spellEnd"/>
      <w:r w:rsidRPr="00B87FC8">
        <w:rPr>
          <w:b/>
          <w:i/>
        </w:rPr>
        <w:t xml:space="preserve"> pode ser eficaz na manutenção da resposta clínica em pacientes com proctite ulcerativa refratária.</w:t>
      </w:r>
    </w:p>
    <w:p w14:paraId="05ED67C7" w14:textId="77777777" w:rsidR="003B7B27" w:rsidRDefault="003B7B27" w:rsidP="003B7B27">
      <w:pPr>
        <w:pStyle w:val="Corpo"/>
      </w:pPr>
    </w:p>
    <w:p w14:paraId="7FB2F69C" w14:textId="77777777" w:rsidR="003B7B27" w:rsidRDefault="003B7B27" w:rsidP="003B7B27">
      <w:pPr>
        <w:pStyle w:val="Corpo"/>
        <w:spacing w:after="0"/>
        <w:rPr>
          <w:color w:val="auto"/>
          <w:szCs w:val="23"/>
        </w:rPr>
      </w:pPr>
    </w:p>
    <w:p w14:paraId="0FABBD27" w14:textId="57A5324F" w:rsidR="003B7B27" w:rsidRDefault="003B7B27" w:rsidP="003B7B27">
      <w:pPr>
        <w:pStyle w:val="Corpo"/>
        <w:spacing w:after="0"/>
        <w:ind w:left="360"/>
        <w:rPr>
          <w:color w:val="auto"/>
          <w:szCs w:val="23"/>
        </w:rPr>
      </w:pPr>
    </w:p>
    <w:p w14:paraId="7787E553" w14:textId="33759F2F" w:rsidR="00B87FC8" w:rsidRDefault="00B87FC8" w:rsidP="003B7B27">
      <w:pPr>
        <w:pStyle w:val="Corpo"/>
        <w:spacing w:after="0"/>
        <w:ind w:left="360"/>
        <w:rPr>
          <w:color w:val="auto"/>
          <w:szCs w:val="23"/>
        </w:rPr>
      </w:pPr>
    </w:p>
    <w:p w14:paraId="426895A2" w14:textId="41412D3C" w:rsidR="00B87FC8" w:rsidRDefault="00B87FC8" w:rsidP="003B7B27">
      <w:pPr>
        <w:pStyle w:val="Corpo"/>
        <w:spacing w:after="0"/>
        <w:ind w:left="360"/>
        <w:rPr>
          <w:color w:val="auto"/>
          <w:szCs w:val="23"/>
        </w:rPr>
      </w:pPr>
    </w:p>
    <w:p w14:paraId="7C713846" w14:textId="1E88E1B3" w:rsidR="00B87FC8" w:rsidRDefault="00B87FC8" w:rsidP="003B7B27">
      <w:pPr>
        <w:pStyle w:val="Corpo"/>
        <w:spacing w:after="0"/>
        <w:ind w:left="360"/>
        <w:rPr>
          <w:color w:val="auto"/>
          <w:szCs w:val="23"/>
        </w:rPr>
      </w:pPr>
    </w:p>
    <w:p w14:paraId="044744B5" w14:textId="77777777" w:rsidR="00B87FC8" w:rsidRDefault="00B87FC8" w:rsidP="003B7B27">
      <w:pPr>
        <w:pStyle w:val="Corpo"/>
        <w:spacing w:after="0"/>
        <w:ind w:left="360"/>
        <w:rPr>
          <w:color w:val="auto"/>
          <w:szCs w:val="23"/>
        </w:rPr>
      </w:pPr>
    </w:p>
    <w:p w14:paraId="4A844C05" w14:textId="77777777" w:rsidR="003B7B27" w:rsidRDefault="003B7B27" w:rsidP="003B7B27">
      <w:pPr>
        <w:pStyle w:val="Ttulo1"/>
        <w:jc w:val="center"/>
      </w:pPr>
      <w:bookmarkStart w:id="102" w:name="_Toc62720147"/>
      <w:r>
        <w:lastRenderedPageBreak/>
        <w:t>Formulário</w:t>
      </w:r>
      <w:bookmarkEnd w:id="102"/>
    </w:p>
    <w:p w14:paraId="50654743" w14:textId="77777777" w:rsidR="003B7B27" w:rsidRDefault="003B7B27" w:rsidP="003B7B27">
      <w:pPr>
        <w:pStyle w:val="Corpo"/>
        <w:spacing w:after="120"/>
      </w:pPr>
    </w:p>
    <w:p w14:paraId="586BC14F" w14:textId="77777777" w:rsidR="003B7B27" w:rsidRPr="00C30C20" w:rsidRDefault="003B7B27" w:rsidP="003B7B27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3B7B27" w:rsidRPr="009537E7" w14:paraId="1A982789" w14:textId="77777777" w:rsidTr="00462DDC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38E3EA16" w14:textId="4543C1ED" w:rsidR="003B7B27" w:rsidRDefault="003B7B27" w:rsidP="00462DDC">
            <w:pPr>
              <w:pStyle w:val="Corpo"/>
              <w:spacing w:after="0"/>
              <w:jc w:val="center"/>
              <w:rPr>
                <w:b/>
                <w:color w:val="FFFFFF" w:themeColor="background1"/>
                <w:sz w:val="22"/>
              </w:rPr>
            </w:pPr>
            <w:r>
              <w:rPr>
                <w:b/>
                <w:color w:val="FFFFFF" w:themeColor="background1"/>
                <w:sz w:val="22"/>
              </w:rPr>
              <w:t xml:space="preserve">Cápsulas de </w:t>
            </w:r>
            <w:proofErr w:type="spellStart"/>
            <w:r w:rsidR="00B87FC8" w:rsidRPr="00B87FC8">
              <w:rPr>
                <w:b/>
                <w:color w:val="FFFFFF" w:themeColor="background1"/>
                <w:sz w:val="22"/>
              </w:rPr>
              <w:t>Azatioprina</w:t>
            </w:r>
            <w:proofErr w:type="spellEnd"/>
          </w:p>
        </w:tc>
      </w:tr>
      <w:tr w:rsidR="003B7B27" w:rsidRPr="009537E7" w14:paraId="34856C8D" w14:textId="77777777" w:rsidTr="00462DDC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5A316891" w14:textId="7D0358E7" w:rsidR="003B7B27" w:rsidRDefault="00B87FC8" w:rsidP="00462DDC">
            <w:pPr>
              <w:pStyle w:val="Corpo"/>
            </w:pPr>
            <w:bookmarkStart w:id="103" w:name="_Hlk62658765"/>
            <w:proofErr w:type="spellStart"/>
            <w:r w:rsidRPr="00B87FC8">
              <w:t>Azatioprina</w:t>
            </w:r>
            <w:bookmarkEnd w:id="103"/>
            <w:proofErr w:type="spellEnd"/>
            <w:r w:rsidR="003B7B27">
              <w:t>.................................</w:t>
            </w:r>
            <w:r w:rsidR="003B7B27" w:rsidRPr="003B7B27">
              <w:rPr>
                <w:color w:val="000000" w:themeColor="text1"/>
                <w:sz w:val="20"/>
                <w:szCs w:val="20"/>
              </w:rPr>
              <w:t xml:space="preserve"> </w:t>
            </w:r>
            <w:r w:rsidRPr="00B87FC8">
              <w:t>2,2 mg/Kg</w:t>
            </w:r>
          </w:p>
        </w:tc>
      </w:tr>
      <w:tr w:rsidR="003B7B27" w:rsidRPr="009537E7" w14:paraId="5130291E" w14:textId="77777777" w:rsidTr="00462DDC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DA229F2" w14:textId="77777777" w:rsidR="003B7B27" w:rsidRPr="003B7B27" w:rsidRDefault="003B7B27" w:rsidP="00462DDC">
            <w:pPr>
              <w:pStyle w:val="Corpo"/>
              <w:rPr>
                <w:szCs w:val="23"/>
              </w:rPr>
            </w:pPr>
            <w:r w:rsidRPr="003B7B27">
              <w:rPr>
                <w:color w:val="000000" w:themeColor="text1"/>
                <w:szCs w:val="23"/>
              </w:rPr>
              <w:t>Excipiente qsp............................1 Cápsula</w:t>
            </w:r>
          </w:p>
        </w:tc>
      </w:tr>
    </w:tbl>
    <w:p w14:paraId="3FA635A5" w14:textId="77777777" w:rsidR="003B7B27" w:rsidRPr="003B7B27" w:rsidRDefault="003B7B27" w:rsidP="003B7B27">
      <w:pPr>
        <w:pStyle w:val="Corpo"/>
        <w:spacing w:line="276" w:lineRule="auto"/>
        <w:rPr>
          <w:sz w:val="16"/>
          <w:szCs w:val="16"/>
        </w:rPr>
      </w:pPr>
      <w:r w:rsidRPr="003B7B27">
        <w:rPr>
          <w:sz w:val="16"/>
          <w:szCs w:val="16"/>
        </w:rPr>
        <w:t>Administrar 1 cápsula ao dia ou conforme orientação médica.</w:t>
      </w:r>
    </w:p>
    <w:p w14:paraId="6664DB4C" w14:textId="77777777" w:rsidR="003B7B27" w:rsidRDefault="003B7B27" w:rsidP="003B7B27">
      <w:pPr>
        <w:pStyle w:val="Corpo"/>
        <w:spacing w:line="276" w:lineRule="auto"/>
        <w:rPr>
          <w:b/>
        </w:rPr>
      </w:pPr>
    </w:p>
    <w:p w14:paraId="4987A44E" w14:textId="77777777" w:rsidR="003B7B27" w:rsidRDefault="003B7B27" w:rsidP="00B70169">
      <w:pPr>
        <w:pStyle w:val="Corpo"/>
        <w:spacing w:line="276" w:lineRule="auto"/>
        <w:rPr>
          <w:b/>
        </w:rPr>
      </w:pPr>
    </w:p>
    <w:p w14:paraId="4B6DE41C" w14:textId="0B19C1BB" w:rsidR="008805B5" w:rsidRDefault="008805B5" w:rsidP="00B70169">
      <w:pPr>
        <w:pStyle w:val="Corpo"/>
        <w:spacing w:line="276" w:lineRule="auto"/>
        <w:rPr>
          <w:b/>
        </w:rPr>
      </w:pPr>
    </w:p>
    <w:p w14:paraId="7629E864" w14:textId="40C52CC7" w:rsidR="00B87FC8" w:rsidRDefault="00B87FC8" w:rsidP="00B70169">
      <w:pPr>
        <w:pStyle w:val="Corpo"/>
        <w:spacing w:line="276" w:lineRule="auto"/>
        <w:rPr>
          <w:b/>
        </w:rPr>
      </w:pPr>
    </w:p>
    <w:p w14:paraId="6753B039" w14:textId="109C640F" w:rsidR="00B87FC8" w:rsidRDefault="00B87FC8" w:rsidP="00B70169">
      <w:pPr>
        <w:pStyle w:val="Corpo"/>
        <w:spacing w:line="276" w:lineRule="auto"/>
        <w:rPr>
          <w:b/>
        </w:rPr>
      </w:pPr>
    </w:p>
    <w:p w14:paraId="5AB755C2" w14:textId="0635C13C" w:rsidR="00B87FC8" w:rsidRDefault="00B87FC8" w:rsidP="00B70169">
      <w:pPr>
        <w:pStyle w:val="Corpo"/>
        <w:spacing w:line="276" w:lineRule="auto"/>
        <w:rPr>
          <w:b/>
        </w:rPr>
      </w:pPr>
    </w:p>
    <w:p w14:paraId="5742CFB2" w14:textId="3926C2A5" w:rsidR="00B87FC8" w:rsidRDefault="00B87FC8" w:rsidP="00B70169">
      <w:pPr>
        <w:pStyle w:val="Corpo"/>
        <w:spacing w:line="276" w:lineRule="auto"/>
        <w:rPr>
          <w:b/>
        </w:rPr>
      </w:pPr>
    </w:p>
    <w:p w14:paraId="1F060BC2" w14:textId="45FDE6D2" w:rsidR="00B87FC8" w:rsidRDefault="00B87FC8" w:rsidP="00B70169">
      <w:pPr>
        <w:pStyle w:val="Corpo"/>
        <w:spacing w:line="276" w:lineRule="auto"/>
        <w:rPr>
          <w:b/>
        </w:rPr>
      </w:pPr>
    </w:p>
    <w:p w14:paraId="388CDBDC" w14:textId="0EDB4B09" w:rsidR="00B87FC8" w:rsidRDefault="00B87FC8" w:rsidP="00B70169">
      <w:pPr>
        <w:pStyle w:val="Corpo"/>
        <w:spacing w:line="276" w:lineRule="auto"/>
        <w:rPr>
          <w:b/>
        </w:rPr>
      </w:pPr>
    </w:p>
    <w:p w14:paraId="0DDA5005" w14:textId="0B3C88B1" w:rsidR="00B87FC8" w:rsidRDefault="00B87FC8" w:rsidP="00B70169">
      <w:pPr>
        <w:pStyle w:val="Corpo"/>
        <w:spacing w:line="276" w:lineRule="auto"/>
        <w:rPr>
          <w:b/>
        </w:rPr>
      </w:pPr>
    </w:p>
    <w:p w14:paraId="2C549C9C" w14:textId="4508C9E3" w:rsidR="00B87FC8" w:rsidRDefault="00B87FC8" w:rsidP="00B70169">
      <w:pPr>
        <w:pStyle w:val="Corpo"/>
        <w:spacing w:line="276" w:lineRule="auto"/>
        <w:rPr>
          <w:b/>
        </w:rPr>
      </w:pPr>
    </w:p>
    <w:p w14:paraId="7D35F2A9" w14:textId="19AB3E80" w:rsidR="00B87FC8" w:rsidRDefault="00B87FC8" w:rsidP="00B70169">
      <w:pPr>
        <w:pStyle w:val="Corpo"/>
        <w:spacing w:line="276" w:lineRule="auto"/>
        <w:rPr>
          <w:b/>
        </w:rPr>
      </w:pPr>
    </w:p>
    <w:p w14:paraId="598966C7" w14:textId="0738B591" w:rsidR="00B87FC8" w:rsidRDefault="00B87FC8" w:rsidP="00B70169">
      <w:pPr>
        <w:pStyle w:val="Corpo"/>
        <w:spacing w:line="276" w:lineRule="auto"/>
        <w:rPr>
          <w:b/>
        </w:rPr>
      </w:pPr>
    </w:p>
    <w:p w14:paraId="259A23EA" w14:textId="2560903E" w:rsidR="00B87FC8" w:rsidRDefault="00B87FC8" w:rsidP="00B70169">
      <w:pPr>
        <w:pStyle w:val="Corpo"/>
        <w:spacing w:line="276" w:lineRule="auto"/>
        <w:rPr>
          <w:b/>
        </w:rPr>
      </w:pPr>
    </w:p>
    <w:p w14:paraId="048A51E6" w14:textId="4974A0F2" w:rsidR="00B87FC8" w:rsidRDefault="00B87FC8" w:rsidP="00B70169">
      <w:pPr>
        <w:pStyle w:val="Corpo"/>
        <w:spacing w:line="276" w:lineRule="auto"/>
        <w:rPr>
          <w:b/>
        </w:rPr>
      </w:pPr>
    </w:p>
    <w:p w14:paraId="1A4F4D31" w14:textId="6F510C24" w:rsidR="00B87FC8" w:rsidRDefault="00B87FC8" w:rsidP="00B70169">
      <w:pPr>
        <w:pStyle w:val="Corpo"/>
        <w:spacing w:line="276" w:lineRule="auto"/>
        <w:rPr>
          <w:b/>
        </w:rPr>
      </w:pPr>
    </w:p>
    <w:p w14:paraId="134BBBE3" w14:textId="5B73C237" w:rsidR="00B87FC8" w:rsidRDefault="00B87FC8" w:rsidP="00B70169">
      <w:pPr>
        <w:pStyle w:val="Corpo"/>
        <w:spacing w:line="276" w:lineRule="auto"/>
        <w:rPr>
          <w:b/>
        </w:rPr>
      </w:pPr>
    </w:p>
    <w:p w14:paraId="02EE8E27" w14:textId="14D01D4D" w:rsidR="00B87FC8" w:rsidRDefault="00B87FC8" w:rsidP="00B70169">
      <w:pPr>
        <w:pStyle w:val="Corpo"/>
        <w:spacing w:line="276" w:lineRule="auto"/>
        <w:rPr>
          <w:b/>
        </w:rPr>
      </w:pPr>
    </w:p>
    <w:p w14:paraId="0F00D01F" w14:textId="2D3CE1C5" w:rsidR="00B87FC8" w:rsidRDefault="00B87FC8" w:rsidP="00B70169">
      <w:pPr>
        <w:pStyle w:val="Corpo"/>
        <w:spacing w:line="276" w:lineRule="auto"/>
        <w:rPr>
          <w:b/>
        </w:rPr>
      </w:pPr>
    </w:p>
    <w:p w14:paraId="13AE185D" w14:textId="18E95A70" w:rsidR="00B87FC8" w:rsidRDefault="00B87FC8" w:rsidP="00B70169">
      <w:pPr>
        <w:pStyle w:val="Corpo"/>
        <w:spacing w:line="276" w:lineRule="auto"/>
        <w:rPr>
          <w:b/>
        </w:rPr>
      </w:pPr>
    </w:p>
    <w:p w14:paraId="4B3F4C6F" w14:textId="56641EAE" w:rsidR="00B87FC8" w:rsidRDefault="00B87FC8" w:rsidP="00B70169">
      <w:pPr>
        <w:pStyle w:val="Corpo"/>
        <w:spacing w:line="276" w:lineRule="auto"/>
        <w:rPr>
          <w:b/>
        </w:rPr>
      </w:pPr>
    </w:p>
    <w:p w14:paraId="59F9E9AD" w14:textId="63868456" w:rsidR="00B87FC8" w:rsidRDefault="00B87FC8" w:rsidP="00B70169">
      <w:pPr>
        <w:pStyle w:val="Corpo"/>
        <w:spacing w:line="276" w:lineRule="auto"/>
        <w:rPr>
          <w:b/>
        </w:rPr>
      </w:pPr>
    </w:p>
    <w:p w14:paraId="3A8FC610" w14:textId="77777777" w:rsidR="00B87FC8" w:rsidRDefault="00B87FC8" w:rsidP="00B70169">
      <w:pPr>
        <w:pStyle w:val="Corpo"/>
        <w:spacing w:line="276" w:lineRule="auto"/>
        <w:rPr>
          <w:b/>
        </w:rPr>
      </w:pPr>
    </w:p>
    <w:p w14:paraId="35611C4F" w14:textId="6987CE60" w:rsidR="00B87FC8" w:rsidRDefault="00B87FC8" w:rsidP="00B70169">
      <w:pPr>
        <w:pStyle w:val="Corpo"/>
        <w:spacing w:line="276" w:lineRule="auto"/>
        <w:rPr>
          <w:b/>
        </w:rPr>
      </w:pPr>
    </w:p>
    <w:p w14:paraId="1A052440" w14:textId="524C69E4" w:rsidR="00B87FC8" w:rsidRDefault="00B87FC8" w:rsidP="00B70169">
      <w:pPr>
        <w:pStyle w:val="Corpo"/>
        <w:spacing w:line="276" w:lineRule="auto"/>
        <w:rPr>
          <w:b/>
        </w:rPr>
      </w:pPr>
    </w:p>
    <w:p w14:paraId="2810B263" w14:textId="5A90431C" w:rsidR="00B87FC8" w:rsidRPr="0040473A" w:rsidRDefault="00B87FC8" w:rsidP="00B87FC8">
      <w:pPr>
        <w:pStyle w:val="Ttulo1"/>
        <w:jc w:val="center"/>
      </w:pPr>
      <w:bookmarkStart w:id="104" w:name="_Toc62720148"/>
      <w:proofErr w:type="spellStart"/>
      <w:r>
        <w:lastRenderedPageBreak/>
        <w:t>Azatioprina</w:t>
      </w:r>
      <w:bookmarkEnd w:id="104"/>
      <w:proofErr w:type="spellEnd"/>
    </w:p>
    <w:p w14:paraId="47AFE12A" w14:textId="6509CD7F" w:rsidR="00B87FC8" w:rsidRPr="00B87FC8" w:rsidRDefault="00B87FC8" w:rsidP="00B87FC8">
      <w:pPr>
        <w:jc w:val="center"/>
        <w:rPr>
          <w:rFonts w:ascii="Swis721 Th BT" w:hAnsi="Swis721 Th BT"/>
          <w:sz w:val="23"/>
          <w:szCs w:val="23"/>
        </w:rPr>
      </w:pPr>
      <w:r w:rsidRPr="00B87FC8">
        <w:rPr>
          <w:rFonts w:ascii="Swis721 Th BT" w:eastAsia="MS Mincho" w:hAnsi="Swis721 Th BT"/>
          <w:b/>
          <w:color w:val="0070C0"/>
          <w:sz w:val="40"/>
        </w:rPr>
        <w:t xml:space="preserve">Baixas Doses de </w:t>
      </w:r>
      <w:proofErr w:type="spellStart"/>
      <w:r w:rsidRPr="00B87FC8">
        <w:rPr>
          <w:rFonts w:ascii="Swis721 Th BT" w:eastAsia="MS Mincho" w:hAnsi="Swis721 Th BT"/>
          <w:b/>
          <w:color w:val="0070C0"/>
          <w:sz w:val="40"/>
        </w:rPr>
        <w:t>Azatioprina</w:t>
      </w:r>
      <w:proofErr w:type="spellEnd"/>
      <w:r w:rsidRPr="00B87FC8">
        <w:rPr>
          <w:rFonts w:ascii="Swis721 Th BT" w:eastAsia="MS Mincho" w:hAnsi="Swis721 Th BT"/>
          <w:b/>
          <w:color w:val="0070C0"/>
          <w:sz w:val="40"/>
        </w:rPr>
        <w:t xml:space="preserve"> são Eficazes na Remissão da Colite Ulcerativa em Pacientes Dependentes de Esteroides</w:t>
      </w:r>
    </w:p>
    <w:p w14:paraId="59438F74" w14:textId="77777777" w:rsidR="00B87FC8" w:rsidRDefault="00B87FC8" w:rsidP="00B87FC8">
      <w:pPr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5E9BB805" w14:textId="0FE32FE2" w:rsidR="00B87FC8" w:rsidRDefault="00B87FC8" w:rsidP="00B87FC8">
      <w:pPr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  <w:r w:rsidRPr="00B87FC8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Shi </w:t>
      </w:r>
      <w:r w:rsidRPr="00B87FC8">
        <w:rPr>
          <w:rFonts w:ascii="Swis721 Th BT" w:eastAsia="MS Mincho" w:hAnsi="Swis721 Th BT"/>
          <w:i/>
          <w:color w:val="404040" w:themeColor="text1" w:themeTint="BF"/>
          <w:sz w:val="23"/>
          <w:szCs w:val="24"/>
        </w:rPr>
        <w:t>et al</w:t>
      </w:r>
      <w:r w:rsidRPr="00B87FC8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. (2016) conduziram este estudo com o objetivo de avaliar a eficácia e segurança de baixas doses de </w:t>
      </w:r>
      <w:proofErr w:type="spellStart"/>
      <w:r w:rsidRPr="00B87FC8">
        <w:rPr>
          <w:rFonts w:ascii="Swis721 Th BT" w:eastAsia="MS Mincho" w:hAnsi="Swis721 Th BT"/>
          <w:color w:val="404040" w:themeColor="text1" w:themeTint="BF"/>
          <w:sz w:val="23"/>
          <w:szCs w:val="24"/>
        </w:rPr>
        <w:t>azatioprina</w:t>
      </w:r>
      <w:proofErr w:type="spellEnd"/>
      <w:r w:rsidRPr="00B87FC8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 no tratamento de pacientes com colite ulcerativa (UC) dependentes de esteroides.</w:t>
      </w:r>
    </w:p>
    <w:p w14:paraId="19B0A34E" w14:textId="3BDACCC4" w:rsidR="00B87FC8" w:rsidRPr="00B87FC8" w:rsidRDefault="00B87FC8" w:rsidP="00B87FC8">
      <w:pPr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01376" behindDoc="0" locked="0" layoutInCell="1" allowOverlap="1" wp14:anchorId="2A3FE010" wp14:editId="5FE60D6A">
                <wp:simplePos x="0" y="0"/>
                <wp:positionH relativeFrom="margin">
                  <wp:posOffset>30196</wp:posOffset>
                </wp:positionH>
                <wp:positionV relativeFrom="paragraph">
                  <wp:posOffset>98823</wp:posOffset>
                </wp:positionV>
                <wp:extent cx="5372100" cy="532083"/>
                <wp:effectExtent l="0" t="0" r="19050" b="20955"/>
                <wp:wrapNone/>
                <wp:docPr id="819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532083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2A7E216" w14:textId="77777777" w:rsidR="005D1916" w:rsidRPr="00B87FC8" w:rsidRDefault="005D1916" w:rsidP="00B87FC8">
                            <w:pPr>
                              <w:jc w:val="center"/>
                              <w:rPr>
                                <w:rFonts w:ascii="Swis721 Th BT" w:hAnsi="Swis721 Th BT" w:cs="Calibri"/>
                                <w:i/>
                                <w:color w:val="404040" w:themeColor="text1" w:themeTint="BF"/>
                                <w:sz w:val="23"/>
                                <w:szCs w:val="23"/>
                              </w:rPr>
                            </w:pPr>
                            <w:r w:rsidRPr="00B87FC8">
                              <w:rPr>
                                <w:rFonts w:ascii="Swis721 Th BT" w:hAnsi="Swis721 Th BT" w:cs="Calibri"/>
                                <w:color w:val="404040" w:themeColor="text1" w:themeTint="BF"/>
                                <w:sz w:val="23"/>
                                <w:szCs w:val="23"/>
                              </w:rPr>
                              <w:t>Para isso, 128 pacientes com UC dependentes de esteroides em remissão clínica receberam:</w:t>
                            </w:r>
                          </w:p>
                          <w:p w14:paraId="52651372" w14:textId="77777777" w:rsidR="005D1916" w:rsidRPr="008C1762" w:rsidRDefault="005D1916" w:rsidP="00B87FC8">
                            <w:pPr>
                              <w:jc w:val="center"/>
                              <w:rPr>
                                <w:rFonts w:ascii="Swis721 Th BT" w:hAnsi="Swis721 Th BT"/>
                                <w:iCs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A3FE010" id="_x0000_s1120" type="#_x0000_t202" style="position:absolute;left:0;text-align:left;margin-left:2.4pt;margin-top:7.8pt;width:423pt;height:41.9pt;z-index:25290137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" fillcolor="white [3212]" strokecolor="#0070c0">
                <v:textbox>
                  <w:txbxContent>
                    <w:p w14:paraId="22A7E216" w14:textId="77777777" w:rsidR="005D1916" w:rsidRPr="00B87FC8" w:rsidRDefault="005D1916" w:rsidP="00B87FC8">
                      <w:pPr>
                        <w:jc w:val="center"/>
                        <w:rPr>
                          <w:rFonts w:ascii="Swis721 Th BT" w:hAnsi="Swis721 Th BT" w:cs="Calibri"/>
                          <w:i/>
                          <w:color w:val="404040" w:themeColor="text1" w:themeTint="BF"/>
                          <w:sz w:val="23"/>
                          <w:szCs w:val="23"/>
                        </w:rPr>
                      </w:pPr>
                      <w:r w:rsidRPr="00B87FC8">
                        <w:rPr>
                          <w:rFonts w:ascii="Swis721 Th BT" w:hAnsi="Swis721 Th BT" w:cs="Calibri"/>
                          <w:color w:val="404040" w:themeColor="text1" w:themeTint="BF"/>
                          <w:sz w:val="23"/>
                          <w:szCs w:val="23"/>
                        </w:rPr>
                        <w:t>Para isso, 128 pacientes com UC dependentes de esteroides em remissão clínica receberam:</w:t>
                      </w:r>
                    </w:p>
                    <w:p w14:paraId="52651372" w14:textId="77777777" w:rsidR="005D1916" w:rsidRPr="008C1762" w:rsidRDefault="005D1916" w:rsidP="00B87FC8">
                      <w:pPr>
                        <w:jc w:val="center"/>
                        <w:rPr>
                          <w:rFonts w:ascii="Swis721 Th BT" w:hAnsi="Swis721 Th BT"/>
                          <w:iCs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37CD9C6C" w14:textId="2ECE4FDE" w:rsidR="00B87FC8" w:rsidRPr="008805B5" w:rsidRDefault="00B87FC8" w:rsidP="00B87FC8">
      <w:pPr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42F81DCF" w14:textId="0B15F94E" w:rsidR="00B87FC8" w:rsidRPr="00B87FC8" w:rsidRDefault="00B87FC8" w:rsidP="00B87FC8">
      <w:pPr>
        <w:pStyle w:val="Corpo"/>
        <w:rPr>
          <w:sz w:val="24"/>
        </w:rPr>
      </w:pPr>
      <w:r>
        <w:rPr>
          <w:sz w:val="24"/>
        </w:rPr>
        <w:br/>
      </w:r>
      <w:r w:rsidRPr="003B7B27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05472" behindDoc="0" locked="0" layoutInCell="1" allowOverlap="1" wp14:anchorId="27CA18C1" wp14:editId="0F2477F6">
                <wp:simplePos x="0" y="0"/>
                <wp:positionH relativeFrom="margin">
                  <wp:posOffset>4301803</wp:posOffset>
                </wp:positionH>
                <wp:positionV relativeFrom="paragraph">
                  <wp:posOffset>163138</wp:posOffset>
                </wp:positionV>
                <wp:extent cx="226695" cy="138430"/>
                <wp:effectExtent l="0" t="0" r="1905" b="0"/>
                <wp:wrapNone/>
                <wp:docPr id="820" name="Triângulo isósceles 8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B645745" id="Triângulo isósceles 820" o:spid="_x0000_s1026" type="#_x0000_t5" style="position:absolute;margin-left:338.7pt;margin-top:12.85pt;width:17.85pt;height:10.9pt;flip:y;z-index:25290547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03424" behindDoc="0" locked="0" layoutInCell="1" allowOverlap="1" wp14:anchorId="051AD5AA" wp14:editId="71837E32">
                <wp:simplePos x="0" y="0"/>
                <wp:positionH relativeFrom="margin">
                  <wp:posOffset>974033</wp:posOffset>
                </wp:positionH>
                <wp:positionV relativeFrom="paragraph">
                  <wp:posOffset>164465</wp:posOffset>
                </wp:positionV>
                <wp:extent cx="226695" cy="138430"/>
                <wp:effectExtent l="0" t="0" r="1905" b="0"/>
                <wp:wrapNone/>
                <wp:docPr id="821" name="Triângulo isósceles 8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44A613C" id="Triângulo isósceles 821" o:spid="_x0000_s1026" type="#_x0000_t5" style="position:absolute;margin-left:76.7pt;margin-top:12.95pt;width:17.85pt;height:10.9pt;flip:y;z-index:25290342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" fillcolor="#d8d8d8 [2732]" stroked="f">
                <w10:wrap anchorx="margin"/>
              </v:shape>
            </w:pict>
          </mc:Fallback>
        </mc:AlternateContent>
      </w:r>
    </w:p>
    <w:p w14:paraId="63167061" w14:textId="77777777" w:rsidR="00B87FC8" w:rsidRDefault="00B87FC8" w:rsidP="00B87FC8">
      <w:pPr>
        <w:pStyle w:val="Corpo"/>
      </w:pPr>
      <w:r w:rsidRPr="003B7B27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04448" behindDoc="0" locked="0" layoutInCell="1" allowOverlap="1" wp14:anchorId="5C8D4125" wp14:editId="32090162">
                <wp:simplePos x="0" y="0"/>
                <wp:positionH relativeFrom="margin">
                  <wp:posOffset>3339143</wp:posOffset>
                </wp:positionH>
                <wp:positionV relativeFrom="paragraph">
                  <wp:posOffset>49473</wp:posOffset>
                </wp:positionV>
                <wp:extent cx="2046605" cy="941696"/>
                <wp:effectExtent l="0" t="0" r="10795" b="11430"/>
                <wp:wrapNone/>
                <wp:docPr id="822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41696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AA7D489" w14:textId="660A4718" w:rsidR="005D1916" w:rsidRDefault="005D1916" w:rsidP="00B87FC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</w:p>
                          <w:p w14:paraId="38D2449B" w14:textId="77777777" w:rsidR="005D1916" w:rsidRPr="00B87FC8" w:rsidRDefault="005D1916" w:rsidP="00B87FC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B87FC8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Baixa dose</w:t>
                            </w:r>
                          </w:p>
                          <w:p w14:paraId="759EB8DC" w14:textId="77777777" w:rsidR="005D1916" w:rsidRPr="00B87FC8" w:rsidRDefault="005D1916" w:rsidP="00B87FC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B87FC8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Azatioprina</w:t>
                            </w:r>
                            <w:proofErr w:type="spellEnd"/>
                          </w:p>
                          <w:p w14:paraId="6526C5DB" w14:textId="77777777" w:rsidR="005D1916" w:rsidRPr="00B87FC8" w:rsidRDefault="005D1916" w:rsidP="00B87FC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B87FC8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&lt;2,2 mg/Kg ao dia</w:t>
                            </w:r>
                          </w:p>
                          <w:p w14:paraId="028EFE36" w14:textId="77777777" w:rsidR="005D1916" w:rsidRPr="00086CFC" w:rsidRDefault="005D1916" w:rsidP="00B87FC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C8D4125" id="_x0000_s1121" type="#_x0000_t202" style="position:absolute;left:0;text-align:left;margin-left:262.9pt;margin-top:3.9pt;width:161.15pt;height:74.15pt;z-index:2529044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" fillcolor="#0070c0" strokecolor="#0070c0">
                <v:textbox>
                  <w:txbxContent>
                    <w:p w14:paraId="0AA7D489" w14:textId="660A4718" w:rsidR="005D1916" w:rsidRDefault="005D1916" w:rsidP="00B87FC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</w:p>
                    <w:p w14:paraId="38D2449B" w14:textId="77777777" w:rsidR="005D1916" w:rsidRPr="00B87FC8" w:rsidRDefault="005D1916" w:rsidP="00B87FC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B87FC8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Baixa dose</w:t>
                      </w:r>
                    </w:p>
                    <w:p w14:paraId="759EB8DC" w14:textId="77777777" w:rsidR="005D1916" w:rsidRPr="00B87FC8" w:rsidRDefault="005D1916" w:rsidP="00B87FC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B87FC8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Azatioprina</w:t>
                      </w:r>
                      <w:proofErr w:type="spellEnd"/>
                    </w:p>
                    <w:p w14:paraId="6526C5DB" w14:textId="77777777" w:rsidR="005D1916" w:rsidRPr="00B87FC8" w:rsidRDefault="005D1916" w:rsidP="00B87FC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B87FC8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&lt;2,2 mg/Kg ao dia</w:t>
                      </w:r>
                    </w:p>
                    <w:p w14:paraId="028EFE36" w14:textId="77777777" w:rsidR="005D1916" w:rsidRPr="00086CFC" w:rsidRDefault="005D1916" w:rsidP="00B87FC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02400" behindDoc="0" locked="0" layoutInCell="1" allowOverlap="1" wp14:anchorId="1E86D762" wp14:editId="360188B8">
                <wp:simplePos x="0" y="0"/>
                <wp:positionH relativeFrom="margin">
                  <wp:posOffset>11373</wp:posOffset>
                </wp:positionH>
                <wp:positionV relativeFrom="paragraph">
                  <wp:posOffset>50800</wp:posOffset>
                </wp:positionV>
                <wp:extent cx="2046605" cy="941696"/>
                <wp:effectExtent l="0" t="0" r="10795" b="11430"/>
                <wp:wrapNone/>
                <wp:docPr id="823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41696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C130856" w14:textId="6E3489C0" w:rsidR="005D1916" w:rsidRDefault="005D1916" w:rsidP="00B87FC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</w:p>
                          <w:p w14:paraId="1AE3B5CF" w14:textId="77777777" w:rsidR="005D1916" w:rsidRPr="00B87FC8" w:rsidRDefault="005D1916" w:rsidP="00B87FC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B87FC8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Dose padrão</w:t>
                            </w:r>
                          </w:p>
                          <w:p w14:paraId="2CC27C73" w14:textId="77777777" w:rsidR="005D1916" w:rsidRPr="00B87FC8" w:rsidRDefault="005D1916" w:rsidP="00B87FC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B87FC8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Azatioprina</w:t>
                            </w:r>
                            <w:proofErr w:type="spellEnd"/>
                          </w:p>
                          <w:p w14:paraId="3C2D0EBC" w14:textId="77777777" w:rsidR="005D1916" w:rsidRPr="00B87FC8" w:rsidRDefault="005D1916" w:rsidP="00B87FC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B87FC8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2,2 mg/Kg ao dia</w:t>
                            </w:r>
                          </w:p>
                          <w:p w14:paraId="535CBECD" w14:textId="77777777" w:rsidR="005D1916" w:rsidRPr="00086CFC" w:rsidRDefault="005D1916" w:rsidP="00B87FC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E86D762" id="_x0000_s1122" type="#_x0000_t202" style="position:absolute;left:0;text-align:left;margin-left:.9pt;margin-top:4pt;width:161.15pt;height:74.15pt;z-index:25290240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" fillcolor="#0070c0" strokecolor="#0070c0">
                <v:textbox>
                  <w:txbxContent>
                    <w:p w14:paraId="1C130856" w14:textId="6E3489C0" w:rsidR="005D1916" w:rsidRDefault="005D1916" w:rsidP="00B87FC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</w:p>
                    <w:p w14:paraId="1AE3B5CF" w14:textId="77777777" w:rsidR="005D1916" w:rsidRPr="00B87FC8" w:rsidRDefault="005D1916" w:rsidP="00B87FC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B87FC8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Dose padrão</w:t>
                      </w:r>
                    </w:p>
                    <w:p w14:paraId="2CC27C73" w14:textId="77777777" w:rsidR="005D1916" w:rsidRPr="00B87FC8" w:rsidRDefault="005D1916" w:rsidP="00B87FC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B87FC8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Azatioprina</w:t>
                      </w:r>
                      <w:proofErr w:type="spellEnd"/>
                    </w:p>
                    <w:p w14:paraId="3C2D0EBC" w14:textId="77777777" w:rsidR="005D1916" w:rsidRPr="00B87FC8" w:rsidRDefault="005D1916" w:rsidP="00B87FC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B87FC8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2,2 mg/Kg ao dia</w:t>
                      </w:r>
                    </w:p>
                    <w:p w14:paraId="535CBECD" w14:textId="77777777" w:rsidR="005D1916" w:rsidRPr="00086CFC" w:rsidRDefault="005D1916" w:rsidP="00B87FC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EE2292E" w14:textId="77777777" w:rsidR="00B87FC8" w:rsidRDefault="00B87FC8" w:rsidP="00B87FC8">
      <w:pPr>
        <w:pStyle w:val="Corpo"/>
      </w:pPr>
    </w:p>
    <w:p w14:paraId="7552B1C9" w14:textId="77777777" w:rsidR="00B87FC8" w:rsidRDefault="00B87FC8" w:rsidP="00B87FC8">
      <w:pPr>
        <w:pStyle w:val="Corpo"/>
      </w:pPr>
    </w:p>
    <w:p w14:paraId="007B5167" w14:textId="77777777" w:rsidR="00B87FC8" w:rsidRDefault="00B87FC8" w:rsidP="00B87FC8">
      <w:pPr>
        <w:pStyle w:val="Corpo"/>
      </w:pPr>
    </w:p>
    <w:p w14:paraId="15EE86C1" w14:textId="77777777" w:rsidR="00B87FC8" w:rsidRDefault="00B87FC8" w:rsidP="00B87FC8">
      <w:pPr>
        <w:pStyle w:val="Corpo"/>
      </w:pPr>
    </w:p>
    <w:p w14:paraId="7AB465A4" w14:textId="1B1F15E1" w:rsidR="00B87FC8" w:rsidRDefault="00B87FC8" w:rsidP="00B87FC8">
      <w:pPr>
        <w:pStyle w:val="Corpo"/>
        <w:rPr>
          <w:b/>
          <w:color w:val="339966"/>
        </w:rPr>
      </w:pPr>
    </w:p>
    <w:p w14:paraId="75AC2D83" w14:textId="54C4F43D" w:rsidR="00B87FC8" w:rsidRPr="00B87FC8" w:rsidRDefault="00B87FC8" w:rsidP="00BB0BFA">
      <w:pPr>
        <w:pStyle w:val="PargrafodaLista"/>
        <w:numPr>
          <w:ilvl w:val="0"/>
          <w:numId w:val="19"/>
        </w:numPr>
        <w:spacing w:after="200" w:line="276" w:lineRule="auto"/>
        <w:jc w:val="both"/>
        <w:rPr>
          <w:rFonts w:ascii="Swis721 Th BT" w:hAnsi="Swis721 Th BT"/>
          <w:sz w:val="24"/>
          <w:szCs w:val="24"/>
        </w:rPr>
      </w:pPr>
      <w:r w:rsidRPr="00B87FC8">
        <w:rPr>
          <w:rFonts w:ascii="Swis721 Th BT" w:hAnsi="Swis721 Th BT"/>
          <w:sz w:val="24"/>
          <w:szCs w:val="24"/>
        </w:rPr>
        <w:t xml:space="preserve">As taxas de recaída foram analisadas através de </w:t>
      </w:r>
      <w:r w:rsidRPr="00B87FC8">
        <w:rPr>
          <w:rFonts w:ascii="Swis721 Th BT" w:hAnsi="Swis721 Th BT"/>
          <w:i/>
          <w:sz w:val="24"/>
          <w:szCs w:val="24"/>
        </w:rPr>
        <w:t>Kaplan-Meier.</w:t>
      </w:r>
    </w:p>
    <w:p w14:paraId="7B3B41E7" w14:textId="77777777" w:rsidR="00B87FC8" w:rsidRDefault="00B87FC8" w:rsidP="00B87FC8">
      <w:pPr>
        <w:pStyle w:val="Corpo"/>
        <w:rPr>
          <w:b/>
          <w:color w:val="339966"/>
        </w:rPr>
      </w:pPr>
    </w:p>
    <w:p w14:paraId="695AF698" w14:textId="53EE623B" w:rsidR="00B87FC8" w:rsidRPr="00C72C0B" w:rsidRDefault="00B87FC8" w:rsidP="00B87FC8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61B316BC" w14:textId="77777777" w:rsidR="00B87FC8" w:rsidRPr="00714E9A" w:rsidRDefault="00B87FC8" w:rsidP="00B87FC8">
      <w:pPr>
        <w:pStyle w:val="Corpo"/>
        <w:rPr>
          <w:sz w:val="16"/>
          <w:szCs w:val="16"/>
        </w:rPr>
      </w:pPr>
    </w:p>
    <w:p w14:paraId="19FC6FE6" w14:textId="0BCFD423" w:rsidR="00B87FC8" w:rsidRPr="00B87FC8" w:rsidRDefault="00B87FC8" w:rsidP="00BB0BFA">
      <w:pPr>
        <w:pStyle w:val="Corpo"/>
        <w:numPr>
          <w:ilvl w:val="0"/>
          <w:numId w:val="20"/>
        </w:numPr>
      </w:pPr>
      <w:r w:rsidRPr="00B87FC8">
        <w:t>A taxa de recaída nos 12 meses foi maior em pacientes que se retiraram</w:t>
      </w:r>
      <w:r w:rsidR="00B43D2A">
        <w:t>,</w:t>
      </w:r>
      <w:r w:rsidRPr="00B87FC8">
        <w:t xml:space="preserve"> em comparação com aqueles que mantiveram o tratamento com </w:t>
      </w:r>
      <w:proofErr w:type="spellStart"/>
      <w:r w:rsidRPr="00B87FC8">
        <w:t>azatioprina</w:t>
      </w:r>
      <w:proofErr w:type="spellEnd"/>
      <w:r w:rsidRPr="00B87FC8">
        <w:t>;</w:t>
      </w:r>
    </w:p>
    <w:p w14:paraId="045D7E56" w14:textId="77777777" w:rsidR="00B87FC8" w:rsidRPr="00B87FC8" w:rsidRDefault="00B87FC8" w:rsidP="00BB0BFA">
      <w:pPr>
        <w:pStyle w:val="Corpo"/>
        <w:numPr>
          <w:ilvl w:val="0"/>
          <w:numId w:val="20"/>
        </w:numPr>
      </w:pPr>
      <w:r w:rsidRPr="00B87FC8">
        <w:t xml:space="preserve">O volume corpuscular médio aumentou após a terapia com </w:t>
      </w:r>
      <w:proofErr w:type="spellStart"/>
      <w:r w:rsidRPr="00B87FC8">
        <w:t>azatioprina</w:t>
      </w:r>
      <w:proofErr w:type="spellEnd"/>
      <w:r w:rsidRPr="00B87FC8">
        <w:t>.</w:t>
      </w:r>
    </w:p>
    <w:p w14:paraId="11C44A10" w14:textId="77777777" w:rsidR="00B87FC8" w:rsidRPr="00B87FC8" w:rsidRDefault="00B87FC8" w:rsidP="00BB0BFA">
      <w:pPr>
        <w:pStyle w:val="Corpo"/>
        <w:numPr>
          <w:ilvl w:val="0"/>
          <w:numId w:val="20"/>
        </w:numPr>
      </w:pPr>
      <w:r w:rsidRPr="00B87FC8">
        <w:t>A leucopenia ocorreu em 21,1% dos pacientes, no qual aqueles com dose padrão apresentaram maior risco do que os que receberam doses baixas.</w:t>
      </w:r>
    </w:p>
    <w:p w14:paraId="67FF6B8B" w14:textId="77777777" w:rsidR="00B87FC8" w:rsidRDefault="00B87FC8" w:rsidP="00B87FC8">
      <w:pPr>
        <w:pStyle w:val="Corpo"/>
      </w:pPr>
    </w:p>
    <w:p w14:paraId="4CCDB053" w14:textId="77777777" w:rsidR="00B87FC8" w:rsidRPr="00C72C0B" w:rsidRDefault="00B87FC8" w:rsidP="00B87FC8">
      <w:pPr>
        <w:pStyle w:val="Corpo"/>
        <w:rPr>
          <w:b/>
          <w:color w:val="339966"/>
        </w:rPr>
      </w:pPr>
      <w:r>
        <w:rPr>
          <w:b/>
          <w:color w:val="339966"/>
        </w:rPr>
        <w:t>Conclusão:</w:t>
      </w:r>
    </w:p>
    <w:p w14:paraId="09F25186" w14:textId="77777777" w:rsidR="00B87FC8" w:rsidRPr="00714E9A" w:rsidRDefault="00B87FC8" w:rsidP="00B87FC8">
      <w:pPr>
        <w:pStyle w:val="Corpo"/>
        <w:rPr>
          <w:sz w:val="16"/>
          <w:szCs w:val="16"/>
        </w:rPr>
      </w:pPr>
    </w:p>
    <w:p w14:paraId="4767224C" w14:textId="2DD1F016" w:rsidR="00B87FC8" w:rsidRPr="00B87FC8" w:rsidRDefault="00B87FC8" w:rsidP="00B87FC8">
      <w:pPr>
        <w:pStyle w:val="Corpo"/>
        <w:jc w:val="center"/>
        <w:rPr>
          <w:b/>
          <w:i/>
        </w:rPr>
      </w:pPr>
      <w:r>
        <w:rPr>
          <w:b/>
          <w:i/>
        </w:rPr>
        <w:t>O</w:t>
      </w:r>
      <w:r w:rsidRPr="00B87FC8">
        <w:rPr>
          <w:b/>
          <w:i/>
        </w:rPr>
        <w:t xml:space="preserve">s resultados deste estudo demonstraram que baixas doses de </w:t>
      </w:r>
      <w:proofErr w:type="spellStart"/>
      <w:r w:rsidRPr="00B87FC8">
        <w:rPr>
          <w:b/>
          <w:i/>
        </w:rPr>
        <w:t>azatioprina</w:t>
      </w:r>
      <w:proofErr w:type="spellEnd"/>
      <w:r w:rsidRPr="00B87FC8">
        <w:rPr>
          <w:b/>
          <w:i/>
        </w:rPr>
        <w:t xml:space="preserve"> são eficazes na manutenção da remissão em pacientes com UC dependentes de esteroides. </w:t>
      </w:r>
    </w:p>
    <w:p w14:paraId="302E2E57" w14:textId="5A9B92F4" w:rsidR="00B87FC8" w:rsidRPr="00344BAF" w:rsidRDefault="00B87FC8" w:rsidP="00B87FC8">
      <w:pPr>
        <w:pStyle w:val="Corpo"/>
        <w:jc w:val="center"/>
        <w:rPr>
          <w:b/>
          <w:i/>
        </w:rPr>
      </w:pPr>
    </w:p>
    <w:p w14:paraId="76B47CF8" w14:textId="77777777" w:rsidR="00B87FC8" w:rsidRDefault="00B87FC8" w:rsidP="00B87FC8">
      <w:pPr>
        <w:pStyle w:val="Corpo"/>
      </w:pPr>
    </w:p>
    <w:p w14:paraId="052B2D3C" w14:textId="77777777" w:rsidR="00B87FC8" w:rsidRDefault="00B87FC8" w:rsidP="00B87FC8">
      <w:pPr>
        <w:pStyle w:val="Corpo"/>
        <w:spacing w:after="0"/>
        <w:rPr>
          <w:color w:val="auto"/>
          <w:szCs w:val="23"/>
        </w:rPr>
      </w:pPr>
    </w:p>
    <w:p w14:paraId="64730314" w14:textId="77777777" w:rsidR="00B87FC8" w:rsidRDefault="00B87FC8" w:rsidP="00B87FC8">
      <w:pPr>
        <w:pStyle w:val="Corpo"/>
        <w:spacing w:after="0"/>
        <w:ind w:left="360"/>
        <w:rPr>
          <w:color w:val="auto"/>
          <w:szCs w:val="23"/>
        </w:rPr>
      </w:pPr>
    </w:p>
    <w:p w14:paraId="2B49FD85" w14:textId="77777777" w:rsidR="00B87FC8" w:rsidRDefault="00B87FC8" w:rsidP="00B87FC8">
      <w:pPr>
        <w:pStyle w:val="Ttulo1"/>
        <w:jc w:val="center"/>
      </w:pPr>
      <w:bookmarkStart w:id="105" w:name="_Toc62720149"/>
      <w:r>
        <w:lastRenderedPageBreak/>
        <w:t>Formulário</w:t>
      </w:r>
      <w:bookmarkEnd w:id="105"/>
    </w:p>
    <w:p w14:paraId="508F9655" w14:textId="77777777" w:rsidR="00B87FC8" w:rsidRDefault="00B87FC8" w:rsidP="00B87FC8">
      <w:pPr>
        <w:pStyle w:val="Corpo"/>
        <w:spacing w:after="120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B87FC8" w:rsidRPr="009537E7" w14:paraId="3EF9289A" w14:textId="77777777" w:rsidTr="00462DDC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12B82F3E" w14:textId="77777777" w:rsidR="00B87FC8" w:rsidRDefault="00B87FC8" w:rsidP="00462DDC">
            <w:pPr>
              <w:pStyle w:val="Corpo"/>
              <w:spacing w:after="0"/>
              <w:jc w:val="center"/>
              <w:rPr>
                <w:b/>
                <w:color w:val="FFFFFF" w:themeColor="background1"/>
                <w:sz w:val="22"/>
              </w:rPr>
            </w:pPr>
            <w:r>
              <w:rPr>
                <w:b/>
                <w:color w:val="FFFFFF" w:themeColor="background1"/>
                <w:sz w:val="22"/>
              </w:rPr>
              <w:t xml:space="preserve">Cápsulas de </w:t>
            </w:r>
            <w:proofErr w:type="spellStart"/>
            <w:r w:rsidRPr="00B87FC8">
              <w:rPr>
                <w:b/>
                <w:color w:val="FFFFFF" w:themeColor="background1"/>
                <w:sz w:val="22"/>
              </w:rPr>
              <w:t>Azatioprina</w:t>
            </w:r>
            <w:proofErr w:type="spellEnd"/>
          </w:p>
        </w:tc>
      </w:tr>
      <w:tr w:rsidR="00B87FC8" w:rsidRPr="009537E7" w14:paraId="08943170" w14:textId="77777777" w:rsidTr="00462DDC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79775EE" w14:textId="77777777" w:rsidR="00B87FC8" w:rsidRDefault="00B87FC8" w:rsidP="00462DDC">
            <w:pPr>
              <w:pStyle w:val="Corpo"/>
            </w:pPr>
            <w:bookmarkStart w:id="106" w:name="_Hlk62658770"/>
            <w:proofErr w:type="spellStart"/>
            <w:r w:rsidRPr="00B87FC8">
              <w:t>Azatioprina</w:t>
            </w:r>
            <w:bookmarkEnd w:id="106"/>
            <w:proofErr w:type="spellEnd"/>
            <w:r>
              <w:t>.................................</w:t>
            </w:r>
            <w:r w:rsidRPr="003B7B27">
              <w:rPr>
                <w:color w:val="000000" w:themeColor="text1"/>
                <w:sz w:val="20"/>
                <w:szCs w:val="20"/>
              </w:rPr>
              <w:t xml:space="preserve"> </w:t>
            </w:r>
            <w:r w:rsidRPr="00B87FC8">
              <w:t>2,2 mg/Kg</w:t>
            </w:r>
          </w:p>
        </w:tc>
      </w:tr>
      <w:tr w:rsidR="00B87FC8" w:rsidRPr="009537E7" w14:paraId="076B30EF" w14:textId="77777777" w:rsidTr="00462DDC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38394079" w14:textId="77777777" w:rsidR="00B87FC8" w:rsidRPr="003B7B27" w:rsidRDefault="00B87FC8" w:rsidP="00462DDC">
            <w:pPr>
              <w:pStyle w:val="Corpo"/>
              <w:rPr>
                <w:szCs w:val="23"/>
              </w:rPr>
            </w:pPr>
            <w:r w:rsidRPr="003B7B27">
              <w:rPr>
                <w:color w:val="000000" w:themeColor="text1"/>
                <w:szCs w:val="23"/>
              </w:rPr>
              <w:t>Excipiente qsp............................1 Cápsula</w:t>
            </w:r>
          </w:p>
        </w:tc>
      </w:tr>
    </w:tbl>
    <w:p w14:paraId="36410589" w14:textId="77777777" w:rsidR="00B87FC8" w:rsidRPr="003B7B27" w:rsidRDefault="00B87FC8" w:rsidP="00B87FC8">
      <w:pPr>
        <w:pStyle w:val="Corpo"/>
        <w:spacing w:line="276" w:lineRule="auto"/>
        <w:rPr>
          <w:sz w:val="16"/>
          <w:szCs w:val="16"/>
        </w:rPr>
      </w:pPr>
      <w:r w:rsidRPr="003B7B27">
        <w:rPr>
          <w:sz w:val="16"/>
          <w:szCs w:val="16"/>
        </w:rPr>
        <w:t>Administrar 1 cápsula ao dia ou conforme orientação médica.</w:t>
      </w:r>
    </w:p>
    <w:p w14:paraId="588723F9" w14:textId="77777777" w:rsidR="00B87FC8" w:rsidRDefault="00B87FC8" w:rsidP="00B70169">
      <w:pPr>
        <w:pStyle w:val="Corpo"/>
        <w:spacing w:line="276" w:lineRule="auto"/>
        <w:rPr>
          <w:b/>
        </w:rPr>
      </w:pPr>
    </w:p>
    <w:p w14:paraId="6681EA00" w14:textId="0EA6E418" w:rsidR="008805B5" w:rsidRDefault="008805B5" w:rsidP="00B70169">
      <w:pPr>
        <w:pStyle w:val="Corpo"/>
        <w:spacing w:line="276" w:lineRule="auto"/>
        <w:rPr>
          <w:b/>
        </w:rPr>
      </w:pPr>
    </w:p>
    <w:p w14:paraId="33892EE2" w14:textId="30D8567D" w:rsidR="00B87FC8" w:rsidRDefault="00B87FC8" w:rsidP="00B70169">
      <w:pPr>
        <w:pStyle w:val="Corpo"/>
        <w:spacing w:line="276" w:lineRule="auto"/>
        <w:rPr>
          <w:b/>
        </w:rPr>
      </w:pPr>
    </w:p>
    <w:p w14:paraId="767AD0B3" w14:textId="493AB4F5" w:rsidR="00B87FC8" w:rsidRDefault="00B87FC8" w:rsidP="00B70169">
      <w:pPr>
        <w:pStyle w:val="Corpo"/>
        <w:spacing w:line="276" w:lineRule="auto"/>
        <w:rPr>
          <w:b/>
        </w:rPr>
      </w:pPr>
    </w:p>
    <w:p w14:paraId="6C3CEB66" w14:textId="611F4A58" w:rsidR="00B87FC8" w:rsidRDefault="00B87FC8" w:rsidP="00B70169">
      <w:pPr>
        <w:pStyle w:val="Corpo"/>
        <w:spacing w:line="276" w:lineRule="auto"/>
        <w:rPr>
          <w:b/>
        </w:rPr>
      </w:pPr>
    </w:p>
    <w:p w14:paraId="0873FA7F" w14:textId="26B4F663" w:rsidR="00B87FC8" w:rsidRDefault="00B87FC8" w:rsidP="00B70169">
      <w:pPr>
        <w:pStyle w:val="Corpo"/>
        <w:spacing w:line="276" w:lineRule="auto"/>
        <w:rPr>
          <w:b/>
        </w:rPr>
      </w:pPr>
    </w:p>
    <w:p w14:paraId="075D0005" w14:textId="57B7CB50" w:rsidR="00B87FC8" w:rsidRDefault="00B87FC8" w:rsidP="00B70169">
      <w:pPr>
        <w:pStyle w:val="Corpo"/>
        <w:spacing w:line="276" w:lineRule="auto"/>
        <w:rPr>
          <w:b/>
        </w:rPr>
      </w:pPr>
    </w:p>
    <w:p w14:paraId="40FFA9FC" w14:textId="1D909775" w:rsidR="00B87FC8" w:rsidRDefault="00B87FC8" w:rsidP="00B70169">
      <w:pPr>
        <w:pStyle w:val="Corpo"/>
        <w:spacing w:line="276" w:lineRule="auto"/>
        <w:rPr>
          <w:b/>
        </w:rPr>
      </w:pPr>
    </w:p>
    <w:p w14:paraId="4F0F182E" w14:textId="1512C9C0" w:rsidR="00B87FC8" w:rsidRDefault="00B87FC8" w:rsidP="00B70169">
      <w:pPr>
        <w:pStyle w:val="Corpo"/>
        <w:spacing w:line="276" w:lineRule="auto"/>
        <w:rPr>
          <w:b/>
        </w:rPr>
      </w:pPr>
    </w:p>
    <w:p w14:paraId="0CD28486" w14:textId="5FBF53C4" w:rsidR="00B87FC8" w:rsidRDefault="00B87FC8" w:rsidP="00B70169">
      <w:pPr>
        <w:pStyle w:val="Corpo"/>
        <w:spacing w:line="276" w:lineRule="auto"/>
        <w:rPr>
          <w:b/>
        </w:rPr>
      </w:pPr>
    </w:p>
    <w:p w14:paraId="49FD740C" w14:textId="58D159F4" w:rsidR="00B87FC8" w:rsidRDefault="00B87FC8" w:rsidP="00B70169">
      <w:pPr>
        <w:pStyle w:val="Corpo"/>
        <w:spacing w:line="276" w:lineRule="auto"/>
        <w:rPr>
          <w:b/>
        </w:rPr>
      </w:pPr>
    </w:p>
    <w:p w14:paraId="7274C433" w14:textId="2E38ADA6" w:rsidR="00B87FC8" w:rsidRDefault="00B87FC8" w:rsidP="00B70169">
      <w:pPr>
        <w:pStyle w:val="Corpo"/>
        <w:spacing w:line="276" w:lineRule="auto"/>
        <w:rPr>
          <w:b/>
        </w:rPr>
      </w:pPr>
    </w:p>
    <w:p w14:paraId="4F6A8941" w14:textId="765CA88E" w:rsidR="00B87FC8" w:rsidRDefault="00B87FC8" w:rsidP="00B70169">
      <w:pPr>
        <w:pStyle w:val="Corpo"/>
        <w:spacing w:line="276" w:lineRule="auto"/>
        <w:rPr>
          <w:b/>
        </w:rPr>
      </w:pPr>
    </w:p>
    <w:p w14:paraId="5BBB4632" w14:textId="7AC7EA7B" w:rsidR="00B87FC8" w:rsidRDefault="00B87FC8" w:rsidP="00B70169">
      <w:pPr>
        <w:pStyle w:val="Corpo"/>
        <w:spacing w:line="276" w:lineRule="auto"/>
        <w:rPr>
          <w:b/>
        </w:rPr>
      </w:pPr>
    </w:p>
    <w:p w14:paraId="627B59A8" w14:textId="51BE1311" w:rsidR="00B87FC8" w:rsidRDefault="00B87FC8" w:rsidP="00B70169">
      <w:pPr>
        <w:pStyle w:val="Corpo"/>
        <w:spacing w:line="276" w:lineRule="auto"/>
        <w:rPr>
          <w:b/>
        </w:rPr>
      </w:pPr>
    </w:p>
    <w:p w14:paraId="03EE50D7" w14:textId="687FD704" w:rsidR="00B87FC8" w:rsidRDefault="00B87FC8" w:rsidP="00B70169">
      <w:pPr>
        <w:pStyle w:val="Corpo"/>
        <w:spacing w:line="276" w:lineRule="auto"/>
        <w:rPr>
          <w:b/>
        </w:rPr>
      </w:pPr>
    </w:p>
    <w:p w14:paraId="0B68B2C9" w14:textId="50602DD0" w:rsidR="00B87FC8" w:rsidRDefault="00B87FC8" w:rsidP="00B70169">
      <w:pPr>
        <w:pStyle w:val="Corpo"/>
        <w:spacing w:line="276" w:lineRule="auto"/>
        <w:rPr>
          <w:b/>
        </w:rPr>
      </w:pPr>
    </w:p>
    <w:p w14:paraId="14CA5BA2" w14:textId="00BEF41D" w:rsidR="00B87FC8" w:rsidRDefault="00B87FC8" w:rsidP="00B70169">
      <w:pPr>
        <w:pStyle w:val="Corpo"/>
        <w:spacing w:line="276" w:lineRule="auto"/>
        <w:rPr>
          <w:b/>
        </w:rPr>
      </w:pPr>
    </w:p>
    <w:p w14:paraId="38A7B123" w14:textId="5C9F82E9" w:rsidR="00B87FC8" w:rsidRDefault="00B87FC8" w:rsidP="00B70169">
      <w:pPr>
        <w:pStyle w:val="Corpo"/>
        <w:spacing w:line="276" w:lineRule="auto"/>
        <w:rPr>
          <w:b/>
        </w:rPr>
      </w:pPr>
    </w:p>
    <w:p w14:paraId="6E6E1DF3" w14:textId="669168EC" w:rsidR="00B87FC8" w:rsidRDefault="00B87FC8" w:rsidP="00B70169">
      <w:pPr>
        <w:pStyle w:val="Corpo"/>
        <w:spacing w:line="276" w:lineRule="auto"/>
        <w:rPr>
          <w:b/>
        </w:rPr>
      </w:pPr>
    </w:p>
    <w:p w14:paraId="737320D7" w14:textId="31A0EB3E" w:rsidR="00B87FC8" w:rsidRDefault="00B87FC8" w:rsidP="00B70169">
      <w:pPr>
        <w:pStyle w:val="Corpo"/>
        <w:spacing w:line="276" w:lineRule="auto"/>
        <w:rPr>
          <w:b/>
        </w:rPr>
      </w:pPr>
    </w:p>
    <w:p w14:paraId="056D7654" w14:textId="63B9F122" w:rsidR="00B87FC8" w:rsidRDefault="00B87FC8" w:rsidP="00B70169">
      <w:pPr>
        <w:pStyle w:val="Corpo"/>
        <w:spacing w:line="276" w:lineRule="auto"/>
        <w:rPr>
          <w:b/>
        </w:rPr>
      </w:pPr>
    </w:p>
    <w:p w14:paraId="6F64966A" w14:textId="264E1E6B" w:rsidR="00B87FC8" w:rsidRDefault="00B87FC8" w:rsidP="00B70169">
      <w:pPr>
        <w:pStyle w:val="Corpo"/>
        <w:spacing w:line="276" w:lineRule="auto"/>
        <w:rPr>
          <w:b/>
        </w:rPr>
      </w:pPr>
    </w:p>
    <w:p w14:paraId="1DF1B48F" w14:textId="4F86109C" w:rsidR="00B87FC8" w:rsidRDefault="00B87FC8" w:rsidP="00B70169">
      <w:pPr>
        <w:pStyle w:val="Corpo"/>
        <w:spacing w:line="276" w:lineRule="auto"/>
        <w:rPr>
          <w:b/>
        </w:rPr>
      </w:pPr>
    </w:p>
    <w:p w14:paraId="65381706" w14:textId="0D3D1A06" w:rsidR="00B87FC8" w:rsidRDefault="00B87FC8" w:rsidP="00B70169">
      <w:pPr>
        <w:pStyle w:val="Corpo"/>
        <w:spacing w:line="276" w:lineRule="auto"/>
        <w:rPr>
          <w:b/>
        </w:rPr>
      </w:pPr>
    </w:p>
    <w:p w14:paraId="7C1C1744" w14:textId="2684252F" w:rsidR="00B87FC8" w:rsidRDefault="00B87FC8" w:rsidP="00B70169">
      <w:pPr>
        <w:pStyle w:val="Corpo"/>
        <w:spacing w:line="276" w:lineRule="auto"/>
        <w:rPr>
          <w:b/>
        </w:rPr>
      </w:pPr>
    </w:p>
    <w:p w14:paraId="36933AF1" w14:textId="3B60F5E0" w:rsidR="00B87FC8" w:rsidRDefault="00B87FC8" w:rsidP="00B70169">
      <w:pPr>
        <w:pStyle w:val="Corpo"/>
        <w:spacing w:line="276" w:lineRule="auto"/>
        <w:rPr>
          <w:b/>
        </w:rPr>
      </w:pPr>
    </w:p>
    <w:p w14:paraId="11C56A92" w14:textId="68596C36" w:rsidR="00B87FC8" w:rsidRDefault="00B87FC8" w:rsidP="00B70169">
      <w:pPr>
        <w:pStyle w:val="Corpo"/>
        <w:spacing w:line="276" w:lineRule="auto"/>
        <w:rPr>
          <w:b/>
        </w:rPr>
      </w:pPr>
    </w:p>
    <w:p w14:paraId="4999467B" w14:textId="1831C7FC" w:rsidR="00B87FC8" w:rsidRDefault="00B87FC8" w:rsidP="00B70169">
      <w:pPr>
        <w:pStyle w:val="Corpo"/>
        <w:spacing w:line="276" w:lineRule="auto"/>
        <w:rPr>
          <w:b/>
        </w:rPr>
      </w:pPr>
    </w:p>
    <w:p w14:paraId="55744036" w14:textId="30E0C4A8" w:rsidR="00B87FC8" w:rsidRPr="0040473A" w:rsidRDefault="00B87FC8" w:rsidP="00B87FC8">
      <w:pPr>
        <w:pStyle w:val="Ttulo1"/>
        <w:jc w:val="center"/>
      </w:pPr>
      <w:bookmarkStart w:id="107" w:name="_Toc62720150"/>
      <w:proofErr w:type="spellStart"/>
      <w:r>
        <w:lastRenderedPageBreak/>
        <w:t>Budesonida</w:t>
      </w:r>
      <w:bookmarkEnd w:id="107"/>
      <w:proofErr w:type="spellEnd"/>
    </w:p>
    <w:p w14:paraId="39DDBD7A" w14:textId="21C89340" w:rsidR="00B87FC8" w:rsidRDefault="00B87FC8" w:rsidP="00B87FC8">
      <w:pPr>
        <w:jc w:val="center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  <w:r w:rsidRPr="00B87FC8">
        <w:rPr>
          <w:rFonts w:ascii="Swis721 Th BT" w:eastAsia="MS Mincho" w:hAnsi="Swis721 Th BT"/>
          <w:b/>
          <w:color w:val="0070C0"/>
          <w:sz w:val="40"/>
        </w:rPr>
        <w:t xml:space="preserve">Mais Eficaz na Remissão da Colite </w:t>
      </w:r>
      <w:proofErr w:type="spellStart"/>
      <w:r w:rsidRPr="00B87FC8">
        <w:rPr>
          <w:rFonts w:ascii="Swis721 Th BT" w:eastAsia="MS Mincho" w:hAnsi="Swis721 Th BT"/>
          <w:b/>
          <w:color w:val="0070C0"/>
          <w:sz w:val="40"/>
        </w:rPr>
        <w:t>Linfocítica</w:t>
      </w:r>
      <w:proofErr w:type="spellEnd"/>
    </w:p>
    <w:p w14:paraId="68BF8B11" w14:textId="77777777" w:rsidR="00B87FC8" w:rsidRDefault="00B87FC8" w:rsidP="00B87FC8">
      <w:pPr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15062DCD" w14:textId="28E8878F" w:rsidR="00B87FC8" w:rsidRPr="00B87FC8" w:rsidRDefault="00B87FC8" w:rsidP="00B87FC8">
      <w:pPr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  <w:r w:rsidRPr="00B87FC8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Esse estudo randomizado, duplo-cego, placebo-controlado e multicêntrico, avaliou a eficácia da </w:t>
      </w:r>
      <w:proofErr w:type="spellStart"/>
      <w:r w:rsidRPr="00B87FC8">
        <w:rPr>
          <w:rFonts w:ascii="Swis721 Th BT" w:eastAsia="MS Mincho" w:hAnsi="Swis721 Th BT"/>
          <w:color w:val="404040" w:themeColor="text1" w:themeTint="BF"/>
          <w:sz w:val="23"/>
          <w:szCs w:val="24"/>
        </w:rPr>
        <w:t>budesonida</w:t>
      </w:r>
      <w:proofErr w:type="spellEnd"/>
      <w:r w:rsidRPr="00B87FC8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 ou </w:t>
      </w:r>
      <w:proofErr w:type="spellStart"/>
      <w:r w:rsidRPr="00B87FC8">
        <w:rPr>
          <w:rFonts w:ascii="Swis721 Th BT" w:eastAsia="MS Mincho" w:hAnsi="Swis721 Th BT"/>
          <w:color w:val="404040" w:themeColor="text1" w:themeTint="BF"/>
          <w:sz w:val="23"/>
          <w:szCs w:val="24"/>
        </w:rPr>
        <w:t>mesalazina</w:t>
      </w:r>
      <w:proofErr w:type="spellEnd"/>
      <w:r w:rsidRPr="00B87FC8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 como terapia de indução para colite </w:t>
      </w:r>
      <w:proofErr w:type="spellStart"/>
      <w:r w:rsidRPr="00B87FC8">
        <w:rPr>
          <w:rFonts w:ascii="Swis721 Th BT" w:eastAsia="MS Mincho" w:hAnsi="Swis721 Th BT"/>
          <w:color w:val="404040" w:themeColor="text1" w:themeTint="BF"/>
          <w:sz w:val="23"/>
          <w:szCs w:val="24"/>
        </w:rPr>
        <w:t>linfocítica</w:t>
      </w:r>
      <w:proofErr w:type="spellEnd"/>
      <w:r w:rsidRPr="00B87FC8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 </w:t>
      </w:r>
      <w:r w:rsidRPr="00B87FC8">
        <w:rPr>
          <w:rFonts w:ascii="Swis721 Th BT" w:eastAsia="MS Mincho" w:hAnsi="Swis721 Th BT"/>
          <w:color w:val="404040" w:themeColor="text1" w:themeTint="BF"/>
          <w:sz w:val="23"/>
          <w:szCs w:val="24"/>
        </w:rPr>
        <w:fldChar w:fldCharType="begin">
          <w:fldData xml:space="preserve">PEVuZE5vdGU+PENpdGU+PEF1dGhvcj5NaWVobGtlPC9BdXRob3I+PFllYXI+MjAxODwvWWVhcj48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</w:fldData>
        </w:fldChar>
      </w:r>
      <w:r w:rsidRPr="00B87FC8">
        <w:rPr>
          <w:rFonts w:ascii="Swis721 Th BT" w:eastAsia="MS Mincho" w:hAnsi="Swis721 Th BT"/>
          <w:color w:val="404040" w:themeColor="text1" w:themeTint="BF"/>
          <w:sz w:val="23"/>
          <w:szCs w:val="24"/>
        </w:rPr>
        <w:instrText xml:space="preserve"> ADDIN EN.CITE </w:instrText>
      </w:r>
      <w:r w:rsidRPr="00B87FC8">
        <w:rPr>
          <w:rFonts w:ascii="Swis721 Th BT" w:eastAsia="MS Mincho" w:hAnsi="Swis721 Th BT"/>
          <w:color w:val="404040" w:themeColor="text1" w:themeTint="BF"/>
          <w:sz w:val="23"/>
          <w:szCs w:val="24"/>
        </w:rPr>
        <w:fldChar w:fldCharType="begin">
          <w:fldData xml:space="preserve">PEVuZE5vdGU+PENpdGU+PEF1dGhvcj5NaWVobGtlPC9BdXRob3I+PFllYXI+MjAxODwvWWVhcj48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</w:fldData>
        </w:fldChar>
      </w:r>
      <w:r w:rsidRPr="00B87FC8">
        <w:rPr>
          <w:rFonts w:ascii="Swis721 Th BT" w:eastAsia="MS Mincho" w:hAnsi="Swis721 Th BT"/>
          <w:color w:val="404040" w:themeColor="text1" w:themeTint="BF"/>
          <w:sz w:val="23"/>
          <w:szCs w:val="24"/>
        </w:rPr>
        <w:instrText xml:space="preserve"> ADDIN EN.CITE.DATA </w:instrText>
      </w:r>
      <w:r w:rsidRPr="00B87FC8">
        <w:rPr>
          <w:rFonts w:ascii="Swis721 Th BT" w:eastAsia="MS Mincho" w:hAnsi="Swis721 Th BT"/>
          <w:color w:val="404040" w:themeColor="text1" w:themeTint="BF"/>
          <w:sz w:val="23"/>
          <w:szCs w:val="24"/>
        </w:rPr>
      </w:r>
      <w:r w:rsidRPr="00B87FC8">
        <w:rPr>
          <w:rFonts w:ascii="Swis721 Th BT" w:eastAsia="MS Mincho" w:hAnsi="Swis721 Th BT"/>
          <w:color w:val="404040" w:themeColor="text1" w:themeTint="BF"/>
          <w:sz w:val="23"/>
          <w:szCs w:val="24"/>
        </w:rPr>
        <w:fldChar w:fldCharType="end"/>
      </w:r>
      <w:r w:rsidRPr="00B87FC8">
        <w:rPr>
          <w:rFonts w:ascii="Swis721 Th BT" w:eastAsia="MS Mincho" w:hAnsi="Swis721 Th BT"/>
          <w:color w:val="404040" w:themeColor="text1" w:themeTint="BF"/>
          <w:sz w:val="23"/>
          <w:szCs w:val="24"/>
        </w:rPr>
      </w:r>
      <w:r w:rsidRPr="00B87FC8">
        <w:rPr>
          <w:rFonts w:ascii="Swis721 Th BT" w:eastAsia="MS Mincho" w:hAnsi="Swis721 Th BT"/>
          <w:color w:val="404040" w:themeColor="text1" w:themeTint="BF"/>
          <w:sz w:val="23"/>
          <w:szCs w:val="24"/>
        </w:rPr>
        <w:fldChar w:fldCharType="separate"/>
      </w:r>
      <w:r w:rsidRPr="00B87FC8">
        <w:rPr>
          <w:rFonts w:ascii="Swis721 Th BT" w:eastAsia="MS Mincho" w:hAnsi="Swis721 Th BT"/>
          <w:color w:val="404040" w:themeColor="text1" w:themeTint="BF"/>
          <w:sz w:val="23"/>
          <w:szCs w:val="24"/>
        </w:rPr>
        <w:t>(MIEHLKE; AUST; MIHALY; ARMERDING</w:t>
      </w:r>
      <w:r w:rsidRPr="00B87FC8">
        <w:rPr>
          <w:rFonts w:ascii="Swis721 Th BT" w:eastAsia="MS Mincho" w:hAnsi="Swis721 Th BT"/>
          <w:i/>
          <w:color w:val="404040" w:themeColor="text1" w:themeTint="BF"/>
          <w:sz w:val="23"/>
          <w:szCs w:val="24"/>
        </w:rPr>
        <w:t xml:space="preserve"> et al.</w:t>
      </w:r>
      <w:r w:rsidRPr="00B87FC8">
        <w:rPr>
          <w:rFonts w:ascii="Swis721 Th BT" w:eastAsia="MS Mincho" w:hAnsi="Swis721 Th BT"/>
          <w:color w:val="404040" w:themeColor="text1" w:themeTint="BF"/>
          <w:sz w:val="23"/>
          <w:szCs w:val="24"/>
        </w:rPr>
        <w:t>, 2018)</w:t>
      </w:r>
      <w:r w:rsidRPr="00B87FC8">
        <w:rPr>
          <w:rFonts w:ascii="Swis721 Th BT" w:eastAsia="MS Mincho" w:hAnsi="Swis721 Th BT"/>
          <w:color w:val="404040" w:themeColor="text1" w:themeTint="BF"/>
          <w:sz w:val="23"/>
          <w:szCs w:val="24"/>
        </w:rPr>
        <w:fldChar w:fldCharType="end"/>
      </w:r>
      <w:r w:rsidRPr="00B87FC8">
        <w:rPr>
          <w:rFonts w:ascii="Swis721 Th BT" w:eastAsia="MS Mincho" w:hAnsi="Swis721 Th BT"/>
          <w:color w:val="404040" w:themeColor="text1" w:themeTint="BF"/>
          <w:sz w:val="23"/>
          <w:szCs w:val="24"/>
        </w:rPr>
        <w:t xml:space="preserve">. </w:t>
      </w:r>
    </w:p>
    <w:p w14:paraId="3AAC1A18" w14:textId="7BA54AD8" w:rsidR="00B87FC8" w:rsidRPr="00B87FC8" w:rsidRDefault="00B87FC8" w:rsidP="00B87FC8">
      <w:pPr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07520" behindDoc="0" locked="0" layoutInCell="1" allowOverlap="1" wp14:anchorId="12110934" wp14:editId="71E81341">
                <wp:simplePos x="0" y="0"/>
                <wp:positionH relativeFrom="margin">
                  <wp:posOffset>25334</wp:posOffset>
                </wp:positionH>
                <wp:positionV relativeFrom="paragraph">
                  <wp:posOffset>29505</wp:posOffset>
                </wp:positionV>
                <wp:extent cx="5372100" cy="599734"/>
                <wp:effectExtent l="0" t="0" r="19050" b="10160"/>
                <wp:wrapNone/>
                <wp:docPr id="830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599734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61B7434" w14:textId="77777777" w:rsidR="005D1916" w:rsidRPr="00B87FC8" w:rsidRDefault="005D1916" w:rsidP="00B87FC8">
                            <w:pPr>
                              <w:jc w:val="center"/>
                              <w:rPr>
                                <w:rFonts w:ascii="Swis721 Th BT" w:hAnsi="Swis721 Th BT" w:cs="Calibri"/>
                                <w:color w:val="404040" w:themeColor="text1" w:themeTint="BF"/>
                                <w:sz w:val="23"/>
                                <w:szCs w:val="23"/>
                              </w:rPr>
                            </w:pPr>
                            <w:r w:rsidRPr="00B87FC8">
                              <w:rPr>
                                <w:rFonts w:ascii="Swis721 Th BT" w:hAnsi="Swis721 Th BT" w:cs="Calibri"/>
                                <w:color w:val="404040" w:themeColor="text1" w:themeTint="BF"/>
                                <w:sz w:val="23"/>
                                <w:szCs w:val="23"/>
                              </w:rPr>
                              <w:t xml:space="preserve">Assim, foram incluídos 57 pacientes com média de idade de 59 anos e colite </w:t>
                            </w:r>
                            <w:proofErr w:type="spellStart"/>
                            <w:r w:rsidRPr="00B87FC8">
                              <w:rPr>
                                <w:rFonts w:ascii="Swis721 Th BT" w:hAnsi="Swis721 Th BT" w:cs="Calibri"/>
                                <w:color w:val="404040" w:themeColor="text1" w:themeTint="BF"/>
                                <w:sz w:val="23"/>
                                <w:szCs w:val="23"/>
                              </w:rPr>
                              <w:t>linfocítica</w:t>
                            </w:r>
                            <w:proofErr w:type="spellEnd"/>
                            <w:r w:rsidRPr="00B87FC8">
                              <w:rPr>
                                <w:rFonts w:ascii="Swis721 Th BT" w:hAnsi="Swis721 Th BT" w:cs="Calibri"/>
                                <w:color w:val="404040" w:themeColor="text1" w:themeTint="BF"/>
                                <w:sz w:val="23"/>
                                <w:szCs w:val="23"/>
                              </w:rPr>
                              <w:t xml:space="preserve"> ativa, nos quais foram randomizados para receberem durante 8 semanas:</w:t>
                            </w:r>
                          </w:p>
                          <w:p w14:paraId="5EA57B76" w14:textId="77777777" w:rsidR="005D1916" w:rsidRPr="008C1762" w:rsidRDefault="005D1916" w:rsidP="00B87FC8">
                            <w:pPr>
                              <w:jc w:val="center"/>
                              <w:rPr>
                                <w:rFonts w:ascii="Swis721 Th BT" w:hAnsi="Swis721 Th BT"/>
                                <w:iCs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2110934" id="_x0000_s1123" type="#_x0000_t202" style="position:absolute;left:0;text-align:left;margin-left:2pt;margin-top:2.3pt;width:423pt;height:47.2pt;z-index:25290752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" fillcolor="white [3212]" strokecolor="#0070c0">
                <v:textbox>
                  <w:txbxContent>
                    <w:p w14:paraId="661B7434" w14:textId="77777777" w:rsidR="005D1916" w:rsidRPr="00B87FC8" w:rsidRDefault="005D1916" w:rsidP="00B87FC8">
                      <w:pPr>
                        <w:jc w:val="center"/>
                        <w:rPr>
                          <w:rFonts w:ascii="Swis721 Th BT" w:hAnsi="Swis721 Th BT" w:cs="Calibri"/>
                          <w:color w:val="404040" w:themeColor="text1" w:themeTint="BF"/>
                          <w:sz w:val="23"/>
                          <w:szCs w:val="23"/>
                        </w:rPr>
                      </w:pPr>
                      <w:r w:rsidRPr="00B87FC8">
                        <w:rPr>
                          <w:rFonts w:ascii="Swis721 Th BT" w:hAnsi="Swis721 Th BT" w:cs="Calibri"/>
                          <w:color w:val="404040" w:themeColor="text1" w:themeTint="BF"/>
                          <w:sz w:val="23"/>
                          <w:szCs w:val="23"/>
                        </w:rPr>
                        <w:t xml:space="preserve">Assim, foram incluídos 57 pacientes com média de idade de 59 anos e colite </w:t>
                      </w:r>
                      <w:proofErr w:type="spellStart"/>
                      <w:r w:rsidRPr="00B87FC8">
                        <w:rPr>
                          <w:rFonts w:ascii="Swis721 Th BT" w:hAnsi="Swis721 Th BT" w:cs="Calibri"/>
                          <w:color w:val="404040" w:themeColor="text1" w:themeTint="BF"/>
                          <w:sz w:val="23"/>
                          <w:szCs w:val="23"/>
                        </w:rPr>
                        <w:t>linfocítica</w:t>
                      </w:r>
                      <w:proofErr w:type="spellEnd"/>
                      <w:r w:rsidRPr="00B87FC8">
                        <w:rPr>
                          <w:rFonts w:ascii="Swis721 Th BT" w:hAnsi="Swis721 Th BT" w:cs="Calibri"/>
                          <w:color w:val="404040" w:themeColor="text1" w:themeTint="BF"/>
                          <w:sz w:val="23"/>
                          <w:szCs w:val="23"/>
                        </w:rPr>
                        <w:t xml:space="preserve"> ativa, nos quais foram randomizados para receberem durante 8 semanas:</w:t>
                      </w:r>
                    </w:p>
                    <w:p w14:paraId="5EA57B76" w14:textId="77777777" w:rsidR="005D1916" w:rsidRPr="008C1762" w:rsidRDefault="005D1916" w:rsidP="00B87FC8">
                      <w:pPr>
                        <w:jc w:val="center"/>
                        <w:rPr>
                          <w:rFonts w:ascii="Swis721 Th BT" w:hAnsi="Swis721 Th BT"/>
                          <w:iCs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771DAE4" w14:textId="77777777" w:rsidR="00B87FC8" w:rsidRPr="008805B5" w:rsidRDefault="00B87FC8" w:rsidP="00B87FC8">
      <w:pPr>
        <w:jc w:val="both"/>
        <w:rPr>
          <w:rFonts w:ascii="Swis721 Th BT" w:eastAsia="MS Mincho" w:hAnsi="Swis721 Th BT"/>
          <w:color w:val="404040" w:themeColor="text1" w:themeTint="BF"/>
          <w:sz w:val="23"/>
          <w:szCs w:val="24"/>
        </w:rPr>
      </w:pPr>
    </w:p>
    <w:p w14:paraId="28F9C46D" w14:textId="189B8F73" w:rsidR="00B87FC8" w:rsidRDefault="00B87FC8" w:rsidP="00B87FC8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09568" behindDoc="0" locked="0" layoutInCell="1" allowOverlap="1" wp14:anchorId="3C585FBE" wp14:editId="367C1B66">
                <wp:simplePos x="0" y="0"/>
                <wp:positionH relativeFrom="column">
                  <wp:posOffset>-217805</wp:posOffset>
                </wp:positionH>
                <wp:positionV relativeFrom="paragraph">
                  <wp:posOffset>301625</wp:posOffset>
                </wp:positionV>
                <wp:extent cx="1871980" cy="781685"/>
                <wp:effectExtent l="0" t="0" r="13970" b="18415"/>
                <wp:wrapNone/>
                <wp:docPr id="837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871980" cy="78168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CE5F8C4" w14:textId="77777777" w:rsidR="005D1916" w:rsidRDefault="005D1916" w:rsidP="00B87FC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  <w:proofErr w:type="spellStart"/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Budesonida</w:t>
                            </w:r>
                            <w:proofErr w:type="spellEnd"/>
                          </w:p>
                          <w:p w14:paraId="6D852C1A" w14:textId="77777777" w:rsidR="005D1916" w:rsidRPr="00086CFC" w:rsidRDefault="005D1916" w:rsidP="00B87FC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9 mg ao dia</w:t>
                            </w: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C585FBE" id="_x0000_s1124" type="#_x0000_t202" style="position:absolute;left:0;text-align:left;margin-left:-17.15pt;margin-top:23.75pt;width:147.4pt;height:61.55pt;z-index:2529095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" fillcolor="#0070c0" strokecolor="#0070c0">
                <v:textbox>
                  <w:txbxContent>
                    <w:p w14:paraId="0CE5F8C4" w14:textId="77777777" w:rsidR="005D1916" w:rsidRDefault="005D1916" w:rsidP="00B87FC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  <w:proofErr w:type="spellStart"/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Budesonida</w:t>
                      </w:r>
                      <w:proofErr w:type="spellEnd"/>
                    </w:p>
                    <w:p w14:paraId="6D852C1A" w14:textId="77777777" w:rsidR="005D1916" w:rsidRPr="00086CFC" w:rsidRDefault="005D1916" w:rsidP="00B87FC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9 mg ao dia</w:t>
                      </w:r>
                      <w:r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12640" behindDoc="0" locked="0" layoutInCell="1" allowOverlap="1" wp14:anchorId="6D2EF4F9" wp14:editId="0836B9A1">
                <wp:simplePos x="0" y="0"/>
                <wp:positionH relativeFrom="column">
                  <wp:posOffset>3651885</wp:posOffset>
                </wp:positionH>
                <wp:positionV relativeFrom="paragraph">
                  <wp:posOffset>301625</wp:posOffset>
                </wp:positionV>
                <wp:extent cx="1871980" cy="781685"/>
                <wp:effectExtent l="0" t="0" r="13970" b="18415"/>
                <wp:wrapNone/>
                <wp:docPr id="9" name="Caixa de texto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871980" cy="78168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D64E8E8" w14:textId="77777777" w:rsidR="005D1916" w:rsidRDefault="005D1916" w:rsidP="00B87FC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3</w:t>
                            </w:r>
                          </w:p>
                          <w:p w14:paraId="6347EF69" w14:textId="77777777" w:rsidR="005D1916" w:rsidRPr="00E87E28" w:rsidRDefault="005D1916" w:rsidP="00B87FC8">
                            <w:pPr>
                              <w:spacing w:after="0" w:line="240" w:lineRule="auto"/>
                              <w:jc w:val="center"/>
                            </w:pPr>
                            <w:r w:rsidRPr="00E87E28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D2EF4F9" id="Caixa de texto 9" o:spid="_x0000_s1125" type="#_x0000_t202" style="position:absolute;left:0;text-align:left;margin-left:287.55pt;margin-top:23.75pt;width:147.4pt;height:61.55pt;z-index:2529126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" fillcolor="#0070c0" strokecolor="#0070c0">
                <v:textbox>
                  <w:txbxContent>
                    <w:p w14:paraId="3D64E8E8" w14:textId="77777777" w:rsidR="005D1916" w:rsidRDefault="005D1916" w:rsidP="00B87FC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3</w:t>
                      </w:r>
                    </w:p>
                    <w:p w14:paraId="6347EF69" w14:textId="77777777" w:rsidR="005D1916" w:rsidRPr="00E87E28" w:rsidRDefault="005D1916" w:rsidP="00B87FC8">
                      <w:pPr>
                        <w:spacing w:after="0" w:line="240" w:lineRule="auto"/>
                        <w:jc w:val="center"/>
                      </w:pPr>
                      <w:r w:rsidRPr="00E87E28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</w:txbxContent>
                </v:textbox>
              </v:shape>
            </w:pict>
          </mc:Fallback>
        </mc:AlternateContent>
      </w:r>
      <w:r w:rsidRPr="00E87E2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13664" behindDoc="0" locked="0" layoutInCell="1" allowOverlap="1" wp14:anchorId="5D453A2A" wp14:editId="3D15CBC3">
                <wp:simplePos x="0" y="0"/>
                <wp:positionH relativeFrom="column">
                  <wp:posOffset>2546350</wp:posOffset>
                </wp:positionH>
                <wp:positionV relativeFrom="paragraph">
                  <wp:posOffset>107950</wp:posOffset>
                </wp:positionV>
                <wp:extent cx="226695" cy="138430"/>
                <wp:effectExtent l="0" t="0" r="1905" b="0"/>
                <wp:wrapNone/>
                <wp:docPr id="5" name="Triângulo isósceles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5454712" id="Triângulo isósceles 5" o:spid="_x0000_s1026" type="#_x0000_t5" style="position:absolute;margin-left:200.5pt;margin-top:8.5pt;width:17.85pt;height:10.9pt;flip:y;z-index:2529136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" fillcolor="#d8d8d8 [2732]" stroked="f"/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10592" behindDoc="0" locked="0" layoutInCell="1" allowOverlap="1" wp14:anchorId="6A4456FD" wp14:editId="5118BCF4">
                <wp:simplePos x="0" y="0"/>
                <wp:positionH relativeFrom="column">
                  <wp:posOffset>4478020</wp:posOffset>
                </wp:positionH>
                <wp:positionV relativeFrom="paragraph">
                  <wp:posOffset>109220</wp:posOffset>
                </wp:positionV>
                <wp:extent cx="226695" cy="138430"/>
                <wp:effectExtent l="0" t="0" r="1905" b="0"/>
                <wp:wrapNone/>
                <wp:docPr id="12" name="Triângulo isósceles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F5D8F35" id="Triângulo isósceles 12" o:spid="_x0000_s1026" type="#_x0000_t5" style="position:absolute;margin-left:352.6pt;margin-top:8.6pt;width:17.85pt;height:10.9pt;flip:y;z-index:2529105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" fillcolor="#d8d8d8 [2732]" stroked="f"/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11616" behindDoc="0" locked="0" layoutInCell="1" allowOverlap="1" wp14:anchorId="139DA9D2" wp14:editId="7B50429F">
                <wp:simplePos x="0" y="0"/>
                <wp:positionH relativeFrom="column">
                  <wp:posOffset>616585</wp:posOffset>
                </wp:positionH>
                <wp:positionV relativeFrom="paragraph">
                  <wp:posOffset>109220</wp:posOffset>
                </wp:positionV>
                <wp:extent cx="226695" cy="138430"/>
                <wp:effectExtent l="0" t="0" r="1905" b="0"/>
                <wp:wrapNone/>
                <wp:docPr id="835" name="Triângulo isósceles 83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6F6E773" id="Triângulo isósceles 835" o:spid="_x0000_s1026" type="#_x0000_t5" style="position:absolute;margin-left:48.55pt;margin-top:8.6pt;width:17.85pt;height:10.9pt;flip:y;z-index:2529116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" fillcolor="#d8d8d8 [2732]" stroked="f"/>
            </w:pict>
          </mc:Fallback>
        </mc:AlternateContent>
      </w:r>
      <w:r w:rsidRPr="00E87E2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14688" behindDoc="0" locked="0" layoutInCell="1" allowOverlap="1" wp14:anchorId="64EA0228" wp14:editId="1E1967B4">
                <wp:simplePos x="0" y="0"/>
                <wp:positionH relativeFrom="column">
                  <wp:posOffset>1717116</wp:posOffset>
                </wp:positionH>
                <wp:positionV relativeFrom="paragraph">
                  <wp:posOffset>300953</wp:posOffset>
                </wp:positionV>
                <wp:extent cx="1872000" cy="781685"/>
                <wp:effectExtent l="0" t="0" r="13970" b="18415"/>
                <wp:wrapNone/>
                <wp:docPr id="836" name="Caixa de texto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872000" cy="78168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9B874E5" w14:textId="77777777" w:rsidR="005D1916" w:rsidRDefault="005D1916" w:rsidP="00B87FC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2 </w:t>
                            </w:r>
                          </w:p>
                          <w:p w14:paraId="146968A9" w14:textId="77777777" w:rsidR="005D1916" w:rsidRDefault="005D1916" w:rsidP="00B87FC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Mesalazina</w:t>
                            </w:r>
                            <w:proofErr w:type="spellEnd"/>
                          </w:p>
                          <w:p w14:paraId="2AE0CB5A" w14:textId="77777777" w:rsidR="005D1916" w:rsidRDefault="005D1916" w:rsidP="00B87FC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3 g ao dia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4EA0228" id="_x0000_s1126" type="#_x0000_t202" style="position:absolute;left:0;text-align:left;margin-left:135.2pt;margin-top:23.7pt;width:147.4pt;height:61.55pt;z-index:2529146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" fillcolor="#0070c0" strokecolor="#0070c0">
                <v:textbox>
                  <w:txbxContent>
                    <w:p w14:paraId="59B874E5" w14:textId="77777777" w:rsidR="005D1916" w:rsidRDefault="005D1916" w:rsidP="00B87FC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2 </w:t>
                      </w:r>
                    </w:p>
                    <w:p w14:paraId="146968A9" w14:textId="77777777" w:rsidR="005D1916" w:rsidRDefault="005D1916" w:rsidP="00B87FC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Mesalazina</w:t>
                      </w:r>
                      <w:proofErr w:type="spellEnd"/>
                    </w:p>
                    <w:p w14:paraId="2AE0CB5A" w14:textId="77777777" w:rsidR="005D1916" w:rsidRDefault="005D1916" w:rsidP="00B87FC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3 g ao dia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sz w:val="24"/>
        </w:rPr>
        <w:br/>
      </w:r>
    </w:p>
    <w:p w14:paraId="10F1617E" w14:textId="5AAC21DA" w:rsidR="00B87FC8" w:rsidRDefault="00B87FC8" w:rsidP="00B87FC8">
      <w:pPr>
        <w:pStyle w:val="Corpo"/>
      </w:pPr>
    </w:p>
    <w:p w14:paraId="1735D4BA" w14:textId="66FFD172" w:rsidR="00B87FC8" w:rsidRDefault="00B87FC8" w:rsidP="00B87FC8">
      <w:pPr>
        <w:pStyle w:val="Corpo"/>
      </w:pPr>
    </w:p>
    <w:p w14:paraId="072E8EA8" w14:textId="77777777" w:rsidR="00B87FC8" w:rsidRDefault="00B87FC8" w:rsidP="00B87FC8">
      <w:pPr>
        <w:pStyle w:val="Corpo"/>
      </w:pPr>
    </w:p>
    <w:p w14:paraId="20238785" w14:textId="77777777" w:rsidR="00B87FC8" w:rsidRDefault="00B87FC8" w:rsidP="00B87FC8">
      <w:pPr>
        <w:pStyle w:val="Corpo"/>
      </w:pPr>
    </w:p>
    <w:p w14:paraId="6E227A2B" w14:textId="77777777" w:rsidR="00B87FC8" w:rsidRDefault="00B87FC8" w:rsidP="00B87FC8">
      <w:pPr>
        <w:pStyle w:val="Corpo"/>
        <w:rPr>
          <w:b/>
          <w:color w:val="339966"/>
        </w:rPr>
      </w:pPr>
    </w:p>
    <w:p w14:paraId="3BB5B25E" w14:textId="77777777" w:rsidR="00B87FC8" w:rsidRPr="00C72C0B" w:rsidRDefault="00B87FC8" w:rsidP="00B87FC8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4488859B" w14:textId="77777777" w:rsidR="00B87FC8" w:rsidRPr="00714E9A" w:rsidRDefault="00B87FC8" w:rsidP="00B87FC8">
      <w:pPr>
        <w:pStyle w:val="Corpo"/>
        <w:rPr>
          <w:sz w:val="16"/>
          <w:szCs w:val="16"/>
        </w:rPr>
      </w:pPr>
    </w:p>
    <w:p w14:paraId="45EBF0BB" w14:textId="03F45646" w:rsidR="00B87FC8" w:rsidRPr="00517EDE" w:rsidRDefault="00B87FC8" w:rsidP="00B87FC8">
      <w:pPr>
        <w:pStyle w:val="Corpo"/>
        <w:numPr>
          <w:ilvl w:val="0"/>
          <w:numId w:val="1"/>
        </w:numPr>
        <w:spacing w:after="60"/>
        <w:ind w:right="4819"/>
        <w:rPr>
          <w:szCs w:val="23"/>
        </w:rPr>
      </w:pPr>
      <w:r>
        <w:rPr>
          <w:b/>
          <w:noProof/>
          <w:color w:val="339966"/>
          <w:lang w:eastAsia="pt-BR"/>
        </w:rPr>
        <mc:AlternateContent>
          <mc:Choice Requires="wpg">
            <w:drawing>
              <wp:anchor distT="0" distB="0" distL="114300" distR="114300" simplePos="0" relativeHeight="252916736" behindDoc="0" locked="0" layoutInCell="1" allowOverlap="1" wp14:anchorId="6EB02F26" wp14:editId="22969872">
                <wp:simplePos x="0" y="0"/>
                <wp:positionH relativeFrom="column">
                  <wp:posOffset>2552065</wp:posOffset>
                </wp:positionH>
                <wp:positionV relativeFrom="paragraph">
                  <wp:posOffset>130184</wp:posOffset>
                </wp:positionV>
                <wp:extent cx="3161030" cy="3597275"/>
                <wp:effectExtent l="0" t="0" r="1270" b="3175"/>
                <wp:wrapNone/>
                <wp:docPr id="838" name="Grupo 2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161030" cy="3597275"/>
                          <a:chOff x="0" y="0"/>
                          <a:chExt cx="3161030" cy="3597275"/>
                        </a:xfrm>
                      </wpg:grpSpPr>
                      <wpg:grpSp>
                        <wpg:cNvPr id="839" name="Grupo 22"/>
                        <wpg:cNvGrpSpPr/>
                        <wpg:grpSpPr>
                          <a:xfrm>
                            <a:off x="165100" y="0"/>
                            <a:ext cx="2995930" cy="3597275"/>
                            <a:chOff x="6350" y="-19050"/>
                            <a:chExt cx="2995930" cy="3597275"/>
                          </a:xfrm>
                        </wpg:grpSpPr>
                        <wpg:grpSp>
                          <wpg:cNvPr id="840" name="Grupo 21"/>
                          <wpg:cNvGrpSpPr/>
                          <wpg:grpSpPr>
                            <a:xfrm>
                              <a:off x="6350" y="-19050"/>
                              <a:ext cx="2860040" cy="3556000"/>
                              <a:chOff x="6350" y="-19050"/>
                              <a:chExt cx="2860040" cy="3556000"/>
                            </a:xfrm>
                          </wpg:grpSpPr>
                          <wpg:grpSp>
                            <wpg:cNvPr id="841" name="Grupo 16"/>
                            <wpg:cNvGrpSpPr/>
                            <wpg:grpSpPr>
                              <a:xfrm>
                                <a:off x="6350" y="-19050"/>
                                <a:ext cx="2860040" cy="3556000"/>
                                <a:chOff x="6350" y="-19050"/>
                                <a:chExt cx="2860040" cy="3556000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842" name="Imagem 842"/>
                                <pic:cNvPicPr>
                                  <a:picLocks noChangeAspect="1"/>
                                </pic:cNvPicPr>
                              </pic:nvPicPr>
                              <pic:blipFill rotWithShape="1">
                                <a:blip r:embed="rId18" cstate="print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 l="1654"/>
                                <a:stretch/>
                              </pic:blipFill>
                              <pic:spPr bwMode="auto">
                                <a:xfrm>
                                  <a:off x="6350" y="95250"/>
                                  <a:ext cx="2860040" cy="3441700"/>
                                </a:xfrm>
                                <a:prstGeom prst="rect">
                                  <a:avLst/>
                                </a:prstGeom>
                                <a:ln>
                                  <a:noFill/>
                                </a:ln>
                                <a:extLst>
                                  <a:ext uri="{53640926-AAD7-44D8-BBD7-CCE9431645EC}">
                                    <a14:shadowObscured xmlns:a14="http://schemas.microsoft.com/office/drawing/2010/main"/>
                                  </a:ext>
                                </a:extLst>
                              </pic:spPr>
                            </pic:pic>
                            <wps:wsp>
                              <wps:cNvPr id="843" name="Caixa de texto 10"/>
                              <wps:cNvSpPr txBox="1">
                                <a:spLocks noChangeArrowheads="1"/>
                              </wps:cNvSpPr>
                              <wps:spPr bwMode="auto">
                                <a:xfrm>
                                  <a:off x="25400" y="-19050"/>
                                  <a:ext cx="1854200" cy="244800"/>
                                </a:xfrm>
                                <a:prstGeom prst="rect">
                                  <a:avLst/>
                                </a:prstGeom>
                                <a:solidFill>
                                  <a:schemeClr val="bg1">
                                    <a:lumMod val="100000"/>
                                    <a:lumOff val="0"/>
                                  </a:schemeClr>
                                </a:solidFill>
                                <a:ln w="9525">
                                  <a:noFill/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14:paraId="7C3F82E8" w14:textId="77777777" w:rsidR="005D1916" w:rsidRPr="00517EDE" w:rsidRDefault="005D1916" w:rsidP="00B87FC8">
                                    <w:pPr>
                                      <w:jc w:val="center"/>
                                      <w:rPr>
                                        <w:rFonts w:ascii="Swis721 Th BT" w:hAnsi="Swis721 Th BT"/>
                                        <w:b/>
                                        <w:sz w:val="16"/>
                                        <w:szCs w:val="23"/>
                                      </w:rPr>
                                    </w:pPr>
                                    <w:r w:rsidRPr="00517EDE">
                                      <w:rPr>
                                        <w:rFonts w:ascii="Swis721 Th BT" w:hAnsi="Swis721 Th BT"/>
                                        <w:b/>
                                        <w:sz w:val="16"/>
                                        <w:szCs w:val="23"/>
                                      </w:rPr>
                                      <w:t>Fezes Aquosas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ctr" anchorCtr="0" upright="1">
                                <a:noAutofit/>
                              </wps:bodyPr>
                            </wps:wsp>
                            <wps:wsp>
                              <wps:cNvPr id="844" name="Caixa de texto 15"/>
                              <wps:cNvSpPr txBox="1">
                                <a:spLocks noChangeArrowheads="1"/>
                              </wps:cNvSpPr>
                              <wps:spPr bwMode="auto">
                                <a:xfrm>
                                  <a:off x="25400" y="1733550"/>
                                  <a:ext cx="1854200" cy="234000"/>
                                </a:xfrm>
                                <a:prstGeom prst="rect">
                                  <a:avLst/>
                                </a:prstGeom>
                                <a:solidFill>
                                  <a:schemeClr val="bg1">
                                    <a:lumMod val="100000"/>
                                    <a:lumOff val="0"/>
                                  </a:schemeClr>
                                </a:solidFill>
                                <a:ln w="9525">
                                  <a:noFill/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14:paraId="2B8DFEC9" w14:textId="77777777" w:rsidR="005D1916" w:rsidRPr="00517EDE" w:rsidRDefault="005D1916" w:rsidP="00B87FC8">
                                    <w:pPr>
                                      <w:jc w:val="center"/>
                                      <w:rPr>
                                        <w:rFonts w:ascii="Swis721 Th BT" w:hAnsi="Swis721 Th BT"/>
                                        <w:b/>
                                        <w:sz w:val="16"/>
                                        <w:szCs w:val="23"/>
                                      </w:rPr>
                                    </w:pPr>
                                    <w:r w:rsidRPr="00517EDE">
                                      <w:rPr>
                                        <w:rFonts w:ascii="Swis721 Th BT" w:hAnsi="Swis721 Th BT"/>
                                        <w:b/>
                                        <w:sz w:val="16"/>
                                        <w:szCs w:val="23"/>
                                      </w:rPr>
                                      <w:t xml:space="preserve">Fezes </w:t>
                                    </w:r>
                                    <w:r>
                                      <w:rPr>
                                        <w:rFonts w:ascii="Swis721 Th BT" w:hAnsi="Swis721 Th BT"/>
                                        <w:b/>
                                        <w:sz w:val="16"/>
                                        <w:szCs w:val="23"/>
                                      </w:rPr>
                                      <w:t>Sólidas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ctr" anchorCtr="0" upright="1">
                                <a:noAutofit/>
                              </wps:bodyPr>
                            </wps:wsp>
                          </wpg:grpSp>
                          <wps:wsp>
                            <wps:cNvPr id="845" name="Retângulo 845"/>
                            <wps:cNvSpPr/>
                            <wps:spPr>
                              <a:xfrm>
                                <a:off x="158750" y="1631950"/>
                                <a:ext cx="2700000" cy="15120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wpg:grpSp>
                        <wps:wsp>
                          <wps:cNvPr id="846" name="Caixa de texto 19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66700" y="1593850"/>
                              <a:ext cx="2735580" cy="244475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01742C48" w14:textId="77777777" w:rsidR="005D1916" w:rsidRPr="00517EDE" w:rsidRDefault="005D1916" w:rsidP="00B87FC8">
                                <w:pPr>
                                  <w:rPr>
                                    <w:rFonts w:ascii="Swis721 Th BT" w:hAnsi="Swis721 Th BT"/>
                                    <w:b/>
                                    <w:sz w:val="16"/>
                                    <w:szCs w:val="23"/>
                                  </w:rPr>
                                </w:pPr>
                                <w:r>
                                  <w:rPr>
                                    <w:rFonts w:ascii="Swis721 Th BT" w:hAnsi="Swis721 Th BT"/>
                                    <w:b/>
                                    <w:sz w:val="16"/>
                                    <w:szCs w:val="23"/>
                                  </w:rPr>
                                  <w:t xml:space="preserve"> Início         T2             T4           T6            T8       T8(LOCF)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847" name="Caixa de texto 18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66700" y="3333750"/>
                              <a:ext cx="2735580" cy="244475"/>
                            </a:xfrm>
                            <a:prstGeom prst="rect">
                              <a:avLst/>
                            </a:prstGeom>
                            <a:solidFill>
                              <a:schemeClr val="bg1">
                                <a:lumMod val="100000"/>
                                <a:lumOff val="0"/>
                              </a:schemeClr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60D36FAA" w14:textId="77777777" w:rsidR="005D1916" w:rsidRPr="00517EDE" w:rsidRDefault="005D1916" w:rsidP="00B87FC8">
                                <w:pPr>
                                  <w:rPr>
                                    <w:rFonts w:ascii="Swis721 Th BT" w:hAnsi="Swis721 Th BT"/>
                                    <w:b/>
                                    <w:sz w:val="16"/>
                                    <w:szCs w:val="23"/>
                                  </w:rPr>
                                </w:pPr>
                                <w:r>
                                  <w:rPr>
                                    <w:rFonts w:ascii="Swis721 Th BT" w:hAnsi="Swis721 Th BT"/>
                                    <w:b/>
                                    <w:sz w:val="16"/>
                                    <w:szCs w:val="23"/>
                                  </w:rPr>
                                  <w:t xml:space="preserve"> Início         T2             T4           T6            T8       T8(LOCF)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</wpg:grpSp>
                      <wps:wsp>
                        <wps:cNvPr id="848" name="Caixa de texto 23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139700"/>
                            <a:ext cx="288000" cy="1656000"/>
                          </a:xfrm>
                          <a:prstGeom prst="rect">
                            <a:avLst/>
                          </a:prstGeom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2A6FBEBA" w14:textId="77777777" w:rsidR="005D1916" w:rsidRPr="00517EDE" w:rsidRDefault="005D1916" w:rsidP="00B87FC8">
                              <w:pPr>
                                <w:jc w:val="center"/>
                                <w:rPr>
                                  <w:rFonts w:ascii="Swis721 Th BT" w:hAnsi="Swis721 Th BT"/>
                                  <w:b/>
                                  <w:sz w:val="14"/>
                                  <w:szCs w:val="23"/>
                                </w:rPr>
                              </w:pPr>
                              <w:r w:rsidRPr="00517EDE">
                                <w:rPr>
                                  <w:rFonts w:ascii="Swis721 Th BT" w:hAnsi="Swis721 Th BT"/>
                                  <w:b/>
                                  <w:sz w:val="14"/>
                                  <w:szCs w:val="23"/>
                                </w:rPr>
                                <w:t>Média do Número de Dias por Semana (T)</w:t>
                              </w:r>
                            </w:p>
                          </w:txbxContent>
                        </wps:txbx>
                        <wps:bodyPr rot="0" vert="vert270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849" name="Caixa de texto 24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1778000"/>
                            <a:ext cx="287655" cy="1655445"/>
                          </a:xfrm>
                          <a:prstGeom prst="rect">
                            <a:avLst/>
                          </a:prstGeom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1BF4AF14" w14:textId="77777777" w:rsidR="005D1916" w:rsidRPr="00517EDE" w:rsidRDefault="005D1916" w:rsidP="00B87FC8">
                              <w:pPr>
                                <w:jc w:val="center"/>
                                <w:rPr>
                                  <w:rFonts w:ascii="Swis721 Th BT" w:hAnsi="Swis721 Th BT"/>
                                  <w:b/>
                                  <w:sz w:val="14"/>
                                  <w:szCs w:val="23"/>
                                </w:rPr>
                              </w:pPr>
                              <w:r w:rsidRPr="00517EDE">
                                <w:rPr>
                                  <w:rFonts w:ascii="Swis721 Th BT" w:hAnsi="Swis721 Th BT"/>
                                  <w:b/>
                                  <w:sz w:val="14"/>
                                  <w:szCs w:val="23"/>
                                </w:rPr>
                                <w:t>Média do Número de Dias por Semana (T)</w:t>
                              </w:r>
                            </w:p>
                          </w:txbxContent>
                        </wps:txbx>
                        <wps:bodyPr rot="0" vert="vert270" wrap="square" lIns="91440" tIns="45720" rIns="91440" bIns="45720" anchor="t" anchorCtr="0" upright="1"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6EB02F26" id="Grupo 25" o:spid="_x0000_s1127" style="position:absolute;left:0;text-align:left;margin-left:200.95pt;margin-top:10.25pt;width:248.9pt;height:283.25pt;z-index:252916736" coordsize="31610,3597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">
                <v:group id="Grupo 22" o:spid="_x0000_s1128" style="position:absolute;left:1651;width:29959;height:35972" coordorigin="63,-190" coordsize="29959,3597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">
                  <v:group id="Grupo 21" o:spid="_x0000_s1129" style="position:absolute;left:63;top:-190;width:28600;height:35559" coordorigin="63,-190" coordsize="28600,355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">
                    <v:group id="Grupo 16" o:spid="_x0000_s1130" style="position:absolute;left:63;top:-190;width:28600;height:35559" coordorigin="63,-190" coordsize="28600,355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">
                      <v:shapetype id="_x0000_t75" coordsize="21600,21600" o:spt="75" o:preferrelative="t" path="m@4@5l@4@11@9@11@9@5xe" filled="f" stroked="f">
                        <v:stroke joinstyle="miter"/>
                        <v:formulas>
                          <v:f eqn="if lineDrawn pixelLineWidth 0"/>
                          <v:f eqn="sum @0 1 0"/>
                          <v:f eqn="sum 0 0 @1"/>
                          <v:f eqn="prod @2 1 2"/>
                          <v:f eqn="prod @3 21600 pixelWidth"/>
                          <v:f eqn="prod @3 21600 pixelHeight"/>
                          <v:f eqn="sum @0 0 1"/>
                          <v:f eqn="prod @6 1 2"/>
                          <v:f eqn="prod @7 21600 pixelWidth"/>
                          <v:f eqn="sum @8 21600 0"/>
                          <v:f eqn="prod @7 21600 pixelHeight"/>
                          <v:f eqn="sum @10 21600 0"/>
                        </v:formulas>
                        <v:path o:extrusionok="f" gradientshapeok="t" o:connecttype="rect"/>
                        <o:lock v:ext="edit" aspectratio="t"/>
                      </v:shapetype>
                      <v:shape id="Imagem 842" o:spid="_x0000_s1131" type="#_x0000_t75" style="position:absolute;left:63;top:952;width:28600;height:3441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">
                        <v:imagedata r:id="rId19" o:title="" cropleft="1084f"/>
                      </v:shape>
                      <v:shape id="Caixa de texto 10" o:spid="_x0000_s1132" type="#_x0000_t202" style="position:absolute;left:254;top:-190;width:18542;height:244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" fillcolor="white [3212]" stroked="f">
                        <v:textbox>
                          <w:txbxContent>
                            <w:p w14:paraId="7C3F82E8" w14:textId="77777777" w:rsidR="005D1916" w:rsidRPr="00517EDE" w:rsidRDefault="005D1916" w:rsidP="00B87FC8">
                              <w:pPr>
                                <w:jc w:val="center"/>
                                <w:rPr>
                                  <w:rFonts w:ascii="Swis721 Th BT" w:hAnsi="Swis721 Th BT"/>
                                  <w:b/>
                                  <w:sz w:val="16"/>
                                  <w:szCs w:val="23"/>
                                </w:rPr>
                              </w:pPr>
                              <w:r w:rsidRPr="00517EDE">
                                <w:rPr>
                                  <w:rFonts w:ascii="Swis721 Th BT" w:hAnsi="Swis721 Th BT"/>
                                  <w:b/>
                                  <w:sz w:val="16"/>
                                  <w:szCs w:val="23"/>
                                </w:rPr>
                                <w:t>Fezes Aquosas</w:t>
                              </w:r>
                            </w:p>
                          </w:txbxContent>
                        </v:textbox>
                      </v:shape>
                      <v:shape id="Caixa de texto 15" o:spid="_x0000_s1133" type="#_x0000_t202" style="position:absolute;left:254;top:17335;width:18542;height:234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" fillcolor="white [3212]" stroked="f">
                        <v:textbox>
                          <w:txbxContent>
                            <w:p w14:paraId="2B8DFEC9" w14:textId="77777777" w:rsidR="005D1916" w:rsidRPr="00517EDE" w:rsidRDefault="005D1916" w:rsidP="00B87FC8">
                              <w:pPr>
                                <w:jc w:val="center"/>
                                <w:rPr>
                                  <w:rFonts w:ascii="Swis721 Th BT" w:hAnsi="Swis721 Th BT"/>
                                  <w:b/>
                                  <w:sz w:val="16"/>
                                  <w:szCs w:val="23"/>
                                </w:rPr>
                              </w:pPr>
                              <w:r w:rsidRPr="00517EDE">
                                <w:rPr>
                                  <w:rFonts w:ascii="Swis721 Th BT" w:hAnsi="Swis721 Th BT"/>
                                  <w:b/>
                                  <w:sz w:val="16"/>
                                  <w:szCs w:val="23"/>
                                </w:rPr>
                                <w:t xml:space="preserve">Fezes </w:t>
                              </w:r>
                              <w:r>
                                <w:rPr>
                                  <w:rFonts w:ascii="Swis721 Th BT" w:hAnsi="Swis721 Th BT"/>
                                  <w:b/>
                                  <w:sz w:val="16"/>
                                  <w:szCs w:val="23"/>
                                </w:rPr>
                                <w:t>Sólidas</w:t>
                              </w:r>
                            </w:p>
                          </w:txbxContent>
                        </v:textbox>
                      </v:shape>
                    </v:group>
                    <v:rect id="Retângulo 845" o:spid="_x0000_s1134" style="position:absolute;left:1587;top:16319;width:27000;height:151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" fillcolor="white [3212]" stroked="f" strokeweight="1pt"/>
                  </v:group>
                  <v:shape id="Caixa de texto 19" o:spid="_x0000_s1135" type="#_x0000_t202" style="position:absolute;left:2667;top:15938;width:27355;height:244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" filled="f" stroked="f">
                    <v:textbox>
                      <w:txbxContent>
                        <w:p w14:paraId="01742C48" w14:textId="77777777" w:rsidR="005D1916" w:rsidRPr="00517EDE" w:rsidRDefault="005D1916" w:rsidP="00B87FC8">
                          <w:pPr>
                            <w:rPr>
                              <w:rFonts w:ascii="Swis721 Th BT" w:hAnsi="Swis721 Th BT"/>
                              <w:b/>
                              <w:sz w:val="16"/>
                              <w:szCs w:val="23"/>
                            </w:rPr>
                          </w:pPr>
                          <w:r>
                            <w:rPr>
                              <w:rFonts w:ascii="Swis721 Th BT" w:hAnsi="Swis721 Th BT"/>
                              <w:b/>
                              <w:sz w:val="16"/>
                              <w:szCs w:val="23"/>
                            </w:rPr>
                            <w:t xml:space="preserve"> Início         T2             T4           T6            T8       T8(LOCF)</w:t>
                          </w:r>
                        </w:p>
                      </w:txbxContent>
                    </v:textbox>
                  </v:shape>
                  <v:shape id="Caixa de texto 18" o:spid="_x0000_s1136" type="#_x0000_t202" style="position:absolute;left:2667;top:33337;width:27355;height:244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" fillcolor="white [3212]" stroked="f">
                    <v:textbox>
                      <w:txbxContent>
                        <w:p w14:paraId="60D36FAA" w14:textId="77777777" w:rsidR="005D1916" w:rsidRPr="00517EDE" w:rsidRDefault="005D1916" w:rsidP="00B87FC8">
                          <w:pPr>
                            <w:rPr>
                              <w:rFonts w:ascii="Swis721 Th BT" w:hAnsi="Swis721 Th BT"/>
                              <w:b/>
                              <w:sz w:val="16"/>
                              <w:szCs w:val="23"/>
                            </w:rPr>
                          </w:pPr>
                          <w:r>
                            <w:rPr>
                              <w:rFonts w:ascii="Swis721 Th BT" w:hAnsi="Swis721 Th BT"/>
                              <w:b/>
                              <w:sz w:val="16"/>
                              <w:szCs w:val="23"/>
                            </w:rPr>
                            <w:t xml:space="preserve"> Início         T2             T4           T6            T8       T8(LOCF)</w:t>
                          </w:r>
                        </w:p>
                      </w:txbxContent>
                    </v:textbox>
                  </v:shape>
                </v:group>
                <v:shape id="Caixa de texto 23" o:spid="_x0000_s1137" type="#_x0000_t202" style="position:absolute;top:1397;width:2880;height:1656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" fillcolor="white [3212]" stroked="f">
                  <v:textbox style="layout-flow:vertical;mso-layout-flow-alt:bottom-to-top">
                    <w:txbxContent>
                      <w:p w14:paraId="2A6FBEBA" w14:textId="77777777" w:rsidR="005D1916" w:rsidRPr="00517EDE" w:rsidRDefault="005D1916" w:rsidP="00B87FC8">
                        <w:pPr>
                          <w:jc w:val="center"/>
                          <w:rPr>
                            <w:rFonts w:ascii="Swis721 Th BT" w:hAnsi="Swis721 Th BT"/>
                            <w:b/>
                            <w:sz w:val="14"/>
                            <w:szCs w:val="23"/>
                          </w:rPr>
                        </w:pPr>
                        <w:r w:rsidRPr="00517EDE">
                          <w:rPr>
                            <w:rFonts w:ascii="Swis721 Th BT" w:hAnsi="Swis721 Th BT"/>
                            <w:b/>
                            <w:sz w:val="14"/>
                            <w:szCs w:val="23"/>
                          </w:rPr>
                          <w:t>Média do Número de Dias por Semana (T)</w:t>
                        </w:r>
                      </w:p>
                    </w:txbxContent>
                  </v:textbox>
                </v:shape>
                <v:shape id="Caixa de texto 24" o:spid="_x0000_s1138" type="#_x0000_t202" style="position:absolute;top:17780;width:2876;height:1655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" fillcolor="white [3212]" stroked="f">
                  <v:textbox style="layout-flow:vertical;mso-layout-flow-alt:bottom-to-top">
                    <w:txbxContent>
                      <w:p w14:paraId="1BF4AF14" w14:textId="77777777" w:rsidR="005D1916" w:rsidRPr="00517EDE" w:rsidRDefault="005D1916" w:rsidP="00B87FC8">
                        <w:pPr>
                          <w:jc w:val="center"/>
                          <w:rPr>
                            <w:rFonts w:ascii="Swis721 Th BT" w:hAnsi="Swis721 Th BT"/>
                            <w:b/>
                            <w:sz w:val="14"/>
                            <w:szCs w:val="23"/>
                          </w:rPr>
                        </w:pPr>
                        <w:r w:rsidRPr="00517EDE">
                          <w:rPr>
                            <w:rFonts w:ascii="Swis721 Th BT" w:hAnsi="Swis721 Th BT"/>
                            <w:b/>
                            <w:sz w:val="14"/>
                            <w:szCs w:val="23"/>
                          </w:rPr>
                          <w:t>Média do Número de Dias por Semana (T)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Pr="00517EDE">
        <w:rPr>
          <w:szCs w:val="23"/>
        </w:rPr>
        <w:t xml:space="preserve">Na semana 8, a proporção de pacientes em remissão clínica foi significativamente maior no grupo </w:t>
      </w:r>
      <w:proofErr w:type="spellStart"/>
      <w:r w:rsidRPr="00517EDE">
        <w:rPr>
          <w:szCs w:val="23"/>
        </w:rPr>
        <w:t>budesonida</w:t>
      </w:r>
      <w:proofErr w:type="spellEnd"/>
      <w:r w:rsidRPr="00517EDE">
        <w:rPr>
          <w:szCs w:val="23"/>
        </w:rPr>
        <w:t xml:space="preserve"> do que no placebo (análise de intenção de tratar, 79% </w:t>
      </w:r>
      <w:r w:rsidRPr="00517EDE">
        <w:rPr>
          <w:i/>
          <w:szCs w:val="23"/>
        </w:rPr>
        <w:t>vs.</w:t>
      </w:r>
      <w:r w:rsidRPr="00517EDE">
        <w:rPr>
          <w:szCs w:val="23"/>
        </w:rPr>
        <w:t xml:space="preserve"> 42%);</w:t>
      </w:r>
    </w:p>
    <w:p w14:paraId="077F1E3D" w14:textId="1241DEDF" w:rsidR="00B87FC8" w:rsidRPr="00517EDE" w:rsidRDefault="00B87FC8" w:rsidP="00B87FC8">
      <w:pPr>
        <w:pStyle w:val="Corpo"/>
        <w:numPr>
          <w:ilvl w:val="0"/>
          <w:numId w:val="1"/>
        </w:numPr>
        <w:spacing w:after="60"/>
        <w:ind w:right="4819"/>
        <w:rPr>
          <w:szCs w:val="23"/>
        </w:rPr>
      </w:pPr>
      <w:r w:rsidRPr="00517EDE">
        <w:rPr>
          <w:szCs w:val="23"/>
        </w:rPr>
        <w:t xml:space="preserve">A diferença na proporção de pacientes em remissão clínica na semana 8 entre os grupos </w:t>
      </w:r>
      <w:proofErr w:type="spellStart"/>
      <w:r w:rsidRPr="00517EDE">
        <w:rPr>
          <w:szCs w:val="23"/>
        </w:rPr>
        <w:t>mesalazina</w:t>
      </w:r>
      <w:proofErr w:type="spellEnd"/>
      <w:r w:rsidRPr="00517EDE">
        <w:rPr>
          <w:szCs w:val="23"/>
        </w:rPr>
        <w:t xml:space="preserve"> (63%) e placebo não foi significativa;</w:t>
      </w:r>
    </w:p>
    <w:p w14:paraId="32B7B7A5" w14:textId="77777777" w:rsidR="00B87FC8" w:rsidRPr="00517EDE" w:rsidRDefault="00B87FC8" w:rsidP="00B87FC8">
      <w:pPr>
        <w:pStyle w:val="Corpo"/>
        <w:numPr>
          <w:ilvl w:val="0"/>
          <w:numId w:val="1"/>
        </w:numPr>
        <w:spacing w:after="60"/>
        <w:ind w:right="4819"/>
        <w:rPr>
          <w:szCs w:val="23"/>
        </w:rPr>
      </w:pPr>
      <w:r w:rsidRPr="00517EDE">
        <w:rPr>
          <w:szCs w:val="23"/>
        </w:rPr>
        <w:t xml:space="preserve">A proporção de pacientes com remissão histológica na semana 8 foi significativamente maior no grupo </w:t>
      </w:r>
      <w:proofErr w:type="spellStart"/>
      <w:r w:rsidRPr="00517EDE">
        <w:rPr>
          <w:szCs w:val="23"/>
        </w:rPr>
        <w:t>budesonida</w:t>
      </w:r>
      <w:proofErr w:type="spellEnd"/>
      <w:r w:rsidRPr="00517EDE">
        <w:rPr>
          <w:szCs w:val="23"/>
        </w:rPr>
        <w:t xml:space="preserve"> (68%) </w:t>
      </w:r>
      <w:r w:rsidRPr="00517EDE">
        <w:rPr>
          <w:i/>
          <w:szCs w:val="23"/>
        </w:rPr>
        <w:t>versus</w:t>
      </w:r>
      <w:r w:rsidRPr="00517EDE">
        <w:rPr>
          <w:szCs w:val="23"/>
        </w:rPr>
        <w:t xml:space="preserve"> </w:t>
      </w:r>
      <w:proofErr w:type="spellStart"/>
      <w:r w:rsidRPr="00517EDE">
        <w:rPr>
          <w:szCs w:val="23"/>
        </w:rPr>
        <w:t>mesalazina</w:t>
      </w:r>
      <w:proofErr w:type="spellEnd"/>
      <w:r w:rsidRPr="00517EDE">
        <w:rPr>
          <w:szCs w:val="23"/>
        </w:rPr>
        <w:t xml:space="preserve"> (26%) ou placebo (21%);</w:t>
      </w:r>
    </w:p>
    <w:p w14:paraId="4D0CF23B" w14:textId="0F9F3350" w:rsidR="00B87FC8" w:rsidRPr="00517EDE" w:rsidRDefault="00B87FC8" w:rsidP="00B87FC8">
      <w:pPr>
        <w:pStyle w:val="Corpo"/>
        <w:numPr>
          <w:ilvl w:val="0"/>
          <w:numId w:val="1"/>
        </w:numPr>
        <w:spacing w:after="60"/>
        <w:ind w:right="4819"/>
        <w:rPr>
          <w:szCs w:val="23"/>
        </w:rPr>
      </w:pPr>
      <w:r w:rsidRPr="00517EDE">
        <w:rPr>
          <w:szCs w:val="23"/>
        </w:rPr>
        <w:t xml:space="preserve">A incidência de efeitos adversos foi 47,4% no grupo </w:t>
      </w:r>
      <w:proofErr w:type="spellStart"/>
      <w:r w:rsidRPr="00517EDE">
        <w:rPr>
          <w:szCs w:val="23"/>
        </w:rPr>
        <w:t>budesonida</w:t>
      </w:r>
      <w:proofErr w:type="spellEnd"/>
      <w:r w:rsidRPr="00517EDE">
        <w:rPr>
          <w:szCs w:val="23"/>
        </w:rPr>
        <w:t xml:space="preserve">, 68,4% no grupo </w:t>
      </w:r>
      <w:proofErr w:type="spellStart"/>
      <w:r w:rsidRPr="00517EDE">
        <w:rPr>
          <w:szCs w:val="23"/>
        </w:rPr>
        <w:t>mesalazina</w:t>
      </w:r>
      <w:proofErr w:type="spellEnd"/>
      <w:r w:rsidRPr="00517EDE">
        <w:rPr>
          <w:szCs w:val="23"/>
        </w:rPr>
        <w:t xml:space="preserve"> e 42,1% no grupo placebo.</w:t>
      </w:r>
      <w:r w:rsidRPr="00517EDE">
        <w:rPr>
          <w:noProof/>
          <w:lang w:eastAsia="pt-BR"/>
        </w:rPr>
        <w:t xml:space="preserve"> </w:t>
      </w:r>
    </w:p>
    <w:p w14:paraId="46532B6F" w14:textId="77777777" w:rsidR="00B87FC8" w:rsidRDefault="00B87FC8" w:rsidP="00B87FC8">
      <w:pPr>
        <w:pStyle w:val="Corpo"/>
        <w:spacing w:after="0"/>
        <w:rPr>
          <w:color w:val="auto"/>
          <w:szCs w:val="23"/>
        </w:rPr>
      </w:pPr>
    </w:p>
    <w:p w14:paraId="7FB61504" w14:textId="77777777" w:rsidR="00B87FC8" w:rsidRDefault="00B87FC8" w:rsidP="00B87FC8">
      <w:pPr>
        <w:pStyle w:val="Ttulo1"/>
        <w:jc w:val="center"/>
      </w:pPr>
      <w:bookmarkStart w:id="108" w:name="_Toc62720151"/>
      <w:r>
        <w:lastRenderedPageBreak/>
        <w:t>Formulário</w:t>
      </w:r>
      <w:bookmarkEnd w:id="108"/>
    </w:p>
    <w:p w14:paraId="0751368A" w14:textId="77777777" w:rsidR="00B87FC8" w:rsidRDefault="00B87FC8" w:rsidP="00B87FC8">
      <w:pPr>
        <w:pStyle w:val="Corpo"/>
        <w:spacing w:after="120"/>
      </w:pPr>
    </w:p>
    <w:p w14:paraId="46174ACB" w14:textId="77777777" w:rsidR="00B87FC8" w:rsidRPr="00C30C20" w:rsidRDefault="00B87FC8" w:rsidP="00B87FC8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B87FC8" w:rsidRPr="009537E7" w14:paraId="58321E13" w14:textId="77777777" w:rsidTr="00462DDC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069D3620" w14:textId="77777777" w:rsidR="00B87FC8" w:rsidRPr="00C87A84" w:rsidRDefault="00B87FC8" w:rsidP="00462DDC">
            <w:pPr>
              <w:pStyle w:val="Corpo"/>
              <w:jc w:val="center"/>
              <w:rPr>
                <w:b/>
                <w:color w:val="FFFFFF" w:themeColor="background1"/>
              </w:rPr>
            </w:pPr>
            <w:r>
              <w:rPr>
                <w:b/>
                <w:color w:val="FFFFFF" w:themeColor="background1"/>
                <w:sz w:val="22"/>
              </w:rPr>
              <w:t xml:space="preserve">Cápsulas de </w:t>
            </w:r>
            <w:proofErr w:type="spellStart"/>
            <w:r>
              <w:rPr>
                <w:b/>
                <w:color w:val="FFFFFF" w:themeColor="background1"/>
                <w:sz w:val="22"/>
              </w:rPr>
              <w:t>Budesonida</w:t>
            </w:r>
            <w:proofErr w:type="spellEnd"/>
          </w:p>
        </w:tc>
      </w:tr>
      <w:tr w:rsidR="00B87FC8" w:rsidRPr="009537E7" w14:paraId="66A2F8DD" w14:textId="77777777" w:rsidTr="00462DDC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15B89E70" w14:textId="77777777" w:rsidR="00B87FC8" w:rsidRPr="003A6682" w:rsidRDefault="00B87FC8" w:rsidP="00462DDC">
            <w:pPr>
              <w:pStyle w:val="Corpo"/>
            </w:pPr>
            <w:bookmarkStart w:id="109" w:name="_Hlk62659213"/>
            <w:proofErr w:type="spellStart"/>
            <w:r>
              <w:t>Budesonida</w:t>
            </w:r>
            <w:bookmarkEnd w:id="109"/>
            <w:proofErr w:type="spellEnd"/>
            <w:r>
              <w:t>........................................9 mg</w:t>
            </w:r>
          </w:p>
        </w:tc>
      </w:tr>
      <w:tr w:rsidR="00B87FC8" w:rsidRPr="009537E7" w14:paraId="415E76B9" w14:textId="77777777" w:rsidTr="00462DDC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15322FBF" w14:textId="77777777" w:rsidR="00B87FC8" w:rsidRPr="003A6682" w:rsidRDefault="00B87FC8" w:rsidP="00462DDC">
            <w:pPr>
              <w:pStyle w:val="Corpo"/>
            </w:pPr>
            <w:r>
              <w:t>Excipiente qsp............................1 Cápsula</w:t>
            </w:r>
          </w:p>
        </w:tc>
      </w:tr>
    </w:tbl>
    <w:p w14:paraId="5FFD63DB" w14:textId="77777777" w:rsidR="00B87FC8" w:rsidRPr="00B12A58" w:rsidRDefault="00B87FC8" w:rsidP="00B87FC8">
      <w:pPr>
        <w:pStyle w:val="Corpo"/>
        <w:ind w:right="3969"/>
        <w:jc w:val="left"/>
        <w:rPr>
          <w:sz w:val="16"/>
          <w:szCs w:val="16"/>
        </w:rPr>
      </w:pPr>
      <w:r>
        <w:rPr>
          <w:sz w:val="16"/>
          <w:szCs w:val="16"/>
        </w:rPr>
        <w:t>Administrar 1 cápsula ao dia ou conforme orientação médica.</w:t>
      </w:r>
    </w:p>
    <w:p w14:paraId="48D1C638" w14:textId="77777777" w:rsidR="00B87FC8" w:rsidRDefault="00B87FC8" w:rsidP="00B70169">
      <w:pPr>
        <w:pStyle w:val="Corpo"/>
        <w:spacing w:line="276" w:lineRule="auto"/>
        <w:rPr>
          <w:b/>
        </w:rPr>
      </w:pPr>
    </w:p>
    <w:p w14:paraId="463FBBE6" w14:textId="2C7E4349" w:rsidR="00B87FC8" w:rsidRDefault="00B87FC8" w:rsidP="00B70169">
      <w:pPr>
        <w:pStyle w:val="Corpo"/>
        <w:spacing w:line="276" w:lineRule="auto"/>
        <w:rPr>
          <w:b/>
        </w:rPr>
      </w:pPr>
    </w:p>
    <w:p w14:paraId="02E81560" w14:textId="7DE7B8F4" w:rsidR="00B87FC8" w:rsidRDefault="00B87FC8" w:rsidP="00B70169">
      <w:pPr>
        <w:pStyle w:val="Corpo"/>
        <w:spacing w:line="276" w:lineRule="auto"/>
        <w:rPr>
          <w:b/>
        </w:rPr>
      </w:pPr>
    </w:p>
    <w:p w14:paraId="3DAF6C11" w14:textId="08E95453" w:rsidR="00B87FC8" w:rsidRDefault="00B87FC8" w:rsidP="00B70169">
      <w:pPr>
        <w:pStyle w:val="Corpo"/>
        <w:spacing w:line="276" w:lineRule="auto"/>
        <w:rPr>
          <w:b/>
        </w:rPr>
      </w:pPr>
    </w:p>
    <w:p w14:paraId="7A549C50" w14:textId="207CDB00" w:rsidR="00B87FC8" w:rsidRDefault="00B87FC8" w:rsidP="00B70169">
      <w:pPr>
        <w:pStyle w:val="Corpo"/>
        <w:spacing w:line="276" w:lineRule="auto"/>
        <w:rPr>
          <w:b/>
        </w:rPr>
      </w:pPr>
    </w:p>
    <w:p w14:paraId="70EA514F" w14:textId="1AD7CFC7" w:rsidR="00B87FC8" w:rsidRDefault="00B87FC8" w:rsidP="00B70169">
      <w:pPr>
        <w:pStyle w:val="Corpo"/>
        <w:spacing w:line="276" w:lineRule="auto"/>
        <w:rPr>
          <w:b/>
        </w:rPr>
      </w:pPr>
    </w:p>
    <w:p w14:paraId="644ACAC0" w14:textId="24511034" w:rsidR="003B58C7" w:rsidRDefault="003B58C7" w:rsidP="00B70169">
      <w:pPr>
        <w:pStyle w:val="Corpo"/>
        <w:spacing w:line="276" w:lineRule="auto"/>
        <w:rPr>
          <w:b/>
        </w:rPr>
      </w:pPr>
    </w:p>
    <w:p w14:paraId="54E7564F" w14:textId="49E6F01D" w:rsidR="003B58C7" w:rsidRDefault="003B58C7" w:rsidP="00B70169">
      <w:pPr>
        <w:pStyle w:val="Corpo"/>
        <w:spacing w:line="276" w:lineRule="auto"/>
        <w:rPr>
          <w:b/>
        </w:rPr>
      </w:pPr>
    </w:p>
    <w:p w14:paraId="3B965317" w14:textId="10FE68EF" w:rsidR="003B58C7" w:rsidRDefault="003B58C7" w:rsidP="00B70169">
      <w:pPr>
        <w:pStyle w:val="Corpo"/>
        <w:spacing w:line="276" w:lineRule="auto"/>
        <w:rPr>
          <w:b/>
        </w:rPr>
      </w:pPr>
    </w:p>
    <w:p w14:paraId="0B0C488F" w14:textId="71483E1C" w:rsidR="003B58C7" w:rsidRDefault="003B58C7" w:rsidP="00B70169">
      <w:pPr>
        <w:pStyle w:val="Corpo"/>
        <w:spacing w:line="276" w:lineRule="auto"/>
        <w:rPr>
          <w:b/>
        </w:rPr>
      </w:pPr>
    </w:p>
    <w:p w14:paraId="7B839FCB" w14:textId="0396370B" w:rsidR="003B58C7" w:rsidRDefault="003B58C7" w:rsidP="00B70169">
      <w:pPr>
        <w:pStyle w:val="Corpo"/>
        <w:spacing w:line="276" w:lineRule="auto"/>
        <w:rPr>
          <w:b/>
        </w:rPr>
      </w:pPr>
    </w:p>
    <w:p w14:paraId="34CA640F" w14:textId="536D5CBA" w:rsidR="003B58C7" w:rsidRDefault="003B58C7" w:rsidP="00B70169">
      <w:pPr>
        <w:pStyle w:val="Corpo"/>
        <w:spacing w:line="276" w:lineRule="auto"/>
        <w:rPr>
          <w:b/>
        </w:rPr>
      </w:pPr>
    </w:p>
    <w:p w14:paraId="258B3E23" w14:textId="69DB9423" w:rsidR="003B58C7" w:rsidRDefault="003B58C7" w:rsidP="00B70169">
      <w:pPr>
        <w:pStyle w:val="Corpo"/>
        <w:spacing w:line="276" w:lineRule="auto"/>
        <w:rPr>
          <w:b/>
        </w:rPr>
      </w:pPr>
    </w:p>
    <w:p w14:paraId="27CEF13C" w14:textId="50C02FFD" w:rsidR="003B58C7" w:rsidRDefault="003B58C7" w:rsidP="00B70169">
      <w:pPr>
        <w:pStyle w:val="Corpo"/>
        <w:spacing w:line="276" w:lineRule="auto"/>
        <w:rPr>
          <w:b/>
        </w:rPr>
      </w:pPr>
    </w:p>
    <w:p w14:paraId="07F0B831" w14:textId="38D6F256" w:rsidR="003B58C7" w:rsidRDefault="003B58C7" w:rsidP="00B70169">
      <w:pPr>
        <w:pStyle w:val="Corpo"/>
        <w:spacing w:line="276" w:lineRule="auto"/>
        <w:rPr>
          <w:b/>
        </w:rPr>
      </w:pPr>
    </w:p>
    <w:p w14:paraId="291BB279" w14:textId="2145014A" w:rsidR="003B58C7" w:rsidRDefault="003B58C7" w:rsidP="00B70169">
      <w:pPr>
        <w:pStyle w:val="Corpo"/>
        <w:spacing w:line="276" w:lineRule="auto"/>
        <w:rPr>
          <w:b/>
        </w:rPr>
      </w:pPr>
    </w:p>
    <w:p w14:paraId="3F7F3BB2" w14:textId="77777777" w:rsidR="00692BE0" w:rsidRDefault="00692BE0" w:rsidP="007D7560"/>
    <w:p w14:paraId="21F72884" w14:textId="02A5E139" w:rsidR="00692BE0" w:rsidRDefault="00692BE0" w:rsidP="007D7560"/>
    <w:p w14:paraId="30BDFD48" w14:textId="69FBA71D" w:rsidR="00692BE0" w:rsidRDefault="00692BE0" w:rsidP="007D7560"/>
    <w:p w14:paraId="7646F220" w14:textId="1AC3B9BA" w:rsidR="00692BE0" w:rsidRDefault="00692BE0" w:rsidP="007D7560"/>
    <w:p w14:paraId="61B8D109" w14:textId="0A383684" w:rsidR="00692BE0" w:rsidRDefault="00692BE0" w:rsidP="007D7560"/>
    <w:p w14:paraId="29901D2D" w14:textId="18BC1C2B" w:rsidR="00692BE0" w:rsidRDefault="00692BE0" w:rsidP="007D7560"/>
    <w:p w14:paraId="039168C7" w14:textId="7C6D54E2" w:rsidR="00692BE0" w:rsidRDefault="00692BE0" w:rsidP="007D7560"/>
    <w:p w14:paraId="095E63F5" w14:textId="052D593E" w:rsidR="00692BE0" w:rsidRDefault="00692BE0" w:rsidP="007D7560"/>
    <w:p w14:paraId="37C54B95" w14:textId="26F1657A" w:rsidR="00692BE0" w:rsidRDefault="00692BE0" w:rsidP="007D7560"/>
    <w:p w14:paraId="15CEC4B3" w14:textId="2261DB0D" w:rsidR="00692BE0" w:rsidRDefault="00692BE0" w:rsidP="007D7560">
      <w:r w:rsidRPr="00DF3A37">
        <w:rPr>
          <w:noProof/>
          <w:lang w:eastAsia="pt-BR"/>
        </w:rPr>
        <w:lastRenderedPageBreak/>
        <w:drawing>
          <wp:anchor distT="0" distB="0" distL="114300" distR="114300" simplePos="0" relativeHeight="253105152" behindDoc="1" locked="0" layoutInCell="1" allowOverlap="1" wp14:anchorId="4D1866C1" wp14:editId="752CF07E">
            <wp:simplePos x="0" y="0"/>
            <wp:positionH relativeFrom="page">
              <wp:posOffset>-438150</wp:posOffset>
            </wp:positionH>
            <wp:positionV relativeFrom="page">
              <wp:posOffset>-133350</wp:posOffset>
            </wp:positionV>
            <wp:extent cx="8542324" cy="8134350"/>
            <wp:effectExtent l="0" t="0" r="0" b="0"/>
            <wp:wrapNone/>
            <wp:docPr id="721" name="Imagem 7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igestão dolorosa IBS ou síndrome do intestino irritável e dor intestinal ou problema de inflamação do desconforto intestinal ou constipação como arame farpado com elementos de ilustração 3D.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604"/>
                    <a:stretch/>
                  </pic:blipFill>
                  <pic:spPr bwMode="auto">
                    <a:xfrm>
                      <a:off x="0" y="0"/>
                      <a:ext cx="8542324" cy="8134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C9EC82A" w14:textId="5271EC44" w:rsidR="00692BE0" w:rsidRDefault="00692BE0" w:rsidP="007D7560"/>
    <w:p w14:paraId="7781D3F4" w14:textId="4AAD1D05" w:rsidR="00692BE0" w:rsidRDefault="00692BE0" w:rsidP="007D7560"/>
    <w:p w14:paraId="6E3F1983" w14:textId="05C2A87C" w:rsidR="00692BE0" w:rsidRDefault="00692BE0" w:rsidP="007D7560"/>
    <w:p w14:paraId="17C6541F" w14:textId="2E95F025" w:rsidR="00692BE0" w:rsidRDefault="00692BE0" w:rsidP="007D7560"/>
    <w:p w14:paraId="492A8ED6" w14:textId="00B687F4" w:rsidR="00692BE0" w:rsidRDefault="00692BE0" w:rsidP="007D7560"/>
    <w:p w14:paraId="758A57CE" w14:textId="57577492" w:rsidR="00692BE0" w:rsidRDefault="00692BE0" w:rsidP="007D7560"/>
    <w:p w14:paraId="511FD849" w14:textId="4DB93ACA" w:rsidR="00692BE0" w:rsidRDefault="00692BE0" w:rsidP="007D7560"/>
    <w:p w14:paraId="56114228" w14:textId="6F23CC26" w:rsidR="00692BE0" w:rsidRDefault="00692BE0" w:rsidP="007D7560"/>
    <w:p w14:paraId="4B5BC2EB" w14:textId="1A51879E" w:rsidR="00692BE0" w:rsidRDefault="00692BE0" w:rsidP="007D7560"/>
    <w:p w14:paraId="44CC6E7F" w14:textId="71B7DD85" w:rsidR="00692BE0" w:rsidRDefault="00692BE0" w:rsidP="007D7560"/>
    <w:p w14:paraId="35BA19EC" w14:textId="3F814E13" w:rsidR="00692BE0" w:rsidRDefault="00692BE0" w:rsidP="007D7560"/>
    <w:p w14:paraId="5E9CF27C" w14:textId="460F791B" w:rsidR="00692BE0" w:rsidRDefault="00692BE0" w:rsidP="007D7560"/>
    <w:p w14:paraId="5AA5D686" w14:textId="2723CB17" w:rsidR="00692BE0" w:rsidRDefault="00692BE0" w:rsidP="007D7560"/>
    <w:p w14:paraId="2333073A" w14:textId="77A8F5B0" w:rsidR="00692BE0" w:rsidRDefault="00692BE0" w:rsidP="007D7560"/>
    <w:p w14:paraId="27E654EE" w14:textId="4A54E8D4" w:rsidR="00692BE0" w:rsidRDefault="00692BE0" w:rsidP="007D7560"/>
    <w:p w14:paraId="3674F9F6" w14:textId="40A63041" w:rsidR="00692BE0" w:rsidRDefault="00692BE0" w:rsidP="007D7560"/>
    <w:p w14:paraId="4295F7F1" w14:textId="0E55B996" w:rsidR="00692BE0" w:rsidRDefault="00692BE0" w:rsidP="007D7560"/>
    <w:p w14:paraId="09BD6B97" w14:textId="42D526E5" w:rsidR="00692BE0" w:rsidRDefault="00692BE0" w:rsidP="007D7560"/>
    <w:p w14:paraId="0641EB06" w14:textId="29E1F1C4" w:rsidR="00692BE0" w:rsidRDefault="00692BE0" w:rsidP="007D7560"/>
    <w:p w14:paraId="5C04A29A" w14:textId="77777777" w:rsidR="00692BE0" w:rsidRDefault="00692BE0" w:rsidP="007D7560"/>
    <w:p w14:paraId="45F2EB6A" w14:textId="5391FB48" w:rsidR="00692BE0" w:rsidRDefault="00692BE0" w:rsidP="007D7560"/>
    <w:p w14:paraId="50E8544A" w14:textId="77777777" w:rsidR="00692BE0" w:rsidRDefault="00692BE0" w:rsidP="007D7560"/>
    <w:p w14:paraId="375EE099" w14:textId="77777777" w:rsidR="00692BE0" w:rsidRDefault="00692BE0" w:rsidP="007D7560"/>
    <w:p w14:paraId="314A598E" w14:textId="669D7277" w:rsidR="007D7560" w:rsidRPr="00F62D86" w:rsidRDefault="007D7560" w:rsidP="007D7560"/>
    <w:p w14:paraId="0C5A7D19" w14:textId="43350AA0" w:rsidR="007D7560" w:rsidRPr="00DC0B7C" w:rsidRDefault="007D7560" w:rsidP="00692BE0">
      <w:pPr>
        <w:pStyle w:val="Ttulo1"/>
        <w:jc w:val="center"/>
      </w:pPr>
      <w:bookmarkStart w:id="110" w:name="_Toc62720152"/>
      <w:r>
        <w:t>Constipação</w:t>
      </w:r>
      <w:bookmarkEnd w:id="110"/>
    </w:p>
    <w:p w14:paraId="067DD9C3" w14:textId="13796D18" w:rsidR="007D7560" w:rsidRDefault="007D7560" w:rsidP="007D7560">
      <w:pPr>
        <w:pStyle w:val="Corpo"/>
        <w:spacing w:line="276" w:lineRule="auto"/>
        <w:rPr>
          <w:b/>
        </w:rPr>
      </w:pPr>
    </w:p>
    <w:p w14:paraId="270D97B6" w14:textId="77777777" w:rsidR="00692BE0" w:rsidRDefault="00692BE0" w:rsidP="007D7560">
      <w:pPr>
        <w:pStyle w:val="Corpo"/>
        <w:spacing w:line="276" w:lineRule="auto"/>
        <w:rPr>
          <w:b/>
        </w:rPr>
      </w:pPr>
    </w:p>
    <w:p w14:paraId="2517D1BA" w14:textId="5D8B3B6F" w:rsidR="007D7560" w:rsidRPr="0040473A" w:rsidRDefault="007D7560" w:rsidP="007D7560">
      <w:pPr>
        <w:pStyle w:val="Ttulo1"/>
        <w:jc w:val="center"/>
      </w:pPr>
      <w:bookmarkStart w:id="111" w:name="_Toc62720153"/>
      <w:r>
        <w:lastRenderedPageBreak/>
        <w:t>Introdução à Constipação</w:t>
      </w:r>
      <w:bookmarkEnd w:id="111"/>
    </w:p>
    <w:p w14:paraId="1DD595C7" w14:textId="77777777" w:rsidR="007D7560" w:rsidRDefault="007D7560" w:rsidP="007D7560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2E6B7FED" w14:textId="37F16597" w:rsidR="007D7560" w:rsidRDefault="007D7560" w:rsidP="007D7560">
      <w:pPr>
        <w:pStyle w:val="Corpo"/>
      </w:pPr>
      <w:r>
        <w:rPr>
          <w:noProof/>
          <w:lang w:eastAsia="pt-BR"/>
        </w:rPr>
        <w:drawing>
          <wp:anchor distT="0" distB="0" distL="114300" distR="114300" simplePos="0" relativeHeight="252939264" behindDoc="0" locked="0" layoutInCell="1" allowOverlap="1" wp14:anchorId="40902C73" wp14:editId="64A06E56">
            <wp:simplePos x="0" y="0"/>
            <wp:positionH relativeFrom="margin">
              <wp:posOffset>-423081</wp:posOffset>
            </wp:positionH>
            <wp:positionV relativeFrom="paragraph">
              <wp:posOffset>130649</wp:posOffset>
            </wp:positionV>
            <wp:extent cx="1952625" cy="1952625"/>
            <wp:effectExtent l="0" t="0" r="9525" b="9525"/>
            <wp:wrapNone/>
            <wp:docPr id="7" name="Imagem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Gut constipation icon in flat style. Colitis vector illustration on white isolated background. Stomach business concept.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lum bright="70000" contrast="-7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52625" cy="1952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D177911" w14:textId="70DA6366" w:rsidR="007D7560" w:rsidRDefault="007D7560" w:rsidP="007D7560">
      <w:pPr>
        <w:pStyle w:val="Corpo"/>
      </w:pPr>
    </w:p>
    <w:p w14:paraId="388C7670" w14:textId="1107BB6F" w:rsidR="007D7560" w:rsidRDefault="007D7560" w:rsidP="007D7560">
      <w:pPr>
        <w:pStyle w:val="Corpo"/>
      </w:pPr>
    </w:p>
    <w:p w14:paraId="7FA88ADD" w14:textId="2EF5B016" w:rsidR="007D7560" w:rsidRDefault="00E56807" w:rsidP="007D7560">
      <w:pPr>
        <w:pStyle w:val="Corpo"/>
        <w:rPr>
          <w:b/>
          <w:color w:val="339966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30048" behindDoc="0" locked="0" layoutInCell="1" allowOverlap="1" wp14:anchorId="4C48E02F" wp14:editId="0B45C584">
                <wp:simplePos x="0" y="0"/>
                <wp:positionH relativeFrom="margin">
                  <wp:posOffset>1619601</wp:posOffset>
                </wp:positionH>
                <wp:positionV relativeFrom="paragraph">
                  <wp:posOffset>44450</wp:posOffset>
                </wp:positionV>
                <wp:extent cx="3768725" cy="448291"/>
                <wp:effectExtent l="0" t="0" r="22225" b="28575"/>
                <wp:wrapNone/>
                <wp:docPr id="854" name="Caixa de texto 3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68725" cy="448291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43A6323" w14:textId="77777777" w:rsidR="005D1916" w:rsidRPr="007D7560" w:rsidRDefault="005D1916" w:rsidP="007D756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Cs w:val="23"/>
                              </w:rPr>
                            </w:pPr>
                            <w:r w:rsidRPr="007D7560"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Cs w:val="23"/>
                              </w:rPr>
                              <w:t xml:space="preserve">A constipação refere-se a evacuações pouco frequentes ou difíceis. As fezes costumam ser duras e secas. </w:t>
                            </w:r>
                          </w:p>
                          <w:p w14:paraId="5435F244" w14:textId="696F0C5E" w:rsidR="005D1916" w:rsidRPr="00086CFC" w:rsidRDefault="005D1916" w:rsidP="007D756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C48E02F" id="_x0000_s1139" type="#_x0000_t202" style="position:absolute;left:0;text-align:left;margin-left:127.55pt;margin-top:3.5pt;width:296.75pt;height:35.3pt;z-index:2529300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" fillcolor="#0070c0" strokecolor="#0070c0">
                <v:textbox>
                  <w:txbxContent>
                    <w:p w14:paraId="643A6323" w14:textId="77777777" w:rsidR="005D1916" w:rsidRPr="007D7560" w:rsidRDefault="005D1916" w:rsidP="007D756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/>
                          <w:color w:val="FFFFFF" w:themeColor="background1"/>
                          <w:szCs w:val="23"/>
                        </w:rPr>
                      </w:pPr>
                      <w:r w:rsidRPr="007D7560">
                        <w:rPr>
                          <w:rFonts w:ascii="Swis721 Th BT" w:hAnsi="Swis721 Th BT"/>
                          <w:b/>
                          <w:color w:val="FFFFFF" w:themeColor="background1"/>
                          <w:szCs w:val="23"/>
                        </w:rPr>
                        <w:t xml:space="preserve">A constipação refere-se a evacuações pouco frequentes ou difíceis. As fezes costumam ser duras e secas. </w:t>
                      </w:r>
                    </w:p>
                    <w:p w14:paraId="5435F244" w14:textId="696F0C5E" w:rsidR="005D1916" w:rsidRPr="00086CFC" w:rsidRDefault="005D1916" w:rsidP="007D756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FE43ADD" w14:textId="4216C712" w:rsidR="007D7560" w:rsidRDefault="007D7560" w:rsidP="007D7560">
      <w:pPr>
        <w:pStyle w:val="Corpo"/>
        <w:rPr>
          <w:b/>
          <w:color w:val="339966"/>
        </w:rPr>
      </w:pPr>
    </w:p>
    <w:p w14:paraId="71B336C7" w14:textId="22710307" w:rsidR="007D7560" w:rsidRDefault="00E56807" w:rsidP="007D7560">
      <w:pPr>
        <w:pStyle w:val="Corpo"/>
        <w:rPr>
          <w:b/>
          <w:color w:val="339966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31072" behindDoc="0" locked="0" layoutInCell="1" allowOverlap="1" wp14:anchorId="2F88E4F7" wp14:editId="312B669A">
                <wp:simplePos x="0" y="0"/>
                <wp:positionH relativeFrom="margin">
                  <wp:posOffset>1619601</wp:posOffset>
                </wp:positionH>
                <wp:positionV relativeFrom="paragraph">
                  <wp:posOffset>106045</wp:posOffset>
                </wp:positionV>
                <wp:extent cx="3768801" cy="477671"/>
                <wp:effectExtent l="0" t="0" r="22225" b="17780"/>
                <wp:wrapNone/>
                <wp:docPr id="855" name="Caixa de texto 3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68801" cy="477671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 w="9525">
                          <a:solidFill>
                            <a:schemeClr val="bg1">
                              <a:lumMod val="9500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E165E3F" w14:textId="77777777" w:rsidR="005D1916" w:rsidRPr="007D7560" w:rsidRDefault="005D1916" w:rsidP="007D756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404040" w:themeColor="text1" w:themeTint="BF"/>
                                <w:szCs w:val="23"/>
                              </w:rPr>
                            </w:pPr>
                            <w:r w:rsidRPr="007D7560">
                              <w:rPr>
                                <w:rFonts w:ascii="Swis721 Th BT" w:hAnsi="Swis721 Th BT"/>
                                <w:bCs/>
                                <w:color w:val="404040" w:themeColor="text1" w:themeTint="BF"/>
                                <w:szCs w:val="23"/>
                              </w:rPr>
                              <w:t>A constipação é mais prevalente na gravidez do que em outras condições.</w:t>
                            </w:r>
                          </w:p>
                          <w:p w14:paraId="349C070D" w14:textId="507E7333" w:rsidR="005D1916" w:rsidRPr="001752E9" w:rsidRDefault="005D1916" w:rsidP="007D756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404040" w:themeColor="text1" w:themeTint="BF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F88E4F7" id="_x0000_s1140" type="#_x0000_t202" style="position:absolute;left:0;text-align:left;margin-left:127.55pt;margin-top:8.35pt;width:296.75pt;height:37.6pt;z-index:25293107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" fillcolor="#f2f2f2 [3052]" strokecolor="#f2f2f2 [3052]">
                <v:textbox>
                  <w:txbxContent>
                    <w:p w14:paraId="1E165E3F" w14:textId="77777777" w:rsidR="005D1916" w:rsidRPr="007D7560" w:rsidRDefault="005D1916" w:rsidP="007D756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404040" w:themeColor="text1" w:themeTint="BF"/>
                          <w:szCs w:val="23"/>
                        </w:rPr>
                      </w:pPr>
                      <w:r w:rsidRPr="007D7560">
                        <w:rPr>
                          <w:rFonts w:ascii="Swis721 Th BT" w:hAnsi="Swis721 Th BT"/>
                          <w:bCs/>
                          <w:color w:val="404040" w:themeColor="text1" w:themeTint="BF"/>
                          <w:szCs w:val="23"/>
                        </w:rPr>
                        <w:t>A constipação é mais prevalente na gravidez do que em outras condições.</w:t>
                      </w:r>
                    </w:p>
                    <w:p w14:paraId="349C070D" w14:textId="507E7333" w:rsidR="005D1916" w:rsidRPr="001752E9" w:rsidRDefault="005D1916" w:rsidP="007D756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404040" w:themeColor="text1" w:themeTint="BF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349724C" w14:textId="77777777" w:rsidR="007D7560" w:rsidRDefault="007D7560" w:rsidP="007D7560">
      <w:pPr>
        <w:pStyle w:val="Corpo"/>
        <w:rPr>
          <w:b/>
          <w:color w:val="339966"/>
        </w:rPr>
      </w:pPr>
    </w:p>
    <w:p w14:paraId="33B286C8" w14:textId="77777777" w:rsidR="007D7560" w:rsidRDefault="007D7560" w:rsidP="007D7560">
      <w:pPr>
        <w:pStyle w:val="Corpo"/>
        <w:rPr>
          <w:b/>
          <w:color w:val="339966"/>
        </w:rPr>
      </w:pPr>
    </w:p>
    <w:p w14:paraId="62E970D6" w14:textId="77777777" w:rsidR="007D7560" w:rsidRDefault="007D7560" w:rsidP="007D7560">
      <w:pPr>
        <w:pStyle w:val="Corpo"/>
        <w:rPr>
          <w:b/>
          <w:color w:val="339966"/>
        </w:rPr>
      </w:pPr>
    </w:p>
    <w:p w14:paraId="309AABD8" w14:textId="77777777" w:rsidR="007D7560" w:rsidRDefault="007D7560" w:rsidP="007D7560">
      <w:pPr>
        <w:pStyle w:val="Corpo"/>
        <w:rPr>
          <w:b/>
          <w:color w:val="339966"/>
        </w:rPr>
      </w:pPr>
    </w:p>
    <w:p w14:paraId="38BF38BD" w14:textId="77777777" w:rsidR="007D7560" w:rsidRDefault="007D7560" w:rsidP="007D7560">
      <w:pPr>
        <w:pStyle w:val="Corpo"/>
        <w:rPr>
          <w:b/>
          <w:color w:val="339966"/>
        </w:rPr>
      </w:pPr>
    </w:p>
    <w:p w14:paraId="1AF07823" w14:textId="77777777" w:rsidR="007D7560" w:rsidRDefault="007D7560" w:rsidP="007D7560">
      <w:pPr>
        <w:pStyle w:val="Corpo"/>
        <w:rPr>
          <w:b/>
          <w:color w:val="339966"/>
        </w:rPr>
      </w:pPr>
    </w:p>
    <w:p w14:paraId="425DF6F0" w14:textId="77777777" w:rsidR="00E56807" w:rsidRPr="00E56807" w:rsidRDefault="00E56807" w:rsidP="00E56807">
      <w:pPr>
        <w:pStyle w:val="Corpo"/>
      </w:pPr>
      <w:r w:rsidRPr="00E56807">
        <w:t>A constipação intestinal é uma queixa frequente da população e corresponde a vários sintomas, como dor ao evacuar, acompanhada de sangramento e sensação de evacuação “insatisfatória ou incompleta”, fezes duras e desconforto abdominal.</w:t>
      </w:r>
    </w:p>
    <w:p w14:paraId="29D73E3D" w14:textId="77777777" w:rsidR="00E56807" w:rsidRPr="00E56807" w:rsidRDefault="00E56807" w:rsidP="00E56807">
      <w:pPr>
        <w:pStyle w:val="Corpo"/>
      </w:pPr>
    </w:p>
    <w:p w14:paraId="531D64B0" w14:textId="3F09FDFC" w:rsidR="006B1E56" w:rsidRDefault="00E56807" w:rsidP="00E56807">
      <w:pPr>
        <w:pStyle w:val="Corpo"/>
      </w:pPr>
      <w:r w:rsidRPr="00E56807">
        <w:t>O aumento da incidência de distúrbios da função intestinal está particularmente presente nos países desenvolvidos, devido a maior industrialização de produtos alimentares</w:t>
      </w:r>
      <w:r w:rsidR="00B43D2A">
        <w:t>,</w:t>
      </w:r>
      <w:r w:rsidRPr="00E56807">
        <w:t xml:space="preserve"> que é acompanhada da redução do teor de fibras dos alimentos. Além disso, a população está mais adaptada a um estilo de vida sedentário e dieta inadequada. </w:t>
      </w:r>
    </w:p>
    <w:p w14:paraId="5A692CBE" w14:textId="77777777" w:rsidR="006B1E56" w:rsidRDefault="006B1E56" w:rsidP="00E56807">
      <w:pPr>
        <w:pStyle w:val="Corpo"/>
      </w:pPr>
    </w:p>
    <w:p w14:paraId="14D3AF3A" w14:textId="7D617A05" w:rsidR="00E56807" w:rsidRPr="00E56807" w:rsidRDefault="00E56807" w:rsidP="00E56807">
      <w:pPr>
        <w:pStyle w:val="Corpo"/>
        <w:rPr>
          <w:color w:val="339966"/>
        </w:rPr>
      </w:pPr>
      <w:r w:rsidRPr="00E56807">
        <w:t>Aumentar o consumo de alimentos ricos em fibras, tais como legumes, frutas e produtos integrais, compõem o principal tratamento para a constipação, além da recomendação de uma ingestão adequada de líquidos (basicamente água) e a prática de atividade física</w:t>
      </w:r>
      <w:r w:rsidR="00B43D2A">
        <w:t>.</w:t>
      </w:r>
    </w:p>
    <w:p w14:paraId="553A2418" w14:textId="32879BD7" w:rsidR="00E56807" w:rsidRDefault="00E56807" w:rsidP="007D7560">
      <w:pPr>
        <w:pStyle w:val="Corpo"/>
        <w:rPr>
          <w:b/>
          <w:color w:val="339966"/>
        </w:rPr>
      </w:pPr>
    </w:p>
    <w:p w14:paraId="177248E5" w14:textId="2EF87C26" w:rsidR="00E56807" w:rsidRDefault="00E56807" w:rsidP="007D7560">
      <w:pPr>
        <w:pStyle w:val="Corpo"/>
        <w:rPr>
          <w:b/>
          <w:color w:val="339966"/>
        </w:rPr>
      </w:pPr>
    </w:p>
    <w:p w14:paraId="0DBF77A7" w14:textId="055DFDD7" w:rsidR="006B1E56" w:rsidRDefault="006B1E56" w:rsidP="007D7560">
      <w:pPr>
        <w:pStyle w:val="Corpo"/>
        <w:rPr>
          <w:b/>
          <w:color w:val="339966"/>
        </w:rPr>
      </w:pPr>
    </w:p>
    <w:p w14:paraId="01DFCF1E" w14:textId="0219533F" w:rsidR="006B1E56" w:rsidRDefault="006B1E56" w:rsidP="007D7560">
      <w:pPr>
        <w:pStyle w:val="Corpo"/>
        <w:rPr>
          <w:b/>
          <w:color w:val="339966"/>
        </w:rPr>
      </w:pPr>
    </w:p>
    <w:p w14:paraId="209B44D9" w14:textId="7FAD02B4" w:rsidR="006B1E56" w:rsidRDefault="006B1E56" w:rsidP="007D7560">
      <w:pPr>
        <w:pStyle w:val="Corpo"/>
        <w:rPr>
          <w:b/>
          <w:color w:val="339966"/>
        </w:rPr>
      </w:pPr>
    </w:p>
    <w:p w14:paraId="2B4DAFB3" w14:textId="5E5A26B0" w:rsidR="006B1E56" w:rsidRDefault="006B1E56" w:rsidP="007D7560">
      <w:pPr>
        <w:pStyle w:val="Corpo"/>
        <w:rPr>
          <w:b/>
          <w:color w:val="339966"/>
        </w:rPr>
      </w:pPr>
    </w:p>
    <w:p w14:paraId="438B24C6" w14:textId="4C0E9CEA" w:rsidR="006B1E56" w:rsidRDefault="006B1E56" w:rsidP="007D7560">
      <w:pPr>
        <w:pStyle w:val="Corpo"/>
        <w:rPr>
          <w:b/>
          <w:color w:val="339966"/>
        </w:rPr>
      </w:pPr>
    </w:p>
    <w:p w14:paraId="67A6A6CE" w14:textId="7F5A18F4" w:rsidR="006B1E56" w:rsidRDefault="006B1E56" w:rsidP="007D7560">
      <w:pPr>
        <w:pStyle w:val="Corpo"/>
        <w:rPr>
          <w:b/>
          <w:color w:val="339966"/>
        </w:rPr>
      </w:pPr>
    </w:p>
    <w:p w14:paraId="3E7C4CF7" w14:textId="41A1712E" w:rsidR="006B1E56" w:rsidRDefault="006B1E56" w:rsidP="007D7560">
      <w:pPr>
        <w:pStyle w:val="Corpo"/>
        <w:rPr>
          <w:b/>
          <w:color w:val="339966"/>
        </w:rPr>
      </w:pPr>
    </w:p>
    <w:p w14:paraId="697FB631" w14:textId="637D76C0" w:rsidR="006B1E56" w:rsidRDefault="006B1E56" w:rsidP="007D7560">
      <w:pPr>
        <w:pStyle w:val="Corpo"/>
        <w:rPr>
          <w:b/>
          <w:color w:val="339966"/>
        </w:rPr>
      </w:pPr>
    </w:p>
    <w:p w14:paraId="5F4194BE" w14:textId="71F41390" w:rsidR="006B1E56" w:rsidRDefault="006B1E56" w:rsidP="007D7560">
      <w:pPr>
        <w:pStyle w:val="Corpo"/>
        <w:rPr>
          <w:b/>
          <w:color w:val="339966"/>
        </w:rPr>
      </w:pPr>
    </w:p>
    <w:p w14:paraId="3B9F73A6" w14:textId="6F24765A" w:rsidR="006B1E56" w:rsidRDefault="006B1E56" w:rsidP="007D7560">
      <w:pPr>
        <w:pStyle w:val="Corpo"/>
        <w:rPr>
          <w:b/>
          <w:color w:val="339966"/>
        </w:rPr>
      </w:pPr>
    </w:p>
    <w:p w14:paraId="33BE9830" w14:textId="77777777" w:rsidR="00E56807" w:rsidRDefault="00E56807" w:rsidP="007D7560">
      <w:pPr>
        <w:pStyle w:val="Corpo"/>
        <w:rPr>
          <w:b/>
          <w:color w:val="339966"/>
        </w:rPr>
      </w:pPr>
    </w:p>
    <w:p w14:paraId="569CD56A" w14:textId="130FC968" w:rsidR="007D7560" w:rsidRPr="0040473A" w:rsidRDefault="006B1E56" w:rsidP="007D7560">
      <w:pPr>
        <w:pStyle w:val="Ttulo1"/>
        <w:jc w:val="center"/>
      </w:pPr>
      <w:bookmarkStart w:id="112" w:name="_Toc62720154"/>
      <w:proofErr w:type="spellStart"/>
      <w:r>
        <w:lastRenderedPageBreak/>
        <w:t>Glucomannan</w:t>
      </w:r>
      <w:bookmarkEnd w:id="112"/>
      <w:proofErr w:type="spellEnd"/>
    </w:p>
    <w:p w14:paraId="76EB8590" w14:textId="7EF3A8ED" w:rsidR="006B1E56" w:rsidRPr="006B1E56" w:rsidRDefault="006B1E56" w:rsidP="006B1E56">
      <w:pPr>
        <w:pStyle w:val="Subtitulocorpo"/>
      </w:pPr>
      <w:r w:rsidRPr="006B1E56">
        <w:t>Promove Aumento das Evacuações e Melhora os Parâmetros Relacionados</w:t>
      </w:r>
    </w:p>
    <w:p w14:paraId="6E552B50" w14:textId="77777777" w:rsidR="007D7560" w:rsidRDefault="007D7560" w:rsidP="007D7560">
      <w:pPr>
        <w:pStyle w:val="Subtitulocorpo"/>
        <w:jc w:val="both"/>
        <w:rPr>
          <w:b w:val="0"/>
          <w:bCs/>
          <w:color w:val="404040" w:themeColor="text1" w:themeTint="BF"/>
          <w:sz w:val="24"/>
          <w:szCs w:val="24"/>
        </w:rPr>
      </w:pPr>
    </w:p>
    <w:p w14:paraId="546B7FF1" w14:textId="77777777" w:rsidR="007D7560" w:rsidRDefault="007D7560" w:rsidP="007D7560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2BE50D69" w14:textId="77777777" w:rsidR="006B1E56" w:rsidRPr="006B1E56" w:rsidRDefault="006B1E56" w:rsidP="006B1E56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  <w:r w:rsidRPr="006B1E56">
        <w:rPr>
          <w:b w:val="0"/>
          <w:color w:val="404040" w:themeColor="text1" w:themeTint="BF"/>
          <w:sz w:val="24"/>
          <w:szCs w:val="24"/>
        </w:rPr>
        <w:t xml:space="preserve">Esse estudo teve como objetivo avaliar os efeitos do </w:t>
      </w:r>
      <w:proofErr w:type="spellStart"/>
      <w:r w:rsidRPr="006B1E56">
        <w:rPr>
          <w:b w:val="0"/>
          <w:color w:val="404040" w:themeColor="text1" w:themeTint="BF"/>
          <w:sz w:val="24"/>
          <w:szCs w:val="24"/>
        </w:rPr>
        <w:t>glucomannan</w:t>
      </w:r>
      <w:proofErr w:type="spellEnd"/>
      <w:r w:rsidRPr="006B1E56">
        <w:rPr>
          <w:b w:val="0"/>
          <w:color w:val="404040" w:themeColor="text1" w:themeTint="BF"/>
          <w:sz w:val="24"/>
          <w:szCs w:val="24"/>
        </w:rPr>
        <w:t xml:space="preserve"> na constipação em gestantes e comparar com outros tratamentos </w:t>
      </w:r>
      <w:r w:rsidRPr="006B1E56">
        <w:rPr>
          <w:b w:val="0"/>
          <w:color w:val="404040" w:themeColor="text1" w:themeTint="BF"/>
          <w:sz w:val="24"/>
          <w:szCs w:val="24"/>
        </w:rPr>
        <w:fldChar w:fldCharType="begin"/>
      </w:r>
      <w:r w:rsidRPr="006B1E56">
        <w:rPr>
          <w:b w:val="0"/>
          <w:color w:val="404040" w:themeColor="text1" w:themeTint="BF"/>
          <w:sz w:val="24"/>
          <w:szCs w:val="24"/>
        </w:rPr>
        <w:instrText xml:space="preserve"> ADDIN EN.CITE &lt;EndNote&gt;&lt;Cite&gt;&lt;Author&gt;Janani&lt;/Author&gt;&lt;Year&gt;2018&lt;/Year&gt;&lt;IDText&gt;The effect of glucomannan on pregnancy constipation&lt;/IDText&gt;&lt;DisplayText&gt;(Janani e Changaee, 2018)&lt;/DisplayText&gt;&lt;record&gt;&lt;dates&gt;&lt;pub-dates&gt;&lt;date&gt;Sep-Oct&lt;/date&gt;&lt;/pub-dates&gt;&lt;year&gt;2018&lt;/year&gt;&lt;/dates&gt;&lt;keywords&gt;&lt;keyword&gt;Constipation&lt;/keyword&gt;&lt;keyword&gt;constipation treatment&lt;/keyword&gt;&lt;keyword&gt;glucomannan&lt;/keyword&gt;&lt;keyword&gt;pregnancy&lt;/keyword&gt;&lt;/keywords&gt;&lt;isbn&gt;2249-4863 (Print)&amp;#xD;2249-4863&lt;/isbn&gt;&lt;custom2&gt;PMC6259526&lt;/custom2&gt;&lt;titles&gt;&lt;title&gt;The effect of glucomannan on pregnancy constipation&lt;/title&gt;&lt;secondary-title&gt;J Family Med Prim Care&lt;/secondary-title&gt;&lt;/titles&gt;&lt;pages&gt;903-906&lt;/pages&gt;&lt;number&gt;5&lt;/number&gt;&lt;contributors&gt;&lt;authors&gt;&lt;author&gt;Janani, F.&lt;/author&gt;&lt;author&gt;Changaee, F.&lt;/author&gt;&lt;/authors&gt;&lt;/contributors&gt;&lt;edition&gt;2019/01/02&lt;/edition&gt;&lt;language&gt;eng&lt;/language&gt;&lt;added-date format="utc"&gt;1560886267&lt;/added-date&gt;&lt;ref-type name="Journal Article"&gt;17&lt;/ref-type&gt;&lt;auth-address&gt;Social Determinants of Health Research Center, Faculty of Nursing and Midwifery, Lorestan University of Medical Sciences, Khorramabad, Iran.&lt;/auth-address&gt;&lt;remote-database-provider&gt;NLM&lt;/remote-database-provider&gt;&lt;rec-number&gt;673&lt;/rec-number&gt;&lt;last-updated-date format="utc"&gt;1560886267&lt;/last-updated-date&gt;&lt;accession-num&gt;30598931&lt;/accession-num&gt;&lt;electronic-resource-num&gt;10.4103/jfmpc.jfmpc_168_18&lt;/electronic-resource-num&gt;&lt;volume&gt;7&lt;/volume&gt;&lt;/record&gt;&lt;/Cite&gt;&lt;/EndNote&gt;</w:instrText>
      </w:r>
      <w:r w:rsidRPr="006B1E56">
        <w:rPr>
          <w:b w:val="0"/>
          <w:color w:val="404040" w:themeColor="text1" w:themeTint="BF"/>
          <w:sz w:val="24"/>
          <w:szCs w:val="24"/>
        </w:rPr>
        <w:fldChar w:fldCharType="separate"/>
      </w:r>
      <w:r w:rsidRPr="006B1E56">
        <w:rPr>
          <w:b w:val="0"/>
          <w:color w:val="404040" w:themeColor="text1" w:themeTint="BF"/>
          <w:sz w:val="24"/>
          <w:szCs w:val="24"/>
        </w:rPr>
        <w:t>(</w:t>
      </w:r>
      <w:proofErr w:type="spellStart"/>
      <w:r w:rsidRPr="006B1E56">
        <w:rPr>
          <w:b w:val="0"/>
          <w:color w:val="404040" w:themeColor="text1" w:themeTint="BF"/>
          <w:sz w:val="24"/>
          <w:szCs w:val="24"/>
        </w:rPr>
        <w:t>Janani</w:t>
      </w:r>
      <w:proofErr w:type="spellEnd"/>
      <w:r w:rsidRPr="006B1E56">
        <w:rPr>
          <w:b w:val="0"/>
          <w:color w:val="404040" w:themeColor="text1" w:themeTint="BF"/>
          <w:sz w:val="24"/>
          <w:szCs w:val="24"/>
        </w:rPr>
        <w:t xml:space="preserve"> e </w:t>
      </w:r>
      <w:proofErr w:type="spellStart"/>
      <w:r w:rsidRPr="006B1E56">
        <w:rPr>
          <w:b w:val="0"/>
          <w:color w:val="404040" w:themeColor="text1" w:themeTint="BF"/>
          <w:sz w:val="24"/>
          <w:szCs w:val="24"/>
        </w:rPr>
        <w:t>Changaee</w:t>
      </w:r>
      <w:proofErr w:type="spellEnd"/>
      <w:r w:rsidRPr="006B1E56">
        <w:rPr>
          <w:b w:val="0"/>
          <w:color w:val="404040" w:themeColor="text1" w:themeTint="BF"/>
          <w:sz w:val="24"/>
          <w:szCs w:val="24"/>
        </w:rPr>
        <w:t>, 2018)</w:t>
      </w:r>
      <w:r w:rsidRPr="006B1E56">
        <w:rPr>
          <w:b w:val="0"/>
          <w:color w:val="404040" w:themeColor="text1" w:themeTint="BF"/>
          <w:sz w:val="24"/>
          <w:szCs w:val="24"/>
        </w:rPr>
        <w:fldChar w:fldCharType="end"/>
      </w:r>
      <w:r w:rsidRPr="006B1E56">
        <w:rPr>
          <w:b w:val="0"/>
          <w:color w:val="404040" w:themeColor="text1" w:themeTint="BF"/>
          <w:sz w:val="24"/>
          <w:szCs w:val="24"/>
        </w:rPr>
        <w:t>.</w:t>
      </w:r>
    </w:p>
    <w:p w14:paraId="2776F777" w14:textId="77777777" w:rsidR="007D7560" w:rsidRPr="00E7159F" w:rsidRDefault="007D7560" w:rsidP="007D7560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1A00662D" w14:textId="77777777" w:rsidR="007D7560" w:rsidRDefault="007D7560" w:rsidP="007D7560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19808" behindDoc="0" locked="0" layoutInCell="1" allowOverlap="1" wp14:anchorId="4B6D0347" wp14:editId="36BAC93D">
                <wp:simplePos x="0" y="0"/>
                <wp:positionH relativeFrom="margin">
                  <wp:posOffset>11686</wp:posOffset>
                </wp:positionH>
                <wp:positionV relativeFrom="paragraph">
                  <wp:posOffset>59928</wp:posOffset>
                </wp:positionV>
                <wp:extent cx="5372100" cy="586854"/>
                <wp:effectExtent l="0" t="0" r="19050" b="22860"/>
                <wp:wrapNone/>
                <wp:docPr id="858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586854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EE503BB" w14:textId="77777777" w:rsidR="005D1916" w:rsidRPr="006B1E56" w:rsidRDefault="005D1916" w:rsidP="006B1E56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 w:rsidRPr="006B1E56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Para isso, 64 gestantes no terceiro trimestre com constipação foram divididas em dois grupos para receberem </w:t>
                            </w:r>
                          </w:p>
                          <w:p w14:paraId="171AAD53" w14:textId="77777777" w:rsidR="005D1916" w:rsidRPr="009D65A4" w:rsidRDefault="005D1916" w:rsidP="007D7560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B6D0347" id="_x0000_s1141" type="#_x0000_t202" style="position:absolute;left:0;text-align:left;margin-left:.9pt;margin-top:4.7pt;width:423pt;height:46.2pt;z-index:25291980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" fillcolor="white [3212]" strokecolor="#0070c0">
                <v:textbox>
                  <w:txbxContent>
                    <w:p w14:paraId="2EE503BB" w14:textId="77777777" w:rsidR="005D1916" w:rsidRPr="006B1E56" w:rsidRDefault="005D1916" w:rsidP="006B1E56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 w:rsidRPr="006B1E56"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Para isso, 64 gestantes no terceiro trimestre com constipação foram divididas em dois grupos para receberem </w:t>
                      </w:r>
                    </w:p>
                    <w:p w14:paraId="171AAD53" w14:textId="77777777" w:rsidR="005D1916" w:rsidRPr="009D65A4" w:rsidRDefault="005D1916" w:rsidP="007D7560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1C5C8CF0" w14:textId="77777777" w:rsidR="007D7560" w:rsidRDefault="007D7560" w:rsidP="007D7560">
      <w:pPr>
        <w:pStyle w:val="Corpo"/>
      </w:pPr>
    </w:p>
    <w:p w14:paraId="44631368" w14:textId="77777777" w:rsidR="007D7560" w:rsidRDefault="007D7560" w:rsidP="007D7560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23904" behindDoc="0" locked="0" layoutInCell="1" allowOverlap="1" wp14:anchorId="60BEF460" wp14:editId="18B1E92F">
                <wp:simplePos x="0" y="0"/>
                <wp:positionH relativeFrom="margin">
                  <wp:posOffset>4242824</wp:posOffset>
                </wp:positionH>
                <wp:positionV relativeFrom="paragraph">
                  <wp:posOffset>80105</wp:posOffset>
                </wp:positionV>
                <wp:extent cx="226695" cy="138430"/>
                <wp:effectExtent l="0" t="0" r="1905" b="0"/>
                <wp:wrapNone/>
                <wp:docPr id="859" name="Triângulo isósceles 85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2BE5F15" id="Triângulo isósceles 859" o:spid="_x0000_s1026" type="#_x0000_t5" style="position:absolute;margin-left:334.1pt;margin-top:6.3pt;width:17.85pt;height:10.9pt;flip:y;z-index:25292390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21856" behindDoc="0" locked="0" layoutInCell="1" allowOverlap="1" wp14:anchorId="7C4B6F89" wp14:editId="7502D533">
                <wp:simplePos x="0" y="0"/>
                <wp:positionH relativeFrom="margin">
                  <wp:posOffset>974469</wp:posOffset>
                </wp:positionH>
                <wp:positionV relativeFrom="paragraph">
                  <wp:posOffset>98198</wp:posOffset>
                </wp:positionV>
                <wp:extent cx="226695" cy="138430"/>
                <wp:effectExtent l="0" t="0" r="1905" b="0"/>
                <wp:wrapNone/>
                <wp:docPr id="860" name="Triângulo isósceles 86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2CA5A4D" id="Triângulo isósceles 860" o:spid="_x0000_s1026" type="#_x0000_t5" style="position:absolute;margin-left:76.75pt;margin-top:7.75pt;width:17.85pt;height:10.9pt;flip:y;z-index:2529218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" fillcolor="#d8d8d8 [2732]" stroked="f">
                <w10:wrap anchorx="margin"/>
              </v:shape>
            </w:pict>
          </mc:Fallback>
        </mc:AlternateContent>
      </w:r>
    </w:p>
    <w:p w14:paraId="27EC6635" w14:textId="77777777" w:rsidR="007D7560" w:rsidRDefault="007D7560" w:rsidP="007D7560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22880" behindDoc="0" locked="0" layoutInCell="1" allowOverlap="1" wp14:anchorId="08B9FE3E" wp14:editId="625B359C">
                <wp:simplePos x="0" y="0"/>
                <wp:positionH relativeFrom="margin">
                  <wp:posOffset>3341740</wp:posOffset>
                </wp:positionH>
                <wp:positionV relativeFrom="paragraph">
                  <wp:posOffset>158816</wp:posOffset>
                </wp:positionV>
                <wp:extent cx="2046605" cy="954718"/>
                <wp:effectExtent l="0" t="0" r="10795" b="17145"/>
                <wp:wrapNone/>
                <wp:docPr id="861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54718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577FBBA" w14:textId="77777777" w:rsidR="005D1916" w:rsidRDefault="005D1916" w:rsidP="007D756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08D9A904" w14:textId="77777777" w:rsidR="005D1916" w:rsidRPr="006B1E56" w:rsidRDefault="005D1916" w:rsidP="006B1E5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6B1E56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Hidróxido de Magnésio</w:t>
                            </w:r>
                          </w:p>
                          <w:p w14:paraId="7C07F00D" w14:textId="77777777" w:rsidR="005D1916" w:rsidRPr="00086CFC" w:rsidRDefault="005D1916" w:rsidP="007D756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8B9FE3E" id="_x0000_s1142" type="#_x0000_t202" style="position:absolute;left:0;text-align:left;margin-left:263.15pt;margin-top:12.5pt;width:161.15pt;height:75.15pt;z-index:25292288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" fillcolor="#0070c0" strokecolor="#0070c0">
                <v:textbox>
                  <w:txbxContent>
                    <w:p w14:paraId="7577FBBA" w14:textId="77777777" w:rsidR="005D1916" w:rsidRDefault="005D1916" w:rsidP="007D756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08D9A904" w14:textId="77777777" w:rsidR="005D1916" w:rsidRPr="006B1E56" w:rsidRDefault="005D1916" w:rsidP="006B1E5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6B1E56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Hidróxido de Magnésio</w:t>
                      </w:r>
                    </w:p>
                    <w:p w14:paraId="7C07F00D" w14:textId="77777777" w:rsidR="005D1916" w:rsidRPr="00086CFC" w:rsidRDefault="005D1916" w:rsidP="007D756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20832" behindDoc="0" locked="0" layoutInCell="1" allowOverlap="1" wp14:anchorId="60249E80" wp14:editId="77E185DD">
                <wp:simplePos x="0" y="0"/>
                <wp:positionH relativeFrom="margin">
                  <wp:posOffset>11686</wp:posOffset>
                </wp:positionH>
                <wp:positionV relativeFrom="paragraph">
                  <wp:posOffset>172464</wp:posOffset>
                </wp:positionV>
                <wp:extent cx="2046605" cy="941696"/>
                <wp:effectExtent l="0" t="0" r="10795" b="11430"/>
                <wp:wrapNone/>
                <wp:docPr id="862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41696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791107E" w14:textId="77777777" w:rsidR="005D1916" w:rsidRDefault="005D1916" w:rsidP="007D756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</w:p>
                          <w:p w14:paraId="73328FA8" w14:textId="77777777" w:rsidR="005D1916" w:rsidRDefault="005D1916" w:rsidP="007D756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300A454D" w14:textId="77777777" w:rsidR="005D1916" w:rsidRPr="006B1E56" w:rsidRDefault="005D1916" w:rsidP="006B1E5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6B1E56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Glucomannan</w:t>
                            </w:r>
                            <w:proofErr w:type="spellEnd"/>
                            <w:r w:rsidRPr="006B1E56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 </w:t>
                            </w:r>
                          </w:p>
                          <w:p w14:paraId="15115D23" w14:textId="77777777" w:rsidR="005D1916" w:rsidRPr="006B1E56" w:rsidRDefault="005D1916" w:rsidP="006B1E5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6B1E56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2 g pela manhã e 2 g a noite</w:t>
                            </w:r>
                          </w:p>
                          <w:p w14:paraId="33BC88B1" w14:textId="77777777" w:rsidR="005D1916" w:rsidRPr="00086CFC" w:rsidRDefault="005D1916" w:rsidP="007D756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0249E80" id="_x0000_s1143" type="#_x0000_t202" style="position:absolute;left:0;text-align:left;margin-left:.9pt;margin-top:13.6pt;width:161.15pt;height:74.15pt;z-index:25292083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" fillcolor="#0070c0" strokecolor="#0070c0">
                <v:textbox>
                  <w:txbxContent>
                    <w:p w14:paraId="5791107E" w14:textId="77777777" w:rsidR="005D1916" w:rsidRDefault="005D1916" w:rsidP="007D756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</w:p>
                    <w:p w14:paraId="73328FA8" w14:textId="77777777" w:rsidR="005D1916" w:rsidRDefault="005D1916" w:rsidP="007D756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300A454D" w14:textId="77777777" w:rsidR="005D1916" w:rsidRPr="006B1E56" w:rsidRDefault="005D1916" w:rsidP="006B1E5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6B1E56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Glucomannan</w:t>
                      </w:r>
                      <w:proofErr w:type="spellEnd"/>
                      <w:r w:rsidRPr="006B1E56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  </w:t>
                      </w:r>
                    </w:p>
                    <w:p w14:paraId="15115D23" w14:textId="77777777" w:rsidR="005D1916" w:rsidRPr="006B1E56" w:rsidRDefault="005D1916" w:rsidP="006B1E5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6B1E56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2 g pela manhã e 2 g a noite</w:t>
                      </w:r>
                    </w:p>
                    <w:p w14:paraId="33BC88B1" w14:textId="77777777" w:rsidR="005D1916" w:rsidRPr="00086CFC" w:rsidRDefault="005D1916" w:rsidP="007D756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3319C889" w14:textId="77777777" w:rsidR="007D7560" w:rsidRDefault="007D7560" w:rsidP="007D7560">
      <w:pPr>
        <w:pStyle w:val="Corpo"/>
      </w:pPr>
    </w:p>
    <w:p w14:paraId="7F2EFBF8" w14:textId="77777777" w:rsidR="007D7560" w:rsidRDefault="007D7560" w:rsidP="007D7560">
      <w:pPr>
        <w:pStyle w:val="Corpo"/>
      </w:pPr>
    </w:p>
    <w:p w14:paraId="48854EE1" w14:textId="77777777" w:rsidR="007D7560" w:rsidRDefault="007D7560" w:rsidP="007D7560">
      <w:pPr>
        <w:pStyle w:val="Corpo"/>
      </w:pPr>
    </w:p>
    <w:p w14:paraId="3D2FFC42" w14:textId="77777777" w:rsidR="007D7560" w:rsidRDefault="007D7560" w:rsidP="007D7560">
      <w:pPr>
        <w:pStyle w:val="Corpo"/>
      </w:pPr>
    </w:p>
    <w:p w14:paraId="74ED46BE" w14:textId="77777777" w:rsidR="007D7560" w:rsidRDefault="007D7560" w:rsidP="007D7560">
      <w:pPr>
        <w:pStyle w:val="Corpo"/>
        <w:rPr>
          <w:sz w:val="20"/>
          <w:szCs w:val="23"/>
        </w:rPr>
      </w:pPr>
    </w:p>
    <w:p w14:paraId="4DBFCDE6" w14:textId="77777777" w:rsidR="007D7560" w:rsidRDefault="007D7560" w:rsidP="007D7560">
      <w:pPr>
        <w:pStyle w:val="Corpo"/>
        <w:rPr>
          <w:sz w:val="20"/>
          <w:szCs w:val="23"/>
        </w:rPr>
      </w:pPr>
    </w:p>
    <w:p w14:paraId="1C87FC3E" w14:textId="77777777" w:rsidR="007D7560" w:rsidRDefault="007D7560" w:rsidP="007D7560">
      <w:pPr>
        <w:pStyle w:val="Corpo"/>
        <w:rPr>
          <w:b/>
          <w:color w:val="339966"/>
        </w:rPr>
      </w:pPr>
    </w:p>
    <w:p w14:paraId="27E49517" w14:textId="77777777" w:rsidR="007D7560" w:rsidRPr="00C72C0B" w:rsidRDefault="007D7560" w:rsidP="007D7560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07386089" w14:textId="77777777" w:rsidR="007D7560" w:rsidRPr="00714E9A" w:rsidRDefault="007D7560" w:rsidP="007D7560">
      <w:pPr>
        <w:pStyle w:val="Corpo"/>
        <w:rPr>
          <w:sz w:val="16"/>
          <w:szCs w:val="16"/>
        </w:rPr>
      </w:pPr>
    </w:p>
    <w:p w14:paraId="14495AFB" w14:textId="77777777" w:rsidR="006B1E56" w:rsidRDefault="006B1E56" w:rsidP="006B1E56">
      <w:pPr>
        <w:pStyle w:val="Corpo"/>
        <w:numPr>
          <w:ilvl w:val="0"/>
          <w:numId w:val="1"/>
        </w:numPr>
        <w:spacing w:after="120"/>
        <w:rPr>
          <w:sz w:val="24"/>
        </w:rPr>
      </w:pPr>
      <w:r>
        <w:rPr>
          <w:sz w:val="24"/>
        </w:rPr>
        <w:t>Antes do tratamento, 91,66% das voluntárias apresentavam menos de 6 episódios de excreção por semana. Após o tratamento, aproximadamente 75% das pacientes do grupo 1 relataram ter pelo menos 6 períodos de evacuações por semana. Além disso, 25% das mulheres do grupo 1 relataram mais de 6 evacuações;</w:t>
      </w:r>
    </w:p>
    <w:p w14:paraId="5D340102" w14:textId="77777777" w:rsidR="006B1E56" w:rsidRPr="00300413" w:rsidRDefault="006B1E56" w:rsidP="006B1E56">
      <w:pPr>
        <w:pStyle w:val="Corpo"/>
        <w:numPr>
          <w:ilvl w:val="0"/>
          <w:numId w:val="1"/>
        </w:numPr>
        <w:spacing w:after="120"/>
        <w:rPr>
          <w:sz w:val="24"/>
        </w:rPr>
      </w:pPr>
      <w:r>
        <w:rPr>
          <w:sz w:val="24"/>
        </w:rPr>
        <w:t xml:space="preserve">Antes do tratamento, 48,7% das pacientes reclamaram de fezes duras e secas. Após o tratamento com </w:t>
      </w:r>
      <w:proofErr w:type="spellStart"/>
      <w:r>
        <w:rPr>
          <w:sz w:val="24"/>
        </w:rPr>
        <w:t>glucomannan</w:t>
      </w:r>
      <w:proofErr w:type="spellEnd"/>
      <w:r>
        <w:rPr>
          <w:sz w:val="24"/>
        </w:rPr>
        <w:t xml:space="preserve">, apenas 4,1% dos indivíduos queixaram-se de fezes duras e secas. </w:t>
      </w:r>
    </w:p>
    <w:p w14:paraId="2F17A1EA" w14:textId="77777777" w:rsidR="006B1E56" w:rsidRDefault="006B1E56" w:rsidP="006B1E56">
      <w:pPr>
        <w:pStyle w:val="Corpo"/>
        <w:spacing w:after="120"/>
        <w:ind w:left="786"/>
        <w:rPr>
          <w:sz w:val="24"/>
        </w:rPr>
      </w:pPr>
    </w:p>
    <w:tbl>
      <w:tblPr>
        <w:tblStyle w:val="TabelaSimples5"/>
        <w:tblW w:w="0" w:type="auto"/>
        <w:jc w:val="center"/>
        <w:tblLook w:val="04A0" w:firstRow="1" w:lastRow="0" w:firstColumn="1" w:lastColumn="0" w:noHBand="0" w:noVBand="1"/>
      </w:tblPr>
      <w:tblGrid>
        <w:gridCol w:w="3506"/>
        <w:gridCol w:w="1298"/>
        <w:gridCol w:w="1201"/>
        <w:gridCol w:w="1298"/>
        <w:gridCol w:w="1201"/>
      </w:tblGrid>
      <w:tr w:rsidR="006B1E56" w:rsidRPr="00356F07" w14:paraId="578AC785" w14:textId="77777777" w:rsidTr="0040082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0" w:type="auto"/>
            <w:vAlign w:val="center"/>
          </w:tcPr>
          <w:p w14:paraId="38AB4EF9" w14:textId="77777777" w:rsidR="006B1E56" w:rsidRPr="00356F07" w:rsidRDefault="006B1E56" w:rsidP="00400828">
            <w:pPr>
              <w:pStyle w:val="Corpo"/>
              <w:spacing w:after="120"/>
              <w:ind w:left="283" w:right="283"/>
              <w:jc w:val="center"/>
              <w:rPr>
                <w:sz w:val="22"/>
                <w:szCs w:val="22"/>
              </w:rPr>
            </w:pPr>
          </w:p>
        </w:tc>
        <w:tc>
          <w:tcPr>
            <w:tcW w:w="0" w:type="auto"/>
            <w:gridSpan w:val="2"/>
            <w:vAlign w:val="center"/>
          </w:tcPr>
          <w:p w14:paraId="1F016C71" w14:textId="77777777" w:rsidR="006B1E56" w:rsidRPr="00356F07" w:rsidRDefault="006B1E56" w:rsidP="00400828">
            <w:pPr>
              <w:pStyle w:val="Corpo"/>
              <w:spacing w:after="120"/>
              <w:ind w:left="283" w:right="283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356F07">
              <w:rPr>
                <w:sz w:val="22"/>
                <w:szCs w:val="22"/>
              </w:rPr>
              <w:t>Grupo 1</w:t>
            </w:r>
          </w:p>
        </w:tc>
        <w:tc>
          <w:tcPr>
            <w:tcW w:w="0" w:type="auto"/>
            <w:gridSpan w:val="2"/>
            <w:vAlign w:val="center"/>
          </w:tcPr>
          <w:p w14:paraId="14A9F78E" w14:textId="77777777" w:rsidR="006B1E56" w:rsidRPr="00356F07" w:rsidRDefault="006B1E56" w:rsidP="00400828">
            <w:pPr>
              <w:pStyle w:val="Corpo"/>
              <w:spacing w:after="120"/>
              <w:ind w:left="283" w:right="283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356F07">
              <w:rPr>
                <w:sz w:val="22"/>
                <w:szCs w:val="22"/>
              </w:rPr>
              <w:t>Grupo 2</w:t>
            </w:r>
          </w:p>
        </w:tc>
      </w:tr>
      <w:tr w:rsidR="006B1E56" w:rsidRPr="00356F07" w14:paraId="06EFB03C" w14:textId="77777777" w:rsidTr="004008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215175B" w14:textId="77777777" w:rsidR="006B1E56" w:rsidRPr="00356F07" w:rsidRDefault="006B1E56" w:rsidP="00400828">
            <w:pPr>
              <w:pStyle w:val="Corpo"/>
              <w:spacing w:after="120"/>
              <w:ind w:left="283" w:right="283"/>
              <w:jc w:val="center"/>
              <w:rPr>
                <w:sz w:val="22"/>
                <w:szCs w:val="22"/>
              </w:rPr>
            </w:pPr>
          </w:p>
        </w:tc>
        <w:tc>
          <w:tcPr>
            <w:tcW w:w="0" w:type="auto"/>
            <w:vAlign w:val="center"/>
          </w:tcPr>
          <w:p w14:paraId="7E2DAFF5" w14:textId="77777777" w:rsidR="006B1E56" w:rsidRPr="00356F07" w:rsidRDefault="006B1E56" w:rsidP="00400828">
            <w:pPr>
              <w:pStyle w:val="Corpo"/>
              <w:spacing w:after="120"/>
              <w:ind w:left="283" w:right="28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356F07">
              <w:rPr>
                <w:sz w:val="22"/>
                <w:szCs w:val="22"/>
              </w:rPr>
              <w:t>Início</w:t>
            </w:r>
          </w:p>
        </w:tc>
        <w:tc>
          <w:tcPr>
            <w:tcW w:w="0" w:type="auto"/>
            <w:vAlign w:val="center"/>
          </w:tcPr>
          <w:p w14:paraId="39C44929" w14:textId="77777777" w:rsidR="006B1E56" w:rsidRPr="00356F07" w:rsidRDefault="006B1E56" w:rsidP="00400828">
            <w:pPr>
              <w:pStyle w:val="Corpo"/>
              <w:spacing w:after="120"/>
              <w:ind w:left="283" w:right="28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Final</w:t>
            </w:r>
          </w:p>
        </w:tc>
        <w:tc>
          <w:tcPr>
            <w:tcW w:w="0" w:type="auto"/>
            <w:vAlign w:val="center"/>
          </w:tcPr>
          <w:p w14:paraId="3A377DBD" w14:textId="77777777" w:rsidR="006B1E56" w:rsidRPr="00356F07" w:rsidRDefault="006B1E56" w:rsidP="00400828">
            <w:pPr>
              <w:pStyle w:val="Corpo"/>
              <w:spacing w:after="120"/>
              <w:ind w:left="283" w:right="28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356F07">
              <w:rPr>
                <w:sz w:val="22"/>
                <w:szCs w:val="22"/>
              </w:rPr>
              <w:t>Início</w:t>
            </w:r>
          </w:p>
        </w:tc>
        <w:tc>
          <w:tcPr>
            <w:tcW w:w="0" w:type="auto"/>
            <w:vAlign w:val="center"/>
          </w:tcPr>
          <w:p w14:paraId="7DDF9F50" w14:textId="77777777" w:rsidR="006B1E56" w:rsidRPr="00356F07" w:rsidRDefault="006B1E56" w:rsidP="00400828">
            <w:pPr>
              <w:pStyle w:val="Corpo"/>
              <w:spacing w:after="120"/>
              <w:ind w:left="283" w:right="28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Final</w:t>
            </w:r>
          </w:p>
        </w:tc>
      </w:tr>
      <w:tr w:rsidR="006B1E56" w:rsidRPr="00356F07" w14:paraId="1DD5B0BE" w14:textId="77777777" w:rsidTr="0040082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4489E20" w14:textId="77777777" w:rsidR="006B1E56" w:rsidRPr="00356F07" w:rsidRDefault="006B1E56" w:rsidP="00400828">
            <w:pPr>
              <w:pStyle w:val="Corpo"/>
              <w:spacing w:after="120"/>
              <w:ind w:left="283" w:right="283"/>
              <w:jc w:val="center"/>
              <w:rPr>
                <w:sz w:val="22"/>
                <w:szCs w:val="22"/>
              </w:rPr>
            </w:pPr>
            <w:r w:rsidRPr="00356F07">
              <w:rPr>
                <w:sz w:val="22"/>
                <w:szCs w:val="22"/>
              </w:rPr>
              <w:t>Evacuação Intestinal (%)</w:t>
            </w:r>
          </w:p>
        </w:tc>
        <w:tc>
          <w:tcPr>
            <w:tcW w:w="0" w:type="auto"/>
            <w:vAlign w:val="center"/>
          </w:tcPr>
          <w:p w14:paraId="60E71188" w14:textId="77777777" w:rsidR="006B1E56" w:rsidRPr="00356F07" w:rsidRDefault="006B1E56" w:rsidP="00400828">
            <w:pPr>
              <w:pStyle w:val="Corpo"/>
              <w:spacing w:after="120"/>
              <w:ind w:left="283" w:right="28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356F07">
              <w:rPr>
                <w:sz w:val="22"/>
                <w:szCs w:val="22"/>
              </w:rPr>
              <w:t>91,98</w:t>
            </w:r>
          </w:p>
        </w:tc>
        <w:tc>
          <w:tcPr>
            <w:tcW w:w="0" w:type="auto"/>
            <w:vAlign w:val="center"/>
          </w:tcPr>
          <w:p w14:paraId="1B987B6E" w14:textId="77777777" w:rsidR="006B1E56" w:rsidRPr="00356F07" w:rsidRDefault="006B1E56" w:rsidP="00400828">
            <w:pPr>
              <w:pStyle w:val="Corpo"/>
              <w:spacing w:after="120"/>
              <w:ind w:left="283" w:right="28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356F07">
              <w:rPr>
                <w:sz w:val="22"/>
                <w:szCs w:val="22"/>
              </w:rPr>
              <w:t>25</w:t>
            </w:r>
          </w:p>
        </w:tc>
        <w:tc>
          <w:tcPr>
            <w:tcW w:w="0" w:type="auto"/>
            <w:vAlign w:val="center"/>
          </w:tcPr>
          <w:p w14:paraId="43C3E974" w14:textId="77777777" w:rsidR="006B1E56" w:rsidRPr="00356F07" w:rsidRDefault="006B1E56" w:rsidP="00400828">
            <w:pPr>
              <w:pStyle w:val="Corpo"/>
              <w:spacing w:after="120"/>
              <w:ind w:left="283" w:right="28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356F07">
              <w:rPr>
                <w:sz w:val="22"/>
                <w:szCs w:val="22"/>
              </w:rPr>
              <w:t>91,34</w:t>
            </w:r>
          </w:p>
        </w:tc>
        <w:tc>
          <w:tcPr>
            <w:tcW w:w="0" w:type="auto"/>
            <w:vAlign w:val="center"/>
          </w:tcPr>
          <w:p w14:paraId="4DDFCD59" w14:textId="77777777" w:rsidR="006B1E56" w:rsidRPr="00356F07" w:rsidRDefault="006B1E56" w:rsidP="00400828">
            <w:pPr>
              <w:pStyle w:val="Corpo"/>
              <w:spacing w:after="120"/>
              <w:ind w:left="283" w:right="28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356F07">
              <w:rPr>
                <w:sz w:val="22"/>
                <w:szCs w:val="22"/>
              </w:rPr>
              <w:t>36</w:t>
            </w:r>
          </w:p>
        </w:tc>
      </w:tr>
      <w:tr w:rsidR="006B1E56" w:rsidRPr="00356F07" w14:paraId="32301D38" w14:textId="77777777" w:rsidTr="004008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9EA2199" w14:textId="77777777" w:rsidR="006B1E56" w:rsidRPr="00356F07" w:rsidRDefault="006B1E56" w:rsidP="00400828">
            <w:pPr>
              <w:pStyle w:val="Corpo"/>
              <w:spacing w:after="120"/>
              <w:ind w:left="283" w:right="283"/>
              <w:jc w:val="center"/>
              <w:rPr>
                <w:sz w:val="22"/>
                <w:szCs w:val="22"/>
              </w:rPr>
            </w:pPr>
            <w:r w:rsidRPr="00356F07">
              <w:rPr>
                <w:sz w:val="22"/>
                <w:szCs w:val="22"/>
              </w:rPr>
              <w:t>Consistência das Fezes (Duras e Secas) (%)</w:t>
            </w:r>
          </w:p>
        </w:tc>
        <w:tc>
          <w:tcPr>
            <w:tcW w:w="0" w:type="auto"/>
            <w:vAlign w:val="center"/>
          </w:tcPr>
          <w:p w14:paraId="1617A361" w14:textId="77777777" w:rsidR="006B1E56" w:rsidRPr="00356F07" w:rsidRDefault="006B1E56" w:rsidP="00400828">
            <w:pPr>
              <w:pStyle w:val="Corpo"/>
              <w:spacing w:after="120"/>
              <w:ind w:left="283" w:right="28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356F07">
              <w:rPr>
                <w:sz w:val="22"/>
                <w:szCs w:val="22"/>
              </w:rPr>
              <w:t>49</w:t>
            </w:r>
          </w:p>
        </w:tc>
        <w:tc>
          <w:tcPr>
            <w:tcW w:w="0" w:type="auto"/>
            <w:vAlign w:val="center"/>
          </w:tcPr>
          <w:p w14:paraId="23E38DF1" w14:textId="77777777" w:rsidR="006B1E56" w:rsidRPr="00356F07" w:rsidRDefault="006B1E56" w:rsidP="00400828">
            <w:pPr>
              <w:pStyle w:val="Corpo"/>
              <w:spacing w:after="120"/>
              <w:ind w:left="283" w:right="28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356F07">
              <w:rPr>
                <w:sz w:val="22"/>
                <w:szCs w:val="22"/>
              </w:rPr>
              <w:t>4,1</w:t>
            </w:r>
          </w:p>
        </w:tc>
        <w:tc>
          <w:tcPr>
            <w:tcW w:w="0" w:type="auto"/>
            <w:vAlign w:val="center"/>
          </w:tcPr>
          <w:p w14:paraId="6BC917E3" w14:textId="77777777" w:rsidR="006B1E56" w:rsidRPr="00356F07" w:rsidRDefault="006B1E56" w:rsidP="00400828">
            <w:pPr>
              <w:pStyle w:val="Corpo"/>
              <w:spacing w:after="120"/>
              <w:ind w:left="283" w:right="28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356F07">
              <w:rPr>
                <w:sz w:val="22"/>
                <w:szCs w:val="22"/>
              </w:rPr>
              <w:t>48,4</w:t>
            </w:r>
          </w:p>
        </w:tc>
        <w:tc>
          <w:tcPr>
            <w:tcW w:w="0" w:type="auto"/>
            <w:vAlign w:val="center"/>
          </w:tcPr>
          <w:p w14:paraId="1CA6484B" w14:textId="77777777" w:rsidR="006B1E56" w:rsidRPr="00356F07" w:rsidRDefault="006B1E56" w:rsidP="00400828">
            <w:pPr>
              <w:pStyle w:val="Corpo"/>
              <w:spacing w:after="120"/>
              <w:ind w:left="283" w:right="28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356F07">
              <w:rPr>
                <w:sz w:val="22"/>
                <w:szCs w:val="22"/>
              </w:rPr>
              <w:t>16,6</w:t>
            </w:r>
          </w:p>
        </w:tc>
      </w:tr>
    </w:tbl>
    <w:p w14:paraId="48666528" w14:textId="77777777" w:rsidR="007D7560" w:rsidRPr="0057227F" w:rsidRDefault="007D7560" w:rsidP="007D7560">
      <w:pPr>
        <w:pStyle w:val="Corpo"/>
        <w:spacing w:after="0"/>
        <w:ind w:left="360"/>
        <w:rPr>
          <w:szCs w:val="23"/>
        </w:rPr>
      </w:pPr>
    </w:p>
    <w:p w14:paraId="1B43991C" w14:textId="0E66AEB7" w:rsidR="007D7560" w:rsidRPr="0057227F" w:rsidRDefault="007D7560" w:rsidP="007D7560">
      <w:pPr>
        <w:pStyle w:val="Corpo"/>
        <w:spacing w:after="0"/>
        <w:ind w:left="360"/>
        <w:rPr>
          <w:szCs w:val="23"/>
        </w:rPr>
      </w:pPr>
    </w:p>
    <w:p w14:paraId="0B557807" w14:textId="77777777" w:rsidR="007D7560" w:rsidRPr="0057227F" w:rsidRDefault="007D7560" w:rsidP="007D7560">
      <w:pPr>
        <w:pStyle w:val="Corpo"/>
        <w:spacing w:after="0"/>
        <w:ind w:left="360"/>
        <w:rPr>
          <w:szCs w:val="23"/>
        </w:rPr>
      </w:pPr>
    </w:p>
    <w:p w14:paraId="673A9D0C" w14:textId="77777777" w:rsidR="007D7560" w:rsidRDefault="007D7560" w:rsidP="007D7560">
      <w:pPr>
        <w:pStyle w:val="Ttulo1"/>
        <w:jc w:val="center"/>
      </w:pPr>
      <w:bookmarkStart w:id="113" w:name="_Toc62720155"/>
      <w:r>
        <w:lastRenderedPageBreak/>
        <w:t>Formulário</w:t>
      </w:r>
      <w:bookmarkEnd w:id="113"/>
    </w:p>
    <w:p w14:paraId="4EA7D2B7" w14:textId="77777777" w:rsidR="007D7560" w:rsidRDefault="007D7560" w:rsidP="007D7560">
      <w:pPr>
        <w:pStyle w:val="Corpo"/>
        <w:spacing w:after="120"/>
      </w:pPr>
    </w:p>
    <w:p w14:paraId="174B8BE7" w14:textId="77777777" w:rsidR="007D7560" w:rsidRPr="00C30C20" w:rsidRDefault="007D7560" w:rsidP="007D7560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6B1E56" w:rsidRPr="009537E7" w14:paraId="46A8FFB5" w14:textId="77777777" w:rsidTr="006B1E56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1BB97E0A" w14:textId="20564E57" w:rsidR="006B1E56" w:rsidRDefault="006B1E56" w:rsidP="006B1E56">
            <w:pPr>
              <w:pStyle w:val="Corpo"/>
              <w:spacing w:after="0"/>
              <w:jc w:val="center"/>
              <w:rPr>
                <w:b/>
                <w:color w:val="FFFFFF" w:themeColor="background1"/>
                <w:sz w:val="22"/>
              </w:rPr>
            </w:pPr>
            <w:r>
              <w:rPr>
                <w:b/>
                <w:color w:val="FFFFFF" w:themeColor="background1"/>
                <w:sz w:val="22"/>
              </w:rPr>
              <w:t xml:space="preserve">Sachês de </w:t>
            </w:r>
            <w:proofErr w:type="spellStart"/>
            <w:r>
              <w:rPr>
                <w:b/>
                <w:color w:val="FFFFFF" w:themeColor="background1"/>
                <w:sz w:val="22"/>
              </w:rPr>
              <w:t>Glucomannan</w:t>
            </w:r>
            <w:proofErr w:type="spellEnd"/>
          </w:p>
        </w:tc>
      </w:tr>
      <w:tr w:rsidR="006B1E56" w:rsidRPr="009537E7" w14:paraId="68447CDF" w14:textId="77777777" w:rsidTr="006B1E56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70D4F76" w14:textId="2A082F7B" w:rsidR="006B1E56" w:rsidRDefault="006B1E56" w:rsidP="006B1E56">
            <w:pPr>
              <w:pStyle w:val="Corpo"/>
            </w:pPr>
            <w:bookmarkStart w:id="114" w:name="_Hlk62659412"/>
            <w:proofErr w:type="spellStart"/>
            <w:r>
              <w:t>Glucomannan</w:t>
            </w:r>
            <w:bookmarkEnd w:id="114"/>
            <w:proofErr w:type="spellEnd"/>
            <w:r>
              <w:t>........................................2 g</w:t>
            </w:r>
          </w:p>
        </w:tc>
      </w:tr>
      <w:tr w:rsidR="006B1E56" w:rsidRPr="009537E7" w14:paraId="4C487724" w14:textId="77777777" w:rsidTr="006B1E56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08FC3A09" w14:textId="17124D4A" w:rsidR="006B1E56" w:rsidRDefault="006B1E56" w:rsidP="006B1E56">
            <w:pPr>
              <w:pStyle w:val="Corpo"/>
            </w:pPr>
            <w:r>
              <w:t>Excipiente qsp................................1 Sachê</w:t>
            </w:r>
          </w:p>
        </w:tc>
      </w:tr>
    </w:tbl>
    <w:p w14:paraId="64690A39" w14:textId="77777777" w:rsidR="006B1E56" w:rsidRDefault="006B1E56" w:rsidP="006B1E56">
      <w:pPr>
        <w:pStyle w:val="Corpo"/>
        <w:spacing w:after="0"/>
        <w:rPr>
          <w:sz w:val="16"/>
          <w:szCs w:val="16"/>
        </w:rPr>
      </w:pPr>
      <w:r w:rsidRPr="006B1E56">
        <w:rPr>
          <w:sz w:val="16"/>
          <w:szCs w:val="16"/>
        </w:rPr>
        <w:t xml:space="preserve">Administrar 1 sachê 2 vezes ao dia (manhã e noite) ou conforme </w:t>
      </w:r>
    </w:p>
    <w:p w14:paraId="34D4C4C4" w14:textId="269605CB" w:rsidR="006B1E56" w:rsidRPr="006B1E56" w:rsidRDefault="006B1E56" w:rsidP="006B1E56">
      <w:pPr>
        <w:pStyle w:val="Corpo"/>
        <w:spacing w:after="0"/>
        <w:rPr>
          <w:sz w:val="16"/>
          <w:szCs w:val="16"/>
        </w:rPr>
      </w:pPr>
      <w:r w:rsidRPr="006B1E56">
        <w:rPr>
          <w:sz w:val="16"/>
          <w:szCs w:val="16"/>
        </w:rPr>
        <w:t>orientação médica.</w:t>
      </w:r>
    </w:p>
    <w:p w14:paraId="536EC1EC" w14:textId="77777777" w:rsidR="007D7560" w:rsidRDefault="007D7560" w:rsidP="007D7560">
      <w:pPr>
        <w:pStyle w:val="Corpo"/>
        <w:spacing w:after="0"/>
        <w:ind w:left="360"/>
        <w:rPr>
          <w:sz w:val="20"/>
          <w:szCs w:val="20"/>
        </w:rPr>
      </w:pPr>
    </w:p>
    <w:p w14:paraId="5B125CAA" w14:textId="77777777" w:rsidR="007D7560" w:rsidRDefault="007D7560" w:rsidP="007D7560">
      <w:pPr>
        <w:pStyle w:val="Corpo"/>
        <w:spacing w:after="0"/>
        <w:rPr>
          <w:sz w:val="20"/>
          <w:szCs w:val="20"/>
        </w:rPr>
      </w:pPr>
    </w:p>
    <w:p w14:paraId="6A79CF1B" w14:textId="77777777" w:rsidR="007D7560" w:rsidRDefault="007D7560" w:rsidP="007D7560">
      <w:pPr>
        <w:pStyle w:val="Corpo"/>
        <w:spacing w:line="276" w:lineRule="auto"/>
        <w:rPr>
          <w:b/>
        </w:rPr>
      </w:pPr>
    </w:p>
    <w:p w14:paraId="5E0B277B" w14:textId="77777777" w:rsidR="007D7560" w:rsidRDefault="007D7560" w:rsidP="007D7560">
      <w:pPr>
        <w:pStyle w:val="Corpo"/>
        <w:spacing w:line="276" w:lineRule="auto"/>
        <w:rPr>
          <w:b/>
        </w:rPr>
      </w:pPr>
    </w:p>
    <w:p w14:paraId="6CF6905E" w14:textId="77777777" w:rsidR="007D7560" w:rsidRDefault="007D7560" w:rsidP="007D7560">
      <w:pPr>
        <w:pStyle w:val="Corpo"/>
        <w:spacing w:line="276" w:lineRule="auto"/>
        <w:rPr>
          <w:b/>
        </w:rPr>
      </w:pPr>
    </w:p>
    <w:p w14:paraId="754529A6" w14:textId="66A91D56" w:rsidR="007D7560" w:rsidRDefault="007D7560" w:rsidP="00B70169">
      <w:pPr>
        <w:pStyle w:val="Corpo"/>
        <w:spacing w:line="276" w:lineRule="auto"/>
        <w:rPr>
          <w:b/>
        </w:rPr>
      </w:pPr>
    </w:p>
    <w:p w14:paraId="00D756B8" w14:textId="60268897" w:rsidR="006B1E56" w:rsidRDefault="006B1E56" w:rsidP="00B70169">
      <w:pPr>
        <w:pStyle w:val="Corpo"/>
        <w:spacing w:line="276" w:lineRule="auto"/>
        <w:rPr>
          <w:b/>
        </w:rPr>
      </w:pPr>
    </w:p>
    <w:p w14:paraId="4152E817" w14:textId="642890F2" w:rsidR="006B1E56" w:rsidRDefault="006B1E56" w:rsidP="00B70169">
      <w:pPr>
        <w:pStyle w:val="Corpo"/>
        <w:spacing w:line="276" w:lineRule="auto"/>
        <w:rPr>
          <w:b/>
        </w:rPr>
      </w:pPr>
    </w:p>
    <w:p w14:paraId="034D81B0" w14:textId="53CD954F" w:rsidR="006B1E56" w:rsidRDefault="006B1E56" w:rsidP="00B70169">
      <w:pPr>
        <w:pStyle w:val="Corpo"/>
        <w:spacing w:line="276" w:lineRule="auto"/>
        <w:rPr>
          <w:b/>
        </w:rPr>
      </w:pPr>
    </w:p>
    <w:p w14:paraId="10E5D0B8" w14:textId="3ED4B111" w:rsidR="006B1E56" w:rsidRDefault="006B1E56" w:rsidP="00B70169">
      <w:pPr>
        <w:pStyle w:val="Corpo"/>
        <w:spacing w:line="276" w:lineRule="auto"/>
        <w:rPr>
          <w:b/>
        </w:rPr>
      </w:pPr>
    </w:p>
    <w:p w14:paraId="0099A54F" w14:textId="4DC79113" w:rsidR="006B1E56" w:rsidRDefault="006B1E56" w:rsidP="00B70169">
      <w:pPr>
        <w:pStyle w:val="Corpo"/>
        <w:spacing w:line="276" w:lineRule="auto"/>
        <w:rPr>
          <w:b/>
        </w:rPr>
      </w:pPr>
    </w:p>
    <w:p w14:paraId="7C155895" w14:textId="14E36A01" w:rsidR="006B1E56" w:rsidRDefault="006B1E56" w:rsidP="00B70169">
      <w:pPr>
        <w:pStyle w:val="Corpo"/>
        <w:spacing w:line="276" w:lineRule="auto"/>
        <w:rPr>
          <w:b/>
        </w:rPr>
      </w:pPr>
    </w:p>
    <w:p w14:paraId="73666AF9" w14:textId="6F5947C1" w:rsidR="006B1E56" w:rsidRDefault="006B1E56" w:rsidP="00B70169">
      <w:pPr>
        <w:pStyle w:val="Corpo"/>
        <w:spacing w:line="276" w:lineRule="auto"/>
        <w:rPr>
          <w:b/>
        </w:rPr>
      </w:pPr>
    </w:p>
    <w:p w14:paraId="4F22BAC3" w14:textId="6AD1EB66" w:rsidR="006B1E56" w:rsidRDefault="006B1E56" w:rsidP="00B70169">
      <w:pPr>
        <w:pStyle w:val="Corpo"/>
        <w:spacing w:line="276" w:lineRule="auto"/>
        <w:rPr>
          <w:b/>
        </w:rPr>
      </w:pPr>
    </w:p>
    <w:p w14:paraId="1240A902" w14:textId="0A8BA0D0" w:rsidR="006B1E56" w:rsidRDefault="006B1E56" w:rsidP="00B70169">
      <w:pPr>
        <w:pStyle w:val="Corpo"/>
        <w:spacing w:line="276" w:lineRule="auto"/>
        <w:rPr>
          <w:b/>
        </w:rPr>
      </w:pPr>
    </w:p>
    <w:p w14:paraId="29A4F47A" w14:textId="69DBDA34" w:rsidR="006B1E56" w:rsidRDefault="006B1E56" w:rsidP="00B70169">
      <w:pPr>
        <w:pStyle w:val="Corpo"/>
        <w:spacing w:line="276" w:lineRule="auto"/>
        <w:rPr>
          <w:b/>
        </w:rPr>
      </w:pPr>
    </w:p>
    <w:p w14:paraId="324EECD6" w14:textId="768AF111" w:rsidR="006B1E56" w:rsidRDefault="006B1E56" w:rsidP="00B70169">
      <w:pPr>
        <w:pStyle w:val="Corpo"/>
        <w:spacing w:line="276" w:lineRule="auto"/>
        <w:rPr>
          <w:b/>
        </w:rPr>
      </w:pPr>
    </w:p>
    <w:p w14:paraId="4B4F084B" w14:textId="0FCE7E28" w:rsidR="006B1E56" w:rsidRDefault="006B1E56" w:rsidP="00B70169">
      <w:pPr>
        <w:pStyle w:val="Corpo"/>
        <w:spacing w:line="276" w:lineRule="auto"/>
        <w:rPr>
          <w:b/>
        </w:rPr>
      </w:pPr>
    </w:p>
    <w:p w14:paraId="7FCA8E08" w14:textId="4E2D3F41" w:rsidR="006B1E56" w:rsidRDefault="006B1E56" w:rsidP="00B70169">
      <w:pPr>
        <w:pStyle w:val="Corpo"/>
        <w:spacing w:line="276" w:lineRule="auto"/>
        <w:rPr>
          <w:b/>
        </w:rPr>
      </w:pPr>
    </w:p>
    <w:p w14:paraId="38E06CD1" w14:textId="57953AF6" w:rsidR="006B1E56" w:rsidRDefault="006B1E56" w:rsidP="00B70169">
      <w:pPr>
        <w:pStyle w:val="Corpo"/>
        <w:spacing w:line="276" w:lineRule="auto"/>
        <w:rPr>
          <w:b/>
        </w:rPr>
      </w:pPr>
    </w:p>
    <w:p w14:paraId="1303D666" w14:textId="4197B553" w:rsidR="006B1E56" w:rsidRDefault="006B1E56" w:rsidP="00B70169">
      <w:pPr>
        <w:pStyle w:val="Corpo"/>
        <w:spacing w:line="276" w:lineRule="auto"/>
        <w:rPr>
          <w:b/>
        </w:rPr>
      </w:pPr>
    </w:p>
    <w:p w14:paraId="7413F6E8" w14:textId="46A3ABF6" w:rsidR="006B1E56" w:rsidRDefault="006B1E56" w:rsidP="00B70169">
      <w:pPr>
        <w:pStyle w:val="Corpo"/>
        <w:spacing w:line="276" w:lineRule="auto"/>
        <w:rPr>
          <w:b/>
        </w:rPr>
      </w:pPr>
    </w:p>
    <w:p w14:paraId="231B546B" w14:textId="5AF5C569" w:rsidR="006B1E56" w:rsidRDefault="006B1E56" w:rsidP="00B70169">
      <w:pPr>
        <w:pStyle w:val="Corpo"/>
        <w:spacing w:line="276" w:lineRule="auto"/>
        <w:rPr>
          <w:b/>
        </w:rPr>
      </w:pPr>
    </w:p>
    <w:p w14:paraId="3FCAF4DD" w14:textId="26ECE8A7" w:rsidR="006B1E56" w:rsidRPr="0040473A" w:rsidRDefault="006B1E56" w:rsidP="006B1E56">
      <w:pPr>
        <w:pStyle w:val="Ttulo1"/>
        <w:jc w:val="center"/>
      </w:pPr>
      <w:bookmarkStart w:id="115" w:name="_Toc62720156"/>
      <w:proofErr w:type="spellStart"/>
      <w:r w:rsidRPr="006B1E56">
        <w:lastRenderedPageBreak/>
        <w:t>EpiCor</w:t>
      </w:r>
      <w:proofErr w:type="spellEnd"/>
      <w:r w:rsidRPr="006B1E56">
        <w:t>™</w:t>
      </w:r>
      <w:bookmarkEnd w:id="115"/>
    </w:p>
    <w:p w14:paraId="479937B5" w14:textId="46B37E4B" w:rsidR="006B1E56" w:rsidRDefault="006B1E56" w:rsidP="006B1E56">
      <w:pPr>
        <w:pStyle w:val="Subtitulocorpo"/>
        <w:rPr>
          <w:b w:val="0"/>
          <w:bCs/>
          <w:color w:val="404040" w:themeColor="text1" w:themeTint="BF"/>
          <w:sz w:val="24"/>
          <w:szCs w:val="24"/>
        </w:rPr>
      </w:pPr>
      <w:r w:rsidRPr="006B1E56">
        <w:t>Modula a Microbiota Intestinal e Reduz os Sintomas Associados a Constipação</w:t>
      </w:r>
    </w:p>
    <w:p w14:paraId="5BFB0321" w14:textId="77777777" w:rsidR="006B1E56" w:rsidRDefault="006B1E56" w:rsidP="006B1E56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347D1BDD" w14:textId="77777777" w:rsidR="006B1E56" w:rsidRPr="006B1E56" w:rsidRDefault="006B1E56" w:rsidP="006B1E56">
      <w:pPr>
        <w:pStyle w:val="Subtitulocorpo"/>
        <w:jc w:val="both"/>
        <w:rPr>
          <w:b w:val="0"/>
          <w:bCs/>
          <w:color w:val="404040" w:themeColor="text1" w:themeTint="BF"/>
          <w:sz w:val="24"/>
          <w:szCs w:val="24"/>
        </w:rPr>
      </w:pPr>
      <w:r w:rsidRPr="006B1E56">
        <w:rPr>
          <w:b w:val="0"/>
          <w:bCs/>
          <w:color w:val="404040" w:themeColor="text1" w:themeTint="BF"/>
          <w:sz w:val="24"/>
          <w:szCs w:val="24"/>
        </w:rPr>
        <w:t xml:space="preserve">Um estudo clínico realizado por Pinheiro </w:t>
      </w:r>
      <w:r w:rsidRPr="006B1E56">
        <w:rPr>
          <w:b w:val="0"/>
          <w:bCs/>
          <w:i/>
          <w:color w:val="404040" w:themeColor="text1" w:themeTint="BF"/>
          <w:sz w:val="24"/>
          <w:szCs w:val="24"/>
        </w:rPr>
        <w:t>et al.</w:t>
      </w:r>
      <w:r w:rsidRPr="006B1E56">
        <w:rPr>
          <w:b w:val="0"/>
          <w:bCs/>
          <w:color w:val="404040" w:themeColor="text1" w:themeTint="BF"/>
          <w:sz w:val="24"/>
          <w:szCs w:val="24"/>
        </w:rPr>
        <w:t xml:space="preserve"> (2017) investigou os efeitos do </w:t>
      </w:r>
      <w:proofErr w:type="spellStart"/>
      <w:r w:rsidRPr="006B1E56">
        <w:rPr>
          <w:b w:val="0"/>
          <w:bCs/>
          <w:color w:val="404040" w:themeColor="text1" w:themeTint="BF"/>
          <w:sz w:val="24"/>
          <w:szCs w:val="24"/>
        </w:rPr>
        <w:t>EpiCor</w:t>
      </w:r>
      <w:proofErr w:type="spellEnd"/>
      <w:r w:rsidRPr="006B1E56">
        <w:rPr>
          <w:b w:val="0"/>
          <w:bCs/>
          <w:color w:val="404040" w:themeColor="text1" w:themeTint="BF"/>
          <w:sz w:val="24"/>
          <w:szCs w:val="24"/>
        </w:rPr>
        <w:t xml:space="preserve">™ em uma população com sintomas de desconforto gastrointestinal e movimentos intestinais reduzidos e avaliar seu efeito na microbiota intestinal. </w:t>
      </w:r>
    </w:p>
    <w:p w14:paraId="5B370F01" w14:textId="6749BF08" w:rsidR="006B1E56" w:rsidRPr="00E7159F" w:rsidRDefault="006B1E56" w:rsidP="006B1E56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41312" behindDoc="0" locked="0" layoutInCell="1" allowOverlap="1" wp14:anchorId="00F8EECD" wp14:editId="6FBC1E25">
                <wp:simplePos x="0" y="0"/>
                <wp:positionH relativeFrom="margin">
                  <wp:posOffset>11686</wp:posOffset>
                </wp:positionH>
                <wp:positionV relativeFrom="paragraph">
                  <wp:posOffset>119977</wp:posOffset>
                </wp:positionV>
                <wp:extent cx="5372100" cy="818866"/>
                <wp:effectExtent l="0" t="0" r="19050" b="19685"/>
                <wp:wrapNone/>
                <wp:docPr id="871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818866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121637F" w14:textId="77777777" w:rsidR="005D1916" w:rsidRPr="006B1E56" w:rsidRDefault="005D1916" w:rsidP="006B1E56">
                            <w:pPr>
                              <w:jc w:val="center"/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</w:pPr>
                            <w:r w:rsidRPr="006B1E56"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  <w:t>Para isso, um estudo clínico, randomizado, duplo-cego, placebo-controlado e paralelo. Oitenta pacientes com sintomas gastrointestinais e constipação foram alocados em dois grupos para receberem a seguinte posologia durante seis semanas:</w:t>
                            </w:r>
                          </w:p>
                          <w:p w14:paraId="71068C39" w14:textId="77777777" w:rsidR="005D1916" w:rsidRPr="009D65A4" w:rsidRDefault="005D1916" w:rsidP="006B1E56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0F8EECD" id="_x0000_s1144" type="#_x0000_t202" style="position:absolute;left:0;text-align:left;margin-left:.9pt;margin-top:9.45pt;width:423pt;height:64.5pt;z-index:2529413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" fillcolor="white [3212]" strokecolor="#0070c0">
                <v:textbox>
                  <w:txbxContent>
                    <w:p w14:paraId="1121637F" w14:textId="77777777" w:rsidR="005D1916" w:rsidRPr="006B1E56" w:rsidRDefault="005D1916" w:rsidP="006B1E56">
                      <w:pPr>
                        <w:jc w:val="center"/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</w:pPr>
                      <w:r w:rsidRPr="006B1E56"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  <w:t>Para isso, um estudo clínico, randomizado, duplo-cego, placebo-controlado e paralelo. Oitenta pacientes com sintomas gastrointestinais e constipação foram alocados em dois grupos para receberem a seguinte posologia durante seis semanas:</w:t>
                      </w:r>
                    </w:p>
                    <w:p w14:paraId="71068C39" w14:textId="77777777" w:rsidR="005D1916" w:rsidRPr="009D65A4" w:rsidRDefault="005D1916" w:rsidP="006B1E56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A4789E7" w14:textId="68F05715" w:rsidR="006B1E56" w:rsidRDefault="006B1E56" w:rsidP="006B1E56">
      <w:pPr>
        <w:pStyle w:val="Corpo"/>
        <w:rPr>
          <w:sz w:val="24"/>
        </w:rPr>
      </w:pPr>
      <w:r>
        <w:rPr>
          <w:sz w:val="24"/>
        </w:rPr>
        <w:br/>
      </w:r>
    </w:p>
    <w:p w14:paraId="55825C60" w14:textId="13328028" w:rsidR="006B1E56" w:rsidRDefault="006B1E56" w:rsidP="006B1E56">
      <w:pPr>
        <w:pStyle w:val="Corpo"/>
      </w:pPr>
    </w:p>
    <w:p w14:paraId="138C4379" w14:textId="77777777" w:rsidR="006B1E56" w:rsidRDefault="006B1E56" w:rsidP="006B1E56">
      <w:pPr>
        <w:pStyle w:val="Corpo"/>
      </w:pPr>
    </w:p>
    <w:p w14:paraId="051EB994" w14:textId="77777777" w:rsidR="006B1E56" w:rsidRDefault="006B1E56" w:rsidP="006B1E56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45408" behindDoc="0" locked="0" layoutInCell="1" allowOverlap="1" wp14:anchorId="06335949" wp14:editId="7AF4FE76">
                <wp:simplePos x="0" y="0"/>
                <wp:positionH relativeFrom="margin">
                  <wp:posOffset>4242824</wp:posOffset>
                </wp:positionH>
                <wp:positionV relativeFrom="paragraph">
                  <wp:posOffset>80105</wp:posOffset>
                </wp:positionV>
                <wp:extent cx="226695" cy="138430"/>
                <wp:effectExtent l="0" t="0" r="1905" b="0"/>
                <wp:wrapNone/>
                <wp:docPr id="872" name="Triângulo isósceles 87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AE917D8" id="Triângulo isósceles 872" o:spid="_x0000_s1026" type="#_x0000_t5" style="position:absolute;margin-left:334.1pt;margin-top:6.3pt;width:17.85pt;height:10.9pt;flip:y;z-index:25294540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43360" behindDoc="0" locked="0" layoutInCell="1" allowOverlap="1" wp14:anchorId="23D2F6DF" wp14:editId="6F55822E">
                <wp:simplePos x="0" y="0"/>
                <wp:positionH relativeFrom="margin">
                  <wp:posOffset>974469</wp:posOffset>
                </wp:positionH>
                <wp:positionV relativeFrom="paragraph">
                  <wp:posOffset>98198</wp:posOffset>
                </wp:positionV>
                <wp:extent cx="226695" cy="138430"/>
                <wp:effectExtent l="0" t="0" r="1905" b="0"/>
                <wp:wrapNone/>
                <wp:docPr id="873" name="Triângulo isósceles 87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D42ABC6" id="Triângulo isósceles 873" o:spid="_x0000_s1026" type="#_x0000_t5" style="position:absolute;margin-left:76.75pt;margin-top:7.75pt;width:17.85pt;height:10.9pt;flip:y;z-index:2529433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" fillcolor="#d8d8d8 [2732]" stroked="f">
                <w10:wrap anchorx="margin"/>
              </v:shape>
            </w:pict>
          </mc:Fallback>
        </mc:AlternateContent>
      </w:r>
    </w:p>
    <w:p w14:paraId="06C2090F" w14:textId="77777777" w:rsidR="006B1E56" w:rsidRDefault="006B1E56" w:rsidP="006B1E56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44384" behindDoc="0" locked="0" layoutInCell="1" allowOverlap="1" wp14:anchorId="3E700F41" wp14:editId="6C0603DB">
                <wp:simplePos x="0" y="0"/>
                <wp:positionH relativeFrom="margin">
                  <wp:posOffset>3341740</wp:posOffset>
                </wp:positionH>
                <wp:positionV relativeFrom="paragraph">
                  <wp:posOffset>158816</wp:posOffset>
                </wp:positionV>
                <wp:extent cx="2046605" cy="954718"/>
                <wp:effectExtent l="0" t="0" r="10795" b="17145"/>
                <wp:wrapNone/>
                <wp:docPr id="874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54718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33E4CB0" w14:textId="77777777" w:rsidR="005D1916" w:rsidRDefault="005D1916" w:rsidP="006B1E5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246278F5" w14:textId="0741CF88" w:rsidR="005D1916" w:rsidRPr="006B1E56" w:rsidRDefault="005D1916" w:rsidP="006B1E5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Cs w:val="23"/>
                              </w:rPr>
                            </w:pPr>
                            <w:r w:rsidRPr="006B1E56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E700F41" id="_x0000_s1145" type="#_x0000_t202" style="position:absolute;left:0;text-align:left;margin-left:263.15pt;margin-top:12.5pt;width:161.15pt;height:75.15pt;z-index:25294438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" fillcolor="#0070c0" strokecolor="#0070c0">
                <v:textbox>
                  <w:txbxContent>
                    <w:p w14:paraId="233E4CB0" w14:textId="77777777" w:rsidR="005D1916" w:rsidRDefault="005D1916" w:rsidP="006B1E5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246278F5" w14:textId="0741CF88" w:rsidR="005D1916" w:rsidRPr="006B1E56" w:rsidRDefault="005D1916" w:rsidP="006B1E5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Cs w:val="23"/>
                        </w:rPr>
                      </w:pPr>
                      <w:r w:rsidRPr="006B1E56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42336" behindDoc="0" locked="0" layoutInCell="1" allowOverlap="1" wp14:anchorId="3DCEE132" wp14:editId="44A1FFB9">
                <wp:simplePos x="0" y="0"/>
                <wp:positionH relativeFrom="margin">
                  <wp:posOffset>11686</wp:posOffset>
                </wp:positionH>
                <wp:positionV relativeFrom="paragraph">
                  <wp:posOffset>172464</wp:posOffset>
                </wp:positionV>
                <wp:extent cx="2046605" cy="941696"/>
                <wp:effectExtent l="0" t="0" r="10795" b="11430"/>
                <wp:wrapNone/>
                <wp:docPr id="875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41696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0C70912" w14:textId="77777777" w:rsidR="005D1916" w:rsidRDefault="005D1916" w:rsidP="006B1E5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</w:p>
                          <w:p w14:paraId="1EB3EEFA" w14:textId="77777777" w:rsidR="005D1916" w:rsidRDefault="005D1916" w:rsidP="006B1E5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274B7C31" w14:textId="77777777" w:rsidR="005D1916" w:rsidRPr="006B1E56" w:rsidRDefault="005D1916" w:rsidP="006B1E5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6B1E56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EpiCor</w:t>
                            </w:r>
                            <w:proofErr w:type="spellEnd"/>
                            <w:r w:rsidRPr="006B1E56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™ 500 mg</w:t>
                            </w:r>
                          </w:p>
                          <w:p w14:paraId="15E82AC3" w14:textId="77777777" w:rsidR="005D1916" w:rsidRPr="006B1E56" w:rsidRDefault="005D1916" w:rsidP="006B1E5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6B1E56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Dose diária</w:t>
                            </w:r>
                          </w:p>
                          <w:p w14:paraId="7D83AE84" w14:textId="77777777" w:rsidR="005D1916" w:rsidRPr="00086CFC" w:rsidRDefault="005D1916" w:rsidP="006B1E5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DCEE132" id="_x0000_s1146" type="#_x0000_t202" style="position:absolute;left:0;text-align:left;margin-left:.9pt;margin-top:13.6pt;width:161.15pt;height:74.15pt;z-index:25294233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" fillcolor="#0070c0" strokecolor="#0070c0">
                <v:textbox>
                  <w:txbxContent>
                    <w:p w14:paraId="70C70912" w14:textId="77777777" w:rsidR="005D1916" w:rsidRDefault="005D1916" w:rsidP="006B1E5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</w:p>
                    <w:p w14:paraId="1EB3EEFA" w14:textId="77777777" w:rsidR="005D1916" w:rsidRDefault="005D1916" w:rsidP="006B1E5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274B7C31" w14:textId="77777777" w:rsidR="005D1916" w:rsidRPr="006B1E56" w:rsidRDefault="005D1916" w:rsidP="006B1E5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6B1E56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EpiCor</w:t>
                      </w:r>
                      <w:proofErr w:type="spellEnd"/>
                      <w:r w:rsidRPr="006B1E56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™ 500 mg</w:t>
                      </w:r>
                    </w:p>
                    <w:p w14:paraId="15E82AC3" w14:textId="77777777" w:rsidR="005D1916" w:rsidRPr="006B1E56" w:rsidRDefault="005D1916" w:rsidP="006B1E5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6B1E56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Dose diária</w:t>
                      </w:r>
                    </w:p>
                    <w:p w14:paraId="7D83AE84" w14:textId="77777777" w:rsidR="005D1916" w:rsidRPr="00086CFC" w:rsidRDefault="005D1916" w:rsidP="006B1E5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5CE230F5" w14:textId="77777777" w:rsidR="006B1E56" w:rsidRDefault="006B1E56" w:rsidP="006B1E56">
      <w:pPr>
        <w:pStyle w:val="Corpo"/>
      </w:pPr>
    </w:p>
    <w:p w14:paraId="6C7CFCCB" w14:textId="77777777" w:rsidR="006B1E56" w:rsidRDefault="006B1E56" w:rsidP="006B1E56">
      <w:pPr>
        <w:pStyle w:val="Corpo"/>
      </w:pPr>
    </w:p>
    <w:p w14:paraId="11FAF721" w14:textId="77777777" w:rsidR="006B1E56" w:rsidRDefault="006B1E56" w:rsidP="006B1E56">
      <w:pPr>
        <w:pStyle w:val="Corpo"/>
      </w:pPr>
    </w:p>
    <w:p w14:paraId="63E7585F" w14:textId="77777777" w:rsidR="006B1E56" w:rsidRDefault="006B1E56" w:rsidP="006B1E56">
      <w:pPr>
        <w:pStyle w:val="Corpo"/>
      </w:pPr>
    </w:p>
    <w:p w14:paraId="3D3614DF" w14:textId="77777777" w:rsidR="006B1E56" w:rsidRDefault="006B1E56" w:rsidP="006B1E56">
      <w:pPr>
        <w:pStyle w:val="Corpo"/>
        <w:rPr>
          <w:sz w:val="20"/>
          <w:szCs w:val="23"/>
        </w:rPr>
      </w:pPr>
    </w:p>
    <w:p w14:paraId="5ECB791D" w14:textId="77777777" w:rsidR="006B1E56" w:rsidRDefault="006B1E56" w:rsidP="006B1E56">
      <w:pPr>
        <w:pStyle w:val="Corpo"/>
        <w:rPr>
          <w:sz w:val="20"/>
          <w:szCs w:val="23"/>
        </w:rPr>
      </w:pPr>
    </w:p>
    <w:p w14:paraId="3EF24007" w14:textId="77777777" w:rsidR="006B1E56" w:rsidRDefault="006B1E56" w:rsidP="006B1E56">
      <w:pPr>
        <w:pStyle w:val="Corpo"/>
        <w:rPr>
          <w:b/>
          <w:color w:val="339966"/>
        </w:rPr>
      </w:pPr>
    </w:p>
    <w:p w14:paraId="6E8F14FF" w14:textId="77777777" w:rsidR="006B1E56" w:rsidRPr="00C72C0B" w:rsidRDefault="006B1E56" w:rsidP="006B1E56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02256D48" w14:textId="77777777" w:rsidR="006B1E56" w:rsidRPr="00714E9A" w:rsidRDefault="006B1E56" w:rsidP="006B1E56">
      <w:pPr>
        <w:pStyle w:val="Corpo"/>
        <w:rPr>
          <w:sz w:val="16"/>
          <w:szCs w:val="16"/>
        </w:rPr>
      </w:pPr>
    </w:p>
    <w:p w14:paraId="34B61F4B" w14:textId="47FE5E50" w:rsidR="006B1E56" w:rsidRPr="006B1E56" w:rsidRDefault="006B1E56" w:rsidP="00BB0BFA">
      <w:pPr>
        <w:pStyle w:val="Corpo"/>
        <w:numPr>
          <w:ilvl w:val="0"/>
          <w:numId w:val="21"/>
        </w:numPr>
        <w:spacing w:after="120"/>
        <w:rPr>
          <w:bCs/>
          <w:sz w:val="24"/>
        </w:rPr>
      </w:pPr>
      <w:r w:rsidRPr="006B1E56">
        <w:rPr>
          <w:bCs/>
          <w:sz w:val="24"/>
        </w:rPr>
        <w:t xml:space="preserve">O </w:t>
      </w:r>
      <w:proofErr w:type="spellStart"/>
      <w:r w:rsidRPr="006B1E56">
        <w:rPr>
          <w:bCs/>
          <w:sz w:val="24"/>
        </w:rPr>
        <w:t>EpiCor</w:t>
      </w:r>
      <w:proofErr w:type="spellEnd"/>
      <w:r w:rsidRPr="006B1E56">
        <w:rPr>
          <w:bCs/>
          <w:sz w:val="24"/>
        </w:rPr>
        <w:t>™ levou a uma melhora significativa nos sintomas intestinais tais como, edema/distensão (p=0,033 e p=0,024 após 2 e 4 semanas de intervenção, respectivamente) e na sensação de plenitude (p=0,004 e p=0,023 após 2 e 4 semanas de intervenção, respectivamente);</w:t>
      </w:r>
    </w:p>
    <w:p w14:paraId="49DB487A" w14:textId="0474F124" w:rsidR="006B1E56" w:rsidRPr="006B1E56" w:rsidRDefault="006B1E56" w:rsidP="00BB0BFA">
      <w:pPr>
        <w:pStyle w:val="Corpo"/>
        <w:numPr>
          <w:ilvl w:val="0"/>
          <w:numId w:val="21"/>
        </w:numPr>
        <w:spacing w:after="120"/>
        <w:rPr>
          <w:bCs/>
          <w:sz w:val="24"/>
        </w:rPr>
      </w:pPr>
      <w:r w:rsidRPr="006B1E56">
        <w:rPr>
          <w:bCs/>
          <w:sz w:val="24"/>
        </w:rPr>
        <w:t>Significativa melhora na consistência das fezes foi observada após 2 semanas de tratamento (p=0,023);</w:t>
      </w:r>
    </w:p>
    <w:p w14:paraId="7C784E0D" w14:textId="1553AFE6" w:rsidR="006B1E56" w:rsidRPr="006B1E56" w:rsidRDefault="006B1E56" w:rsidP="00BB0BFA">
      <w:pPr>
        <w:pStyle w:val="Corpo"/>
        <w:numPr>
          <w:ilvl w:val="0"/>
          <w:numId w:val="21"/>
        </w:numPr>
        <w:spacing w:after="120"/>
        <w:rPr>
          <w:bCs/>
          <w:sz w:val="24"/>
        </w:rPr>
      </w:pPr>
      <w:r w:rsidRPr="006B1E56">
        <w:rPr>
          <w:bCs/>
          <w:sz w:val="24"/>
        </w:rPr>
        <w:t>Foi observado também um aumento levemente significativo na frequência das fezes para o coorte total (p=0,083 e p=0,090 após 2 e 4 semanas de intervenção, respectivamente);</w:t>
      </w:r>
    </w:p>
    <w:p w14:paraId="2E5751D8" w14:textId="468FB869" w:rsidR="006B1E56" w:rsidRPr="006B1E56" w:rsidRDefault="006B1E56" w:rsidP="00BB0BFA">
      <w:pPr>
        <w:pStyle w:val="Corpo"/>
        <w:numPr>
          <w:ilvl w:val="0"/>
          <w:numId w:val="21"/>
        </w:numPr>
        <w:spacing w:after="120"/>
        <w:rPr>
          <w:bCs/>
          <w:sz w:val="24"/>
        </w:rPr>
      </w:pPr>
      <w:r w:rsidRPr="006B1E56">
        <w:rPr>
          <w:bCs/>
          <w:sz w:val="24"/>
        </w:rPr>
        <w:t>Todos estes efeitos foram acompanhados de uma melhora na constipação e nos escores que medem a qualidade de vida;</w:t>
      </w:r>
    </w:p>
    <w:p w14:paraId="66EB8E87" w14:textId="12A27448" w:rsidR="006B1E56" w:rsidRPr="006B1E56" w:rsidRDefault="006B1E56" w:rsidP="00BB0BFA">
      <w:pPr>
        <w:pStyle w:val="Corpo"/>
        <w:numPr>
          <w:ilvl w:val="0"/>
          <w:numId w:val="21"/>
        </w:numPr>
        <w:spacing w:after="120"/>
        <w:rPr>
          <w:bCs/>
          <w:sz w:val="24"/>
        </w:rPr>
      </w:pPr>
      <w:r w:rsidRPr="006B1E56">
        <w:rPr>
          <w:bCs/>
          <w:sz w:val="24"/>
        </w:rPr>
        <w:t xml:space="preserve">Membros das famílias </w:t>
      </w:r>
      <w:proofErr w:type="spellStart"/>
      <w:r w:rsidRPr="006B1E56">
        <w:rPr>
          <w:bCs/>
          <w:i/>
          <w:sz w:val="24"/>
        </w:rPr>
        <w:t>Bacteroidaceae</w:t>
      </w:r>
      <w:proofErr w:type="spellEnd"/>
      <w:r w:rsidRPr="006B1E56">
        <w:rPr>
          <w:bCs/>
          <w:sz w:val="24"/>
        </w:rPr>
        <w:t xml:space="preserve"> e </w:t>
      </w:r>
      <w:proofErr w:type="spellStart"/>
      <w:r w:rsidRPr="006B1E56">
        <w:rPr>
          <w:bCs/>
          <w:i/>
          <w:sz w:val="24"/>
        </w:rPr>
        <w:t>Prevotellaceae</w:t>
      </w:r>
      <w:proofErr w:type="spellEnd"/>
      <w:r w:rsidRPr="006B1E56">
        <w:rPr>
          <w:bCs/>
          <w:sz w:val="24"/>
        </w:rPr>
        <w:t xml:space="preserve">, dois grupos de bactérias que estão em menor número em pacientes constipados aumentaram após a suplementação com </w:t>
      </w:r>
      <w:proofErr w:type="spellStart"/>
      <w:r w:rsidRPr="006B1E56">
        <w:rPr>
          <w:bCs/>
          <w:sz w:val="24"/>
        </w:rPr>
        <w:t>EpiCor</w:t>
      </w:r>
      <w:proofErr w:type="spellEnd"/>
      <w:r w:rsidRPr="006B1E56">
        <w:rPr>
          <w:bCs/>
          <w:sz w:val="24"/>
        </w:rPr>
        <w:t>™.</w:t>
      </w:r>
    </w:p>
    <w:p w14:paraId="03ADCFF6" w14:textId="77777777" w:rsidR="006B1E56" w:rsidRDefault="006B1E56" w:rsidP="006B1E56">
      <w:pPr>
        <w:pStyle w:val="Corpo"/>
        <w:spacing w:after="120"/>
        <w:ind w:left="786"/>
        <w:rPr>
          <w:sz w:val="24"/>
        </w:rPr>
      </w:pPr>
    </w:p>
    <w:p w14:paraId="1EE69CFC" w14:textId="77777777" w:rsidR="006B1E56" w:rsidRPr="0057227F" w:rsidRDefault="006B1E56" w:rsidP="006B1E56">
      <w:pPr>
        <w:pStyle w:val="Corpo"/>
        <w:spacing w:after="0"/>
        <w:ind w:left="360"/>
        <w:rPr>
          <w:szCs w:val="23"/>
        </w:rPr>
      </w:pPr>
    </w:p>
    <w:p w14:paraId="102124AD" w14:textId="77777777" w:rsidR="006B1E56" w:rsidRDefault="006B1E56" w:rsidP="006B1E56">
      <w:pPr>
        <w:pStyle w:val="Ttulo1"/>
        <w:jc w:val="center"/>
      </w:pPr>
      <w:bookmarkStart w:id="116" w:name="_Toc62720157"/>
      <w:r>
        <w:lastRenderedPageBreak/>
        <w:t>Formulário</w:t>
      </w:r>
      <w:bookmarkEnd w:id="116"/>
    </w:p>
    <w:p w14:paraId="6288AC01" w14:textId="77777777" w:rsidR="006B1E56" w:rsidRDefault="006B1E56" w:rsidP="006B1E56">
      <w:pPr>
        <w:pStyle w:val="Corpo"/>
        <w:spacing w:after="120"/>
      </w:pPr>
    </w:p>
    <w:p w14:paraId="303B942E" w14:textId="77777777" w:rsidR="006B1E56" w:rsidRPr="00C30C20" w:rsidRDefault="006B1E56" w:rsidP="006B1E56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6B1E56" w:rsidRPr="009537E7" w14:paraId="260BD2B7" w14:textId="77777777" w:rsidTr="006B1E56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60432A84" w14:textId="7DBF41E7" w:rsidR="006B1E56" w:rsidRDefault="006B1E56" w:rsidP="006B1E56">
            <w:pPr>
              <w:pStyle w:val="Corpo"/>
              <w:spacing w:after="0"/>
              <w:jc w:val="center"/>
              <w:rPr>
                <w:b/>
                <w:color w:val="FFFFFF" w:themeColor="background1"/>
                <w:sz w:val="22"/>
              </w:rPr>
            </w:pPr>
            <w:r>
              <w:rPr>
                <w:b/>
                <w:color w:val="FFFFFF" w:themeColor="background1"/>
                <w:sz w:val="22"/>
              </w:rPr>
              <w:t xml:space="preserve">Cápsulas de </w:t>
            </w:r>
            <w:proofErr w:type="spellStart"/>
            <w:r w:rsidRPr="00BD4F6E">
              <w:rPr>
                <w:b/>
                <w:i/>
                <w:color w:val="FFFFFF" w:themeColor="background1"/>
                <w:sz w:val="24"/>
              </w:rPr>
              <w:t>EpiCor</w:t>
            </w:r>
            <w:proofErr w:type="spellEnd"/>
            <w:r w:rsidRPr="00BD4F6E">
              <w:rPr>
                <w:b/>
                <w:i/>
                <w:color w:val="FFFFFF" w:themeColor="background1"/>
                <w:sz w:val="24"/>
              </w:rPr>
              <w:t>™</w:t>
            </w:r>
          </w:p>
        </w:tc>
      </w:tr>
      <w:tr w:rsidR="006B1E56" w:rsidRPr="009537E7" w14:paraId="396DB71A" w14:textId="77777777" w:rsidTr="006B1E56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52BA459A" w14:textId="2D503AE6" w:rsidR="006B1E56" w:rsidRDefault="006B1E56" w:rsidP="006B1E56">
            <w:pPr>
              <w:pStyle w:val="Corpo"/>
            </w:pPr>
            <w:bookmarkStart w:id="117" w:name="_Hlk62659418"/>
            <w:proofErr w:type="spellStart"/>
            <w:r w:rsidRPr="00BD4F6E">
              <w:t>EpiCor</w:t>
            </w:r>
            <w:proofErr w:type="spellEnd"/>
            <w:r w:rsidRPr="00BD4F6E">
              <w:t>™</w:t>
            </w:r>
            <w:bookmarkEnd w:id="117"/>
            <w:r>
              <w:t>.........................................500 mg</w:t>
            </w:r>
          </w:p>
        </w:tc>
      </w:tr>
      <w:tr w:rsidR="006B1E56" w:rsidRPr="009537E7" w14:paraId="0ACCEAF5" w14:textId="77777777" w:rsidTr="006B1E56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12CAFF7" w14:textId="79F05D65" w:rsidR="006B1E56" w:rsidRDefault="006B1E56" w:rsidP="006B1E56">
            <w:pPr>
              <w:pStyle w:val="Corpo"/>
            </w:pPr>
            <w:r>
              <w:t>Excipiente qsp............................1 Cápsula</w:t>
            </w:r>
          </w:p>
        </w:tc>
      </w:tr>
    </w:tbl>
    <w:p w14:paraId="1B4D6F7E" w14:textId="77777777" w:rsidR="006B1E56" w:rsidRDefault="006B1E56" w:rsidP="006B1E56">
      <w:pPr>
        <w:pStyle w:val="Corpo"/>
        <w:ind w:right="4251"/>
        <w:jc w:val="center"/>
        <w:rPr>
          <w:b/>
          <w:i/>
          <w:sz w:val="24"/>
        </w:rPr>
      </w:pPr>
      <w:r w:rsidRPr="004202AB">
        <w:rPr>
          <w:sz w:val="16"/>
          <w:szCs w:val="16"/>
        </w:rPr>
        <w:t xml:space="preserve">Administrar 1 </w:t>
      </w:r>
      <w:r>
        <w:rPr>
          <w:sz w:val="16"/>
          <w:szCs w:val="16"/>
        </w:rPr>
        <w:t>cápsula ao dia</w:t>
      </w:r>
      <w:r w:rsidRPr="004202AB">
        <w:rPr>
          <w:sz w:val="16"/>
          <w:szCs w:val="16"/>
        </w:rPr>
        <w:t xml:space="preserve"> ou conforme orientação médica.</w:t>
      </w:r>
    </w:p>
    <w:p w14:paraId="6BF9325A" w14:textId="77777777" w:rsidR="006B1E56" w:rsidRDefault="006B1E56" w:rsidP="006B1E56">
      <w:pPr>
        <w:pStyle w:val="Corpo"/>
        <w:spacing w:after="0"/>
        <w:ind w:left="360"/>
        <w:rPr>
          <w:sz w:val="20"/>
          <w:szCs w:val="20"/>
        </w:rPr>
      </w:pPr>
    </w:p>
    <w:p w14:paraId="520D870D" w14:textId="77777777" w:rsidR="006B1E56" w:rsidRDefault="006B1E56" w:rsidP="006B1E56">
      <w:pPr>
        <w:pStyle w:val="Corpo"/>
        <w:spacing w:after="0"/>
        <w:rPr>
          <w:sz w:val="20"/>
          <w:szCs w:val="20"/>
        </w:rPr>
      </w:pPr>
    </w:p>
    <w:p w14:paraId="6C02EE56" w14:textId="77777777" w:rsidR="006B1E56" w:rsidRDefault="006B1E56" w:rsidP="006B1E56">
      <w:pPr>
        <w:pStyle w:val="Corpo"/>
        <w:spacing w:line="276" w:lineRule="auto"/>
        <w:rPr>
          <w:b/>
        </w:rPr>
      </w:pPr>
    </w:p>
    <w:p w14:paraId="477E59AB" w14:textId="77777777" w:rsidR="006B1E56" w:rsidRDefault="006B1E56" w:rsidP="006B1E56">
      <w:pPr>
        <w:pStyle w:val="Corpo"/>
        <w:spacing w:line="276" w:lineRule="auto"/>
        <w:rPr>
          <w:b/>
        </w:rPr>
      </w:pPr>
    </w:p>
    <w:p w14:paraId="5542DBD9" w14:textId="77777777" w:rsidR="006B1E56" w:rsidRDefault="006B1E56" w:rsidP="006B1E56">
      <w:pPr>
        <w:pStyle w:val="Corpo"/>
        <w:spacing w:line="276" w:lineRule="auto"/>
        <w:rPr>
          <w:b/>
        </w:rPr>
      </w:pPr>
    </w:p>
    <w:p w14:paraId="21A3311A" w14:textId="23C429E6" w:rsidR="006B1E56" w:rsidRDefault="006B1E56" w:rsidP="00B70169">
      <w:pPr>
        <w:pStyle w:val="Corpo"/>
        <w:spacing w:line="276" w:lineRule="auto"/>
        <w:rPr>
          <w:b/>
        </w:rPr>
      </w:pPr>
    </w:p>
    <w:p w14:paraId="3788193F" w14:textId="649E54B2" w:rsidR="006B1E56" w:rsidRDefault="006B1E56" w:rsidP="00B70169">
      <w:pPr>
        <w:pStyle w:val="Corpo"/>
        <w:spacing w:line="276" w:lineRule="auto"/>
        <w:rPr>
          <w:b/>
        </w:rPr>
      </w:pPr>
    </w:p>
    <w:p w14:paraId="292417B1" w14:textId="7A89F2F9" w:rsidR="006B1E56" w:rsidRDefault="006B1E56" w:rsidP="00B70169">
      <w:pPr>
        <w:pStyle w:val="Corpo"/>
        <w:spacing w:line="276" w:lineRule="auto"/>
        <w:rPr>
          <w:b/>
        </w:rPr>
      </w:pPr>
    </w:p>
    <w:p w14:paraId="193B3AD0" w14:textId="104BF6E3" w:rsidR="006B1E56" w:rsidRDefault="006B1E56" w:rsidP="00B70169">
      <w:pPr>
        <w:pStyle w:val="Corpo"/>
        <w:spacing w:line="276" w:lineRule="auto"/>
        <w:rPr>
          <w:b/>
        </w:rPr>
      </w:pPr>
    </w:p>
    <w:p w14:paraId="4D4B1437" w14:textId="1790BCA5" w:rsidR="006B1E56" w:rsidRDefault="006B1E56" w:rsidP="00B70169">
      <w:pPr>
        <w:pStyle w:val="Corpo"/>
        <w:spacing w:line="276" w:lineRule="auto"/>
        <w:rPr>
          <w:b/>
        </w:rPr>
      </w:pPr>
    </w:p>
    <w:p w14:paraId="26A1D5F7" w14:textId="2FF5CFF2" w:rsidR="006B1E56" w:rsidRDefault="006B1E56" w:rsidP="00B70169">
      <w:pPr>
        <w:pStyle w:val="Corpo"/>
        <w:spacing w:line="276" w:lineRule="auto"/>
        <w:rPr>
          <w:b/>
        </w:rPr>
      </w:pPr>
    </w:p>
    <w:p w14:paraId="043743A5" w14:textId="7C40C3E2" w:rsidR="006B1E56" w:rsidRDefault="006B1E56" w:rsidP="00B70169">
      <w:pPr>
        <w:pStyle w:val="Corpo"/>
        <w:spacing w:line="276" w:lineRule="auto"/>
        <w:rPr>
          <w:b/>
        </w:rPr>
      </w:pPr>
    </w:p>
    <w:p w14:paraId="5BA7A9B0" w14:textId="3E2E26B2" w:rsidR="006B1E56" w:rsidRDefault="006B1E56" w:rsidP="00B70169">
      <w:pPr>
        <w:pStyle w:val="Corpo"/>
        <w:spacing w:line="276" w:lineRule="auto"/>
        <w:rPr>
          <w:b/>
        </w:rPr>
      </w:pPr>
    </w:p>
    <w:p w14:paraId="0B8F4F30" w14:textId="52276BB9" w:rsidR="006B1E56" w:rsidRDefault="006B1E56" w:rsidP="00B70169">
      <w:pPr>
        <w:pStyle w:val="Corpo"/>
        <w:spacing w:line="276" w:lineRule="auto"/>
        <w:rPr>
          <w:b/>
        </w:rPr>
      </w:pPr>
    </w:p>
    <w:p w14:paraId="4D5C77D1" w14:textId="1FECF59A" w:rsidR="006B1E56" w:rsidRDefault="006B1E56" w:rsidP="00B70169">
      <w:pPr>
        <w:pStyle w:val="Corpo"/>
        <w:spacing w:line="276" w:lineRule="auto"/>
        <w:rPr>
          <w:b/>
        </w:rPr>
      </w:pPr>
    </w:p>
    <w:p w14:paraId="6096C5A6" w14:textId="4CAFEE35" w:rsidR="006B1E56" w:rsidRDefault="006B1E56" w:rsidP="00B70169">
      <w:pPr>
        <w:pStyle w:val="Corpo"/>
        <w:spacing w:line="276" w:lineRule="auto"/>
        <w:rPr>
          <w:b/>
        </w:rPr>
      </w:pPr>
    </w:p>
    <w:p w14:paraId="14524238" w14:textId="76E3F41B" w:rsidR="006B1E56" w:rsidRDefault="006B1E56" w:rsidP="00B70169">
      <w:pPr>
        <w:pStyle w:val="Corpo"/>
        <w:spacing w:line="276" w:lineRule="auto"/>
        <w:rPr>
          <w:b/>
        </w:rPr>
      </w:pPr>
    </w:p>
    <w:p w14:paraId="2218B9D4" w14:textId="0D3DE202" w:rsidR="006B1E56" w:rsidRDefault="006B1E56" w:rsidP="00B70169">
      <w:pPr>
        <w:pStyle w:val="Corpo"/>
        <w:spacing w:line="276" w:lineRule="auto"/>
        <w:rPr>
          <w:b/>
        </w:rPr>
      </w:pPr>
    </w:p>
    <w:p w14:paraId="1A140BE5" w14:textId="1FF687E4" w:rsidR="006B1E56" w:rsidRDefault="006B1E56" w:rsidP="00B70169">
      <w:pPr>
        <w:pStyle w:val="Corpo"/>
        <w:spacing w:line="276" w:lineRule="auto"/>
        <w:rPr>
          <w:b/>
        </w:rPr>
      </w:pPr>
    </w:p>
    <w:p w14:paraId="4FC7EFBF" w14:textId="2246AB90" w:rsidR="006B1E56" w:rsidRDefault="006B1E56" w:rsidP="00B70169">
      <w:pPr>
        <w:pStyle w:val="Corpo"/>
        <w:spacing w:line="276" w:lineRule="auto"/>
        <w:rPr>
          <w:b/>
        </w:rPr>
      </w:pPr>
    </w:p>
    <w:p w14:paraId="0C30831D" w14:textId="72997A30" w:rsidR="006B1E56" w:rsidRDefault="006B1E56" w:rsidP="00B70169">
      <w:pPr>
        <w:pStyle w:val="Corpo"/>
        <w:spacing w:line="276" w:lineRule="auto"/>
        <w:rPr>
          <w:b/>
        </w:rPr>
      </w:pPr>
    </w:p>
    <w:p w14:paraId="04F18119" w14:textId="4C0CB0CD" w:rsidR="006B1E56" w:rsidRDefault="006B1E56" w:rsidP="00B70169">
      <w:pPr>
        <w:pStyle w:val="Corpo"/>
        <w:spacing w:line="276" w:lineRule="auto"/>
        <w:rPr>
          <w:b/>
        </w:rPr>
      </w:pPr>
    </w:p>
    <w:p w14:paraId="1DE7793F" w14:textId="625F5EA0" w:rsidR="006B1E56" w:rsidRDefault="006B1E56" w:rsidP="00B70169">
      <w:pPr>
        <w:pStyle w:val="Corpo"/>
        <w:spacing w:line="276" w:lineRule="auto"/>
        <w:rPr>
          <w:b/>
        </w:rPr>
      </w:pPr>
    </w:p>
    <w:p w14:paraId="7FBE165C" w14:textId="3CBEB225" w:rsidR="006B1E56" w:rsidRDefault="006B1E56" w:rsidP="00B70169">
      <w:pPr>
        <w:pStyle w:val="Corpo"/>
        <w:spacing w:line="276" w:lineRule="auto"/>
        <w:rPr>
          <w:b/>
        </w:rPr>
      </w:pPr>
    </w:p>
    <w:p w14:paraId="7AC50516" w14:textId="67C9EC3F" w:rsidR="006B1E56" w:rsidRDefault="006B1E56" w:rsidP="00B70169">
      <w:pPr>
        <w:pStyle w:val="Corpo"/>
        <w:spacing w:line="276" w:lineRule="auto"/>
        <w:rPr>
          <w:b/>
        </w:rPr>
      </w:pPr>
    </w:p>
    <w:p w14:paraId="48790A06" w14:textId="22377628" w:rsidR="006B1E56" w:rsidRDefault="006B1E56" w:rsidP="00B70169">
      <w:pPr>
        <w:pStyle w:val="Corpo"/>
        <w:spacing w:line="276" w:lineRule="auto"/>
        <w:rPr>
          <w:b/>
        </w:rPr>
      </w:pPr>
    </w:p>
    <w:p w14:paraId="44BCA6C9" w14:textId="32A2D948" w:rsidR="006B1E56" w:rsidRDefault="006B1E56" w:rsidP="00B70169">
      <w:pPr>
        <w:pStyle w:val="Corpo"/>
        <w:spacing w:line="276" w:lineRule="auto"/>
        <w:rPr>
          <w:b/>
        </w:rPr>
      </w:pPr>
    </w:p>
    <w:p w14:paraId="2C766E82" w14:textId="2375F432" w:rsidR="006B1E56" w:rsidRDefault="006B1E56" w:rsidP="00B70169">
      <w:pPr>
        <w:pStyle w:val="Corpo"/>
        <w:spacing w:line="276" w:lineRule="auto"/>
        <w:rPr>
          <w:b/>
        </w:rPr>
      </w:pPr>
    </w:p>
    <w:p w14:paraId="3D71F338" w14:textId="447B4307" w:rsidR="00394360" w:rsidRPr="00394360" w:rsidRDefault="00394360" w:rsidP="00394360">
      <w:pPr>
        <w:pStyle w:val="Ttulo1"/>
        <w:jc w:val="center"/>
      </w:pPr>
      <w:bookmarkStart w:id="118" w:name="_Toc62720158"/>
      <w:r>
        <w:rPr>
          <w:i/>
          <w:iCs/>
        </w:rPr>
        <w:lastRenderedPageBreak/>
        <w:t xml:space="preserve">Pool </w:t>
      </w:r>
      <w:r>
        <w:t>de Probióticos</w:t>
      </w:r>
      <w:bookmarkEnd w:id="118"/>
    </w:p>
    <w:p w14:paraId="5B248E4F" w14:textId="12EB14DA" w:rsidR="00394360" w:rsidRPr="00394360" w:rsidRDefault="00394360" w:rsidP="00394360">
      <w:pPr>
        <w:pStyle w:val="Subtitulocorpo"/>
      </w:pPr>
      <w:r w:rsidRPr="00394360">
        <w:t>Melhora a Qualidade de Vida e os Sintomas da Constipação em Mulheres Jovens</w:t>
      </w:r>
    </w:p>
    <w:p w14:paraId="444B9457" w14:textId="77777777" w:rsidR="00394360" w:rsidRDefault="00394360" w:rsidP="00394360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0C7EE00E" w14:textId="77777777" w:rsidR="00394360" w:rsidRPr="00830EB6" w:rsidRDefault="00394360" w:rsidP="00394360">
      <w:pPr>
        <w:pStyle w:val="Corpo"/>
        <w:spacing w:line="276" w:lineRule="auto"/>
        <w:rPr>
          <w:lang w:eastAsia="pt-BR"/>
        </w:rPr>
      </w:pPr>
      <w:r>
        <w:rPr>
          <w:lang w:eastAsia="pt-BR"/>
        </w:rPr>
        <w:t xml:space="preserve">Estudo conduzido por </w:t>
      </w:r>
      <w:proofErr w:type="spellStart"/>
      <w:r>
        <w:rPr>
          <w:lang w:eastAsia="pt-BR"/>
        </w:rPr>
        <w:t>Kommers</w:t>
      </w:r>
      <w:proofErr w:type="spellEnd"/>
      <w:r>
        <w:rPr>
          <w:lang w:eastAsia="pt-BR"/>
        </w:rPr>
        <w:t xml:space="preserve"> </w:t>
      </w:r>
      <w:r w:rsidRPr="00007F4E">
        <w:rPr>
          <w:i/>
          <w:lang w:eastAsia="pt-BR"/>
        </w:rPr>
        <w:t>et al</w:t>
      </w:r>
      <w:r>
        <w:rPr>
          <w:lang w:eastAsia="pt-BR"/>
        </w:rPr>
        <w:t>. (2019) avaliou os efeitos da suplementação de probióticos em comparação com o placebo na qualidade de vida e função intestinal em mulheres universitárias com constipação intestinal.</w:t>
      </w:r>
    </w:p>
    <w:p w14:paraId="2581932E" w14:textId="77777777" w:rsidR="00394360" w:rsidRPr="00E7159F" w:rsidRDefault="00394360" w:rsidP="00394360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47456" behindDoc="0" locked="0" layoutInCell="1" allowOverlap="1" wp14:anchorId="2617005F" wp14:editId="4D1FC432">
                <wp:simplePos x="0" y="0"/>
                <wp:positionH relativeFrom="margin">
                  <wp:posOffset>11686</wp:posOffset>
                </wp:positionH>
                <wp:positionV relativeFrom="paragraph">
                  <wp:posOffset>119636</wp:posOffset>
                </wp:positionV>
                <wp:extent cx="5372100" cy="709683"/>
                <wp:effectExtent l="0" t="0" r="19050" b="14605"/>
                <wp:wrapNone/>
                <wp:docPr id="876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709683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EDBB959" w14:textId="77777777" w:rsidR="005D1916" w:rsidRPr="00394360" w:rsidRDefault="005D1916" w:rsidP="00394360">
                            <w:pPr>
                              <w:jc w:val="center"/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</w:pPr>
                            <w:r w:rsidRPr="00394360"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  <w:t>Para isso, 102 mulheres com idades entre 20 e 40 anos participaram desse estudo clínico, randomizado, duplo-cego e controlado por placebo. Foram divididas em dois grupos para receberem por 30 dias a seguinte posologia:</w:t>
                            </w:r>
                          </w:p>
                          <w:p w14:paraId="230B48A8" w14:textId="77777777" w:rsidR="005D1916" w:rsidRPr="009D65A4" w:rsidRDefault="005D1916" w:rsidP="00394360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617005F" id="_x0000_s1147" type="#_x0000_t202" style="position:absolute;left:0;text-align:left;margin-left:.9pt;margin-top:9.4pt;width:423pt;height:55.9pt;z-index:2529474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" fillcolor="white [3212]" strokecolor="#0070c0">
                <v:textbox>
                  <w:txbxContent>
                    <w:p w14:paraId="2EDBB959" w14:textId="77777777" w:rsidR="005D1916" w:rsidRPr="00394360" w:rsidRDefault="005D1916" w:rsidP="00394360">
                      <w:pPr>
                        <w:jc w:val="center"/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</w:pPr>
                      <w:r w:rsidRPr="00394360"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  <w:t>Para isso, 102 mulheres com idades entre 20 e 40 anos participaram desse estudo clínico, randomizado, duplo-cego e controlado por placebo. Foram divididas em dois grupos para receberem por 30 dias a seguinte posologia:</w:t>
                      </w:r>
                    </w:p>
                    <w:p w14:paraId="230B48A8" w14:textId="77777777" w:rsidR="005D1916" w:rsidRPr="009D65A4" w:rsidRDefault="005D1916" w:rsidP="00394360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6F80B3F" w14:textId="77777777" w:rsidR="00394360" w:rsidRDefault="00394360" w:rsidP="00394360">
      <w:pPr>
        <w:pStyle w:val="Corpo"/>
        <w:rPr>
          <w:sz w:val="24"/>
        </w:rPr>
      </w:pPr>
      <w:r>
        <w:rPr>
          <w:sz w:val="24"/>
        </w:rPr>
        <w:br/>
      </w:r>
    </w:p>
    <w:p w14:paraId="24D4714A" w14:textId="77777777" w:rsidR="00394360" w:rsidRDefault="00394360" w:rsidP="00394360">
      <w:pPr>
        <w:pStyle w:val="Corpo"/>
      </w:pPr>
    </w:p>
    <w:p w14:paraId="050AF209" w14:textId="77777777" w:rsidR="00394360" w:rsidRDefault="00394360" w:rsidP="00394360">
      <w:pPr>
        <w:pStyle w:val="Corpo"/>
      </w:pPr>
    </w:p>
    <w:p w14:paraId="0FF4080F" w14:textId="4914432D" w:rsidR="00394360" w:rsidRDefault="00394360" w:rsidP="00394360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49504" behindDoc="0" locked="0" layoutInCell="1" allowOverlap="1" wp14:anchorId="5472B8E3" wp14:editId="6914B841">
                <wp:simplePos x="0" y="0"/>
                <wp:positionH relativeFrom="margin">
                  <wp:posOffset>1124215</wp:posOffset>
                </wp:positionH>
                <wp:positionV relativeFrom="paragraph">
                  <wp:posOffset>84142</wp:posOffset>
                </wp:positionV>
                <wp:extent cx="226695" cy="138430"/>
                <wp:effectExtent l="0" t="0" r="1905" b="0"/>
                <wp:wrapNone/>
                <wp:docPr id="878" name="Triângulo isósceles 87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FCBC9AB" id="Triângulo isósceles 878" o:spid="_x0000_s1026" type="#_x0000_t5" style="position:absolute;margin-left:88.5pt;margin-top:6.65pt;width:17.85pt;height:10.9pt;flip:y;z-index:25294950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" fillcolor="#d8d8d8 [2732]" stroked="f">
                <w10:wrap anchorx="margin"/>
              </v:shape>
            </w:pict>
          </mc:Fallback>
        </mc:AlternateContent>
      </w: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51552" behindDoc="0" locked="0" layoutInCell="1" allowOverlap="1" wp14:anchorId="5A5BA25A" wp14:editId="0B6B7678">
                <wp:simplePos x="0" y="0"/>
                <wp:positionH relativeFrom="margin">
                  <wp:posOffset>4105957</wp:posOffset>
                </wp:positionH>
                <wp:positionV relativeFrom="paragraph">
                  <wp:posOffset>80010</wp:posOffset>
                </wp:positionV>
                <wp:extent cx="226695" cy="138430"/>
                <wp:effectExtent l="0" t="0" r="1905" b="0"/>
                <wp:wrapNone/>
                <wp:docPr id="877" name="Triângulo isósceles 87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480C828" id="Triângulo isósceles 877" o:spid="_x0000_s1026" type="#_x0000_t5" style="position:absolute;margin-left:323.3pt;margin-top:6.3pt;width:17.85pt;height:10.9pt;flip:y;z-index:25295155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" fillcolor="#d8d8d8 [2732]" stroked="f">
                <w10:wrap anchorx="margin"/>
              </v:shape>
            </w:pict>
          </mc:Fallback>
        </mc:AlternateContent>
      </w:r>
    </w:p>
    <w:p w14:paraId="1FE5D130" w14:textId="2CE1278A" w:rsidR="00394360" w:rsidRDefault="00394360" w:rsidP="00394360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50528" behindDoc="0" locked="0" layoutInCell="1" allowOverlap="1" wp14:anchorId="395C503B" wp14:editId="69EDF5A5">
                <wp:simplePos x="0" y="0"/>
                <wp:positionH relativeFrom="margin">
                  <wp:posOffset>3000546</wp:posOffset>
                </wp:positionH>
                <wp:positionV relativeFrom="paragraph">
                  <wp:posOffset>155746</wp:posOffset>
                </wp:positionV>
                <wp:extent cx="2387799" cy="1582732"/>
                <wp:effectExtent l="0" t="0" r="12700" b="17780"/>
                <wp:wrapNone/>
                <wp:docPr id="879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87799" cy="1582732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2EF20CA" w14:textId="77777777" w:rsidR="005D1916" w:rsidRDefault="005D1916" w:rsidP="0039436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30243374" w14:textId="77777777" w:rsidR="005D1916" w:rsidRDefault="005D1916" w:rsidP="0039436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00685DE2" w14:textId="77777777" w:rsidR="005D1916" w:rsidRDefault="005D1916" w:rsidP="0039436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2AC98B00" w14:textId="77D6A442" w:rsidR="005D1916" w:rsidRPr="006B1E56" w:rsidRDefault="005D1916" w:rsidP="0039436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Cs w:val="23"/>
                              </w:rPr>
                            </w:pPr>
                            <w:r w:rsidRPr="006B1E56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95C503B" id="_x0000_s1148" type="#_x0000_t202" style="position:absolute;left:0;text-align:left;margin-left:236.25pt;margin-top:12.25pt;width:188pt;height:124.6pt;z-index:25295052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" fillcolor="#0070c0" strokecolor="#0070c0">
                <v:textbox>
                  <w:txbxContent>
                    <w:p w14:paraId="02EF20CA" w14:textId="77777777" w:rsidR="005D1916" w:rsidRDefault="005D1916" w:rsidP="0039436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30243374" w14:textId="77777777" w:rsidR="005D1916" w:rsidRDefault="005D1916" w:rsidP="0039436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00685DE2" w14:textId="77777777" w:rsidR="005D1916" w:rsidRDefault="005D1916" w:rsidP="0039436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2AC98B00" w14:textId="77D6A442" w:rsidR="005D1916" w:rsidRPr="006B1E56" w:rsidRDefault="005D1916" w:rsidP="0039436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Cs w:val="23"/>
                        </w:rPr>
                      </w:pPr>
                      <w:r w:rsidRPr="006B1E56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48480" behindDoc="0" locked="0" layoutInCell="1" allowOverlap="1" wp14:anchorId="0A1CF3DD" wp14:editId="791A62CF">
                <wp:simplePos x="0" y="0"/>
                <wp:positionH relativeFrom="margin">
                  <wp:posOffset>11686</wp:posOffset>
                </wp:positionH>
                <wp:positionV relativeFrom="paragraph">
                  <wp:posOffset>169393</wp:posOffset>
                </wp:positionV>
                <wp:extent cx="2415654" cy="1569493"/>
                <wp:effectExtent l="0" t="0" r="22860" b="12065"/>
                <wp:wrapNone/>
                <wp:docPr id="880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415654" cy="1569493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0E63986" w14:textId="77777777" w:rsidR="005D1916" w:rsidRDefault="005D1916" w:rsidP="0039436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</w:p>
                          <w:p w14:paraId="6B398ED6" w14:textId="77777777" w:rsidR="005D1916" w:rsidRDefault="005D1916" w:rsidP="0039436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46875D4D" w14:textId="77777777" w:rsidR="005D1916" w:rsidRPr="00394360" w:rsidRDefault="005D1916" w:rsidP="0039436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394360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Bifidobacterium</w:t>
                            </w:r>
                            <w:proofErr w:type="spellEnd"/>
                            <w:r w:rsidRPr="00394360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  <w:proofErr w:type="spellStart"/>
                            <w:r w:rsidRPr="00394360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lactis</w:t>
                            </w:r>
                            <w:proofErr w:type="spellEnd"/>
                            <w:r w:rsidRPr="00394360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  <w:r w:rsidRPr="00394360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1x10</w:t>
                            </w:r>
                            <w:r w:rsidRPr="00394360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  <w:vertAlign w:val="superscript"/>
                              </w:rPr>
                              <w:t>9</w:t>
                            </w:r>
                            <w:r w:rsidRPr="00394360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UFC</w:t>
                            </w:r>
                          </w:p>
                          <w:p w14:paraId="5213368E" w14:textId="77777777" w:rsidR="005D1916" w:rsidRPr="00B21FB8" w:rsidRDefault="005D1916" w:rsidP="0039436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B21FB8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Bifidobacterium</w:t>
                            </w:r>
                            <w:proofErr w:type="spellEnd"/>
                            <w:r w:rsidRPr="00B21FB8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  <w:proofErr w:type="spellStart"/>
                            <w:r w:rsidRPr="00B21FB8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bifidum</w:t>
                            </w:r>
                            <w:proofErr w:type="spellEnd"/>
                            <w:r w:rsidRPr="00B21FB8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  <w:r w:rsidRPr="00B21FB8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1x10</w:t>
                            </w:r>
                            <w:r w:rsidRPr="00B21FB8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  <w:vertAlign w:val="superscript"/>
                              </w:rPr>
                              <w:t>9</w:t>
                            </w:r>
                            <w:r w:rsidRPr="00B21FB8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UFC</w:t>
                            </w:r>
                          </w:p>
                          <w:p w14:paraId="4620B3E3" w14:textId="77777777" w:rsidR="005D1916" w:rsidRPr="00394360" w:rsidRDefault="005D1916" w:rsidP="0039436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  <w:lang w:val="en-US"/>
                              </w:rPr>
                            </w:pPr>
                            <w:r w:rsidRPr="00394360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  <w:lang w:val="en-US"/>
                              </w:rPr>
                              <w:t xml:space="preserve">Lactobacillus acidophilus </w:t>
                            </w:r>
                            <w:r w:rsidRPr="00394360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  <w:lang w:val="en-US"/>
                              </w:rPr>
                              <w:t>1x10</w:t>
                            </w:r>
                            <w:r w:rsidRPr="00394360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  <w:vertAlign w:val="superscript"/>
                                <w:lang w:val="en-US"/>
                              </w:rPr>
                              <w:t>9</w:t>
                            </w:r>
                            <w:r w:rsidRPr="00394360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  <w:lang w:val="en-US"/>
                              </w:rPr>
                              <w:t xml:space="preserve"> UFC</w:t>
                            </w:r>
                            <w:r w:rsidRPr="00394360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  <w:lang w:val="en-US"/>
                              </w:rPr>
                              <w:br/>
                              <w:t xml:space="preserve">Lactobacillus </w:t>
                            </w:r>
                            <w:proofErr w:type="spellStart"/>
                            <w:r w:rsidRPr="00394360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  <w:lang w:val="en-US"/>
                              </w:rPr>
                              <w:t>casei</w:t>
                            </w:r>
                            <w:proofErr w:type="spellEnd"/>
                            <w:r w:rsidRPr="00394360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  <w:lang w:val="en-US"/>
                              </w:rPr>
                              <w:t xml:space="preserve"> 1x10</w:t>
                            </w:r>
                            <w:r w:rsidRPr="00394360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  <w:vertAlign w:val="superscript"/>
                                <w:lang w:val="en-US"/>
                              </w:rPr>
                              <w:t>9</w:t>
                            </w:r>
                            <w:r w:rsidRPr="00394360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  <w:lang w:val="en-US"/>
                              </w:rPr>
                              <w:t xml:space="preserve"> UFC</w:t>
                            </w:r>
                          </w:p>
                          <w:p w14:paraId="6FA1DE2F" w14:textId="77777777" w:rsidR="005D1916" w:rsidRPr="00394360" w:rsidRDefault="005D1916" w:rsidP="0039436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  <w:lang w:val="en-US"/>
                              </w:rPr>
                            </w:pPr>
                            <w:r w:rsidRPr="00394360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  <w:lang w:val="en-US"/>
                              </w:rPr>
                              <w:t>Lactobacillus lactis</w:t>
                            </w:r>
                            <w:r w:rsidRPr="00394360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  <w:lang w:val="en-US"/>
                              </w:rPr>
                              <w:t xml:space="preserve"> 1x10</w:t>
                            </w:r>
                            <w:r w:rsidRPr="00394360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  <w:vertAlign w:val="superscript"/>
                                <w:lang w:val="en-US"/>
                              </w:rPr>
                              <w:t>9</w:t>
                            </w:r>
                            <w:r w:rsidRPr="00394360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  <w:lang w:val="en-US"/>
                              </w:rPr>
                              <w:t xml:space="preserve"> UFC</w:t>
                            </w:r>
                          </w:p>
                          <w:p w14:paraId="2FD59F4C" w14:textId="77777777" w:rsidR="005D1916" w:rsidRPr="00394360" w:rsidRDefault="005D1916" w:rsidP="0039436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  <w:lang w:val="en-US"/>
                              </w:rPr>
                            </w:pPr>
                            <w:r w:rsidRPr="00394360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  <w:lang w:val="en-US"/>
                              </w:rPr>
                              <w:t xml:space="preserve">Dose </w:t>
                            </w:r>
                            <w:proofErr w:type="spellStart"/>
                            <w:r w:rsidRPr="00394360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  <w:lang w:val="en-US"/>
                              </w:rPr>
                              <w:t>diária</w:t>
                            </w:r>
                            <w:proofErr w:type="spellEnd"/>
                          </w:p>
                          <w:p w14:paraId="6A6B9CF9" w14:textId="77777777" w:rsidR="005D1916" w:rsidRPr="00086CFC" w:rsidRDefault="005D1916" w:rsidP="0039436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A1CF3DD" id="_x0000_s1149" type="#_x0000_t202" style="position:absolute;left:0;text-align:left;margin-left:.9pt;margin-top:13.35pt;width:190.2pt;height:123.6pt;z-index:25294848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" fillcolor="#0070c0" strokecolor="#0070c0">
                <v:textbox>
                  <w:txbxContent>
                    <w:p w14:paraId="10E63986" w14:textId="77777777" w:rsidR="005D1916" w:rsidRDefault="005D1916" w:rsidP="0039436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</w:p>
                    <w:p w14:paraId="6B398ED6" w14:textId="77777777" w:rsidR="005D1916" w:rsidRDefault="005D1916" w:rsidP="0039436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46875D4D" w14:textId="77777777" w:rsidR="005D1916" w:rsidRPr="00394360" w:rsidRDefault="005D1916" w:rsidP="0039436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394360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>Bifidobacterium</w:t>
                      </w:r>
                      <w:proofErr w:type="spellEnd"/>
                      <w:r w:rsidRPr="00394360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  <w:proofErr w:type="spellStart"/>
                      <w:r w:rsidRPr="00394360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>lactis</w:t>
                      </w:r>
                      <w:proofErr w:type="spellEnd"/>
                      <w:r w:rsidRPr="00394360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  <w:r w:rsidRPr="00394360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1x10</w:t>
                      </w:r>
                      <w:r w:rsidRPr="00394360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  <w:vertAlign w:val="superscript"/>
                        </w:rPr>
                        <w:t>9</w:t>
                      </w:r>
                      <w:r w:rsidRPr="00394360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 xml:space="preserve"> UFC</w:t>
                      </w:r>
                    </w:p>
                    <w:p w14:paraId="5213368E" w14:textId="77777777" w:rsidR="005D1916" w:rsidRPr="00B21FB8" w:rsidRDefault="005D1916" w:rsidP="0039436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B21FB8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>Bifidobacterium</w:t>
                      </w:r>
                      <w:proofErr w:type="spellEnd"/>
                      <w:r w:rsidRPr="00B21FB8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  <w:proofErr w:type="spellStart"/>
                      <w:r w:rsidRPr="00B21FB8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>bifidum</w:t>
                      </w:r>
                      <w:proofErr w:type="spellEnd"/>
                      <w:r w:rsidRPr="00B21FB8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  <w:r w:rsidRPr="00B21FB8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1x10</w:t>
                      </w:r>
                      <w:r w:rsidRPr="00B21FB8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  <w:vertAlign w:val="superscript"/>
                        </w:rPr>
                        <w:t>9</w:t>
                      </w:r>
                      <w:r w:rsidRPr="00B21FB8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 xml:space="preserve"> UFC</w:t>
                      </w:r>
                    </w:p>
                    <w:p w14:paraId="4620B3E3" w14:textId="77777777" w:rsidR="005D1916" w:rsidRPr="00394360" w:rsidRDefault="005D1916" w:rsidP="0039436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  <w:lang w:val="en-US"/>
                        </w:rPr>
                      </w:pPr>
                      <w:r w:rsidRPr="00394360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  <w:lang w:val="en-US"/>
                        </w:rPr>
                        <w:t xml:space="preserve">Lactobacillus acidophilus </w:t>
                      </w:r>
                      <w:r w:rsidRPr="00394360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  <w:lang w:val="en-US"/>
                        </w:rPr>
                        <w:t>1x10</w:t>
                      </w:r>
                      <w:r w:rsidRPr="00394360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  <w:vertAlign w:val="superscript"/>
                          <w:lang w:val="en-US"/>
                        </w:rPr>
                        <w:t>9</w:t>
                      </w:r>
                      <w:r w:rsidRPr="00394360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  <w:lang w:val="en-US"/>
                        </w:rPr>
                        <w:t xml:space="preserve"> UFC</w:t>
                      </w:r>
                      <w:r w:rsidRPr="00394360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  <w:lang w:val="en-US"/>
                        </w:rPr>
                        <w:br/>
                        <w:t xml:space="preserve">Lactobacillus </w:t>
                      </w:r>
                      <w:proofErr w:type="spellStart"/>
                      <w:r w:rsidRPr="00394360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  <w:lang w:val="en-US"/>
                        </w:rPr>
                        <w:t>casei</w:t>
                      </w:r>
                      <w:proofErr w:type="spellEnd"/>
                      <w:r w:rsidRPr="00394360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  <w:lang w:val="en-US"/>
                        </w:rPr>
                        <w:t xml:space="preserve"> 1x10</w:t>
                      </w:r>
                      <w:r w:rsidRPr="00394360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  <w:vertAlign w:val="superscript"/>
                          <w:lang w:val="en-US"/>
                        </w:rPr>
                        <w:t>9</w:t>
                      </w:r>
                      <w:r w:rsidRPr="00394360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  <w:lang w:val="en-US"/>
                        </w:rPr>
                        <w:t xml:space="preserve"> UFC</w:t>
                      </w:r>
                    </w:p>
                    <w:p w14:paraId="6FA1DE2F" w14:textId="77777777" w:rsidR="005D1916" w:rsidRPr="00394360" w:rsidRDefault="005D1916" w:rsidP="0039436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  <w:lang w:val="en-US"/>
                        </w:rPr>
                      </w:pPr>
                      <w:r w:rsidRPr="00394360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  <w:lang w:val="en-US"/>
                        </w:rPr>
                        <w:t>Lactobacillus lactis</w:t>
                      </w:r>
                      <w:r w:rsidRPr="00394360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  <w:lang w:val="en-US"/>
                        </w:rPr>
                        <w:t xml:space="preserve"> 1x10</w:t>
                      </w:r>
                      <w:r w:rsidRPr="00394360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  <w:vertAlign w:val="superscript"/>
                          <w:lang w:val="en-US"/>
                        </w:rPr>
                        <w:t>9</w:t>
                      </w:r>
                      <w:r w:rsidRPr="00394360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  <w:lang w:val="en-US"/>
                        </w:rPr>
                        <w:t xml:space="preserve"> UFC</w:t>
                      </w:r>
                    </w:p>
                    <w:p w14:paraId="2FD59F4C" w14:textId="77777777" w:rsidR="005D1916" w:rsidRPr="00394360" w:rsidRDefault="005D1916" w:rsidP="0039436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  <w:lang w:val="en-US"/>
                        </w:rPr>
                      </w:pPr>
                      <w:r w:rsidRPr="00394360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  <w:lang w:val="en-US"/>
                        </w:rPr>
                        <w:t xml:space="preserve">Dose </w:t>
                      </w:r>
                      <w:proofErr w:type="spellStart"/>
                      <w:r w:rsidRPr="00394360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  <w:lang w:val="en-US"/>
                        </w:rPr>
                        <w:t>diária</w:t>
                      </w:r>
                      <w:proofErr w:type="spellEnd"/>
                    </w:p>
                    <w:p w14:paraId="6A6B9CF9" w14:textId="77777777" w:rsidR="005D1916" w:rsidRPr="00086CFC" w:rsidRDefault="005D1916" w:rsidP="0039436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E96D895" w14:textId="77777777" w:rsidR="00394360" w:rsidRDefault="00394360" w:rsidP="00394360">
      <w:pPr>
        <w:pStyle w:val="Corpo"/>
      </w:pPr>
    </w:p>
    <w:p w14:paraId="0BFFA42C" w14:textId="77777777" w:rsidR="00394360" w:rsidRDefault="00394360" w:rsidP="00394360">
      <w:pPr>
        <w:pStyle w:val="Corpo"/>
      </w:pPr>
    </w:p>
    <w:p w14:paraId="6949EFDE" w14:textId="77777777" w:rsidR="00394360" w:rsidRDefault="00394360" w:rsidP="00394360">
      <w:pPr>
        <w:pStyle w:val="Corpo"/>
      </w:pPr>
    </w:p>
    <w:p w14:paraId="54840737" w14:textId="77777777" w:rsidR="00394360" w:rsidRDefault="00394360" w:rsidP="00394360">
      <w:pPr>
        <w:pStyle w:val="Corpo"/>
      </w:pPr>
    </w:p>
    <w:p w14:paraId="6815B493" w14:textId="77777777" w:rsidR="00394360" w:rsidRDefault="00394360" w:rsidP="00394360">
      <w:pPr>
        <w:pStyle w:val="Corpo"/>
        <w:rPr>
          <w:sz w:val="20"/>
          <w:szCs w:val="23"/>
        </w:rPr>
      </w:pPr>
    </w:p>
    <w:p w14:paraId="23BD6550" w14:textId="7BB56290" w:rsidR="00394360" w:rsidRDefault="00394360" w:rsidP="00394360">
      <w:pPr>
        <w:pStyle w:val="Corpo"/>
        <w:rPr>
          <w:sz w:val="20"/>
          <w:szCs w:val="23"/>
        </w:rPr>
      </w:pPr>
    </w:p>
    <w:p w14:paraId="7893346E" w14:textId="424F658F" w:rsidR="00394360" w:rsidRDefault="00394360" w:rsidP="00394360">
      <w:pPr>
        <w:pStyle w:val="Corpo"/>
        <w:rPr>
          <w:sz w:val="20"/>
          <w:szCs w:val="23"/>
        </w:rPr>
      </w:pPr>
    </w:p>
    <w:p w14:paraId="7AF7F3B1" w14:textId="154CB7DA" w:rsidR="00394360" w:rsidRDefault="00394360" w:rsidP="00394360">
      <w:pPr>
        <w:pStyle w:val="Corpo"/>
        <w:rPr>
          <w:sz w:val="20"/>
          <w:szCs w:val="23"/>
        </w:rPr>
      </w:pPr>
    </w:p>
    <w:p w14:paraId="3CDF1835" w14:textId="55B08318" w:rsidR="00394360" w:rsidRDefault="00394360" w:rsidP="00394360">
      <w:pPr>
        <w:pStyle w:val="Corpo"/>
        <w:rPr>
          <w:sz w:val="20"/>
          <w:szCs w:val="23"/>
        </w:rPr>
      </w:pPr>
    </w:p>
    <w:p w14:paraId="3C337582" w14:textId="77777777" w:rsidR="00394360" w:rsidRPr="00394360" w:rsidRDefault="00394360" w:rsidP="00BB0BFA">
      <w:pPr>
        <w:pStyle w:val="Corpo"/>
        <w:numPr>
          <w:ilvl w:val="0"/>
          <w:numId w:val="22"/>
        </w:numPr>
        <w:rPr>
          <w:sz w:val="20"/>
          <w:szCs w:val="23"/>
        </w:rPr>
      </w:pPr>
      <w:r w:rsidRPr="00394360">
        <w:rPr>
          <w:b/>
          <w:sz w:val="20"/>
          <w:szCs w:val="23"/>
        </w:rPr>
        <w:t>Foram avaliados:</w:t>
      </w:r>
      <w:r w:rsidRPr="00394360">
        <w:rPr>
          <w:sz w:val="20"/>
          <w:szCs w:val="23"/>
        </w:rPr>
        <w:t xml:space="preserve"> avaliações </w:t>
      </w:r>
      <w:proofErr w:type="spellStart"/>
      <w:r w:rsidRPr="00394360">
        <w:rPr>
          <w:sz w:val="20"/>
          <w:szCs w:val="23"/>
        </w:rPr>
        <w:t>sócio-demográficas</w:t>
      </w:r>
      <w:proofErr w:type="spellEnd"/>
      <w:r w:rsidRPr="00394360">
        <w:rPr>
          <w:sz w:val="20"/>
          <w:szCs w:val="23"/>
        </w:rPr>
        <w:t>, índice Roma III, índices que medem o impacto da constipação na qualidade de vida (PAC-</w:t>
      </w:r>
      <w:proofErr w:type="spellStart"/>
      <w:r w:rsidRPr="00394360">
        <w:rPr>
          <w:sz w:val="20"/>
          <w:szCs w:val="23"/>
        </w:rPr>
        <w:t>QoL</w:t>
      </w:r>
      <w:proofErr w:type="spellEnd"/>
      <w:r w:rsidRPr="00394360">
        <w:rPr>
          <w:sz w:val="20"/>
          <w:szCs w:val="23"/>
        </w:rPr>
        <w:t xml:space="preserve">) e os índices internacionais que medem a atividade física. </w:t>
      </w:r>
    </w:p>
    <w:p w14:paraId="33E475D8" w14:textId="77777777" w:rsidR="00394360" w:rsidRDefault="00394360" w:rsidP="00394360">
      <w:pPr>
        <w:pStyle w:val="Corpo"/>
        <w:rPr>
          <w:b/>
          <w:color w:val="339966"/>
        </w:rPr>
      </w:pPr>
    </w:p>
    <w:p w14:paraId="5E89B9C1" w14:textId="77777777" w:rsidR="00394360" w:rsidRPr="00C72C0B" w:rsidRDefault="00394360" w:rsidP="00394360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64A81C98" w14:textId="77777777" w:rsidR="00394360" w:rsidRPr="00714E9A" w:rsidRDefault="00394360" w:rsidP="00394360">
      <w:pPr>
        <w:pStyle w:val="Corpo"/>
        <w:rPr>
          <w:sz w:val="16"/>
          <w:szCs w:val="16"/>
        </w:rPr>
      </w:pPr>
    </w:p>
    <w:p w14:paraId="4BE425B5" w14:textId="77777777" w:rsidR="00394360" w:rsidRDefault="00394360" w:rsidP="00BB0BFA">
      <w:pPr>
        <w:pStyle w:val="Corpo"/>
        <w:numPr>
          <w:ilvl w:val="0"/>
          <w:numId w:val="21"/>
        </w:numPr>
        <w:rPr>
          <w:lang w:eastAsia="pt-BR"/>
        </w:rPr>
      </w:pPr>
      <w:r w:rsidRPr="0072667B">
        <w:rPr>
          <w:lang w:eastAsia="pt-BR"/>
        </w:rPr>
        <w:t xml:space="preserve">Após o período de tratamento </w:t>
      </w:r>
      <w:r>
        <w:rPr>
          <w:lang w:eastAsia="pt-BR"/>
        </w:rPr>
        <w:t>houve melhora na qualidade de vida (p&lt;0,01) e satisfação (p&lt;0,01) de acordo com os questionários do PAC-</w:t>
      </w:r>
      <w:proofErr w:type="spellStart"/>
      <w:r>
        <w:rPr>
          <w:lang w:eastAsia="pt-BR"/>
        </w:rPr>
        <w:t>QoL</w:t>
      </w:r>
      <w:proofErr w:type="spellEnd"/>
      <w:r>
        <w:rPr>
          <w:lang w:eastAsia="pt-BR"/>
        </w:rPr>
        <w:t xml:space="preserve"> no grupo tratado com o pool de probióticos em comparação com o placebo;</w:t>
      </w:r>
    </w:p>
    <w:p w14:paraId="0A87649A" w14:textId="77777777" w:rsidR="00394360" w:rsidRDefault="00394360" w:rsidP="00BB0BFA">
      <w:pPr>
        <w:pStyle w:val="Corpo"/>
        <w:numPr>
          <w:ilvl w:val="0"/>
          <w:numId w:val="21"/>
        </w:numPr>
        <w:rPr>
          <w:lang w:eastAsia="pt-BR"/>
        </w:rPr>
      </w:pPr>
      <w:r>
        <w:rPr>
          <w:lang w:eastAsia="pt-BR"/>
        </w:rPr>
        <w:t>O tratamento com os probióticos acarretou em melhora dos sintomas associados com a constipação;</w:t>
      </w:r>
    </w:p>
    <w:p w14:paraId="072B253E" w14:textId="77777777" w:rsidR="00394360" w:rsidRPr="0072667B" w:rsidRDefault="00394360" w:rsidP="00BB0BFA">
      <w:pPr>
        <w:pStyle w:val="Corpo"/>
        <w:numPr>
          <w:ilvl w:val="0"/>
          <w:numId w:val="21"/>
        </w:numPr>
        <w:rPr>
          <w:lang w:eastAsia="pt-BR"/>
        </w:rPr>
      </w:pPr>
      <w:r>
        <w:rPr>
          <w:lang w:eastAsia="pt-BR"/>
        </w:rPr>
        <w:t>Não foram observados efeitos em relação à intensidade do exercício e à qualidade de vida dos participantes.</w:t>
      </w:r>
    </w:p>
    <w:p w14:paraId="6A5DD1E3" w14:textId="77777777" w:rsidR="00394360" w:rsidRPr="006B1E56" w:rsidRDefault="00394360" w:rsidP="00BB0BFA">
      <w:pPr>
        <w:pStyle w:val="Corpo"/>
        <w:numPr>
          <w:ilvl w:val="0"/>
          <w:numId w:val="21"/>
        </w:numPr>
        <w:spacing w:after="120"/>
        <w:rPr>
          <w:bCs/>
          <w:sz w:val="24"/>
        </w:rPr>
      </w:pPr>
      <w:r w:rsidRPr="006B1E56">
        <w:rPr>
          <w:bCs/>
          <w:sz w:val="24"/>
        </w:rPr>
        <w:t xml:space="preserve">Membros das famílias </w:t>
      </w:r>
      <w:proofErr w:type="spellStart"/>
      <w:r w:rsidRPr="006B1E56">
        <w:rPr>
          <w:bCs/>
          <w:i/>
          <w:sz w:val="24"/>
        </w:rPr>
        <w:t>Bacteroidaceae</w:t>
      </w:r>
      <w:proofErr w:type="spellEnd"/>
      <w:r w:rsidRPr="006B1E56">
        <w:rPr>
          <w:bCs/>
          <w:sz w:val="24"/>
        </w:rPr>
        <w:t xml:space="preserve"> e </w:t>
      </w:r>
      <w:proofErr w:type="spellStart"/>
      <w:r w:rsidRPr="006B1E56">
        <w:rPr>
          <w:bCs/>
          <w:i/>
          <w:sz w:val="24"/>
        </w:rPr>
        <w:t>Prevotellaceae</w:t>
      </w:r>
      <w:proofErr w:type="spellEnd"/>
      <w:r w:rsidRPr="006B1E56">
        <w:rPr>
          <w:bCs/>
          <w:sz w:val="24"/>
        </w:rPr>
        <w:t xml:space="preserve">, dois grupos de bactérias que estão em menor número em pacientes constipados aumentaram após a suplementação com </w:t>
      </w:r>
      <w:proofErr w:type="spellStart"/>
      <w:r w:rsidRPr="006B1E56">
        <w:rPr>
          <w:bCs/>
          <w:sz w:val="24"/>
        </w:rPr>
        <w:t>EpiCor</w:t>
      </w:r>
      <w:proofErr w:type="spellEnd"/>
      <w:r w:rsidRPr="006B1E56">
        <w:rPr>
          <w:bCs/>
          <w:sz w:val="24"/>
        </w:rPr>
        <w:t>™.</w:t>
      </w:r>
    </w:p>
    <w:p w14:paraId="2C49CF6D" w14:textId="77777777" w:rsidR="00394360" w:rsidRDefault="00394360" w:rsidP="00394360">
      <w:pPr>
        <w:pStyle w:val="Corpo"/>
        <w:spacing w:after="120"/>
        <w:ind w:left="786"/>
        <w:rPr>
          <w:sz w:val="24"/>
        </w:rPr>
      </w:pPr>
    </w:p>
    <w:p w14:paraId="26A759E6" w14:textId="77777777" w:rsidR="00394360" w:rsidRPr="0057227F" w:rsidRDefault="00394360" w:rsidP="00394360">
      <w:pPr>
        <w:pStyle w:val="Corpo"/>
        <w:spacing w:after="0"/>
        <w:ind w:left="360"/>
        <w:rPr>
          <w:szCs w:val="23"/>
        </w:rPr>
      </w:pPr>
    </w:p>
    <w:p w14:paraId="7D308319" w14:textId="77777777" w:rsidR="00394360" w:rsidRDefault="00394360" w:rsidP="00394360">
      <w:pPr>
        <w:pStyle w:val="Ttulo1"/>
        <w:jc w:val="center"/>
      </w:pPr>
      <w:bookmarkStart w:id="119" w:name="_Toc62720159"/>
      <w:r>
        <w:lastRenderedPageBreak/>
        <w:t>Formulário</w:t>
      </w:r>
      <w:bookmarkEnd w:id="119"/>
    </w:p>
    <w:p w14:paraId="49225F47" w14:textId="77777777" w:rsidR="00394360" w:rsidRDefault="00394360" w:rsidP="00394360">
      <w:pPr>
        <w:pStyle w:val="Corpo"/>
        <w:spacing w:after="120"/>
      </w:pPr>
    </w:p>
    <w:p w14:paraId="46ADF0BF" w14:textId="77777777" w:rsidR="00394360" w:rsidRPr="00C30C20" w:rsidRDefault="00394360" w:rsidP="00394360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394360" w:rsidRPr="009537E7" w14:paraId="1B78F540" w14:textId="77777777" w:rsidTr="00400828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19F9B3F1" w14:textId="05EBC58A" w:rsidR="00394360" w:rsidRDefault="00A3713B" w:rsidP="00400828">
            <w:pPr>
              <w:pStyle w:val="Corpo"/>
              <w:spacing w:after="0"/>
              <w:jc w:val="center"/>
              <w:rPr>
                <w:b/>
                <w:color w:val="FFFFFF" w:themeColor="background1"/>
                <w:sz w:val="22"/>
              </w:rPr>
            </w:pPr>
            <w:r w:rsidRPr="00A3713B">
              <w:rPr>
                <w:b/>
                <w:color w:val="FFFFFF" w:themeColor="background1"/>
                <w:sz w:val="22"/>
              </w:rPr>
              <w:t>Sachês com Probióticos</w:t>
            </w:r>
          </w:p>
        </w:tc>
      </w:tr>
      <w:tr w:rsidR="00394360" w:rsidRPr="009537E7" w14:paraId="6EB1A6BA" w14:textId="77777777" w:rsidTr="00A3713B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0A6563C8" w14:textId="373BABCF" w:rsidR="00394360" w:rsidRDefault="00394360" w:rsidP="00A3713B">
            <w:pPr>
              <w:pStyle w:val="Corpo"/>
              <w:jc w:val="center"/>
            </w:pPr>
            <w:bookmarkStart w:id="120" w:name="_Hlk62659423"/>
            <w:proofErr w:type="spellStart"/>
            <w:r w:rsidRPr="007D6655">
              <w:rPr>
                <w:i/>
              </w:rPr>
              <w:t>Bifid</w:t>
            </w:r>
            <w:r>
              <w:rPr>
                <w:i/>
              </w:rPr>
              <w:t>obacterium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lactis</w:t>
            </w:r>
            <w:bookmarkEnd w:id="120"/>
            <w:proofErr w:type="spellEnd"/>
            <w:r>
              <w:rPr>
                <w:i/>
              </w:rPr>
              <w:t>...........</w:t>
            </w:r>
            <w:r w:rsidRPr="007D6655">
              <w:rPr>
                <w:i/>
              </w:rPr>
              <w:t>.....</w:t>
            </w:r>
            <w:r w:rsidRPr="007D6655">
              <w:t xml:space="preserve"> 1x10</w:t>
            </w:r>
            <w:r w:rsidRPr="007D6655">
              <w:rPr>
                <w:vertAlign w:val="superscript"/>
              </w:rPr>
              <w:t>9</w:t>
            </w:r>
            <w:r w:rsidRPr="007D6655">
              <w:t xml:space="preserve"> UFC</w:t>
            </w:r>
          </w:p>
        </w:tc>
      </w:tr>
      <w:tr w:rsidR="00394360" w:rsidRPr="009537E7" w14:paraId="4D58E599" w14:textId="77777777" w:rsidTr="00A3713B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EBD404F" w14:textId="333B1CAC" w:rsidR="00394360" w:rsidRPr="00BD4F6E" w:rsidRDefault="00394360" w:rsidP="00A3713B">
            <w:pPr>
              <w:pStyle w:val="Corpo"/>
              <w:jc w:val="center"/>
            </w:pPr>
            <w:bookmarkStart w:id="121" w:name="_Hlk62659428"/>
            <w:proofErr w:type="spellStart"/>
            <w:r w:rsidRPr="007D6655">
              <w:rPr>
                <w:i/>
              </w:rPr>
              <w:t>Bifidobacterium</w:t>
            </w:r>
            <w:proofErr w:type="spellEnd"/>
            <w:r w:rsidRPr="007D6655">
              <w:rPr>
                <w:i/>
              </w:rPr>
              <w:t xml:space="preserve"> </w:t>
            </w:r>
            <w:proofErr w:type="spellStart"/>
            <w:r w:rsidRPr="007D6655">
              <w:rPr>
                <w:i/>
              </w:rPr>
              <w:t>bifidum</w:t>
            </w:r>
            <w:bookmarkEnd w:id="121"/>
            <w:proofErr w:type="spellEnd"/>
            <w:r>
              <w:t>…</w:t>
            </w:r>
            <w:r w:rsidR="00A3713B">
              <w:t>...</w:t>
            </w:r>
            <w:proofErr w:type="gramStart"/>
            <w:r>
              <w:t>….</w:t>
            </w:r>
            <w:r w:rsidRPr="007D6655">
              <w:t>.</w:t>
            </w:r>
            <w:proofErr w:type="gramEnd"/>
            <w:r w:rsidRPr="007D6655">
              <w:t xml:space="preserve"> 1x10</w:t>
            </w:r>
            <w:r w:rsidRPr="007D6655">
              <w:rPr>
                <w:vertAlign w:val="superscript"/>
              </w:rPr>
              <w:t>9</w:t>
            </w:r>
            <w:r w:rsidRPr="007D6655">
              <w:t xml:space="preserve"> UFC</w:t>
            </w:r>
          </w:p>
        </w:tc>
      </w:tr>
      <w:tr w:rsidR="00394360" w:rsidRPr="009537E7" w14:paraId="092D1CA0" w14:textId="77777777" w:rsidTr="00A3713B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35F4BE16" w14:textId="708847E9" w:rsidR="00394360" w:rsidRPr="00BD4F6E" w:rsidRDefault="00394360" w:rsidP="00A3713B">
            <w:pPr>
              <w:pStyle w:val="Corpo"/>
              <w:jc w:val="center"/>
            </w:pPr>
            <w:bookmarkStart w:id="122" w:name="_Hlk62659430"/>
            <w:r>
              <w:rPr>
                <w:rFonts w:cs="Calibri"/>
                <w:i/>
                <w:lang w:val="en-US"/>
              </w:rPr>
              <w:t>Lactobacillus acidophilus</w:t>
            </w:r>
            <w:bookmarkEnd w:id="122"/>
            <w:r w:rsidR="00A3713B">
              <w:rPr>
                <w:rFonts w:cs="Calibri"/>
                <w:i/>
                <w:lang w:val="en-US"/>
              </w:rPr>
              <w:t>….</w:t>
            </w:r>
            <w:r>
              <w:rPr>
                <w:rFonts w:cs="Calibri"/>
                <w:i/>
                <w:lang w:val="en-US"/>
              </w:rPr>
              <w:t>..</w:t>
            </w:r>
            <w:r w:rsidRPr="007D6655">
              <w:rPr>
                <w:rFonts w:cs="Calibri"/>
                <w:i/>
                <w:lang w:val="en-US"/>
              </w:rPr>
              <w:t>…</w:t>
            </w:r>
            <w:r w:rsidRPr="007D6655">
              <w:rPr>
                <w:lang w:val="en-US"/>
              </w:rPr>
              <w:t>1x10</w:t>
            </w:r>
            <w:r w:rsidRPr="007D6655">
              <w:rPr>
                <w:vertAlign w:val="superscript"/>
                <w:lang w:val="en-US"/>
              </w:rPr>
              <w:t>9</w:t>
            </w:r>
            <w:r w:rsidRPr="007D6655">
              <w:rPr>
                <w:lang w:val="en-US"/>
              </w:rPr>
              <w:t xml:space="preserve"> UFC</w:t>
            </w:r>
          </w:p>
        </w:tc>
      </w:tr>
      <w:tr w:rsidR="00394360" w:rsidRPr="009537E7" w14:paraId="0366845B" w14:textId="77777777" w:rsidTr="00A3713B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3328008" w14:textId="7DC7B132" w:rsidR="00394360" w:rsidRPr="00BD4F6E" w:rsidRDefault="00394360" w:rsidP="00A3713B">
            <w:pPr>
              <w:pStyle w:val="Corpo"/>
              <w:jc w:val="center"/>
            </w:pPr>
            <w:bookmarkStart w:id="123" w:name="_Hlk62659433"/>
            <w:r>
              <w:rPr>
                <w:i/>
                <w:lang w:val="en-US"/>
              </w:rPr>
              <w:t>Lactobacillus lactis</w:t>
            </w:r>
            <w:bookmarkEnd w:id="123"/>
            <w:r>
              <w:rPr>
                <w:i/>
                <w:lang w:val="en-US"/>
              </w:rPr>
              <w:t>………</w:t>
            </w:r>
            <w:r w:rsidRPr="007D6655">
              <w:rPr>
                <w:i/>
                <w:lang w:val="en-US"/>
              </w:rPr>
              <w:t>…….</w:t>
            </w:r>
            <w:r w:rsidRPr="007D6655">
              <w:rPr>
                <w:lang w:val="en-US"/>
              </w:rPr>
              <w:t xml:space="preserve"> 1x10</w:t>
            </w:r>
            <w:r w:rsidRPr="007D6655">
              <w:rPr>
                <w:vertAlign w:val="superscript"/>
                <w:lang w:val="en-US"/>
              </w:rPr>
              <w:t>9</w:t>
            </w:r>
            <w:r w:rsidRPr="007D6655">
              <w:rPr>
                <w:lang w:val="en-US"/>
              </w:rPr>
              <w:t xml:space="preserve"> UFC</w:t>
            </w:r>
          </w:p>
        </w:tc>
      </w:tr>
      <w:tr w:rsidR="00394360" w:rsidRPr="009537E7" w14:paraId="305990C4" w14:textId="77777777" w:rsidTr="00A3713B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D11D65C" w14:textId="2B9634E0" w:rsidR="00394360" w:rsidRPr="00BD4F6E" w:rsidRDefault="00394360" w:rsidP="00A3713B">
            <w:pPr>
              <w:pStyle w:val="Corpo"/>
              <w:jc w:val="center"/>
            </w:pPr>
            <w:bookmarkStart w:id="124" w:name="_Hlk62659436"/>
            <w:r w:rsidRPr="007D6655">
              <w:rPr>
                <w:i/>
                <w:lang w:val="en-US"/>
              </w:rPr>
              <w:t xml:space="preserve">Lactobacillus </w:t>
            </w:r>
            <w:proofErr w:type="spellStart"/>
            <w:r w:rsidRPr="007D6655">
              <w:rPr>
                <w:i/>
                <w:lang w:val="en-US"/>
              </w:rPr>
              <w:t>casei</w:t>
            </w:r>
            <w:proofErr w:type="spellEnd"/>
            <w:r>
              <w:rPr>
                <w:lang w:val="en-US"/>
              </w:rPr>
              <w:t xml:space="preserve"> </w:t>
            </w:r>
            <w:bookmarkEnd w:id="124"/>
            <w:r>
              <w:rPr>
                <w:lang w:val="en-US"/>
              </w:rPr>
              <w:t>…</w:t>
            </w:r>
            <w:r w:rsidR="00A3713B">
              <w:rPr>
                <w:lang w:val="en-US"/>
              </w:rPr>
              <w:t>…...</w:t>
            </w:r>
            <w:r>
              <w:rPr>
                <w:lang w:val="en-US"/>
              </w:rPr>
              <w:t>…</w:t>
            </w:r>
            <w:proofErr w:type="gramStart"/>
            <w:r w:rsidRPr="007D6655">
              <w:rPr>
                <w:lang w:val="en-US"/>
              </w:rPr>
              <w:t>.....</w:t>
            </w:r>
            <w:proofErr w:type="gramEnd"/>
            <w:r w:rsidRPr="007D6655">
              <w:rPr>
                <w:lang w:val="en-US"/>
              </w:rPr>
              <w:t>1x10</w:t>
            </w:r>
            <w:r w:rsidRPr="007D6655">
              <w:rPr>
                <w:vertAlign w:val="superscript"/>
                <w:lang w:val="en-US"/>
              </w:rPr>
              <w:t>9</w:t>
            </w:r>
            <w:r w:rsidRPr="007D6655">
              <w:rPr>
                <w:lang w:val="en-US"/>
              </w:rPr>
              <w:t xml:space="preserve"> UFC</w:t>
            </w:r>
          </w:p>
        </w:tc>
      </w:tr>
      <w:tr w:rsidR="00394360" w:rsidRPr="009537E7" w14:paraId="724F9778" w14:textId="77777777" w:rsidTr="00A3713B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30561AD1" w14:textId="0A76DF9B" w:rsidR="00394360" w:rsidRDefault="00394360" w:rsidP="00A3713B">
            <w:pPr>
              <w:pStyle w:val="Corpo"/>
              <w:jc w:val="center"/>
            </w:pPr>
            <w:proofErr w:type="spellStart"/>
            <w:r w:rsidRPr="007D6655">
              <w:rPr>
                <w:lang w:val="en-US"/>
              </w:rPr>
              <w:t>Exci</w:t>
            </w:r>
            <w:r>
              <w:rPr>
                <w:lang w:val="en-US"/>
              </w:rPr>
              <w:t>piente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qsp</w:t>
            </w:r>
            <w:proofErr w:type="spellEnd"/>
            <w:r>
              <w:rPr>
                <w:lang w:val="en-US"/>
              </w:rPr>
              <w:t>................</w:t>
            </w:r>
            <w:r w:rsidRPr="007D6655">
              <w:rPr>
                <w:lang w:val="en-US"/>
              </w:rPr>
              <w:t>.</w:t>
            </w:r>
            <w:r>
              <w:t>......</w:t>
            </w:r>
            <w:r w:rsidRPr="000C26C7">
              <w:t xml:space="preserve">........1 </w:t>
            </w:r>
            <w:r>
              <w:t>Sachê</w:t>
            </w:r>
          </w:p>
        </w:tc>
      </w:tr>
    </w:tbl>
    <w:p w14:paraId="795242A1" w14:textId="77777777" w:rsidR="00A3713B" w:rsidRPr="00A3713B" w:rsidRDefault="00A3713B" w:rsidP="00A3713B">
      <w:pPr>
        <w:pStyle w:val="Corpo"/>
        <w:spacing w:after="0"/>
        <w:rPr>
          <w:sz w:val="16"/>
          <w:szCs w:val="16"/>
        </w:rPr>
      </w:pPr>
      <w:r w:rsidRPr="00A3713B">
        <w:rPr>
          <w:sz w:val="16"/>
          <w:szCs w:val="16"/>
        </w:rPr>
        <w:t>Administrar 1 sachê ao dia ou conforme orientação médica.</w:t>
      </w:r>
    </w:p>
    <w:p w14:paraId="37F26119" w14:textId="77777777" w:rsidR="00394360" w:rsidRDefault="00394360" w:rsidP="00394360">
      <w:pPr>
        <w:pStyle w:val="Corpo"/>
        <w:spacing w:after="0"/>
        <w:ind w:left="360"/>
        <w:rPr>
          <w:sz w:val="20"/>
          <w:szCs w:val="20"/>
        </w:rPr>
      </w:pPr>
    </w:p>
    <w:p w14:paraId="6883DF36" w14:textId="77777777" w:rsidR="00394360" w:rsidRDefault="00394360" w:rsidP="00394360">
      <w:pPr>
        <w:pStyle w:val="Corpo"/>
        <w:spacing w:after="0"/>
        <w:rPr>
          <w:sz w:val="20"/>
          <w:szCs w:val="20"/>
        </w:rPr>
      </w:pPr>
    </w:p>
    <w:p w14:paraId="7F25E838" w14:textId="58F1F9E8" w:rsidR="006B1E56" w:rsidRDefault="006B1E56" w:rsidP="00B70169">
      <w:pPr>
        <w:pStyle w:val="Corpo"/>
        <w:spacing w:line="276" w:lineRule="auto"/>
        <w:rPr>
          <w:b/>
        </w:rPr>
      </w:pPr>
    </w:p>
    <w:p w14:paraId="560D0CC0" w14:textId="599531F8" w:rsidR="006B1E56" w:rsidRDefault="006B1E56" w:rsidP="00B70169">
      <w:pPr>
        <w:pStyle w:val="Corpo"/>
        <w:spacing w:line="276" w:lineRule="auto"/>
        <w:rPr>
          <w:b/>
        </w:rPr>
      </w:pPr>
    </w:p>
    <w:p w14:paraId="4BAAE1A4" w14:textId="06F6B779" w:rsidR="006B1E56" w:rsidRDefault="006B1E56" w:rsidP="00B70169">
      <w:pPr>
        <w:pStyle w:val="Corpo"/>
        <w:spacing w:line="276" w:lineRule="auto"/>
        <w:rPr>
          <w:b/>
        </w:rPr>
      </w:pPr>
    </w:p>
    <w:p w14:paraId="41E95F7E" w14:textId="31014A01" w:rsidR="00A3713B" w:rsidRDefault="00A3713B" w:rsidP="00B70169">
      <w:pPr>
        <w:pStyle w:val="Corpo"/>
        <w:spacing w:line="276" w:lineRule="auto"/>
        <w:rPr>
          <w:b/>
        </w:rPr>
      </w:pPr>
    </w:p>
    <w:p w14:paraId="1980CB0D" w14:textId="7CFA7E85" w:rsidR="00A3713B" w:rsidRDefault="00A3713B" w:rsidP="00B70169">
      <w:pPr>
        <w:pStyle w:val="Corpo"/>
        <w:spacing w:line="276" w:lineRule="auto"/>
        <w:rPr>
          <w:b/>
        </w:rPr>
      </w:pPr>
    </w:p>
    <w:p w14:paraId="30D4BB7D" w14:textId="6C2977F5" w:rsidR="00A3713B" w:rsidRDefault="00A3713B" w:rsidP="00B70169">
      <w:pPr>
        <w:pStyle w:val="Corpo"/>
        <w:spacing w:line="276" w:lineRule="auto"/>
        <w:rPr>
          <w:b/>
        </w:rPr>
      </w:pPr>
    </w:p>
    <w:p w14:paraId="0DEBF222" w14:textId="2FB4CD35" w:rsidR="00A3713B" w:rsidRDefault="00A3713B" w:rsidP="00B70169">
      <w:pPr>
        <w:pStyle w:val="Corpo"/>
        <w:spacing w:line="276" w:lineRule="auto"/>
        <w:rPr>
          <w:b/>
        </w:rPr>
      </w:pPr>
    </w:p>
    <w:p w14:paraId="46312F56" w14:textId="67F1E236" w:rsidR="00A3713B" w:rsidRDefault="00A3713B" w:rsidP="00B70169">
      <w:pPr>
        <w:pStyle w:val="Corpo"/>
        <w:spacing w:line="276" w:lineRule="auto"/>
        <w:rPr>
          <w:b/>
        </w:rPr>
      </w:pPr>
    </w:p>
    <w:p w14:paraId="45802801" w14:textId="608B87E7" w:rsidR="00A3713B" w:rsidRDefault="00A3713B" w:rsidP="00B70169">
      <w:pPr>
        <w:pStyle w:val="Corpo"/>
        <w:spacing w:line="276" w:lineRule="auto"/>
        <w:rPr>
          <w:b/>
        </w:rPr>
      </w:pPr>
    </w:p>
    <w:p w14:paraId="63E98514" w14:textId="10A33A24" w:rsidR="00A3713B" w:rsidRDefault="00A3713B" w:rsidP="00B70169">
      <w:pPr>
        <w:pStyle w:val="Corpo"/>
        <w:spacing w:line="276" w:lineRule="auto"/>
        <w:rPr>
          <w:b/>
        </w:rPr>
      </w:pPr>
    </w:p>
    <w:p w14:paraId="60FA43CE" w14:textId="7C080FAC" w:rsidR="00A3713B" w:rsidRDefault="00A3713B" w:rsidP="00B70169">
      <w:pPr>
        <w:pStyle w:val="Corpo"/>
        <w:spacing w:line="276" w:lineRule="auto"/>
        <w:rPr>
          <w:b/>
        </w:rPr>
      </w:pPr>
    </w:p>
    <w:p w14:paraId="5C4E3185" w14:textId="3ECE94DB" w:rsidR="00A3713B" w:rsidRDefault="00A3713B" w:rsidP="00B70169">
      <w:pPr>
        <w:pStyle w:val="Corpo"/>
        <w:spacing w:line="276" w:lineRule="auto"/>
        <w:rPr>
          <w:b/>
        </w:rPr>
      </w:pPr>
    </w:p>
    <w:p w14:paraId="163171B9" w14:textId="01E489B9" w:rsidR="00A3713B" w:rsidRDefault="00A3713B" w:rsidP="00B70169">
      <w:pPr>
        <w:pStyle w:val="Corpo"/>
        <w:spacing w:line="276" w:lineRule="auto"/>
        <w:rPr>
          <w:b/>
        </w:rPr>
      </w:pPr>
    </w:p>
    <w:p w14:paraId="37842492" w14:textId="637BCEE1" w:rsidR="00A3713B" w:rsidRDefault="00A3713B" w:rsidP="00B70169">
      <w:pPr>
        <w:pStyle w:val="Corpo"/>
        <w:spacing w:line="276" w:lineRule="auto"/>
        <w:rPr>
          <w:b/>
        </w:rPr>
      </w:pPr>
    </w:p>
    <w:p w14:paraId="1FBC766A" w14:textId="1C1790D5" w:rsidR="00A3713B" w:rsidRDefault="00A3713B" w:rsidP="00B70169">
      <w:pPr>
        <w:pStyle w:val="Corpo"/>
        <w:spacing w:line="276" w:lineRule="auto"/>
        <w:rPr>
          <w:b/>
        </w:rPr>
      </w:pPr>
    </w:p>
    <w:p w14:paraId="4F1C0A6D" w14:textId="01C8E9A5" w:rsidR="00A3713B" w:rsidRDefault="00A3713B" w:rsidP="00B70169">
      <w:pPr>
        <w:pStyle w:val="Corpo"/>
        <w:spacing w:line="276" w:lineRule="auto"/>
        <w:rPr>
          <w:b/>
        </w:rPr>
      </w:pPr>
    </w:p>
    <w:p w14:paraId="13B7FD97" w14:textId="14884880" w:rsidR="00A3713B" w:rsidRDefault="00A3713B" w:rsidP="00B70169">
      <w:pPr>
        <w:pStyle w:val="Corpo"/>
        <w:spacing w:line="276" w:lineRule="auto"/>
        <w:rPr>
          <w:b/>
        </w:rPr>
      </w:pPr>
    </w:p>
    <w:p w14:paraId="4B521B49" w14:textId="27ED8F9F" w:rsidR="00A3713B" w:rsidRDefault="00A3713B" w:rsidP="00B70169">
      <w:pPr>
        <w:pStyle w:val="Corpo"/>
        <w:spacing w:line="276" w:lineRule="auto"/>
        <w:rPr>
          <w:b/>
        </w:rPr>
      </w:pPr>
    </w:p>
    <w:p w14:paraId="5FAB80E8" w14:textId="517D1C52" w:rsidR="00A3713B" w:rsidRDefault="00A3713B" w:rsidP="00B70169">
      <w:pPr>
        <w:pStyle w:val="Corpo"/>
        <w:spacing w:line="276" w:lineRule="auto"/>
        <w:rPr>
          <w:b/>
        </w:rPr>
      </w:pPr>
    </w:p>
    <w:p w14:paraId="47B4600A" w14:textId="6DD528D6" w:rsidR="00A3713B" w:rsidRDefault="00A3713B" w:rsidP="00B70169">
      <w:pPr>
        <w:pStyle w:val="Corpo"/>
        <w:spacing w:line="276" w:lineRule="auto"/>
        <w:rPr>
          <w:b/>
        </w:rPr>
      </w:pPr>
    </w:p>
    <w:p w14:paraId="7103139D" w14:textId="685FBDE1" w:rsidR="00A3713B" w:rsidRPr="00394360" w:rsidRDefault="00A3713B" w:rsidP="00A3713B">
      <w:pPr>
        <w:pStyle w:val="Ttulo1"/>
        <w:jc w:val="center"/>
      </w:pPr>
      <w:bookmarkStart w:id="125" w:name="_Toc62720160"/>
      <w:r>
        <w:lastRenderedPageBreak/>
        <w:t>Probióticos</w:t>
      </w:r>
      <w:bookmarkEnd w:id="125"/>
    </w:p>
    <w:p w14:paraId="0D57F40E" w14:textId="605BE3F5" w:rsidR="00A3713B" w:rsidRDefault="00AE064A" w:rsidP="00AE064A">
      <w:pPr>
        <w:pStyle w:val="Subtitulocorpo"/>
        <w:rPr>
          <w:b w:val="0"/>
          <w:color w:val="404040" w:themeColor="text1" w:themeTint="BF"/>
          <w:sz w:val="24"/>
          <w:szCs w:val="24"/>
        </w:rPr>
      </w:pPr>
      <w:r w:rsidRPr="00AE064A">
        <w:t>Tratam os Sintomas Associados com Constipação Gravídica</w:t>
      </w:r>
    </w:p>
    <w:p w14:paraId="35B1DF77" w14:textId="77777777" w:rsidR="00AE064A" w:rsidRDefault="00AE064A" w:rsidP="00A3713B">
      <w:pPr>
        <w:pStyle w:val="Corpo"/>
        <w:spacing w:line="276" w:lineRule="auto"/>
        <w:rPr>
          <w:lang w:eastAsia="pt-BR"/>
        </w:rPr>
      </w:pPr>
    </w:p>
    <w:p w14:paraId="00E2F2CB" w14:textId="77777777" w:rsidR="00AE064A" w:rsidRPr="00AE064A" w:rsidRDefault="00AE064A" w:rsidP="00AE064A">
      <w:pPr>
        <w:pStyle w:val="Corpo"/>
        <w:spacing w:line="276" w:lineRule="auto"/>
        <w:rPr>
          <w:lang w:eastAsia="pt-BR"/>
        </w:rPr>
      </w:pPr>
      <w:r w:rsidRPr="00AE064A">
        <w:rPr>
          <w:lang w:eastAsia="pt-BR"/>
        </w:rPr>
        <w:t>Esse estudo teve como objetivo avaliar os efeitos da suplementação de probióticos na constipação em gestantes (</w:t>
      </w:r>
      <w:proofErr w:type="spellStart"/>
      <w:r w:rsidRPr="00AE064A">
        <w:rPr>
          <w:lang w:eastAsia="pt-BR"/>
        </w:rPr>
        <w:t>Mirghafourvand</w:t>
      </w:r>
      <w:proofErr w:type="spellEnd"/>
      <w:r w:rsidRPr="00AE064A">
        <w:rPr>
          <w:lang w:eastAsia="pt-BR"/>
        </w:rPr>
        <w:t xml:space="preserve"> </w:t>
      </w:r>
      <w:r w:rsidRPr="00AE064A">
        <w:rPr>
          <w:i/>
          <w:lang w:eastAsia="pt-BR"/>
        </w:rPr>
        <w:t>et al</w:t>
      </w:r>
      <w:r w:rsidRPr="00AE064A">
        <w:rPr>
          <w:lang w:eastAsia="pt-BR"/>
        </w:rPr>
        <w:t>., 2016).</w:t>
      </w:r>
    </w:p>
    <w:p w14:paraId="19449BBC" w14:textId="77777777" w:rsidR="00A3713B" w:rsidRPr="00E7159F" w:rsidRDefault="00A3713B" w:rsidP="00A3713B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53600" behindDoc="0" locked="0" layoutInCell="1" allowOverlap="1" wp14:anchorId="2FE53C5F" wp14:editId="0849D744">
                <wp:simplePos x="0" y="0"/>
                <wp:positionH relativeFrom="margin">
                  <wp:posOffset>11686</wp:posOffset>
                </wp:positionH>
                <wp:positionV relativeFrom="paragraph">
                  <wp:posOffset>119636</wp:posOffset>
                </wp:positionV>
                <wp:extent cx="5372100" cy="709683"/>
                <wp:effectExtent l="0" t="0" r="19050" b="14605"/>
                <wp:wrapNone/>
                <wp:docPr id="881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709683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9A946FB" w14:textId="77777777" w:rsidR="005D1916" w:rsidRPr="009D65A4" w:rsidRDefault="005D1916" w:rsidP="00AE064A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Para isso, 60 gestantes participaram deste estudo clínico, triplo-cego, randomizado e controlado. As gestantes foram divididas em dois grupos para receberem a seguinte posologia durante quatro semanas: </w:t>
                            </w:r>
                          </w:p>
                          <w:p w14:paraId="3ECB55F3" w14:textId="77777777" w:rsidR="005D1916" w:rsidRPr="009D65A4" w:rsidRDefault="005D1916" w:rsidP="00A3713B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FE53C5F" id="_x0000_s1150" type="#_x0000_t202" style="position:absolute;left:0;text-align:left;margin-left:.9pt;margin-top:9.4pt;width:423pt;height:55.9pt;z-index:25295360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" fillcolor="white [3212]" strokecolor="#0070c0">
                <v:textbox>
                  <w:txbxContent>
                    <w:p w14:paraId="59A946FB" w14:textId="77777777" w:rsidR="005D1916" w:rsidRPr="009D65A4" w:rsidRDefault="005D1916" w:rsidP="00AE064A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Para isso, 60 gestantes participaram deste estudo clínico, triplo-cego, randomizado e controlado. As gestantes foram divididas em dois grupos para receberem a seguinte posologia durante quatro semanas: </w:t>
                      </w:r>
                    </w:p>
                    <w:p w14:paraId="3ECB55F3" w14:textId="77777777" w:rsidR="005D1916" w:rsidRPr="009D65A4" w:rsidRDefault="005D1916" w:rsidP="00A3713B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81735BD" w14:textId="77777777" w:rsidR="00A3713B" w:rsidRDefault="00A3713B" w:rsidP="00A3713B">
      <w:pPr>
        <w:pStyle w:val="Corpo"/>
        <w:rPr>
          <w:sz w:val="24"/>
        </w:rPr>
      </w:pPr>
      <w:r>
        <w:rPr>
          <w:sz w:val="24"/>
        </w:rPr>
        <w:br/>
      </w:r>
    </w:p>
    <w:p w14:paraId="2D759E94" w14:textId="183713A4" w:rsidR="00A3713B" w:rsidRDefault="00A3713B" w:rsidP="00A3713B">
      <w:pPr>
        <w:pStyle w:val="Corpo"/>
      </w:pPr>
    </w:p>
    <w:p w14:paraId="13F93699" w14:textId="77777777" w:rsidR="00AE064A" w:rsidRDefault="00AE064A" w:rsidP="00A3713B">
      <w:pPr>
        <w:pStyle w:val="Corpo"/>
      </w:pPr>
    </w:p>
    <w:p w14:paraId="118DB481" w14:textId="58DC27A1" w:rsidR="00A3713B" w:rsidRDefault="00A3713B" w:rsidP="00A3713B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55648" behindDoc="0" locked="0" layoutInCell="1" allowOverlap="1" wp14:anchorId="13D3FB83" wp14:editId="46647FB8">
                <wp:simplePos x="0" y="0"/>
                <wp:positionH relativeFrom="margin">
                  <wp:posOffset>1124215</wp:posOffset>
                </wp:positionH>
                <wp:positionV relativeFrom="paragraph">
                  <wp:posOffset>84142</wp:posOffset>
                </wp:positionV>
                <wp:extent cx="226695" cy="138430"/>
                <wp:effectExtent l="0" t="0" r="1905" b="0"/>
                <wp:wrapNone/>
                <wp:docPr id="882" name="Triângulo isósceles 88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30F4740" id="Triângulo isósceles 882" o:spid="_x0000_s1026" type="#_x0000_t5" style="position:absolute;margin-left:88.5pt;margin-top:6.65pt;width:17.85pt;height:10.9pt;flip:y;z-index:2529556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" fillcolor="#d8d8d8 [2732]" stroked="f">
                <w10:wrap anchorx="margin"/>
              </v:shape>
            </w:pict>
          </mc:Fallback>
        </mc:AlternateContent>
      </w: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57696" behindDoc="0" locked="0" layoutInCell="1" allowOverlap="1" wp14:anchorId="1884995A" wp14:editId="31FBCD90">
                <wp:simplePos x="0" y="0"/>
                <wp:positionH relativeFrom="margin">
                  <wp:posOffset>4105957</wp:posOffset>
                </wp:positionH>
                <wp:positionV relativeFrom="paragraph">
                  <wp:posOffset>80010</wp:posOffset>
                </wp:positionV>
                <wp:extent cx="226695" cy="138430"/>
                <wp:effectExtent l="0" t="0" r="1905" b="0"/>
                <wp:wrapNone/>
                <wp:docPr id="883" name="Triângulo isósceles 88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197EA0F" id="Triângulo isósceles 883" o:spid="_x0000_s1026" type="#_x0000_t5" style="position:absolute;margin-left:323.3pt;margin-top:6.3pt;width:17.85pt;height:10.9pt;flip:y;z-index:25295769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" fillcolor="#d8d8d8 [2732]" stroked="f">
                <w10:wrap anchorx="margin"/>
              </v:shape>
            </w:pict>
          </mc:Fallback>
        </mc:AlternateContent>
      </w:r>
    </w:p>
    <w:p w14:paraId="10E9434D" w14:textId="77777777" w:rsidR="00AE064A" w:rsidRDefault="00AE064A" w:rsidP="00A3713B">
      <w:pPr>
        <w:pStyle w:val="Corpo"/>
      </w:pPr>
    </w:p>
    <w:p w14:paraId="045267B3" w14:textId="5A293F7B" w:rsidR="00A3713B" w:rsidRDefault="00AE064A" w:rsidP="00A3713B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56672" behindDoc="0" locked="0" layoutInCell="1" allowOverlap="1" wp14:anchorId="2409EC2C" wp14:editId="7D405263">
                <wp:simplePos x="0" y="0"/>
                <wp:positionH relativeFrom="margin">
                  <wp:posOffset>3000546</wp:posOffset>
                </wp:positionH>
                <wp:positionV relativeFrom="paragraph">
                  <wp:posOffset>161517</wp:posOffset>
                </wp:positionV>
                <wp:extent cx="2387600" cy="1296348"/>
                <wp:effectExtent l="0" t="0" r="12700" b="18415"/>
                <wp:wrapNone/>
                <wp:docPr id="884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87600" cy="1296348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9AD2592" w14:textId="77777777" w:rsidR="005D1916" w:rsidRDefault="005D1916" w:rsidP="00A3713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228700CC" w14:textId="77777777" w:rsidR="005D1916" w:rsidRDefault="005D1916" w:rsidP="00A3713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303652C6" w14:textId="77777777" w:rsidR="005D1916" w:rsidRDefault="005D1916" w:rsidP="00A3713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2F124667" w14:textId="77777777" w:rsidR="005D1916" w:rsidRPr="006B1E56" w:rsidRDefault="005D1916" w:rsidP="00A3713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Cs w:val="23"/>
                              </w:rPr>
                            </w:pPr>
                            <w:r w:rsidRPr="006B1E56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409EC2C" id="_x0000_s1151" type="#_x0000_t202" style="position:absolute;left:0;text-align:left;margin-left:236.25pt;margin-top:12.7pt;width:188pt;height:102.05pt;z-index:25295667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" fillcolor="#0070c0" strokecolor="#0070c0">
                <v:textbox>
                  <w:txbxContent>
                    <w:p w14:paraId="19AD2592" w14:textId="77777777" w:rsidR="005D1916" w:rsidRDefault="005D1916" w:rsidP="00A3713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228700CC" w14:textId="77777777" w:rsidR="005D1916" w:rsidRDefault="005D1916" w:rsidP="00A3713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303652C6" w14:textId="77777777" w:rsidR="005D1916" w:rsidRDefault="005D1916" w:rsidP="00A3713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2F124667" w14:textId="77777777" w:rsidR="005D1916" w:rsidRPr="006B1E56" w:rsidRDefault="005D1916" w:rsidP="00A3713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Cs w:val="23"/>
                        </w:rPr>
                      </w:pPr>
                      <w:r w:rsidRPr="006B1E56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54624" behindDoc="0" locked="0" layoutInCell="1" allowOverlap="1" wp14:anchorId="06C98C2C" wp14:editId="4A2B2841">
                <wp:simplePos x="0" y="0"/>
                <wp:positionH relativeFrom="margin">
                  <wp:posOffset>11686</wp:posOffset>
                </wp:positionH>
                <wp:positionV relativeFrom="paragraph">
                  <wp:posOffset>175166</wp:posOffset>
                </wp:positionV>
                <wp:extent cx="2415540" cy="1282890"/>
                <wp:effectExtent l="0" t="0" r="22860" b="12700"/>
                <wp:wrapNone/>
                <wp:docPr id="885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415540" cy="128289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B23BA67" w14:textId="77777777" w:rsidR="005D1916" w:rsidRDefault="005D1916" w:rsidP="00A3713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</w:p>
                          <w:p w14:paraId="54B2EB37" w14:textId="77777777" w:rsidR="005D1916" w:rsidRDefault="005D1916" w:rsidP="00A3713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1D5968A6" w14:textId="77777777" w:rsidR="005D1916" w:rsidRPr="00AE064A" w:rsidRDefault="005D1916" w:rsidP="00AE064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AE064A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Bifidobacterium</w:t>
                            </w:r>
                            <w:proofErr w:type="spellEnd"/>
                            <w:r w:rsidRPr="00AE064A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  <w:proofErr w:type="spellStart"/>
                            <w:r w:rsidRPr="00AE064A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lactis</w:t>
                            </w:r>
                            <w:proofErr w:type="spellEnd"/>
                            <w:r w:rsidRPr="00AE064A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4,8x10</w:t>
                            </w:r>
                            <w:r w:rsidRPr="00AE064A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  <w:vertAlign w:val="superscript"/>
                              </w:rPr>
                              <w:t>10</w:t>
                            </w:r>
                            <w:r w:rsidRPr="00AE064A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UFC</w:t>
                            </w:r>
                          </w:p>
                          <w:p w14:paraId="0A106932" w14:textId="77777777" w:rsidR="005D1916" w:rsidRPr="00B21FB8" w:rsidRDefault="005D1916" w:rsidP="00AE064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B21FB8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Lactobacillus </w:t>
                            </w:r>
                            <w:proofErr w:type="spellStart"/>
                            <w:r w:rsidRPr="00B21FB8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acidophilus</w:t>
                            </w:r>
                            <w:proofErr w:type="spellEnd"/>
                            <w:r w:rsidRPr="00B21FB8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4,8x10</w:t>
                            </w:r>
                            <w:r w:rsidRPr="00B21FB8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  <w:vertAlign w:val="superscript"/>
                              </w:rPr>
                              <w:t>10</w:t>
                            </w:r>
                            <w:r w:rsidRPr="00B21FB8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UFC</w:t>
                            </w:r>
                          </w:p>
                          <w:p w14:paraId="32A0622E" w14:textId="77777777" w:rsidR="005D1916" w:rsidRPr="00B21FB8" w:rsidRDefault="005D1916" w:rsidP="00AE064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B21FB8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Dose diária</w:t>
                            </w:r>
                          </w:p>
                          <w:p w14:paraId="37090B4B" w14:textId="77777777" w:rsidR="005D1916" w:rsidRPr="00086CFC" w:rsidRDefault="005D1916" w:rsidP="00A3713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6C98C2C" id="_x0000_s1152" type="#_x0000_t202" style="position:absolute;left:0;text-align:left;margin-left:.9pt;margin-top:13.8pt;width:190.2pt;height:101pt;z-index:25295462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" fillcolor="#0070c0" strokecolor="#0070c0">
                <v:textbox>
                  <w:txbxContent>
                    <w:p w14:paraId="6B23BA67" w14:textId="77777777" w:rsidR="005D1916" w:rsidRDefault="005D1916" w:rsidP="00A3713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</w:p>
                    <w:p w14:paraId="54B2EB37" w14:textId="77777777" w:rsidR="005D1916" w:rsidRDefault="005D1916" w:rsidP="00A3713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1D5968A6" w14:textId="77777777" w:rsidR="005D1916" w:rsidRPr="00AE064A" w:rsidRDefault="005D1916" w:rsidP="00AE064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AE064A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>Bifidobacterium</w:t>
                      </w:r>
                      <w:proofErr w:type="spellEnd"/>
                      <w:r w:rsidRPr="00AE064A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  <w:proofErr w:type="spellStart"/>
                      <w:r w:rsidRPr="00AE064A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>lactis</w:t>
                      </w:r>
                      <w:proofErr w:type="spellEnd"/>
                      <w:r w:rsidRPr="00AE064A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4,8x10</w:t>
                      </w:r>
                      <w:r w:rsidRPr="00AE064A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  <w:vertAlign w:val="superscript"/>
                        </w:rPr>
                        <w:t>10</w:t>
                      </w:r>
                      <w:r w:rsidRPr="00AE064A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UFC</w:t>
                      </w:r>
                    </w:p>
                    <w:p w14:paraId="0A106932" w14:textId="77777777" w:rsidR="005D1916" w:rsidRPr="00B21FB8" w:rsidRDefault="005D1916" w:rsidP="00AE064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r w:rsidRPr="00B21FB8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Lactobacillus </w:t>
                      </w:r>
                      <w:proofErr w:type="spellStart"/>
                      <w:r w:rsidRPr="00B21FB8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>acidophilus</w:t>
                      </w:r>
                      <w:proofErr w:type="spellEnd"/>
                      <w:r w:rsidRPr="00B21FB8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4,8x10</w:t>
                      </w:r>
                      <w:r w:rsidRPr="00B21FB8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  <w:vertAlign w:val="superscript"/>
                        </w:rPr>
                        <w:t>10</w:t>
                      </w:r>
                      <w:r w:rsidRPr="00B21FB8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UFC</w:t>
                      </w:r>
                    </w:p>
                    <w:p w14:paraId="32A0622E" w14:textId="77777777" w:rsidR="005D1916" w:rsidRPr="00B21FB8" w:rsidRDefault="005D1916" w:rsidP="00AE064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B21FB8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Dose diária</w:t>
                      </w:r>
                    </w:p>
                    <w:p w14:paraId="37090B4B" w14:textId="77777777" w:rsidR="005D1916" w:rsidRPr="00086CFC" w:rsidRDefault="005D1916" w:rsidP="00A3713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860DF4B" w14:textId="77777777" w:rsidR="00A3713B" w:rsidRDefault="00A3713B" w:rsidP="00A3713B">
      <w:pPr>
        <w:pStyle w:val="Corpo"/>
      </w:pPr>
    </w:p>
    <w:p w14:paraId="676332F6" w14:textId="77777777" w:rsidR="00A3713B" w:rsidRDefault="00A3713B" w:rsidP="00A3713B">
      <w:pPr>
        <w:pStyle w:val="Corpo"/>
      </w:pPr>
    </w:p>
    <w:p w14:paraId="63A6E4BA" w14:textId="77777777" w:rsidR="00A3713B" w:rsidRDefault="00A3713B" w:rsidP="00A3713B">
      <w:pPr>
        <w:pStyle w:val="Corpo"/>
      </w:pPr>
    </w:p>
    <w:p w14:paraId="14A199DA" w14:textId="77777777" w:rsidR="00A3713B" w:rsidRDefault="00A3713B" w:rsidP="00A3713B">
      <w:pPr>
        <w:pStyle w:val="Corpo"/>
      </w:pPr>
    </w:p>
    <w:p w14:paraId="1697F15A" w14:textId="77777777" w:rsidR="00A3713B" w:rsidRDefault="00A3713B" w:rsidP="00A3713B">
      <w:pPr>
        <w:pStyle w:val="Corpo"/>
        <w:rPr>
          <w:sz w:val="20"/>
          <w:szCs w:val="23"/>
        </w:rPr>
      </w:pPr>
    </w:p>
    <w:p w14:paraId="5E12C32A" w14:textId="77777777" w:rsidR="00A3713B" w:rsidRDefault="00A3713B" w:rsidP="00A3713B">
      <w:pPr>
        <w:pStyle w:val="Corpo"/>
        <w:rPr>
          <w:sz w:val="20"/>
          <w:szCs w:val="23"/>
        </w:rPr>
      </w:pPr>
    </w:p>
    <w:p w14:paraId="10D60850" w14:textId="77777777" w:rsidR="00A3713B" w:rsidRDefault="00A3713B" w:rsidP="00A3713B">
      <w:pPr>
        <w:pStyle w:val="Corpo"/>
        <w:rPr>
          <w:sz w:val="20"/>
          <w:szCs w:val="23"/>
        </w:rPr>
      </w:pPr>
    </w:p>
    <w:p w14:paraId="177E4F42" w14:textId="77777777" w:rsidR="00A3713B" w:rsidRDefault="00A3713B" w:rsidP="00A3713B">
      <w:pPr>
        <w:pStyle w:val="Corpo"/>
        <w:rPr>
          <w:b/>
          <w:color w:val="339966"/>
        </w:rPr>
      </w:pPr>
    </w:p>
    <w:p w14:paraId="63B34DE6" w14:textId="77777777" w:rsidR="00A3713B" w:rsidRPr="00C72C0B" w:rsidRDefault="00A3713B" w:rsidP="00A3713B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70C04FDC" w14:textId="77777777" w:rsidR="00A3713B" w:rsidRPr="00714E9A" w:rsidRDefault="00A3713B" w:rsidP="00A3713B">
      <w:pPr>
        <w:pStyle w:val="Corpo"/>
        <w:rPr>
          <w:sz w:val="16"/>
          <w:szCs w:val="16"/>
        </w:rPr>
      </w:pPr>
    </w:p>
    <w:p w14:paraId="3D8A1807" w14:textId="77777777" w:rsidR="00AE064A" w:rsidRDefault="00AE064A" w:rsidP="00AE064A">
      <w:pPr>
        <w:pStyle w:val="Corpo"/>
        <w:numPr>
          <w:ilvl w:val="0"/>
          <w:numId w:val="1"/>
        </w:numPr>
        <w:spacing w:after="120"/>
        <w:rPr>
          <w:sz w:val="24"/>
        </w:rPr>
      </w:pPr>
      <w:r>
        <w:rPr>
          <w:sz w:val="24"/>
        </w:rPr>
        <w:t>A frequência de defecação foi aumentada em relação a linha base. Porém, não foram observados significância nos resultados;</w:t>
      </w:r>
    </w:p>
    <w:p w14:paraId="75C8A8CB" w14:textId="77777777" w:rsidR="00AE064A" w:rsidRDefault="00AE064A" w:rsidP="00AE064A">
      <w:pPr>
        <w:pStyle w:val="Corpo"/>
        <w:numPr>
          <w:ilvl w:val="0"/>
          <w:numId w:val="1"/>
        </w:numPr>
        <w:spacing w:after="120"/>
        <w:rPr>
          <w:sz w:val="24"/>
        </w:rPr>
      </w:pPr>
      <w:r>
        <w:rPr>
          <w:sz w:val="24"/>
        </w:rPr>
        <w:t>Os sintomas da constipação incluindo: esforço ao defecar, obstrução anorretal, consistência e cor das fezes foram melhorados de maneira significativa após o período de quatro semanas de tratamento (p&lt;0,05);</w:t>
      </w:r>
    </w:p>
    <w:p w14:paraId="51EB3B93" w14:textId="4382E59E" w:rsidR="00AE064A" w:rsidRPr="00AE064A" w:rsidRDefault="00AE064A" w:rsidP="00AE064A">
      <w:pPr>
        <w:pStyle w:val="Corpo"/>
        <w:numPr>
          <w:ilvl w:val="0"/>
          <w:numId w:val="1"/>
        </w:numPr>
        <w:spacing w:after="120"/>
        <w:rPr>
          <w:sz w:val="24"/>
        </w:rPr>
      </w:pPr>
      <w:r>
        <w:rPr>
          <w:sz w:val="24"/>
        </w:rPr>
        <w:t>A sensação de evacuação incompleta foi reduzida de maneira significativa no grupo 1 quando comparado com o grupo 2 (p=0,01).</w:t>
      </w:r>
    </w:p>
    <w:p w14:paraId="4859570F" w14:textId="332AECDB" w:rsidR="00AE064A" w:rsidRDefault="00AE064A" w:rsidP="00AE064A">
      <w:pPr>
        <w:pStyle w:val="Corpo"/>
        <w:spacing w:after="120"/>
        <w:rPr>
          <w:b/>
          <w:color w:val="0082B2"/>
        </w:rPr>
      </w:pPr>
    </w:p>
    <w:p w14:paraId="30F0965A" w14:textId="76E51F3D" w:rsidR="00AE064A" w:rsidRPr="00C72C0B" w:rsidRDefault="00AE064A" w:rsidP="00AE064A">
      <w:pPr>
        <w:pStyle w:val="Corpo"/>
        <w:rPr>
          <w:b/>
          <w:color w:val="339966"/>
        </w:rPr>
      </w:pPr>
      <w:r>
        <w:rPr>
          <w:b/>
          <w:color w:val="339966"/>
        </w:rPr>
        <w:t>Conclusão:</w:t>
      </w:r>
    </w:p>
    <w:p w14:paraId="18C4D091" w14:textId="77777777" w:rsidR="00AE064A" w:rsidRPr="00714E9A" w:rsidRDefault="00AE064A" w:rsidP="00AE064A">
      <w:pPr>
        <w:pStyle w:val="Corpo"/>
        <w:rPr>
          <w:sz w:val="16"/>
          <w:szCs w:val="16"/>
        </w:rPr>
      </w:pPr>
    </w:p>
    <w:p w14:paraId="020EAD75" w14:textId="4F234C68" w:rsidR="00AE064A" w:rsidRDefault="00AE064A" w:rsidP="00AE064A">
      <w:pPr>
        <w:pStyle w:val="Corpo"/>
        <w:jc w:val="center"/>
      </w:pPr>
      <w:r>
        <w:t>O consumo de probióticos em iogurte pode desempenhar um papel importante na melhora dos sintomas associados com a constipação em grávidas.</w:t>
      </w:r>
    </w:p>
    <w:p w14:paraId="5B7BF79A" w14:textId="77777777" w:rsidR="00AE064A" w:rsidRDefault="00AE064A" w:rsidP="00AE064A">
      <w:pPr>
        <w:pStyle w:val="Corpo"/>
        <w:spacing w:after="120"/>
        <w:rPr>
          <w:b/>
          <w:color w:val="0082B2"/>
        </w:rPr>
      </w:pPr>
    </w:p>
    <w:p w14:paraId="3DD6BF43" w14:textId="77777777" w:rsidR="00AE064A" w:rsidRDefault="00AE064A" w:rsidP="00AE064A">
      <w:pPr>
        <w:pStyle w:val="Corpo"/>
        <w:spacing w:after="120"/>
        <w:rPr>
          <w:b/>
          <w:color w:val="0082B2"/>
        </w:rPr>
      </w:pPr>
    </w:p>
    <w:p w14:paraId="727451E4" w14:textId="77777777" w:rsidR="00AE064A" w:rsidRDefault="00AE064A" w:rsidP="00AE064A">
      <w:pPr>
        <w:pStyle w:val="Corpo"/>
        <w:spacing w:after="120"/>
        <w:rPr>
          <w:b/>
          <w:color w:val="0082B2"/>
        </w:rPr>
      </w:pPr>
    </w:p>
    <w:p w14:paraId="000A04FD" w14:textId="77777777" w:rsidR="00A3713B" w:rsidRDefault="00A3713B" w:rsidP="00A3713B">
      <w:pPr>
        <w:pStyle w:val="Ttulo1"/>
        <w:jc w:val="center"/>
      </w:pPr>
      <w:bookmarkStart w:id="126" w:name="_Toc62720161"/>
      <w:r>
        <w:lastRenderedPageBreak/>
        <w:t>Formulário</w:t>
      </w:r>
      <w:bookmarkEnd w:id="126"/>
    </w:p>
    <w:p w14:paraId="1B6E0D58" w14:textId="77777777" w:rsidR="00A3713B" w:rsidRDefault="00A3713B" w:rsidP="00A3713B">
      <w:pPr>
        <w:pStyle w:val="Corpo"/>
        <w:spacing w:after="120"/>
      </w:pPr>
    </w:p>
    <w:p w14:paraId="68029B9F" w14:textId="77777777" w:rsidR="00A3713B" w:rsidRPr="00C30C20" w:rsidRDefault="00A3713B" w:rsidP="00A3713B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A3713B" w:rsidRPr="009537E7" w14:paraId="2574280D" w14:textId="77777777" w:rsidTr="00400828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47190225" w14:textId="77777777" w:rsidR="00A3713B" w:rsidRDefault="00A3713B" w:rsidP="00400828">
            <w:pPr>
              <w:pStyle w:val="Corpo"/>
              <w:spacing w:after="0"/>
              <w:jc w:val="center"/>
              <w:rPr>
                <w:b/>
                <w:color w:val="FFFFFF" w:themeColor="background1"/>
                <w:sz w:val="22"/>
              </w:rPr>
            </w:pPr>
            <w:r w:rsidRPr="00A3713B">
              <w:rPr>
                <w:b/>
                <w:color w:val="FFFFFF" w:themeColor="background1"/>
                <w:sz w:val="22"/>
              </w:rPr>
              <w:t>Sachês com Probióticos</w:t>
            </w:r>
          </w:p>
        </w:tc>
      </w:tr>
      <w:tr w:rsidR="00AE064A" w:rsidRPr="009537E7" w14:paraId="1DFFA99D" w14:textId="77777777" w:rsidTr="00AE064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4312FB2" w14:textId="658658C6" w:rsidR="00AE064A" w:rsidRDefault="00AE064A" w:rsidP="00AE064A">
            <w:pPr>
              <w:pStyle w:val="Corpo"/>
              <w:jc w:val="center"/>
            </w:pPr>
            <w:bookmarkStart w:id="127" w:name="_Hlk62659444"/>
            <w:proofErr w:type="spellStart"/>
            <w:r w:rsidRPr="00255D7A">
              <w:rPr>
                <w:i/>
              </w:rPr>
              <w:t>Bifidobacterium</w:t>
            </w:r>
            <w:proofErr w:type="spellEnd"/>
            <w:r w:rsidRPr="00255D7A">
              <w:rPr>
                <w:i/>
              </w:rPr>
              <w:t xml:space="preserve"> </w:t>
            </w:r>
            <w:proofErr w:type="spellStart"/>
            <w:r w:rsidRPr="00255D7A">
              <w:rPr>
                <w:i/>
              </w:rPr>
              <w:t>lactis</w:t>
            </w:r>
            <w:proofErr w:type="spellEnd"/>
            <w:r w:rsidRPr="0084580D">
              <w:t xml:space="preserve"> </w:t>
            </w:r>
            <w:bookmarkEnd w:id="127"/>
            <w:r>
              <w:t>............</w:t>
            </w:r>
            <w:r w:rsidRPr="0084580D">
              <w:t>4,8x10</w:t>
            </w:r>
            <w:r w:rsidRPr="005F288F">
              <w:rPr>
                <w:vertAlign w:val="superscript"/>
              </w:rPr>
              <w:t>10</w:t>
            </w:r>
            <w:r w:rsidRPr="0084580D">
              <w:t xml:space="preserve"> UFC</w:t>
            </w:r>
          </w:p>
        </w:tc>
      </w:tr>
      <w:tr w:rsidR="00AE064A" w:rsidRPr="009537E7" w14:paraId="413FFE65" w14:textId="77777777" w:rsidTr="00AE064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41ABFE1" w14:textId="5AAE3BD9" w:rsidR="00AE064A" w:rsidRPr="00BD4F6E" w:rsidRDefault="00AE064A" w:rsidP="00AE064A">
            <w:pPr>
              <w:pStyle w:val="Corpo"/>
              <w:jc w:val="center"/>
            </w:pPr>
            <w:bookmarkStart w:id="128" w:name="_Hlk62659447"/>
            <w:r w:rsidRPr="00255D7A">
              <w:rPr>
                <w:i/>
              </w:rPr>
              <w:t xml:space="preserve">Lactobacillus </w:t>
            </w:r>
            <w:proofErr w:type="spellStart"/>
            <w:r w:rsidRPr="00255D7A">
              <w:rPr>
                <w:i/>
              </w:rPr>
              <w:t>acidophilus</w:t>
            </w:r>
            <w:bookmarkEnd w:id="128"/>
            <w:proofErr w:type="spellEnd"/>
            <w:r>
              <w:t>.......</w:t>
            </w:r>
            <w:r w:rsidRPr="0084580D">
              <w:t>4,8x10</w:t>
            </w:r>
            <w:r w:rsidRPr="005F288F">
              <w:rPr>
                <w:vertAlign w:val="superscript"/>
              </w:rPr>
              <w:t>10</w:t>
            </w:r>
            <w:r w:rsidRPr="0084580D">
              <w:t xml:space="preserve"> UFC</w:t>
            </w:r>
          </w:p>
        </w:tc>
      </w:tr>
      <w:tr w:rsidR="00A3713B" w:rsidRPr="009537E7" w14:paraId="6EBD66DD" w14:textId="77777777" w:rsidTr="00400828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DD7E6C8" w14:textId="77777777" w:rsidR="00A3713B" w:rsidRDefault="00A3713B" w:rsidP="00400828">
            <w:pPr>
              <w:pStyle w:val="Corpo"/>
              <w:jc w:val="center"/>
            </w:pPr>
            <w:proofErr w:type="spellStart"/>
            <w:r w:rsidRPr="007D6655">
              <w:rPr>
                <w:lang w:val="en-US"/>
              </w:rPr>
              <w:t>Exci</w:t>
            </w:r>
            <w:r>
              <w:rPr>
                <w:lang w:val="en-US"/>
              </w:rPr>
              <w:t>piente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qsp</w:t>
            </w:r>
            <w:proofErr w:type="spellEnd"/>
            <w:r>
              <w:rPr>
                <w:lang w:val="en-US"/>
              </w:rPr>
              <w:t>................</w:t>
            </w:r>
            <w:r w:rsidRPr="007D6655">
              <w:rPr>
                <w:lang w:val="en-US"/>
              </w:rPr>
              <w:t>.</w:t>
            </w:r>
            <w:r>
              <w:t>......</w:t>
            </w:r>
            <w:r w:rsidRPr="000C26C7">
              <w:t xml:space="preserve">........1 </w:t>
            </w:r>
            <w:r>
              <w:t>Sachê</w:t>
            </w:r>
          </w:p>
        </w:tc>
      </w:tr>
    </w:tbl>
    <w:p w14:paraId="69EC1E95" w14:textId="77777777" w:rsidR="00AE064A" w:rsidRDefault="00AE064A" w:rsidP="00AE064A">
      <w:pPr>
        <w:pStyle w:val="Corpo"/>
        <w:spacing w:line="276" w:lineRule="auto"/>
        <w:rPr>
          <w:sz w:val="16"/>
          <w:szCs w:val="16"/>
        </w:rPr>
      </w:pPr>
      <w:r w:rsidRPr="00AE064A">
        <w:rPr>
          <w:sz w:val="16"/>
          <w:szCs w:val="16"/>
        </w:rPr>
        <w:t xml:space="preserve">Administrar 1 sachê 1 a 3 vezes ao dia de acordo com a orientação </w:t>
      </w:r>
    </w:p>
    <w:p w14:paraId="2B51A3B1" w14:textId="3073EA31" w:rsidR="00AE064A" w:rsidRPr="00AE064A" w:rsidRDefault="00AE064A" w:rsidP="00AE064A">
      <w:pPr>
        <w:pStyle w:val="Corpo"/>
        <w:spacing w:line="276" w:lineRule="auto"/>
        <w:rPr>
          <w:sz w:val="16"/>
          <w:szCs w:val="16"/>
        </w:rPr>
      </w:pPr>
      <w:r w:rsidRPr="00AE064A">
        <w:rPr>
          <w:sz w:val="16"/>
          <w:szCs w:val="16"/>
        </w:rPr>
        <w:t>médica.</w:t>
      </w:r>
    </w:p>
    <w:p w14:paraId="258C8557" w14:textId="77777777" w:rsidR="00A3713B" w:rsidRDefault="00A3713B" w:rsidP="00B70169">
      <w:pPr>
        <w:pStyle w:val="Corpo"/>
        <w:spacing w:line="276" w:lineRule="auto"/>
        <w:rPr>
          <w:b/>
        </w:rPr>
      </w:pPr>
    </w:p>
    <w:p w14:paraId="6454A62E" w14:textId="5C4196B4" w:rsidR="006B1E56" w:rsidRDefault="006B1E56" w:rsidP="00B70169">
      <w:pPr>
        <w:pStyle w:val="Corpo"/>
        <w:spacing w:line="276" w:lineRule="auto"/>
        <w:rPr>
          <w:b/>
        </w:rPr>
      </w:pPr>
    </w:p>
    <w:p w14:paraId="5B3F5D84" w14:textId="28F380E6" w:rsidR="00AE064A" w:rsidRDefault="00AE064A" w:rsidP="00B70169">
      <w:pPr>
        <w:pStyle w:val="Corpo"/>
        <w:spacing w:line="276" w:lineRule="auto"/>
        <w:rPr>
          <w:b/>
        </w:rPr>
      </w:pPr>
    </w:p>
    <w:p w14:paraId="20A4B945" w14:textId="693E5948" w:rsidR="00AE064A" w:rsidRDefault="00AE064A" w:rsidP="00B70169">
      <w:pPr>
        <w:pStyle w:val="Corpo"/>
        <w:spacing w:line="276" w:lineRule="auto"/>
        <w:rPr>
          <w:b/>
        </w:rPr>
      </w:pPr>
    </w:p>
    <w:p w14:paraId="17F40057" w14:textId="59DC0473" w:rsidR="00AE064A" w:rsidRDefault="00AE064A" w:rsidP="00B70169">
      <w:pPr>
        <w:pStyle w:val="Corpo"/>
        <w:spacing w:line="276" w:lineRule="auto"/>
        <w:rPr>
          <w:b/>
        </w:rPr>
      </w:pPr>
    </w:p>
    <w:p w14:paraId="68A3A20A" w14:textId="2D4A7DCA" w:rsidR="00AE064A" w:rsidRDefault="00AE064A" w:rsidP="00B70169">
      <w:pPr>
        <w:pStyle w:val="Corpo"/>
        <w:spacing w:line="276" w:lineRule="auto"/>
        <w:rPr>
          <w:b/>
        </w:rPr>
      </w:pPr>
    </w:p>
    <w:p w14:paraId="1DC87D23" w14:textId="20610EB5" w:rsidR="00AE064A" w:rsidRDefault="00AE064A" w:rsidP="00B70169">
      <w:pPr>
        <w:pStyle w:val="Corpo"/>
        <w:spacing w:line="276" w:lineRule="auto"/>
        <w:rPr>
          <w:b/>
        </w:rPr>
      </w:pPr>
    </w:p>
    <w:p w14:paraId="467DF19F" w14:textId="05DCF877" w:rsidR="00AE064A" w:rsidRDefault="00AE064A" w:rsidP="00B70169">
      <w:pPr>
        <w:pStyle w:val="Corpo"/>
        <w:spacing w:line="276" w:lineRule="auto"/>
        <w:rPr>
          <w:b/>
        </w:rPr>
      </w:pPr>
    </w:p>
    <w:p w14:paraId="0934AE32" w14:textId="64992BA2" w:rsidR="00AE064A" w:rsidRDefault="00AE064A" w:rsidP="00B70169">
      <w:pPr>
        <w:pStyle w:val="Corpo"/>
        <w:spacing w:line="276" w:lineRule="auto"/>
        <w:rPr>
          <w:b/>
        </w:rPr>
      </w:pPr>
    </w:p>
    <w:p w14:paraId="632BC3E2" w14:textId="775ECD69" w:rsidR="00AE064A" w:rsidRDefault="00AE064A" w:rsidP="00B70169">
      <w:pPr>
        <w:pStyle w:val="Corpo"/>
        <w:spacing w:line="276" w:lineRule="auto"/>
        <w:rPr>
          <w:b/>
        </w:rPr>
      </w:pPr>
    </w:p>
    <w:p w14:paraId="0AFB21DE" w14:textId="07E2C383" w:rsidR="00AE064A" w:rsidRDefault="00AE064A" w:rsidP="00B70169">
      <w:pPr>
        <w:pStyle w:val="Corpo"/>
        <w:spacing w:line="276" w:lineRule="auto"/>
        <w:rPr>
          <w:b/>
        </w:rPr>
      </w:pPr>
    </w:p>
    <w:p w14:paraId="21733FB3" w14:textId="75F7750E" w:rsidR="00AE064A" w:rsidRDefault="00AE064A" w:rsidP="00B70169">
      <w:pPr>
        <w:pStyle w:val="Corpo"/>
        <w:spacing w:line="276" w:lineRule="auto"/>
        <w:rPr>
          <w:b/>
        </w:rPr>
      </w:pPr>
    </w:p>
    <w:p w14:paraId="31528A41" w14:textId="24CD6D8C" w:rsidR="00AE064A" w:rsidRDefault="00AE064A" w:rsidP="00B70169">
      <w:pPr>
        <w:pStyle w:val="Corpo"/>
        <w:spacing w:line="276" w:lineRule="auto"/>
        <w:rPr>
          <w:b/>
        </w:rPr>
      </w:pPr>
    </w:p>
    <w:p w14:paraId="77F0526C" w14:textId="219FEE08" w:rsidR="00AE064A" w:rsidRDefault="00AE064A" w:rsidP="00B70169">
      <w:pPr>
        <w:pStyle w:val="Corpo"/>
        <w:spacing w:line="276" w:lineRule="auto"/>
        <w:rPr>
          <w:b/>
        </w:rPr>
      </w:pPr>
    </w:p>
    <w:p w14:paraId="0F7B7C4E" w14:textId="3D860FE5" w:rsidR="00AE064A" w:rsidRDefault="00AE064A" w:rsidP="00B70169">
      <w:pPr>
        <w:pStyle w:val="Corpo"/>
        <w:spacing w:line="276" w:lineRule="auto"/>
        <w:rPr>
          <w:b/>
        </w:rPr>
      </w:pPr>
    </w:p>
    <w:p w14:paraId="5B1C8BE5" w14:textId="7BA6C0C2" w:rsidR="00AE064A" w:rsidRDefault="00AE064A" w:rsidP="00B70169">
      <w:pPr>
        <w:pStyle w:val="Corpo"/>
        <w:spacing w:line="276" w:lineRule="auto"/>
        <w:rPr>
          <w:b/>
        </w:rPr>
      </w:pPr>
    </w:p>
    <w:p w14:paraId="473DD3CD" w14:textId="6269CFD2" w:rsidR="00AE064A" w:rsidRDefault="00AE064A" w:rsidP="00B70169">
      <w:pPr>
        <w:pStyle w:val="Corpo"/>
        <w:spacing w:line="276" w:lineRule="auto"/>
        <w:rPr>
          <w:b/>
        </w:rPr>
      </w:pPr>
    </w:p>
    <w:p w14:paraId="10568FC5" w14:textId="5A671A09" w:rsidR="00AE064A" w:rsidRDefault="00AE064A" w:rsidP="00B70169">
      <w:pPr>
        <w:pStyle w:val="Corpo"/>
        <w:spacing w:line="276" w:lineRule="auto"/>
        <w:rPr>
          <w:b/>
        </w:rPr>
      </w:pPr>
    </w:p>
    <w:p w14:paraId="405EBC09" w14:textId="60503331" w:rsidR="00AE064A" w:rsidRDefault="00AE064A" w:rsidP="00B70169">
      <w:pPr>
        <w:pStyle w:val="Corpo"/>
        <w:spacing w:line="276" w:lineRule="auto"/>
        <w:rPr>
          <w:b/>
        </w:rPr>
      </w:pPr>
    </w:p>
    <w:p w14:paraId="7FC8CD77" w14:textId="19640F2D" w:rsidR="00AE064A" w:rsidRDefault="00AE064A" w:rsidP="00B70169">
      <w:pPr>
        <w:pStyle w:val="Corpo"/>
        <w:spacing w:line="276" w:lineRule="auto"/>
        <w:rPr>
          <w:b/>
        </w:rPr>
      </w:pPr>
    </w:p>
    <w:p w14:paraId="2EA6E92C" w14:textId="5F67B77B" w:rsidR="00AE064A" w:rsidRDefault="00AE064A" w:rsidP="00B70169">
      <w:pPr>
        <w:pStyle w:val="Corpo"/>
        <w:spacing w:line="276" w:lineRule="auto"/>
        <w:rPr>
          <w:b/>
        </w:rPr>
      </w:pPr>
    </w:p>
    <w:p w14:paraId="28F6CF5E" w14:textId="22BC39B1" w:rsidR="00AE064A" w:rsidRDefault="00AE064A" w:rsidP="00B70169">
      <w:pPr>
        <w:pStyle w:val="Corpo"/>
        <w:spacing w:line="276" w:lineRule="auto"/>
        <w:rPr>
          <w:b/>
        </w:rPr>
      </w:pPr>
    </w:p>
    <w:p w14:paraId="29FDF3A6" w14:textId="0313BAAC" w:rsidR="00AE064A" w:rsidRDefault="00AE064A" w:rsidP="00B70169">
      <w:pPr>
        <w:pStyle w:val="Corpo"/>
        <w:spacing w:line="276" w:lineRule="auto"/>
        <w:rPr>
          <w:b/>
        </w:rPr>
      </w:pPr>
    </w:p>
    <w:p w14:paraId="26ECFF26" w14:textId="7D618D1A" w:rsidR="00AE064A" w:rsidRDefault="00AE064A" w:rsidP="00B70169">
      <w:pPr>
        <w:pStyle w:val="Corpo"/>
        <w:spacing w:line="276" w:lineRule="auto"/>
        <w:rPr>
          <w:b/>
        </w:rPr>
      </w:pPr>
    </w:p>
    <w:p w14:paraId="226F0CD1" w14:textId="3A705E7A" w:rsidR="00AE064A" w:rsidRDefault="00AE064A" w:rsidP="00B70169">
      <w:pPr>
        <w:pStyle w:val="Corpo"/>
        <w:spacing w:line="276" w:lineRule="auto"/>
        <w:rPr>
          <w:b/>
        </w:rPr>
      </w:pPr>
    </w:p>
    <w:p w14:paraId="730053A3" w14:textId="30E72F51" w:rsidR="00AE064A" w:rsidRPr="00394360" w:rsidRDefault="00AE064A" w:rsidP="00AE064A">
      <w:pPr>
        <w:pStyle w:val="Ttulo1"/>
        <w:jc w:val="center"/>
      </w:pPr>
      <w:bookmarkStart w:id="129" w:name="_Toc62720162"/>
      <w:proofErr w:type="spellStart"/>
      <w:r>
        <w:lastRenderedPageBreak/>
        <w:t>Psyllium</w:t>
      </w:r>
      <w:bookmarkEnd w:id="129"/>
      <w:proofErr w:type="spellEnd"/>
    </w:p>
    <w:p w14:paraId="792138FF" w14:textId="7CD33088" w:rsidR="00AE064A" w:rsidRDefault="00AE064A" w:rsidP="00AE064A">
      <w:pPr>
        <w:pStyle w:val="Corpo"/>
        <w:spacing w:line="276" w:lineRule="auto"/>
        <w:jc w:val="center"/>
        <w:rPr>
          <w:lang w:eastAsia="pt-BR"/>
        </w:rPr>
      </w:pPr>
      <w:r w:rsidRPr="00AE064A">
        <w:rPr>
          <w:b/>
          <w:bCs/>
          <w:color w:val="0070C0"/>
          <w:sz w:val="40"/>
          <w:szCs w:val="22"/>
        </w:rPr>
        <w:t>Melhora a Constipação e o Perfil Metabólico</w:t>
      </w:r>
    </w:p>
    <w:p w14:paraId="27583116" w14:textId="77777777" w:rsidR="00AE064A" w:rsidRDefault="00AE064A" w:rsidP="00AE064A">
      <w:pPr>
        <w:pStyle w:val="Corpo"/>
        <w:spacing w:line="276" w:lineRule="auto"/>
        <w:rPr>
          <w:lang w:eastAsia="pt-BR"/>
        </w:rPr>
      </w:pPr>
    </w:p>
    <w:p w14:paraId="4E2A0ED4" w14:textId="77777777" w:rsidR="00AE1670" w:rsidRDefault="00AE1670" w:rsidP="00AE064A">
      <w:pPr>
        <w:pStyle w:val="Subtitulocorpo"/>
        <w:jc w:val="both"/>
        <w:rPr>
          <w:b w:val="0"/>
          <w:color w:val="404040" w:themeColor="text1" w:themeTint="BF"/>
          <w:sz w:val="23"/>
          <w:szCs w:val="24"/>
          <w:lang w:eastAsia="pt-BR"/>
        </w:rPr>
      </w:pPr>
      <w:r w:rsidRPr="00AE1670">
        <w:rPr>
          <w:b w:val="0"/>
          <w:color w:val="404040" w:themeColor="text1" w:themeTint="BF"/>
          <w:sz w:val="23"/>
          <w:szCs w:val="24"/>
          <w:lang w:eastAsia="pt-BR"/>
        </w:rPr>
        <w:t xml:space="preserve">Estudo conduzido por </w:t>
      </w:r>
      <w:proofErr w:type="spellStart"/>
      <w:r w:rsidRPr="00AE1670">
        <w:rPr>
          <w:b w:val="0"/>
          <w:color w:val="404040" w:themeColor="text1" w:themeTint="BF"/>
          <w:sz w:val="23"/>
          <w:szCs w:val="24"/>
          <w:lang w:eastAsia="pt-BR"/>
        </w:rPr>
        <w:t>Noureddin</w:t>
      </w:r>
      <w:proofErr w:type="spellEnd"/>
      <w:r w:rsidRPr="00AE1670">
        <w:rPr>
          <w:b w:val="0"/>
          <w:color w:val="404040" w:themeColor="text1" w:themeTint="BF"/>
          <w:sz w:val="23"/>
          <w:szCs w:val="24"/>
          <w:lang w:eastAsia="pt-BR"/>
        </w:rPr>
        <w:t xml:space="preserve"> </w:t>
      </w:r>
      <w:r w:rsidRPr="00AE1670">
        <w:rPr>
          <w:b w:val="0"/>
          <w:i/>
          <w:color w:val="404040" w:themeColor="text1" w:themeTint="BF"/>
          <w:sz w:val="23"/>
          <w:szCs w:val="24"/>
          <w:lang w:eastAsia="pt-BR"/>
        </w:rPr>
        <w:t>et al.</w:t>
      </w:r>
      <w:r w:rsidRPr="00AE1670">
        <w:rPr>
          <w:b w:val="0"/>
          <w:color w:val="404040" w:themeColor="text1" w:themeTint="BF"/>
          <w:sz w:val="23"/>
          <w:szCs w:val="24"/>
          <w:lang w:eastAsia="pt-BR"/>
        </w:rPr>
        <w:t xml:space="preserve"> (2018) teve como objetivo avaliar os efeitos da suplementação de </w:t>
      </w:r>
      <w:proofErr w:type="spellStart"/>
      <w:r w:rsidRPr="00AE1670">
        <w:rPr>
          <w:b w:val="0"/>
          <w:color w:val="404040" w:themeColor="text1" w:themeTint="BF"/>
          <w:sz w:val="23"/>
          <w:szCs w:val="24"/>
          <w:lang w:eastAsia="pt-BR"/>
        </w:rPr>
        <w:t>psyllium</w:t>
      </w:r>
      <w:proofErr w:type="spellEnd"/>
      <w:r w:rsidRPr="00AE1670">
        <w:rPr>
          <w:b w:val="0"/>
          <w:color w:val="404040" w:themeColor="text1" w:themeTint="BF"/>
          <w:sz w:val="23"/>
          <w:szCs w:val="24"/>
          <w:lang w:eastAsia="pt-BR"/>
        </w:rPr>
        <w:t xml:space="preserve"> </w:t>
      </w:r>
      <w:r w:rsidRPr="00AE1670">
        <w:rPr>
          <w:b w:val="0"/>
          <w:i/>
          <w:color w:val="404040" w:themeColor="text1" w:themeTint="BF"/>
          <w:sz w:val="23"/>
          <w:szCs w:val="24"/>
          <w:lang w:eastAsia="pt-BR"/>
        </w:rPr>
        <w:t>vs</w:t>
      </w:r>
      <w:r w:rsidRPr="00AE1670">
        <w:rPr>
          <w:b w:val="0"/>
          <w:color w:val="404040" w:themeColor="text1" w:themeTint="BF"/>
          <w:sz w:val="23"/>
          <w:szCs w:val="24"/>
          <w:lang w:eastAsia="pt-BR"/>
        </w:rPr>
        <w:t>. placebo nos sintomas relacionados à constipação, peso corpóreo, perfil lipídico e glicemia em pacientes com diabetes tipo 2 e constipação</w:t>
      </w:r>
    </w:p>
    <w:p w14:paraId="00B71A2B" w14:textId="201E86E7" w:rsidR="00AE064A" w:rsidRPr="00E7159F" w:rsidRDefault="00AE064A" w:rsidP="00AE064A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59744" behindDoc="0" locked="0" layoutInCell="1" allowOverlap="1" wp14:anchorId="139CAD0D" wp14:editId="0D767A1C">
                <wp:simplePos x="0" y="0"/>
                <wp:positionH relativeFrom="margin">
                  <wp:posOffset>11686</wp:posOffset>
                </wp:positionH>
                <wp:positionV relativeFrom="paragraph">
                  <wp:posOffset>125455</wp:posOffset>
                </wp:positionV>
                <wp:extent cx="5372100" cy="818866"/>
                <wp:effectExtent l="0" t="0" r="19050" b="19685"/>
                <wp:wrapNone/>
                <wp:docPr id="886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818866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97FA69C" w14:textId="77777777" w:rsidR="005D1916" w:rsidRPr="00AE1670" w:rsidRDefault="005D1916" w:rsidP="00AE1670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 w:rsidRPr="00AE1670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Para isso, 51 pacientes com diabetes tipo 2, constipação crônica e IMC 20 a 47 kg/m</w:t>
                            </w:r>
                            <w:r w:rsidRPr="00AE1670">
                              <w:rPr>
                                <w:rFonts w:ascii="Swis721 Th BT" w:hAnsi="Swis721 Th BT"/>
                                <w:sz w:val="23"/>
                                <w:szCs w:val="23"/>
                                <w:vertAlign w:val="superscript"/>
                              </w:rPr>
                              <w:t xml:space="preserve">2 </w:t>
                            </w:r>
                            <w:r w:rsidRPr="00AE1670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participaram deste estudo clínico, único-cego, controlado e randomizado. Eles foram divididos em dois grupos para receberem a seguinte posologia por 12 semanas:</w:t>
                            </w:r>
                          </w:p>
                          <w:p w14:paraId="0D52B7A0" w14:textId="77777777" w:rsidR="005D1916" w:rsidRPr="009D65A4" w:rsidRDefault="005D1916" w:rsidP="00AE064A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39CAD0D" id="_x0000_s1153" type="#_x0000_t202" style="position:absolute;left:0;text-align:left;margin-left:.9pt;margin-top:9.9pt;width:423pt;height:64.5pt;z-index:25295974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" fillcolor="white [3212]" strokecolor="#0070c0">
                <v:textbox>
                  <w:txbxContent>
                    <w:p w14:paraId="597FA69C" w14:textId="77777777" w:rsidR="005D1916" w:rsidRPr="00AE1670" w:rsidRDefault="005D1916" w:rsidP="00AE1670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 w:rsidRPr="00AE1670">
                        <w:rPr>
                          <w:rFonts w:ascii="Swis721 Th BT" w:hAnsi="Swis721 Th BT"/>
                          <w:sz w:val="23"/>
                          <w:szCs w:val="23"/>
                        </w:rPr>
                        <w:t>Para isso, 51 pacientes com diabetes tipo 2, constipação crônica e IMC 20 a 47 kg/m</w:t>
                      </w:r>
                      <w:r w:rsidRPr="00AE1670">
                        <w:rPr>
                          <w:rFonts w:ascii="Swis721 Th BT" w:hAnsi="Swis721 Th BT"/>
                          <w:sz w:val="23"/>
                          <w:szCs w:val="23"/>
                          <w:vertAlign w:val="superscript"/>
                        </w:rPr>
                        <w:t xml:space="preserve">2 </w:t>
                      </w:r>
                      <w:r w:rsidRPr="00AE1670">
                        <w:rPr>
                          <w:rFonts w:ascii="Swis721 Th BT" w:hAnsi="Swis721 Th BT"/>
                          <w:sz w:val="23"/>
                          <w:szCs w:val="23"/>
                        </w:rPr>
                        <w:t>participaram deste estudo clínico, único-cego, controlado e randomizado. Eles foram divididos em dois grupos para receberem a seguinte posologia por 12 semanas:</w:t>
                      </w:r>
                    </w:p>
                    <w:p w14:paraId="0D52B7A0" w14:textId="77777777" w:rsidR="005D1916" w:rsidRPr="009D65A4" w:rsidRDefault="005D1916" w:rsidP="00AE064A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B7381BF" w14:textId="77777777" w:rsidR="00AE064A" w:rsidRDefault="00AE064A" w:rsidP="00AE064A">
      <w:pPr>
        <w:pStyle w:val="Corpo"/>
        <w:rPr>
          <w:sz w:val="24"/>
        </w:rPr>
      </w:pPr>
      <w:r>
        <w:rPr>
          <w:sz w:val="24"/>
        </w:rPr>
        <w:br/>
      </w:r>
    </w:p>
    <w:p w14:paraId="6945309C" w14:textId="77777777" w:rsidR="00AE064A" w:rsidRDefault="00AE064A" w:rsidP="00AE064A">
      <w:pPr>
        <w:pStyle w:val="Corpo"/>
      </w:pPr>
    </w:p>
    <w:p w14:paraId="1E66CD2B" w14:textId="77777777" w:rsidR="00AE064A" w:rsidRDefault="00AE064A" w:rsidP="00AE064A">
      <w:pPr>
        <w:pStyle w:val="Corpo"/>
      </w:pPr>
    </w:p>
    <w:p w14:paraId="68D9A969" w14:textId="77777777" w:rsidR="00AE064A" w:rsidRDefault="00AE064A" w:rsidP="00AE064A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61792" behindDoc="0" locked="0" layoutInCell="1" allowOverlap="1" wp14:anchorId="410C9618" wp14:editId="1AE70072">
                <wp:simplePos x="0" y="0"/>
                <wp:positionH relativeFrom="margin">
                  <wp:posOffset>1124215</wp:posOffset>
                </wp:positionH>
                <wp:positionV relativeFrom="paragraph">
                  <wp:posOffset>84142</wp:posOffset>
                </wp:positionV>
                <wp:extent cx="226695" cy="138430"/>
                <wp:effectExtent l="0" t="0" r="1905" b="0"/>
                <wp:wrapNone/>
                <wp:docPr id="887" name="Triângulo isósceles 88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162FEFE" id="Triângulo isósceles 887" o:spid="_x0000_s1026" type="#_x0000_t5" style="position:absolute;margin-left:88.5pt;margin-top:6.65pt;width:17.85pt;height:10.9pt;flip:y;z-index:25296179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" fillcolor="#d8d8d8 [2732]" stroked="f">
                <w10:wrap anchorx="margin"/>
              </v:shape>
            </w:pict>
          </mc:Fallback>
        </mc:AlternateContent>
      </w: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63840" behindDoc="0" locked="0" layoutInCell="1" allowOverlap="1" wp14:anchorId="2B08D435" wp14:editId="0CC1B0FA">
                <wp:simplePos x="0" y="0"/>
                <wp:positionH relativeFrom="margin">
                  <wp:posOffset>4105957</wp:posOffset>
                </wp:positionH>
                <wp:positionV relativeFrom="paragraph">
                  <wp:posOffset>80010</wp:posOffset>
                </wp:positionV>
                <wp:extent cx="226695" cy="138430"/>
                <wp:effectExtent l="0" t="0" r="1905" b="0"/>
                <wp:wrapNone/>
                <wp:docPr id="888" name="Triângulo isósceles 88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109A50C" id="Triângulo isósceles 888" o:spid="_x0000_s1026" type="#_x0000_t5" style="position:absolute;margin-left:323.3pt;margin-top:6.3pt;width:17.85pt;height:10.9pt;flip:y;z-index:25296384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" fillcolor="#d8d8d8 [2732]" stroked="f">
                <w10:wrap anchorx="margin"/>
              </v:shape>
            </w:pict>
          </mc:Fallback>
        </mc:AlternateContent>
      </w:r>
    </w:p>
    <w:p w14:paraId="0145033B" w14:textId="77777777" w:rsidR="00AE064A" w:rsidRDefault="00AE064A" w:rsidP="00AE064A">
      <w:pPr>
        <w:pStyle w:val="Corpo"/>
      </w:pPr>
    </w:p>
    <w:p w14:paraId="4F9998FE" w14:textId="77777777" w:rsidR="00AE064A" w:rsidRDefault="00AE064A" w:rsidP="00AE064A">
      <w:pPr>
        <w:pStyle w:val="Corpo"/>
      </w:pPr>
      <w:r w:rsidRPr="000421E8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62816" behindDoc="0" locked="0" layoutInCell="1" allowOverlap="1" wp14:anchorId="7DAF1160" wp14:editId="403A96AC">
                <wp:simplePos x="0" y="0"/>
                <wp:positionH relativeFrom="margin">
                  <wp:posOffset>3000546</wp:posOffset>
                </wp:positionH>
                <wp:positionV relativeFrom="paragraph">
                  <wp:posOffset>161517</wp:posOffset>
                </wp:positionV>
                <wp:extent cx="2387600" cy="1296348"/>
                <wp:effectExtent l="0" t="0" r="12700" b="18415"/>
                <wp:wrapNone/>
                <wp:docPr id="889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87600" cy="1296348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95B3244" w14:textId="77777777" w:rsidR="005D1916" w:rsidRDefault="005D1916" w:rsidP="00AE064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br/>
                            </w:r>
                          </w:p>
                          <w:p w14:paraId="7AA43CEE" w14:textId="77777777" w:rsidR="005D1916" w:rsidRDefault="005D1916" w:rsidP="00AE064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09C27BB0" w14:textId="77777777" w:rsidR="005D1916" w:rsidRDefault="005D1916" w:rsidP="00AE064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050FC0EB" w14:textId="77777777" w:rsidR="005D1916" w:rsidRPr="006B1E56" w:rsidRDefault="005D1916" w:rsidP="00AE064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Cs w:val="23"/>
                              </w:rPr>
                            </w:pPr>
                            <w:r w:rsidRPr="006B1E56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DAF1160" id="_x0000_s1154" type="#_x0000_t202" style="position:absolute;left:0;text-align:left;margin-left:236.25pt;margin-top:12.7pt;width:188pt;height:102.05pt;z-index:25296281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" fillcolor="#0070c0" strokecolor="#0070c0">
                <v:textbox>
                  <w:txbxContent>
                    <w:p w14:paraId="395B3244" w14:textId="77777777" w:rsidR="005D1916" w:rsidRDefault="005D1916" w:rsidP="00AE064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br/>
                      </w:r>
                    </w:p>
                    <w:p w14:paraId="7AA43CEE" w14:textId="77777777" w:rsidR="005D1916" w:rsidRDefault="005D1916" w:rsidP="00AE064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09C27BB0" w14:textId="77777777" w:rsidR="005D1916" w:rsidRDefault="005D1916" w:rsidP="00AE064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050FC0EB" w14:textId="77777777" w:rsidR="005D1916" w:rsidRPr="006B1E56" w:rsidRDefault="005D1916" w:rsidP="00AE064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Cs w:val="23"/>
                        </w:rPr>
                      </w:pPr>
                      <w:r w:rsidRPr="006B1E56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60768" behindDoc="0" locked="0" layoutInCell="1" allowOverlap="1" wp14:anchorId="22B315A2" wp14:editId="4B51B6D3">
                <wp:simplePos x="0" y="0"/>
                <wp:positionH relativeFrom="margin">
                  <wp:posOffset>11686</wp:posOffset>
                </wp:positionH>
                <wp:positionV relativeFrom="paragraph">
                  <wp:posOffset>175166</wp:posOffset>
                </wp:positionV>
                <wp:extent cx="2415540" cy="1282890"/>
                <wp:effectExtent l="0" t="0" r="22860" b="12700"/>
                <wp:wrapNone/>
                <wp:docPr id="890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415540" cy="128289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868B0C4" w14:textId="77777777" w:rsidR="005D1916" w:rsidRDefault="005D1916" w:rsidP="00AE064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1 </w:t>
                            </w:r>
                          </w:p>
                          <w:p w14:paraId="73522E49" w14:textId="77777777" w:rsidR="005D1916" w:rsidRDefault="005D1916" w:rsidP="00AE064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32CA0B40" w14:textId="77777777" w:rsidR="005D1916" w:rsidRPr="00AE1670" w:rsidRDefault="005D1916" w:rsidP="00AE167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AE1670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Psyllium</w:t>
                            </w:r>
                            <w:proofErr w:type="spellEnd"/>
                            <w:r w:rsidRPr="00AE1670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10 g</w:t>
                            </w:r>
                          </w:p>
                          <w:p w14:paraId="0C1E5F9C" w14:textId="77777777" w:rsidR="005D1916" w:rsidRPr="00AE1670" w:rsidRDefault="005D1916" w:rsidP="00AE167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AE1670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2 vezes ao dia</w:t>
                            </w:r>
                          </w:p>
                          <w:p w14:paraId="53C62182" w14:textId="77777777" w:rsidR="005D1916" w:rsidRPr="00086CFC" w:rsidRDefault="005D1916" w:rsidP="00AE064A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2B315A2" id="_x0000_s1155" type="#_x0000_t202" style="position:absolute;left:0;text-align:left;margin-left:.9pt;margin-top:13.8pt;width:190.2pt;height:101pt;z-index:25296076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" fillcolor="#0070c0" strokecolor="#0070c0">
                <v:textbox>
                  <w:txbxContent>
                    <w:p w14:paraId="4868B0C4" w14:textId="77777777" w:rsidR="005D1916" w:rsidRDefault="005D1916" w:rsidP="00AE064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1 </w:t>
                      </w:r>
                    </w:p>
                    <w:p w14:paraId="73522E49" w14:textId="77777777" w:rsidR="005D1916" w:rsidRDefault="005D1916" w:rsidP="00AE064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32CA0B40" w14:textId="77777777" w:rsidR="005D1916" w:rsidRPr="00AE1670" w:rsidRDefault="005D1916" w:rsidP="00AE167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AE1670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Psyllium</w:t>
                      </w:r>
                      <w:proofErr w:type="spellEnd"/>
                      <w:r w:rsidRPr="00AE1670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 xml:space="preserve"> 10 g</w:t>
                      </w:r>
                    </w:p>
                    <w:p w14:paraId="0C1E5F9C" w14:textId="77777777" w:rsidR="005D1916" w:rsidRPr="00AE1670" w:rsidRDefault="005D1916" w:rsidP="00AE167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AE1670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2 vezes ao dia</w:t>
                      </w:r>
                    </w:p>
                    <w:p w14:paraId="53C62182" w14:textId="77777777" w:rsidR="005D1916" w:rsidRPr="00086CFC" w:rsidRDefault="005D1916" w:rsidP="00AE064A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528F28B5" w14:textId="77777777" w:rsidR="00AE064A" w:rsidRDefault="00AE064A" w:rsidP="00AE064A">
      <w:pPr>
        <w:pStyle w:val="Corpo"/>
      </w:pPr>
    </w:p>
    <w:p w14:paraId="5919844A" w14:textId="77777777" w:rsidR="00AE064A" w:rsidRDefault="00AE064A" w:rsidP="00AE064A">
      <w:pPr>
        <w:pStyle w:val="Corpo"/>
      </w:pPr>
    </w:p>
    <w:p w14:paraId="42F4F13C" w14:textId="77777777" w:rsidR="00AE064A" w:rsidRDefault="00AE064A" w:rsidP="00AE064A">
      <w:pPr>
        <w:pStyle w:val="Corpo"/>
      </w:pPr>
    </w:p>
    <w:p w14:paraId="49D76948" w14:textId="77777777" w:rsidR="00AE064A" w:rsidRDefault="00AE064A" w:rsidP="00AE064A">
      <w:pPr>
        <w:pStyle w:val="Corpo"/>
      </w:pPr>
    </w:p>
    <w:p w14:paraId="67EECADE" w14:textId="77777777" w:rsidR="00AE064A" w:rsidRDefault="00AE064A" w:rsidP="00AE064A">
      <w:pPr>
        <w:pStyle w:val="Corpo"/>
        <w:rPr>
          <w:sz w:val="20"/>
          <w:szCs w:val="23"/>
        </w:rPr>
      </w:pPr>
    </w:p>
    <w:p w14:paraId="4EE98D13" w14:textId="77777777" w:rsidR="00AE064A" w:rsidRDefault="00AE064A" w:rsidP="00AE064A">
      <w:pPr>
        <w:pStyle w:val="Corpo"/>
        <w:rPr>
          <w:sz w:val="20"/>
          <w:szCs w:val="23"/>
        </w:rPr>
      </w:pPr>
    </w:p>
    <w:p w14:paraId="5B7F35A6" w14:textId="5FFF6861" w:rsidR="00AE064A" w:rsidRDefault="00AE064A" w:rsidP="00AE064A">
      <w:pPr>
        <w:pStyle w:val="Corpo"/>
        <w:rPr>
          <w:b/>
          <w:color w:val="339966"/>
        </w:rPr>
      </w:pPr>
    </w:p>
    <w:p w14:paraId="656BED14" w14:textId="77777777" w:rsidR="00AE1670" w:rsidRPr="00B64534" w:rsidRDefault="00AE1670" w:rsidP="00BB0BFA">
      <w:pPr>
        <w:pStyle w:val="Corpo"/>
        <w:numPr>
          <w:ilvl w:val="0"/>
          <w:numId w:val="22"/>
        </w:numPr>
        <w:spacing w:before="120"/>
        <w:rPr>
          <w:color w:val="auto"/>
          <w:sz w:val="20"/>
          <w:szCs w:val="20"/>
        </w:rPr>
      </w:pPr>
      <w:r w:rsidRPr="00B64534">
        <w:rPr>
          <w:color w:val="auto"/>
          <w:sz w:val="20"/>
          <w:szCs w:val="20"/>
        </w:rPr>
        <w:t xml:space="preserve">Foram avaliados os sintomas relacionados à constipação, IMC, glicose em jejum (FPG), hemoglobina glicosilada (HbA1c) e perfil lipídico. A constipação foi avaliada através da evacuação diária. </w:t>
      </w:r>
    </w:p>
    <w:p w14:paraId="64544719" w14:textId="77777777" w:rsidR="00AE1670" w:rsidRDefault="00AE1670" w:rsidP="00AE064A">
      <w:pPr>
        <w:pStyle w:val="Corpo"/>
        <w:rPr>
          <w:b/>
          <w:color w:val="339966"/>
        </w:rPr>
      </w:pPr>
    </w:p>
    <w:p w14:paraId="3A3A082F" w14:textId="77777777" w:rsidR="00AE064A" w:rsidRPr="00C72C0B" w:rsidRDefault="00AE064A" w:rsidP="00AE064A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5F58B59C" w14:textId="77777777" w:rsidR="00AE064A" w:rsidRPr="00714E9A" w:rsidRDefault="00AE064A" w:rsidP="00AE064A">
      <w:pPr>
        <w:pStyle w:val="Corpo"/>
        <w:rPr>
          <w:sz w:val="16"/>
          <w:szCs w:val="16"/>
        </w:rPr>
      </w:pPr>
    </w:p>
    <w:p w14:paraId="452D72BA" w14:textId="77777777" w:rsidR="00AE1670" w:rsidRPr="00AE1670" w:rsidRDefault="00AE1670" w:rsidP="00BB0BFA">
      <w:pPr>
        <w:pStyle w:val="Corpo"/>
        <w:numPr>
          <w:ilvl w:val="0"/>
          <w:numId w:val="23"/>
        </w:numPr>
        <w:spacing w:after="120"/>
        <w:rPr>
          <w:sz w:val="24"/>
        </w:rPr>
      </w:pPr>
      <w:r w:rsidRPr="00AE1670">
        <w:rPr>
          <w:sz w:val="24"/>
        </w:rPr>
        <w:t xml:space="preserve">No grupo tratado com </w:t>
      </w:r>
      <w:proofErr w:type="spellStart"/>
      <w:r w:rsidRPr="00AE1670">
        <w:rPr>
          <w:sz w:val="24"/>
        </w:rPr>
        <w:t>psyllium</w:t>
      </w:r>
      <w:proofErr w:type="spellEnd"/>
      <w:r w:rsidRPr="00AE1670">
        <w:rPr>
          <w:sz w:val="24"/>
        </w:rPr>
        <w:t>, houve uma melhora significativa nos sintomas relacionados com constipação, peso corpóreo, glicemia e perfil lipídico quando comparado com a linha base e com o grupo placebo (p&lt;0,001) e p=0,056);</w:t>
      </w:r>
    </w:p>
    <w:p w14:paraId="7B973337" w14:textId="77777777" w:rsidR="00AE1670" w:rsidRPr="00AE1670" w:rsidRDefault="00AE1670" w:rsidP="00BB0BFA">
      <w:pPr>
        <w:pStyle w:val="Corpo"/>
        <w:numPr>
          <w:ilvl w:val="0"/>
          <w:numId w:val="23"/>
        </w:numPr>
        <w:spacing w:after="120"/>
        <w:rPr>
          <w:sz w:val="24"/>
        </w:rPr>
      </w:pPr>
      <w:r w:rsidRPr="00AE1670">
        <w:rPr>
          <w:sz w:val="24"/>
        </w:rPr>
        <w:t>As diferenças obtidas em relação ao placebo foram: peso corpóreo (-2,0 kg – p&lt;0,001), FPG (-24,3 mg/dl – p=0,040) e HbA1c (-1,7 – p=0,002);</w:t>
      </w:r>
    </w:p>
    <w:p w14:paraId="7294C987" w14:textId="77777777" w:rsidR="00AE1670" w:rsidRPr="00AE1670" w:rsidRDefault="00AE1670" w:rsidP="00BB0BFA">
      <w:pPr>
        <w:pStyle w:val="Corpo"/>
        <w:numPr>
          <w:ilvl w:val="0"/>
          <w:numId w:val="23"/>
        </w:numPr>
        <w:spacing w:after="120"/>
        <w:rPr>
          <w:sz w:val="24"/>
        </w:rPr>
      </w:pPr>
      <w:r w:rsidRPr="00AE1670">
        <w:rPr>
          <w:sz w:val="24"/>
        </w:rPr>
        <w:t>Não foram observados efeitos adversos associados com o tratamento.</w:t>
      </w:r>
    </w:p>
    <w:p w14:paraId="27201BFB" w14:textId="77777777" w:rsidR="00AE064A" w:rsidRDefault="00AE064A" w:rsidP="00AE064A">
      <w:pPr>
        <w:pStyle w:val="Corpo"/>
        <w:spacing w:after="120"/>
        <w:rPr>
          <w:b/>
          <w:color w:val="0082B2"/>
        </w:rPr>
      </w:pPr>
    </w:p>
    <w:p w14:paraId="15DE39BD" w14:textId="77777777" w:rsidR="00AE064A" w:rsidRPr="00C72C0B" w:rsidRDefault="00AE064A" w:rsidP="00AE064A">
      <w:pPr>
        <w:pStyle w:val="Corpo"/>
        <w:rPr>
          <w:b/>
          <w:color w:val="339966"/>
        </w:rPr>
      </w:pPr>
      <w:r>
        <w:rPr>
          <w:b/>
          <w:color w:val="339966"/>
        </w:rPr>
        <w:t>Conclusão:</w:t>
      </w:r>
    </w:p>
    <w:p w14:paraId="0959BB11" w14:textId="77777777" w:rsidR="00AE064A" w:rsidRPr="00714E9A" w:rsidRDefault="00AE064A" w:rsidP="00AE064A">
      <w:pPr>
        <w:pStyle w:val="Corpo"/>
        <w:rPr>
          <w:sz w:val="16"/>
          <w:szCs w:val="16"/>
        </w:rPr>
      </w:pPr>
    </w:p>
    <w:p w14:paraId="18B094AA" w14:textId="05B9E13E" w:rsidR="00AE1670" w:rsidRPr="00AE1670" w:rsidRDefault="00AE1670" w:rsidP="00AE1670">
      <w:pPr>
        <w:pStyle w:val="Corpo"/>
        <w:spacing w:after="120"/>
        <w:jc w:val="center"/>
        <w:rPr>
          <w:b/>
          <w:bCs/>
        </w:rPr>
      </w:pPr>
      <w:r w:rsidRPr="00AE1670">
        <w:rPr>
          <w:b/>
          <w:bCs/>
        </w:rPr>
        <w:t xml:space="preserve">Em pacientes com diabetes do tipo 2 e constipação crônica, a suplementação de </w:t>
      </w:r>
      <w:proofErr w:type="spellStart"/>
      <w:r w:rsidRPr="00AE1670">
        <w:rPr>
          <w:b/>
          <w:bCs/>
        </w:rPr>
        <w:t>psyllium</w:t>
      </w:r>
      <w:proofErr w:type="spellEnd"/>
      <w:r w:rsidRPr="00AE1670">
        <w:rPr>
          <w:b/>
          <w:bCs/>
        </w:rPr>
        <w:t xml:space="preserve"> reduz os sintomas da constipação, o peso corpóreo, glicemia, colesterol e aumenta os níveis de HDL-colesterol.</w:t>
      </w:r>
    </w:p>
    <w:p w14:paraId="4C47E877" w14:textId="77777777" w:rsidR="00AE064A" w:rsidRDefault="00AE064A" w:rsidP="00AE064A">
      <w:pPr>
        <w:pStyle w:val="Corpo"/>
        <w:spacing w:after="120"/>
        <w:rPr>
          <w:b/>
          <w:color w:val="0082B2"/>
        </w:rPr>
      </w:pPr>
    </w:p>
    <w:p w14:paraId="373FA5A7" w14:textId="77777777" w:rsidR="00AE064A" w:rsidRDefault="00AE064A" w:rsidP="00AE064A">
      <w:pPr>
        <w:pStyle w:val="Ttulo1"/>
        <w:jc w:val="center"/>
      </w:pPr>
      <w:bookmarkStart w:id="130" w:name="_Toc62720163"/>
      <w:r>
        <w:lastRenderedPageBreak/>
        <w:t>Formulário</w:t>
      </w:r>
      <w:bookmarkEnd w:id="130"/>
    </w:p>
    <w:p w14:paraId="1FC2BE41" w14:textId="77777777" w:rsidR="00AE064A" w:rsidRDefault="00AE064A" w:rsidP="00AE064A">
      <w:pPr>
        <w:pStyle w:val="Corpo"/>
        <w:spacing w:after="120"/>
      </w:pPr>
    </w:p>
    <w:p w14:paraId="0D097B23" w14:textId="77777777" w:rsidR="00AE064A" w:rsidRPr="00C30C20" w:rsidRDefault="00AE064A" w:rsidP="00AE064A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AE1670" w:rsidRPr="009537E7" w14:paraId="1F325F08" w14:textId="77777777" w:rsidTr="00AE167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7542E8D4" w14:textId="48587922" w:rsidR="00AE1670" w:rsidRPr="00A3713B" w:rsidRDefault="00AE1670" w:rsidP="00AE1670">
            <w:pPr>
              <w:pStyle w:val="Corpo"/>
              <w:spacing w:after="0"/>
              <w:jc w:val="center"/>
              <w:rPr>
                <w:b/>
                <w:color w:val="FFFFFF" w:themeColor="background1"/>
                <w:sz w:val="22"/>
              </w:rPr>
            </w:pPr>
            <w:r>
              <w:rPr>
                <w:b/>
                <w:color w:val="FFFFFF" w:themeColor="background1"/>
                <w:sz w:val="22"/>
              </w:rPr>
              <w:t xml:space="preserve">Sachês de </w:t>
            </w:r>
            <w:proofErr w:type="spellStart"/>
            <w:r>
              <w:rPr>
                <w:b/>
                <w:color w:val="FFFFFF" w:themeColor="background1"/>
                <w:sz w:val="22"/>
              </w:rPr>
              <w:t>Psyllium</w:t>
            </w:r>
            <w:proofErr w:type="spellEnd"/>
          </w:p>
        </w:tc>
      </w:tr>
      <w:tr w:rsidR="00AE1670" w:rsidRPr="009537E7" w14:paraId="4BD5E1D5" w14:textId="77777777" w:rsidTr="00AE1670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E937D20" w14:textId="40188D87" w:rsidR="00AE1670" w:rsidRPr="00255D7A" w:rsidRDefault="00AE1670" w:rsidP="00AE1670">
            <w:pPr>
              <w:pStyle w:val="Corpo"/>
              <w:jc w:val="center"/>
              <w:rPr>
                <w:i/>
              </w:rPr>
            </w:pPr>
            <w:bookmarkStart w:id="131" w:name="_Hlk62659452"/>
            <w:proofErr w:type="spellStart"/>
            <w:r>
              <w:t>Psyllium</w:t>
            </w:r>
            <w:bookmarkEnd w:id="131"/>
            <w:proofErr w:type="spellEnd"/>
            <w:r>
              <w:t>................................................10 g</w:t>
            </w:r>
          </w:p>
        </w:tc>
      </w:tr>
      <w:tr w:rsidR="00AE1670" w:rsidRPr="009537E7" w14:paraId="71146AD7" w14:textId="77777777" w:rsidTr="00AE1670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4C8B7AC" w14:textId="46DBCD47" w:rsidR="00AE1670" w:rsidRPr="007D6655" w:rsidRDefault="00AE1670" w:rsidP="00AE1670">
            <w:pPr>
              <w:pStyle w:val="Corpo"/>
              <w:jc w:val="center"/>
              <w:rPr>
                <w:lang w:val="en-US"/>
              </w:rPr>
            </w:pPr>
            <w:r>
              <w:t>Excipiente qsp...............................1 Sachê</w:t>
            </w:r>
          </w:p>
        </w:tc>
      </w:tr>
    </w:tbl>
    <w:p w14:paraId="630DFEFD" w14:textId="77777777" w:rsidR="00AE1670" w:rsidRPr="00AE1670" w:rsidRDefault="00AE1670" w:rsidP="00AE1670">
      <w:pPr>
        <w:pStyle w:val="Corpo"/>
        <w:spacing w:line="276" w:lineRule="auto"/>
        <w:rPr>
          <w:sz w:val="16"/>
          <w:szCs w:val="16"/>
        </w:rPr>
      </w:pPr>
      <w:r w:rsidRPr="00AE1670">
        <w:rPr>
          <w:sz w:val="16"/>
          <w:szCs w:val="16"/>
        </w:rPr>
        <w:t>Administrar 1 sachê 2 vezes ao dia ou conforme orientação médica.</w:t>
      </w:r>
    </w:p>
    <w:p w14:paraId="03E534AF" w14:textId="165137AF" w:rsidR="00AE064A" w:rsidRDefault="00AE064A" w:rsidP="00B70169">
      <w:pPr>
        <w:pStyle w:val="Corpo"/>
        <w:spacing w:line="276" w:lineRule="auto"/>
        <w:rPr>
          <w:b/>
        </w:rPr>
      </w:pPr>
    </w:p>
    <w:p w14:paraId="44D1FB3B" w14:textId="56981FC3" w:rsidR="00AE064A" w:rsidRDefault="00AE064A" w:rsidP="00B70169">
      <w:pPr>
        <w:pStyle w:val="Corpo"/>
        <w:spacing w:line="276" w:lineRule="auto"/>
        <w:rPr>
          <w:b/>
        </w:rPr>
      </w:pPr>
    </w:p>
    <w:p w14:paraId="25075AC7" w14:textId="57006DE3" w:rsidR="00AE064A" w:rsidRDefault="00AE064A" w:rsidP="00B70169">
      <w:pPr>
        <w:pStyle w:val="Corpo"/>
        <w:spacing w:line="276" w:lineRule="auto"/>
        <w:rPr>
          <w:b/>
        </w:rPr>
      </w:pPr>
    </w:p>
    <w:p w14:paraId="46847DE6" w14:textId="062A351E" w:rsidR="00AE064A" w:rsidRDefault="00AE064A" w:rsidP="00B70169">
      <w:pPr>
        <w:pStyle w:val="Corpo"/>
        <w:spacing w:line="276" w:lineRule="auto"/>
        <w:rPr>
          <w:b/>
        </w:rPr>
      </w:pPr>
    </w:p>
    <w:p w14:paraId="1C447B3F" w14:textId="0A38CDF9" w:rsidR="000804E8" w:rsidRDefault="000804E8" w:rsidP="00B70169">
      <w:pPr>
        <w:pStyle w:val="Corpo"/>
        <w:spacing w:line="276" w:lineRule="auto"/>
        <w:rPr>
          <w:b/>
        </w:rPr>
      </w:pPr>
    </w:p>
    <w:p w14:paraId="404271C5" w14:textId="501361C4" w:rsidR="000804E8" w:rsidRDefault="000804E8" w:rsidP="00B70169">
      <w:pPr>
        <w:pStyle w:val="Corpo"/>
        <w:spacing w:line="276" w:lineRule="auto"/>
        <w:rPr>
          <w:b/>
        </w:rPr>
      </w:pPr>
    </w:p>
    <w:p w14:paraId="129A75D2" w14:textId="4AA6B60E" w:rsidR="000804E8" w:rsidRDefault="000804E8" w:rsidP="00B70169">
      <w:pPr>
        <w:pStyle w:val="Corpo"/>
        <w:spacing w:line="276" w:lineRule="auto"/>
        <w:rPr>
          <w:b/>
        </w:rPr>
      </w:pPr>
    </w:p>
    <w:p w14:paraId="78A31CD6" w14:textId="24963135" w:rsidR="000804E8" w:rsidRDefault="000804E8" w:rsidP="00B70169">
      <w:pPr>
        <w:pStyle w:val="Corpo"/>
        <w:spacing w:line="276" w:lineRule="auto"/>
        <w:rPr>
          <w:b/>
        </w:rPr>
      </w:pPr>
    </w:p>
    <w:p w14:paraId="30EA94A6" w14:textId="32556857" w:rsidR="000804E8" w:rsidRDefault="000804E8" w:rsidP="00B70169">
      <w:pPr>
        <w:pStyle w:val="Corpo"/>
        <w:spacing w:line="276" w:lineRule="auto"/>
        <w:rPr>
          <w:b/>
        </w:rPr>
      </w:pPr>
    </w:p>
    <w:p w14:paraId="1190A8C0" w14:textId="75A68ABD" w:rsidR="000804E8" w:rsidRDefault="000804E8" w:rsidP="00B70169">
      <w:pPr>
        <w:pStyle w:val="Corpo"/>
        <w:spacing w:line="276" w:lineRule="auto"/>
        <w:rPr>
          <w:b/>
        </w:rPr>
      </w:pPr>
    </w:p>
    <w:p w14:paraId="11256F52" w14:textId="642C5D9A" w:rsidR="000804E8" w:rsidRDefault="000804E8" w:rsidP="00B70169">
      <w:pPr>
        <w:pStyle w:val="Corpo"/>
        <w:spacing w:line="276" w:lineRule="auto"/>
        <w:rPr>
          <w:b/>
        </w:rPr>
      </w:pPr>
    </w:p>
    <w:p w14:paraId="150FBB5C" w14:textId="179366CE" w:rsidR="000804E8" w:rsidRDefault="000804E8" w:rsidP="00B70169">
      <w:pPr>
        <w:pStyle w:val="Corpo"/>
        <w:spacing w:line="276" w:lineRule="auto"/>
        <w:rPr>
          <w:b/>
        </w:rPr>
      </w:pPr>
    </w:p>
    <w:p w14:paraId="0CDBB106" w14:textId="6322F1E5" w:rsidR="000804E8" w:rsidRDefault="000804E8" w:rsidP="00B70169">
      <w:pPr>
        <w:pStyle w:val="Corpo"/>
        <w:spacing w:line="276" w:lineRule="auto"/>
        <w:rPr>
          <w:b/>
        </w:rPr>
      </w:pPr>
    </w:p>
    <w:p w14:paraId="4EA6B94E" w14:textId="6D1FBA61" w:rsidR="000804E8" w:rsidRDefault="000804E8" w:rsidP="00B70169">
      <w:pPr>
        <w:pStyle w:val="Corpo"/>
        <w:spacing w:line="276" w:lineRule="auto"/>
        <w:rPr>
          <w:b/>
        </w:rPr>
      </w:pPr>
    </w:p>
    <w:p w14:paraId="753DFB4B" w14:textId="65DE675A" w:rsidR="000804E8" w:rsidRDefault="000804E8" w:rsidP="00B70169">
      <w:pPr>
        <w:pStyle w:val="Corpo"/>
        <w:spacing w:line="276" w:lineRule="auto"/>
        <w:rPr>
          <w:b/>
        </w:rPr>
      </w:pPr>
    </w:p>
    <w:p w14:paraId="202FD252" w14:textId="65A45978" w:rsidR="000804E8" w:rsidRDefault="000804E8" w:rsidP="00B70169">
      <w:pPr>
        <w:pStyle w:val="Corpo"/>
        <w:spacing w:line="276" w:lineRule="auto"/>
        <w:rPr>
          <w:b/>
        </w:rPr>
      </w:pPr>
    </w:p>
    <w:p w14:paraId="6D094DF2" w14:textId="190038B3" w:rsidR="000804E8" w:rsidRDefault="000804E8" w:rsidP="00B70169">
      <w:pPr>
        <w:pStyle w:val="Corpo"/>
        <w:spacing w:line="276" w:lineRule="auto"/>
        <w:rPr>
          <w:b/>
        </w:rPr>
      </w:pPr>
    </w:p>
    <w:p w14:paraId="2849264D" w14:textId="0FC141D5" w:rsidR="000804E8" w:rsidRDefault="000804E8" w:rsidP="00B70169">
      <w:pPr>
        <w:pStyle w:val="Corpo"/>
        <w:spacing w:line="276" w:lineRule="auto"/>
        <w:rPr>
          <w:b/>
        </w:rPr>
      </w:pPr>
    </w:p>
    <w:p w14:paraId="04074154" w14:textId="2561E8CB" w:rsidR="000804E8" w:rsidRDefault="000804E8" w:rsidP="00B70169">
      <w:pPr>
        <w:pStyle w:val="Corpo"/>
        <w:spacing w:line="276" w:lineRule="auto"/>
        <w:rPr>
          <w:b/>
        </w:rPr>
      </w:pPr>
    </w:p>
    <w:p w14:paraId="382C6CD8" w14:textId="1B585DAF" w:rsidR="000804E8" w:rsidRDefault="000804E8" w:rsidP="00B70169">
      <w:pPr>
        <w:pStyle w:val="Corpo"/>
        <w:spacing w:line="276" w:lineRule="auto"/>
        <w:rPr>
          <w:b/>
        </w:rPr>
      </w:pPr>
    </w:p>
    <w:p w14:paraId="280EB36E" w14:textId="570646EB" w:rsidR="000804E8" w:rsidRDefault="000804E8" w:rsidP="00B70169">
      <w:pPr>
        <w:pStyle w:val="Corpo"/>
        <w:spacing w:line="276" w:lineRule="auto"/>
        <w:rPr>
          <w:b/>
        </w:rPr>
      </w:pPr>
    </w:p>
    <w:p w14:paraId="26DB9BE9" w14:textId="51F8FAC2" w:rsidR="000804E8" w:rsidRDefault="000804E8" w:rsidP="00B70169">
      <w:pPr>
        <w:pStyle w:val="Corpo"/>
        <w:spacing w:line="276" w:lineRule="auto"/>
        <w:rPr>
          <w:b/>
        </w:rPr>
      </w:pPr>
    </w:p>
    <w:p w14:paraId="57B8B865" w14:textId="6486E550" w:rsidR="000804E8" w:rsidRDefault="000804E8" w:rsidP="00B70169">
      <w:pPr>
        <w:pStyle w:val="Corpo"/>
        <w:spacing w:line="276" w:lineRule="auto"/>
        <w:rPr>
          <w:b/>
        </w:rPr>
      </w:pPr>
    </w:p>
    <w:p w14:paraId="26181A1C" w14:textId="05AE7B2B" w:rsidR="000804E8" w:rsidRDefault="000804E8" w:rsidP="00B70169">
      <w:pPr>
        <w:pStyle w:val="Corpo"/>
        <w:spacing w:line="276" w:lineRule="auto"/>
        <w:rPr>
          <w:b/>
        </w:rPr>
      </w:pPr>
    </w:p>
    <w:p w14:paraId="11B7CFAE" w14:textId="53A6FC62" w:rsidR="000804E8" w:rsidRDefault="000804E8" w:rsidP="00B70169">
      <w:pPr>
        <w:pStyle w:val="Corpo"/>
        <w:spacing w:line="276" w:lineRule="auto"/>
        <w:rPr>
          <w:b/>
        </w:rPr>
      </w:pPr>
    </w:p>
    <w:p w14:paraId="482D21F4" w14:textId="067C6C21" w:rsidR="000804E8" w:rsidRDefault="000804E8" w:rsidP="00B70169">
      <w:pPr>
        <w:pStyle w:val="Corpo"/>
        <w:spacing w:line="276" w:lineRule="auto"/>
        <w:rPr>
          <w:b/>
        </w:rPr>
      </w:pPr>
    </w:p>
    <w:p w14:paraId="20748A02" w14:textId="77777777" w:rsidR="000804E8" w:rsidRDefault="000804E8" w:rsidP="000804E8">
      <w:pPr>
        <w:pStyle w:val="Corpo"/>
        <w:spacing w:line="276" w:lineRule="auto"/>
        <w:rPr>
          <w:b/>
        </w:rPr>
      </w:pPr>
    </w:p>
    <w:p w14:paraId="31DF2008" w14:textId="77777777" w:rsidR="000804E8" w:rsidRDefault="000804E8" w:rsidP="000804E8"/>
    <w:p w14:paraId="57DC9A50" w14:textId="4A01A971" w:rsidR="000804E8" w:rsidRDefault="00BD4594" w:rsidP="000804E8">
      <w:pPr>
        <w:pStyle w:val="Corpo"/>
        <w:jc w:val="center"/>
        <w:rPr>
          <w:b/>
          <w:i/>
        </w:rPr>
      </w:pPr>
      <w:r>
        <w:rPr>
          <w:noProof/>
          <w:lang w:eastAsia="pt-BR"/>
        </w:rPr>
        <w:lastRenderedPageBreak/>
        <w:drawing>
          <wp:anchor distT="0" distB="0" distL="114300" distR="114300" simplePos="0" relativeHeight="253107200" behindDoc="1" locked="0" layoutInCell="1" allowOverlap="1" wp14:anchorId="3CCE2DAA" wp14:editId="3346FA82">
            <wp:simplePos x="0" y="0"/>
            <wp:positionH relativeFrom="column">
              <wp:posOffset>-3308985</wp:posOffset>
            </wp:positionH>
            <wp:positionV relativeFrom="paragraph">
              <wp:posOffset>-1033145</wp:posOffset>
            </wp:positionV>
            <wp:extent cx="10591800" cy="7943850"/>
            <wp:effectExtent l="0" t="0" r="0" b="0"/>
            <wp:wrapNone/>
            <wp:docPr id="722" name="Imagem 7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hutterstock_602686010.jpg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591800" cy="79438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518CCDF" w14:textId="77777777" w:rsidR="000804E8" w:rsidRDefault="000804E8" w:rsidP="000804E8">
      <w:pPr>
        <w:pStyle w:val="Corpo"/>
        <w:jc w:val="center"/>
        <w:rPr>
          <w:b/>
          <w:i/>
        </w:rPr>
      </w:pPr>
    </w:p>
    <w:p w14:paraId="637870BC" w14:textId="77777777" w:rsidR="000804E8" w:rsidRDefault="000804E8" w:rsidP="000804E8">
      <w:pPr>
        <w:pStyle w:val="Corpo"/>
        <w:jc w:val="center"/>
        <w:rPr>
          <w:b/>
          <w:i/>
        </w:rPr>
      </w:pPr>
    </w:p>
    <w:p w14:paraId="1E89C174" w14:textId="48897E55" w:rsidR="000804E8" w:rsidRDefault="00BD4594" w:rsidP="00BD4594">
      <w:pPr>
        <w:pStyle w:val="Corpo"/>
        <w:tabs>
          <w:tab w:val="left" w:pos="6600"/>
        </w:tabs>
        <w:jc w:val="left"/>
        <w:rPr>
          <w:b/>
          <w:i/>
        </w:rPr>
      </w:pPr>
      <w:r>
        <w:rPr>
          <w:b/>
          <w:i/>
        </w:rPr>
        <w:tab/>
      </w:r>
    </w:p>
    <w:p w14:paraId="25CF3ADC" w14:textId="5DC06D5A" w:rsidR="000804E8" w:rsidRDefault="00BD4594" w:rsidP="00BD4594">
      <w:pPr>
        <w:pStyle w:val="Corpo"/>
        <w:tabs>
          <w:tab w:val="left" w:pos="6810"/>
        </w:tabs>
        <w:jc w:val="left"/>
        <w:rPr>
          <w:b/>
          <w:i/>
        </w:rPr>
      </w:pPr>
      <w:r>
        <w:rPr>
          <w:b/>
          <w:i/>
        </w:rPr>
        <w:tab/>
      </w:r>
    </w:p>
    <w:p w14:paraId="1A11DAD9" w14:textId="77777777" w:rsidR="000804E8" w:rsidRDefault="000804E8" w:rsidP="000804E8">
      <w:pPr>
        <w:pStyle w:val="Corpo"/>
        <w:jc w:val="center"/>
        <w:rPr>
          <w:b/>
          <w:i/>
        </w:rPr>
      </w:pPr>
    </w:p>
    <w:p w14:paraId="3A0570E7" w14:textId="77777777" w:rsidR="000804E8" w:rsidRDefault="000804E8" w:rsidP="000804E8">
      <w:pPr>
        <w:pStyle w:val="Corpo"/>
        <w:jc w:val="center"/>
        <w:rPr>
          <w:b/>
          <w:i/>
        </w:rPr>
      </w:pPr>
    </w:p>
    <w:p w14:paraId="7DC91EFD" w14:textId="77777777" w:rsidR="000804E8" w:rsidRDefault="000804E8" w:rsidP="000804E8">
      <w:pPr>
        <w:pStyle w:val="Corpo"/>
        <w:jc w:val="center"/>
        <w:rPr>
          <w:b/>
          <w:i/>
        </w:rPr>
      </w:pPr>
    </w:p>
    <w:p w14:paraId="27B6BE48" w14:textId="77777777" w:rsidR="000804E8" w:rsidRDefault="000804E8" w:rsidP="000804E8">
      <w:pPr>
        <w:pStyle w:val="Corpo"/>
        <w:jc w:val="center"/>
        <w:rPr>
          <w:b/>
          <w:i/>
        </w:rPr>
      </w:pPr>
    </w:p>
    <w:p w14:paraId="28AE9910" w14:textId="77777777" w:rsidR="000804E8" w:rsidRDefault="000804E8" w:rsidP="000804E8">
      <w:pPr>
        <w:pStyle w:val="Corpo"/>
        <w:jc w:val="center"/>
        <w:rPr>
          <w:b/>
          <w:i/>
        </w:rPr>
      </w:pPr>
    </w:p>
    <w:p w14:paraId="4D32CA89" w14:textId="33BBFBBC" w:rsidR="000804E8" w:rsidRDefault="00BD4594" w:rsidP="00BD4594">
      <w:pPr>
        <w:pStyle w:val="Corpo"/>
        <w:tabs>
          <w:tab w:val="left" w:pos="6660"/>
        </w:tabs>
        <w:jc w:val="left"/>
        <w:rPr>
          <w:b/>
          <w:i/>
        </w:rPr>
      </w:pPr>
      <w:r>
        <w:rPr>
          <w:b/>
          <w:i/>
        </w:rPr>
        <w:tab/>
      </w:r>
    </w:p>
    <w:p w14:paraId="3090CDCD" w14:textId="77777777" w:rsidR="000804E8" w:rsidRDefault="000804E8" w:rsidP="000804E8">
      <w:pPr>
        <w:pStyle w:val="Corpo"/>
        <w:jc w:val="center"/>
        <w:rPr>
          <w:b/>
          <w:i/>
        </w:rPr>
      </w:pPr>
    </w:p>
    <w:p w14:paraId="3E33F7C1" w14:textId="77777777" w:rsidR="000804E8" w:rsidRDefault="000804E8" w:rsidP="000804E8">
      <w:pPr>
        <w:pStyle w:val="Corpo"/>
        <w:jc w:val="center"/>
        <w:rPr>
          <w:b/>
          <w:i/>
        </w:rPr>
      </w:pPr>
    </w:p>
    <w:p w14:paraId="6AB48F7C" w14:textId="77777777" w:rsidR="000804E8" w:rsidRDefault="000804E8" w:rsidP="000804E8">
      <w:pPr>
        <w:pStyle w:val="Corpo"/>
        <w:jc w:val="center"/>
        <w:rPr>
          <w:b/>
          <w:i/>
        </w:rPr>
      </w:pPr>
    </w:p>
    <w:p w14:paraId="2BF1893A" w14:textId="77777777" w:rsidR="000804E8" w:rsidRDefault="000804E8" w:rsidP="000804E8">
      <w:pPr>
        <w:pStyle w:val="Corpo"/>
        <w:jc w:val="center"/>
        <w:rPr>
          <w:b/>
          <w:i/>
        </w:rPr>
      </w:pPr>
    </w:p>
    <w:p w14:paraId="6C2A2F3D" w14:textId="77777777" w:rsidR="000804E8" w:rsidRDefault="000804E8" w:rsidP="000804E8">
      <w:pPr>
        <w:pStyle w:val="Corpo"/>
        <w:jc w:val="center"/>
        <w:rPr>
          <w:b/>
          <w:i/>
        </w:rPr>
      </w:pPr>
    </w:p>
    <w:p w14:paraId="296327B4" w14:textId="77777777" w:rsidR="000804E8" w:rsidRDefault="000804E8" w:rsidP="000804E8">
      <w:pPr>
        <w:pStyle w:val="Corpo"/>
        <w:jc w:val="center"/>
        <w:rPr>
          <w:b/>
          <w:i/>
        </w:rPr>
      </w:pPr>
    </w:p>
    <w:p w14:paraId="5BF6F7A2" w14:textId="77777777" w:rsidR="000804E8" w:rsidRDefault="000804E8" w:rsidP="000804E8">
      <w:pPr>
        <w:pStyle w:val="Corpo"/>
        <w:jc w:val="center"/>
        <w:rPr>
          <w:b/>
          <w:i/>
        </w:rPr>
      </w:pPr>
    </w:p>
    <w:p w14:paraId="2C86FA7D" w14:textId="77777777" w:rsidR="000804E8" w:rsidRDefault="000804E8" w:rsidP="000804E8">
      <w:pPr>
        <w:pStyle w:val="Corpo"/>
        <w:jc w:val="center"/>
        <w:rPr>
          <w:b/>
          <w:i/>
        </w:rPr>
      </w:pPr>
    </w:p>
    <w:p w14:paraId="514451D2" w14:textId="77777777" w:rsidR="000804E8" w:rsidRDefault="000804E8" w:rsidP="000804E8">
      <w:pPr>
        <w:pStyle w:val="Corpo"/>
        <w:jc w:val="center"/>
        <w:rPr>
          <w:b/>
          <w:i/>
        </w:rPr>
      </w:pPr>
    </w:p>
    <w:p w14:paraId="4503B8E9" w14:textId="0642B795" w:rsidR="000804E8" w:rsidRDefault="00BD4594" w:rsidP="00BD4594">
      <w:pPr>
        <w:pStyle w:val="Corpo"/>
        <w:tabs>
          <w:tab w:val="left" w:pos="5220"/>
        </w:tabs>
        <w:jc w:val="left"/>
        <w:rPr>
          <w:b/>
          <w:i/>
        </w:rPr>
      </w:pPr>
      <w:r>
        <w:rPr>
          <w:b/>
          <w:i/>
        </w:rPr>
        <w:tab/>
      </w:r>
    </w:p>
    <w:p w14:paraId="3AD99165" w14:textId="77777777" w:rsidR="000804E8" w:rsidRDefault="000804E8" w:rsidP="000804E8">
      <w:pPr>
        <w:pStyle w:val="Corpo"/>
        <w:jc w:val="center"/>
        <w:rPr>
          <w:b/>
          <w:i/>
        </w:rPr>
      </w:pPr>
    </w:p>
    <w:p w14:paraId="47ABA5DC" w14:textId="77777777" w:rsidR="000804E8" w:rsidRDefault="000804E8" w:rsidP="000804E8">
      <w:pPr>
        <w:pStyle w:val="Corpo"/>
        <w:jc w:val="center"/>
        <w:rPr>
          <w:b/>
          <w:i/>
        </w:rPr>
      </w:pPr>
    </w:p>
    <w:p w14:paraId="1F06BE6B" w14:textId="77777777" w:rsidR="000804E8" w:rsidRDefault="000804E8" w:rsidP="000804E8">
      <w:pPr>
        <w:pStyle w:val="Corpo"/>
        <w:jc w:val="center"/>
        <w:rPr>
          <w:b/>
          <w:i/>
        </w:rPr>
      </w:pPr>
    </w:p>
    <w:p w14:paraId="60C3CC03" w14:textId="77777777" w:rsidR="000804E8" w:rsidRDefault="000804E8" w:rsidP="000804E8">
      <w:pPr>
        <w:pStyle w:val="Corpo"/>
        <w:jc w:val="center"/>
        <w:rPr>
          <w:b/>
          <w:i/>
        </w:rPr>
      </w:pPr>
    </w:p>
    <w:p w14:paraId="52767152" w14:textId="77777777" w:rsidR="000804E8" w:rsidRDefault="000804E8" w:rsidP="000804E8">
      <w:pPr>
        <w:pStyle w:val="Corpo"/>
        <w:jc w:val="center"/>
        <w:rPr>
          <w:b/>
          <w:i/>
        </w:rPr>
      </w:pPr>
    </w:p>
    <w:p w14:paraId="24E635A6" w14:textId="699B4F6B" w:rsidR="000804E8" w:rsidRDefault="00BD4594" w:rsidP="00BD4594">
      <w:pPr>
        <w:pStyle w:val="Corpo"/>
        <w:tabs>
          <w:tab w:val="left" w:pos="5790"/>
        </w:tabs>
        <w:jc w:val="left"/>
        <w:rPr>
          <w:b/>
          <w:i/>
        </w:rPr>
      </w:pPr>
      <w:r>
        <w:rPr>
          <w:b/>
          <w:i/>
        </w:rPr>
        <w:tab/>
      </w:r>
    </w:p>
    <w:p w14:paraId="2EA4F97F" w14:textId="77777777" w:rsidR="000804E8" w:rsidRDefault="000804E8" w:rsidP="000804E8">
      <w:pPr>
        <w:pStyle w:val="Corpo"/>
        <w:jc w:val="center"/>
        <w:rPr>
          <w:b/>
          <w:i/>
        </w:rPr>
      </w:pPr>
    </w:p>
    <w:p w14:paraId="0A044EF6" w14:textId="77777777" w:rsidR="000804E8" w:rsidRDefault="000804E8" w:rsidP="000804E8">
      <w:pPr>
        <w:pStyle w:val="Corpo"/>
        <w:jc w:val="center"/>
        <w:rPr>
          <w:b/>
          <w:i/>
        </w:rPr>
      </w:pPr>
    </w:p>
    <w:p w14:paraId="6255F454" w14:textId="77777777" w:rsidR="000804E8" w:rsidRDefault="000804E8" w:rsidP="000804E8">
      <w:pPr>
        <w:pStyle w:val="Corpo"/>
        <w:jc w:val="center"/>
        <w:rPr>
          <w:b/>
          <w:i/>
        </w:rPr>
      </w:pPr>
    </w:p>
    <w:p w14:paraId="168B26DD" w14:textId="77777777" w:rsidR="000804E8" w:rsidRDefault="000804E8" w:rsidP="000804E8">
      <w:pPr>
        <w:pStyle w:val="Corpo"/>
        <w:jc w:val="center"/>
        <w:rPr>
          <w:b/>
          <w:i/>
        </w:rPr>
      </w:pPr>
    </w:p>
    <w:p w14:paraId="735EB8C9" w14:textId="77777777" w:rsidR="000804E8" w:rsidRDefault="000804E8" w:rsidP="000804E8">
      <w:pPr>
        <w:pStyle w:val="Corpo"/>
        <w:jc w:val="center"/>
        <w:rPr>
          <w:b/>
          <w:i/>
        </w:rPr>
      </w:pPr>
    </w:p>
    <w:p w14:paraId="13E3E252" w14:textId="77777777" w:rsidR="000804E8" w:rsidRDefault="000804E8" w:rsidP="000804E8">
      <w:pPr>
        <w:pStyle w:val="Corpo"/>
        <w:jc w:val="center"/>
        <w:rPr>
          <w:b/>
          <w:i/>
        </w:rPr>
      </w:pPr>
    </w:p>
    <w:p w14:paraId="286E1B76" w14:textId="77777777" w:rsidR="000804E8" w:rsidRDefault="000804E8" w:rsidP="000804E8">
      <w:pPr>
        <w:pStyle w:val="Corpo"/>
        <w:jc w:val="center"/>
        <w:rPr>
          <w:b/>
          <w:i/>
        </w:rPr>
      </w:pPr>
    </w:p>
    <w:p w14:paraId="23205623" w14:textId="77777777" w:rsidR="000804E8" w:rsidRDefault="000804E8" w:rsidP="000804E8"/>
    <w:p w14:paraId="2A952F25" w14:textId="77777777" w:rsidR="000804E8" w:rsidRPr="00F62D86" w:rsidRDefault="000804E8" w:rsidP="000804E8"/>
    <w:p w14:paraId="383E5B49" w14:textId="7CB1D532" w:rsidR="000804E8" w:rsidRPr="00DC0B7C" w:rsidRDefault="000804E8" w:rsidP="000804E8">
      <w:pPr>
        <w:pStyle w:val="Ttulo1"/>
        <w:jc w:val="center"/>
      </w:pPr>
      <w:bookmarkStart w:id="132" w:name="_Toc62720164"/>
      <w:r>
        <w:t>Síndrome do Intestino Irritável</w:t>
      </w:r>
      <w:bookmarkEnd w:id="132"/>
      <w:r>
        <w:t xml:space="preserve"> </w:t>
      </w:r>
    </w:p>
    <w:p w14:paraId="4B40C5E0" w14:textId="77777777" w:rsidR="000804E8" w:rsidRDefault="000804E8" w:rsidP="000804E8">
      <w:pPr>
        <w:pStyle w:val="Corpo"/>
        <w:spacing w:line="276" w:lineRule="auto"/>
        <w:rPr>
          <w:b/>
        </w:rPr>
      </w:pPr>
    </w:p>
    <w:p w14:paraId="0EF411B9" w14:textId="09F6D999" w:rsidR="000804E8" w:rsidRPr="0040473A" w:rsidRDefault="000804E8" w:rsidP="000804E8">
      <w:pPr>
        <w:pStyle w:val="Ttulo1"/>
        <w:jc w:val="center"/>
      </w:pPr>
      <w:bookmarkStart w:id="133" w:name="_Toc62720165"/>
      <w:r>
        <w:lastRenderedPageBreak/>
        <w:t>Introdução à Síndrome do Intestino Irritável</w:t>
      </w:r>
      <w:bookmarkEnd w:id="133"/>
      <w:r>
        <w:t xml:space="preserve"> </w:t>
      </w:r>
    </w:p>
    <w:p w14:paraId="44589689" w14:textId="77777777" w:rsidR="000804E8" w:rsidRDefault="000804E8" w:rsidP="000804E8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1E5226C9" w14:textId="77777777" w:rsidR="000804E8" w:rsidRDefault="000804E8" w:rsidP="000804E8">
      <w:pPr>
        <w:pStyle w:val="Corpo"/>
        <w:spacing w:after="0"/>
      </w:pPr>
    </w:p>
    <w:p w14:paraId="25480437" w14:textId="77777777" w:rsidR="000804E8" w:rsidRDefault="000804E8" w:rsidP="000804E8">
      <w:pPr>
        <w:pStyle w:val="Corpo"/>
        <w:spacing w:after="0"/>
      </w:pPr>
    </w:p>
    <w:p w14:paraId="78175C4A" w14:textId="50A6AD02" w:rsidR="000804E8" w:rsidRDefault="000804E8" w:rsidP="000804E8">
      <w:pPr>
        <w:pStyle w:val="Corpo"/>
        <w:spacing w:after="0"/>
      </w:pPr>
      <w:r>
        <w:t>A Síndrome do Intestino Irritável (SII) é uma condição crônica para a qual, atualmente, não há cura.</w:t>
      </w:r>
    </w:p>
    <w:p w14:paraId="333C6B8F" w14:textId="77777777" w:rsidR="000804E8" w:rsidRDefault="000804E8" w:rsidP="000804E8">
      <w:pPr>
        <w:pStyle w:val="Corpo"/>
        <w:spacing w:after="120"/>
        <w:jc w:val="center"/>
      </w:pPr>
      <w:r>
        <w:rPr>
          <w:noProof/>
          <w:lang w:eastAsia="pt-BR"/>
        </w:rPr>
        <mc:AlternateContent>
          <mc:Choice Requires="wps">
            <w:drawing>
              <wp:anchor distT="45720" distB="45720" distL="114300" distR="114300" simplePos="0" relativeHeight="252979200" behindDoc="0" locked="0" layoutInCell="1" allowOverlap="1" wp14:anchorId="6ED39168" wp14:editId="457E22EA">
                <wp:simplePos x="0" y="0"/>
                <wp:positionH relativeFrom="column">
                  <wp:posOffset>468630</wp:posOffset>
                </wp:positionH>
                <wp:positionV relativeFrom="paragraph">
                  <wp:posOffset>154940</wp:posOffset>
                </wp:positionV>
                <wp:extent cx="1104900" cy="294005"/>
                <wp:effectExtent l="5715" t="13335" r="13335" b="6985"/>
                <wp:wrapNone/>
                <wp:docPr id="19" name="Text Box 6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04900" cy="29400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6A72586" w14:textId="77777777" w:rsidR="005D1916" w:rsidRPr="00AF3AD2" w:rsidRDefault="005D1916" w:rsidP="000804E8">
                            <w:pPr>
                              <w:jc w:val="center"/>
                              <w:rPr>
                                <w:rFonts w:ascii="Swis721 Th BT" w:hAnsi="Swis721 Th BT"/>
                                <w:b/>
                                <w:sz w:val="24"/>
                                <w:u w:val="single"/>
                              </w:rPr>
                            </w:pPr>
                            <w:r w:rsidRPr="00AF3AD2">
                              <w:rPr>
                                <w:rFonts w:ascii="Swis721 Th BT" w:hAnsi="Swis721 Th BT"/>
                                <w:b/>
                                <w:sz w:val="24"/>
                                <w:u w:val="single"/>
                              </w:rPr>
                              <w:t>Normal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ED39168" id="Text Box 69" o:spid="_x0000_s1156" type="#_x0000_t202" style="position:absolute;left:0;text-align:left;margin-left:36.9pt;margin-top:12.2pt;width:87pt;height:23.15pt;z-index:25297920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" strokecolor="white [3212]">
                <v:textbox>
                  <w:txbxContent>
                    <w:p w14:paraId="26A72586" w14:textId="77777777" w:rsidR="005D1916" w:rsidRPr="00AF3AD2" w:rsidRDefault="005D1916" w:rsidP="000804E8">
                      <w:pPr>
                        <w:jc w:val="center"/>
                        <w:rPr>
                          <w:rFonts w:ascii="Swis721 Th BT" w:hAnsi="Swis721 Th BT"/>
                          <w:b/>
                          <w:sz w:val="24"/>
                          <w:u w:val="single"/>
                        </w:rPr>
                      </w:pPr>
                      <w:r w:rsidRPr="00AF3AD2">
                        <w:rPr>
                          <w:rFonts w:ascii="Swis721 Th BT" w:hAnsi="Swis721 Th BT"/>
                          <w:b/>
                          <w:sz w:val="24"/>
                          <w:u w:val="single"/>
                        </w:rPr>
                        <w:t>Normal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45720" distB="45720" distL="114300" distR="114300" simplePos="0" relativeHeight="252980224" behindDoc="0" locked="0" layoutInCell="1" allowOverlap="1" wp14:anchorId="130E46A6" wp14:editId="25B90767">
                <wp:simplePos x="0" y="0"/>
                <wp:positionH relativeFrom="column">
                  <wp:posOffset>3177540</wp:posOffset>
                </wp:positionH>
                <wp:positionV relativeFrom="paragraph">
                  <wp:posOffset>154940</wp:posOffset>
                </wp:positionV>
                <wp:extent cx="1104900" cy="294005"/>
                <wp:effectExtent l="9525" t="13335" r="9525" b="6985"/>
                <wp:wrapNone/>
                <wp:docPr id="21" name="Text Box 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04900" cy="29400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5574F55" w14:textId="77777777" w:rsidR="005D1916" w:rsidRPr="00AF3AD2" w:rsidRDefault="005D1916" w:rsidP="000804E8">
                            <w:pPr>
                              <w:jc w:val="center"/>
                              <w:rPr>
                                <w:rFonts w:ascii="Swis721 Th BT" w:hAnsi="Swis721 Th BT"/>
                                <w:b/>
                                <w:sz w:val="24"/>
                                <w:u w:val="single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sz w:val="24"/>
                                <w:u w:val="single"/>
                              </w:rPr>
                              <w:t>SII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30E46A6" id="Text Box 70" o:spid="_x0000_s1157" type="#_x0000_t202" style="position:absolute;left:0;text-align:left;margin-left:250.2pt;margin-top:12.2pt;width:87pt;height:23.15pt;z-index:25298022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" strokecolor="white [3212]">
                <v:textbox>
                  <w:txbxContent>
                    <w:p w14:paraId="75574F55" w14:textId="77777777" w:rsidR="005D1916" w:rsidRPr="00AF3AD2" w:rsidRDefault="005D1916" w:rsidP="000804E8">
                      <w:pPr>
                        <w:jc w:val="center"/>
                        <w:rPr>
                          <w:rFonts w:ascii="Swis721 Th BT" w:hAnsi="Swis721 Th BT"/>
                          <w:b/>
                          <w:sz w:val="24"/>
                          <w:u w:val="single"/>
                        </w:rPr>
                      </w:pPr>
                      <w:r>
                        <w:rPr>
                          <w:rFonts w:ascii="Swis721 Th BT" w:hAnsi="Swis721 Th BT"/>
                          <w:b/>
                          <w:sz w:val="24"/>
                          <w:u w:val="single"/>
                        </w:rPr>
                        <w:t>SII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45720" distB="45720" distL="114300" distR="114300" simplePos="0" relativeHeight="252977152" behindDoc="0" locked="0" layoutInCell="1" allowOverlap="1" wp14:anchorId="465DBDA1" wp14:editId="1540A0B5">
                <wp:simplePos x="0" y="0"/>
                <wp:positionH relativeFrom="column">
                  <wp:posOffset>4339590</wp:posOffset>
                </wp:positionH>
                <wp:positionV relativeFrom="paragraph">
                  <wp:posOffset>672465</wp:posOffset>
                </wp:positionV>
                <wp:extent cx="704850" cy="228600"/>
                <wp:effectExtent l="9525" t="6985" r="9525" b="12065"/>
                <wp:wrapNone/>
                <wp:docPr id="22" name="Text Box 6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04850" cy="2286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18B5EED" w14:textId="77777777" w:rsidR="005D1916" w:rsidRPr="00AF3AD2" w:rsidRDefault="005D1916" w:rsidP="000804E8">
                            <w:pPr>
                              <w:jc w:val="center"/>
                              <w:rPr>
                                <w:rFonts w:ascii="Swis721 Th BT" w:hAnsi="Swis721 Th BT"/>
                                <w:sz w:val="14"/>
                              </w:rPr>
                            </w:pPr>
                            <w:r>
                              <w:rPr>
                                <w:rFonts w:ascii="Swis721 Th BT" w:hAnsi="Swis721 Th BT"/>
                                <w:sz w:val="14"/>
                              </w:rPr>
                              <w:t>Inflamação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65DBDA1" id="Text Box 67" o:spid="_x0000_s1158" type="#_x0000_t202" style="position:absolute;left:0;text-align:left;margin-left:341.7pt;margin-top:52.95pt;width:55.5pt;height:18pt;z-index:25297715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" strokecolor="white [3212]">
                <v:textbox>
                  <w:txbxContent>
                    <w:p w14:paraId="318B5EED" w14:textId="77777777" w:rsidR="005D1916" w:rsidRPr="00AF3AD2" w:rsidRDefault="005D1916" w:rsidP="000804E8">
                      <w:pPr>
                        <w:jc w:val="center"/>
                        <w:rPr>
                          <w:rFonts w:ascii="Swis721 Th BT" w:hAnsi="Swis721 Th BT"/>
                          <w:sz w:val="14"/>
                        </w:rPr>
                      </w:pPr>
                      <w:r>
                        <w:rPr>
                          <w:rFonts w:ascii="Swis721 Th BT" w:hAnsi="Swis721 Th BT"/>
                          <w:sz w:val="14"/>
                        </w:rPr>
                        <w:t>Inflamação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45720" distB="45720" distL="114300" distR="114300" simplePos="0" relativeHeight="252973056" behindDoc="0" locked="0" layoutInCell="1" allowOverlap="1" wp14:anchorId="6B6203B6" wp14:editId="2A3553A8">
                <wp:simplePos x="0" y="0"/>
                <wp:positionH relativeFrom="column">
                  <wp:posOffset>1015365</wp:posOffset>
                </wp:positionH>
                <wp:positionV relativeFrom="paragraph">
                  <wp:posOffset>631190</wp:posOffset>
                </wp:positionV>
                <wp:extent cx="704850" cy="215900"/>
                <wp:effectExtent l="9525" t="13335" r="9525" b="8890"/>
                <wp:wrapNone/>
                <wp:docPr id="23" name="Caixa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04850" cy="2159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1C31525" w14:textId="77777777" w:rsidR="005D1916" w:rsidRPr="00AF3AD2" w:rsidRDefault="005D1916" w:rsidP="000804E8">
                            <w:pPr>
                              <w:jc w:val="center"/>
                              <w:rPr>
                                <w:rFonts w:ascii="Swis721 Th BT" w:hAnsi="Swis721 Th BT"/>
                                <w:sz w:val="14"/>
                              </w:rPr>
                            </w:pPr>
                            <w:r w:rsidRPr="00AF3AD2">
                              <w:rPr>
                                <w:rFonts w:ascii="Swis721 Th BT" w:hAnsi="Swis721 Th BT"/>
                                <w:sz w:val="14"/>
                              </w:rPr>
                              <w:t>Vilosidad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B6203B6" id="_x0000_s1159" type="#_x0000_t202" style="position:absolute;left:0;text-align:left;margin-left:79.95pt;margin-top:49.7pt;width:55.5pt;height:17pt;z-index:25297305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" strokecolor="white [3212]">
                <v:textbox>
                  <w:txbxContent>
                    <w:p w14:paraId="11C31525" w14:textId="77777777" w:rsidR="005D1916" w:rsidRPr="00AF3AD2" w:rsidRDefault="005D1916" w:rsidP="000804E8">
                      <w:pPr>
                        <w:jc w:val="center"/>
                        <w:rPr>
                          <w:rFonts w:ascii="Swis721 Th BT" w:hAnsi="Swis721 Th BT"/>
                          <w:sz w:val="14"/>
                        </w:rPr>
                      </w:pPr>
                      <w:r w:rsidRPr="00AF3AD2">
                        <w:rPr>
                          <w:rFonts w:ascii="Swis721 Th BT" w:hAnsi="Swis721 Th BT"/>
                          <w:sz w:val="14"/>
                        </w:rPr>
                        <w:t>Vilosidade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45720" distB="45720" distL="114300" distR="114300" simplePos="0" relativeHeight="252978176" behindDoc="0" locked="0" layoutInCell="1" allowOverlap="1" wp14:anchorId="5AD7154B" wp14:editId="0858C01B">
                <wp:simplePos x="0" y="0"/>
                <wp:positionH relativeFrom="column">
                  <wp:posOffset>1720215</wp:posOffset>
                </wp:positionH>
                <wp:positionV relativeFrom="paragraph">
                  <wp:posOffset>920115</wp:posOffset>
                </wp:positionV>
                <wp:extent cx="920115" cy="215900"/>
                <wp:effectExtent l="9525" t="6985" r="13335" b="5715"/>
                <wp:wrapNone/>
                <wp:docPr id="24" name="Text Box 6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920115" cy="2159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B1B3BBF" w14:textId="77777777" w:rsidR="005D1916" w:rsidRPr="00AF3AD2" w:rsidRDefault="005D1916" w:rsidP="000804E8">
                            <w:pPr>
                              <w:jc w:val="center"/>
                              <w:rPr>
                                <w:rFonts w:ascii="Swis721 Th BT" w:hAnsi="Swis721 Th BT"/>
                                <w:sz w:val="14"/>
                              </w:rPr>
                            </w:pPr>
                            <w:r>
                              <w:rPr>
                                <w:rFonts w:ascii="Swis721 Th BT" w:hAnsi="Swis721 Th BT"/>
                                <w:sz w:val="14"/>
                              </w:rPr>
                              <w:t>Microvilosidade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AD7154B" id="Text Box 68" o:spid="_x0000_s1160" type="#_x0000_t202" style="position:absolute;left:0;text-align:left;margin-left:135.45pt;margin-top:72.45pt;width:72.45pt;height:17pt;z-index:25297817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" strokecolor="white [3212]">
                <v:textbox>
                  <w:txbxContent>
                    <w:p w14:paraId="4B1B3BBF" w14:textId="77777777" w:rsidR="005D1916" w:rsidRPr="00AF3AD2" w:rsidRDefault="005D1916" w:rsidP="000804E8">
                      <w:pPr>
                        <w:jc w:val="center"/>
                        <w:rPr>
                          <w:rFonts w:ascii="Swis721 Th BT" w:hAnsi="Swis721 Th BT"/>
                          <w:sz w:val="14"/>
                        </w:rPr>
                      </w:pPr>
                      <w:r>
                        <w:rPr>
                          <w:rFonts w:ascii="Swis721 Th BT" w:hAnsi="Swis721 Th BT"/>
                          <w:sz w:val="14"/>
                        </w:rPr>
                        <w:t>Microvilosidades</w:t>
                      </w:r>
                    </w:p>
                  </w:txbxContent>
                </v:textbox>
              </v:shape>
            </w:pict>
          </mc:Fallback>
        </mc:AlternateContent>
      </w:r>
      <w:r w:rsidRPr="00030CD2">
        <w:rPr>
          <w:noProof/>
          <w:lang w:eastAsia="pt-BR"/>
        </w:rPr>
        <w:drawing>
          <wp:inline distT="0" distB="0" distL="0" distR="0" wp14:anchorId="4FCE87D3" wp14:editId="413D9673">
            <wp:extent cx="4600173" cy="2200275"/>
            <wp:effectExtent l="0" t="0" r="0" b="0"/>
            <wp:docPr id="29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rritable Bowel Syndrome"/>
                    <pic:cNvPicPr>
                      <a:picLocks noChangeAspect="1" noChangeArrowheads="1"/>
                    </pic:cNvPicPr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1134"/>
                    <a:stretch/>
                  </pic:blipFill>
                  <pic:spPr bwMode="auto">
                    <a:xfrm>
                      <a:off x="0" y="0"/>
                      <a:ext cx="4600575" cy="22004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F71D59" w14:textId="77777777" w:rsidR="000804E8" w:rsidRDefault="000804E8" w:rsidP="000804E8">
      <w:pPr>
        <w:pStyle w:val="Corpo"/>
        <w:spacing w:after="120"/>
      </w:pPr>
      <w:r>
        <w:t>Caracterizada pela motilidade desordenada ou sensibilidade intestinal, que pode ser devido a uma variedade de fatores, como estresse, intolerância alimentar, entre outros.</w:t>
      </w:r>
    </w:p>
    <w:p w14:paraId="7A46E7F0" w14:textId="77777777" w:rsidR="000804E8" w:rsidRDefault="000804E8" w:rsidP="000804E8">
      <w:pPr>
        <w:pStyle w:val="Corpo"/>
        <w:rPr>
          <w:b/>
          <w:color w:val="339966"/>
        </w:rPr>
      </w:pPr>
    </w:p>
    <w:p w14:paraId="7583741A" w14:textId="77777777" w:rsidR="000804E8" w:rsidRDefault="000804E8" w:rsidP="000804E8">
      <w:pPr>
        <w:pStyle w:val="Corpo"/>
        <w:rPr>
          <w:b/>
          <w:color w:val="339966"/>
        </w:rPr>
      </w:pPr>
    </w:p>
    <w:p w14:paraId="362DB55A" w14:textId="0D3CEE02" w:rsidR="000804E8" w:rsidRDefault="000804E8" w:rsidP="000804E8">
      <w:pPr>
        <w:pStyle w:val="Corpo"/>
      </w:pPr>
      <w:r>
        <w:rPr>
          <w:b/>
          <w:color w:val="339966"/>
        </w:rPr>
        <w:t>Sintomas</w:t>
      </w:r>
    </w:p>
    <w:p w14:paraId="12930541" w14:textId="77777777" w:rsidR="000804E8" w:rsidRDefault="000804E8" w:rsidP="000804E8">
      <w:pPr>
        <w:pStyle w:val="Corpo"/>
      </w:pPr>
      <w:r>
        <w:rPr>
          <w:b/>
          <w:noProof/>
          <w:color w:val="339966"/>
          <w:lang w:eastAsia="pt-BR"/>
        </w:rPr>
        <mc:AlternateContent>
          <mc:Choice Requires="wps">
            <w:drawing>
              <wp:anchor distT="0" distB="0" distL="114300" distR="114300" simplePos="0" relativeHeight="252974080" behindDoc="0" locked="0" layoutInCell="1" allowOverlap="1" wp14:anchorId="72C189B9" wp14:editId="05CD7725">
                <wp:simplePos x="0" y="0"/>
                <wp:positionH relativeFrom="column">
                  <wp:posOffset>-23495</wp:posOffset>
                </wp:positionH>
                <wp:positionV relativeFrom="paragraph">
                  <wp:posOffset>192405</wp:posOffset>
                </wp:positionV>
                <wp:extent cx="2663825" cy="1600200"/>
                <wp:effectExtent l="8890" t="7620" r="13335" b="11430"/>
                <wp:wrapNone/>
                <wp:docPr id="25" name="Text Box 6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663825" cy="1600200"/>
                        </a:xfrm>
                        <a:prstGeom prst="rect">
                          <a:avLst/>
                        </a:prstGeom>
                        <a:solidFill>
                          <a:srgbClr val="0070C0">
                            <a:alpha val="10001"/>
                          </a:srgbClr>
                        </a:solidFill>
                        <a:ln w="9525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BA7ACBD" w14:textId="77777777" w:rsidR="005D1916" w:rsidRDefault="005D1916" w:rsidP="000804E8">
                            <w:pPr>
                              <w:pStyle w:val="PargrafodaLista"/>
                              <w:numPr>
                                <w:ilvl w:val="0"/>
                                <w:numId w:val="24"/>
                              </w:numPr>
                              <w:spacing w:after="720" w:line="276" w:lineRule="auto"/>
                              <w:rPr>
                                <w:rFonts w:ascii="Swis721 Th BT" w:hAnsi="Swis721 Th BT"/>
                                <w:i/>
                                <w:color w:val="404040" w:themeColor="text1" w:themeTint="BF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i/>
                                <w:color w:val="404040" w:themeColor="text1" w:themeTint="BF"/>
                                <w:sz w:val="23"/>
                                <w:szCs w:val="23"/>
                              </w:rPr>
                              <w:t>Dor ou desconforto abdominal;</w:t>
                            </w:r>
                          </w:p>
                          <w:p w14:paraId="2A9AAB33" w14:textId="77777777" w:rsidR="005D1916" w:rsidRDefault="005D1916" w:rsidP="000804E8">
                            <w:pPr>
                              <w:pStyle w:val="PargrafodaLista"/>
                              <w:numPr>
                                <w:ilvl w:val="0"/>
                                <w:numId w:val="24"/>
                              </w:numPr>
                              <w:spacing w:after="720" w:line="276" w:lineRule="auto"/>
                              <w:rPr>
                                <w:rFonts w:ascii="Swis721 Th BT" w:hAnsi="Swis721 Th BT"/>
                                <w:i/>
                                <w:color w:val="404040" w:themeColor="text1" w:themeTint="BF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i/>
                                <w:color w:val="404040" w:themeColor="text1" w:themeTint="BF"/>
                                <w:sz w:val="23"/>
                                <w:szCs w:val="23"/>
                              </w:rPr>
                              <w:t>Inchaço;</w:t>
                            </w:r>
                          </w:p>
                          <w:p w14:paraId="0AA68385" w14:textId="77777777" w:rsidR="005D1916" w:rsidRDefault="005D1916" w:rsidP="000804E8">
                            <w:pPr>
                              <w:pStyle w:val="PargrafodaLista"/>
                              <w:numPr>
                                <w:ilvl w:val="0"/>
                                <w:numId w:val="24"/>
                              </w:numPr>
                              <w:spacing w:after="720" w:line="276" w:lineRule="auto"/>
                              <w:rPr>
                                <w:rFonts w:ascii="Swis721 Th BT" w:hAnsi="Swis721 Th BT"/>
                                <w:i/>
                                <w:color w:val="404040" w:themeColor="text1" w:themeTint="BF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i/>
                                <w:color w:val="404040" w:themeColor="text1" w:themeTint="BF"/>
                                <w:sz w:val="23"/>
                                <w:szCs w:val="23"/>
                              </w:rPr>
                              <w:t>Náusea;</w:t>
                            </w:r>
                          </w:p>
                          <w:p w14:paraId="31103D70" w14:textId="77777777" w:rsidR="005D1916" w:rsidRDefault="005D1916" w:rsidP="000804E8">
                            <w:pPr>
                              <w:pStyle w:val="PargrafodaLista"/>
                              <w:numPr>
                                <w:ilvl w:val="0"/>
                                <w:numId w:val="24"/>
                              </w:numPr>
                              <w:spacing w:after="720" w:line="276" w:lineRule="auto"/>
                              <w:rPr>
                                <w:rFonts w:ascii="Swis721 Th BT" w:hAnsi="Swis721 Th BT"/>
                                <w:i/>
                                <w:color w:val="404040" w:themeColor="text1" w:themeTint="BF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i/>
                                <w:color w:val="404040" w:themeColor="text1" w:themeTint="BF"/>
                                <w:sz w:val="23"/>
                                <w:szCs w:val="23"/>
                              </w:rPr>
                              <w:t>Vômito;</w:t>
                            </w:r>
                          </w:p>
                          <w:p w14:paraId="5711CD66" w14:textId="77777777" w:rsidR="005D1916" w:rsidRDefault="005D1916" w:rsidP="000804E8">
                            <w:pPr>
                              <w:pStyle w:val="PargrafodaLista"/>
                              <w:numPr>
                                <w:ilvl w:val="0"/>
                                <w:numId w:val="24"/>
                              </w:numPr>
                              <w:spacing w:after="720" w:line="276" w:lineRule="auto"/>
                              <w:rPr>
                                <w:rFonts w:ascii="Swis721 Th BT" w:hAnsi="Swis721 Th BT"/>
                                <w:i/>
                                <w:color w:val="404040" w:themeColor="text1" w:themeTint="BF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i/>
                                <w:color w:val="404040" w:themeColor="text1" w:themeTint="BF"/>
                                <w:sz w:val="23"/>
                                <w:szCs w:val="23"/>
                              </w:rPr>
                              <w:t>Saciedade precoce;</w:t>
                            </w:r>
                          </w:p>
                          <w:p w14:paraId="6101A87B" w14:textId="77777777" w:rsidR="005D1916" w:rsidRDefault="005D1916" w:rsidP="000804E8">
                            <w:pPr>
                              <w:pStyle w:val="PargrafodaLista"/>
                              <w:numPr>
                                <w:ilvl w:val="0"/>
                                <w:numId w:val="24"/>
                              </w:numPr>
                              <w:spacing w:after="720" w:line="276" w:lineRule="auto"/>
                              <w:rPr>
                                <w:rFonts w:ascii="Swis721 Th BT" w:hAnsi="Swis721 Th BT"/>
                                <w:i/>
                                <w:color w:val="404040" w:themeColor="text1" w:themeTint="BF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i/>
                                <w:color w:val="404040" w:themeColor="text1" w:themeTint="BF"/>
                                <w:sz w:val="23"/>
                                <w:szCs w:val="23"/>
                              </w:rPr>
                              <w:t>Constipação;</w:t>
                            </w:r>
                          </w:p>
                          <w:p w14:paraId="17A95C24" w14:textId="77777777" w:rsidR="005D1916" w:rsidRPr="008E7BC5" w:rsidRDefault="005D1916" w:rsidP="000804E8">
                            <w:pPr>
                              <w:pStyle w:val="PargrafodaLista"/>
                              <w:numPr>
                                <w:ilvl w:val="0"/>
                                <w:numId w:val="24"/>
                              </w:numPr>
                              <w:spacing w:after="720" w:line="276" w:lineRule="auto"/>
                              <w:rPr>
                                <w:rFonts w:ascii="Swis721 Th BT" w:hAnsi="Swis721 Th BT"/>
                                <w:i/>
                                <w:color w:val="404040" w:themeColor="text1" w:themeTint="BF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i/>
                                <w:color w:val="404040" w:themeColor="text1" w:themeTint="BF"/>
                                <w:sz w:val="23"/>
                                <w:szCs w:val="23"/>
                              </w:rPr>
                              <w:t>Diarreia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2C189B9" id="Text Box 64" o:spid="_x0000_s1161" type="#_x0000_t202" style="position:absolute;left:0;text-align:left;margin-left:-1.85pt;margin-top:15.15pt;width:209.75pt;height:126pt;z-index:2529740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" fillcolor="#0070c0" strokecolor="white [3212]">
                <v:fill opacity="6682f"/>
                <v:textbox>
                  <w:txbxContent>
                    <w:p w14:paraId="3BA7ACBD" w14:textId="77777777" w:rsidR="005D1916" w:rsidRDefault="005D1916" w:rsidP="000804E8">
                      <w:pPr>
                        <w:pStyle w:val="PargrafodaLista"/>
                        <w:numPr>
                          <w:ilvl w:val="0"/>
                          <w:numId w:val="24"/>
                        </w:numPr>
                        <w:spacing w:after="720" w:line="276" w:lineRule="auto"/>
                        <w:rPr>
                          <w:rFonts w:ascii="Swis721 Th BT" w:hAnsi="Swis721 Th BT"/>
                          <w:i/>
                          <w:color w:val="404040" w:themeColor="text1" w:themeTint="BF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i/>
                          <w:color w:val="404040" w:themeColor="text1" w:themeTint="BF"/>
                          <w:sz w:val="23"/>
                          <w:szCs w:val="23"/>
                        </w:rPr>
                        <w:t>Dor ou desconforto abdominal;</w:t>
                      </w:r>
                    </w:p>
                    <w:p w14:paraId="2A9AAB33" w14:textId="77777777" w:rsidR="005D1916" w:rsidRDefault="005D1916" w:rsidP="000804E8">
                      <w:pPr>
                        <w:pStyle w:val="PargrafodaLista"/>
                        <w:numPr>
                          <w:ilvl w:val="0"/>
                          <w:numId w:val="24"/>
                        </w:numPr>
                        <w:spacing w:after="720" w:line="276" w:lineRule="auto"/>
                        <w:rPr>
                          <w:rFonts w:ascii="Swis721 Th BT" w:hAnsi="Swis721 Th BT"/>
                          <w:i/>
                          <w:color w:val="404040" w:themeColor="text1" w:themeTint="BF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i/>
                          <w:color w:val="404040" w:themeColor="text1" w:themeTint="BF"/>
                          <w:sz w:val="23"/>
                          <w:szCs w:val="23"/>
                        </w:rPr>
                        <w:t>Inchaço;</w:t>
                      </w:r>
                    </w:p>
                    <w:p w14:paraId="0AA68385" w14:textId="77777777" w:rsidR="005D1916" w:rsidRDefault="005D1916" w:rsidP="000804E8">
                      <w:pPr>
                        <w:pStyle w:val="PargrafodaLista"/>
                        <w:numPr>
                          <w:ilvl w:val="0"/>
                          <w:numId w:val="24"/>
                        </w:numPr>
                        <w:spacing w:after="720" w:line="276" w:lineRule="auto"/>
                        <w:rPr>
                          <w:rFonts w:ascii="Swis721 Th BT" w:hAnsi="Swis721 Th BT"/>
                          <w:i/>
                          <w:color w:val="404040" w:themeColor="text1" w:themeTint="BF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i/>
                          <w:color w:val="404040" w:themeColor="text1" w:themeTint="BF"/>
                          <w:sz w:val="23"/>
                          <w:szCs w:val="23"/>
                        </w:rPr>
                        <w:t>Náusea;</w:t>
                      </w:r>
                    </w:p>
                    <w:p w14:paraId="31103D70" w14:textId="77777777" w:rsidR="005D1916" w:rsidRDefault="005D1916" w:rsidP="000804E8">
                      <w:pPr>
                        <w:pStyle w:val="PargrafodaLista"/>
                        <w:numPr>
                          <w:ilvl w:val="0"/>
                          <w:numId w:val="24"/>
                        </w:numPr>
                        <w:spacing w:after="720" w:line="276" w:lineRule="auto"/>
                        <w:rPr>
                          <w:rFonts w:ascii="Swis721 Th BT" w:hAnsi="Swis721 Th BT"/>
                          <w:i/>
                          <w:color w:val="404040" w:themeColor="text1" w:themeTint="BF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i/>
                          <w:color w:val="404040" w:themeColor="text1" w:themeTint="BF"/>
                          <w:sz w:val="23"/>
                          <w:szCs w:val="23"/>
                        </w:rPr>
                        <w:t>Vômito;</w:t>
                      </w:r>
                    </w:p>
                    <w:p w14:paraId="5711CD66" w14:textId="77777777" w:rsidR="005D1916" w:rsidRDefault="005D1916" w:rsidP="000804E8">
                      <w:pPr>
                        <w:pStyle w:val="PargrafodaLista"/>
                        <w:numPr>
                          <w:ilvl w:val="0"/>
                          <w:numId w:val="24"/>
                        </w:numPr>
                        <w:spacing w:after="720" w:line="276" w:lineRule="auto"/>
                        <w:rPr>
                          <w:rFonts w:ascii="Swis721 Th BT" w:hAnsi="Swis721 Th BT"/>
                          <w:i/>
                          <w:color w:val="404040" w:themeColor="text1" w:themeTint="BF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i/>
                          <w:color w:val="404040" w:themeColor="text1" w:themeTint="BF"/>
                          <w:sz w:val="23"/>
                          <w:szCs w:val="23"/>
                        </w:rPr>
                        <w:t>Saciedade precoce;</w:t>
                      </w:r>
                    </w:p>
                    <w:p w14:paraId="6101A87B" w14:textId="77777777" w:rsidR="005D1916" w:rsidRDefault="005D1916" w:rsidP="000804E8">
                      <w:pPr>
                        <w:pStyle w:val="PargrafodaLista"/>
                        <w:numPr>
                          <w:ilvl w:val="0"/>
                          <w:numId w:val="24"/>
                        </w:numPr>
                        <w:spacing w:after="720" w:line="276" w:lineRule="auto"/>
                        <w:rPr>
                          <w:rFonts w:ascii="Swis721 Th BT" w:hAnsi="Swis721 Th BT"/>
                          <w:i/>
                          <w:color w:val="404040" w:themeColor="text1" w:themeTint="BF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i/>
                          <w:color w:val="404040" w:themeColor="text1" w:themeTint="BF"/>
                          <w:sz w:val="23"/>
                          <w:szCs w:val="23"/>
                        </w:rPr>
                        <w:t>Constipação;</w:t>
                      </w:r>
                    </w:p>
                    <w:p w14:paraId="17A95C24" w14:textId="77777777" w:rsidR="005D1916" w:rsidRPr="008E7BC5" w:rsidRDefault="005D1916" w:rsidP="000804E8">
                      <w:pPr>
                        <w:pStyle w:val="PargrafodaLista"/>
                        <w:numPr>
                          <w:ilvl w:val="0"/>
                          <w:numId w:val="24"/>
                        </w:numPr>
                        <w:spacing w:after="720" w:line="276" w:lineRule="auto"/>
                        <w:rPr>
                          <w:rFonts w:ascii="Swis721 Th BT" w:hAnsi="Swis721 Th BT"/>
                          <w:i/>
                          <w:color w:val="404040" w:themeColor="text1" w:themeTint="BF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i/>
                          <w:color w:val="404040" w:themeColor="text1" w:themeTint="BF"/>
                          <w:sz w:val="23"/>
                          <w:szCs w:val="23"/>
                        </w:rPr>
                        <w:t>Diarreia.</w:t>
                      </w:r>
                    </w:p>
                  </w:txbxContent>
                </v:textbox>
              </v:shape>
            </w:pict>
          </mc:Fallback>
        </mc:AlternateContent>
      </w:r>
    </w:p>
    <w:p w14:paraId="2D3D5400" w14:textId="77777777" w:rsidR="000804E8" w:rsidRDefault="000804E8" w:rsidP="000804E8">
      <w:pPr>
        <w:pStyle w:val="Corpo"/>
      </w:pPr>
    </w:p>
    <w:p w14:paraId="24CC3F1F" w14:textId="77777777" w:rsidR="000804E8" w:rsidRDefault="000804E8" w:rsidP="000804E8">
      <w:pPr>
        <w:pStyle w:val="Corpo"/>
      </w:pPr>
    </w:p>
    <w:p w14:paraId="4A9E47CD" w14:textId="3E10675B" w:rsidR="000804E8" w:rsidRDefault="000804E8" w:rsidP="000804E8">
      <w:pPr>
        <w:pStyle w:val="Corpo"/>
      </w:pPr>
    </w:p>
    <w:p w14:paraId="35355E83" w14:textId="224A154E" w:rsidR="000804E8" w:rsidRDefault="000804E8" w:rsidP="000804E8">
      <w:pPr>
        <w:pStyle w:val="Corpo"/>
        <w:spacing w:after="120"/>
        <w:rPr>
          <w:b/>
          <w:color w:val="339966"/>
        </w:rPr>
      </w:pPr>
      <w:r>
        <w:rPr>
          <w:b/>
          <w:noProof/>
          <w:color w:val="339966"/>
          <w:lang w:eastAsia="pt-BR"/>
        </w:rPr>
        <mc:AlternateContent>
          <mc:Choice Requires="wps">
            <w:drawing>
              <wp:anchor distT="0" distB="0" distL="114300" distR="114300" simplePos="0" relativeHeight="252976128" behindDoc="0" locked="0" layoutInCell="1" allowOverlap="1" wp14:anchorId="37202BC4" wp14:editId="779D35CE">
                <wp:simplePos x="0" y="0"/>
                <wp:positionH relativeFrom="column">
                  <wp:posOffset>2872958</wp:posOffset>
                </wp:positionH>
                <wp:positionV relativeFrom="paragraph">
                  <wp:posOffset>190491</wp:posOffset>
                </wp:positionV>
                <wp:extent cx="960101" cy="0"/>
                <wp:effectExtent l="0" t="76200" r="12065" b="95250"/>
                <wp:wrapNone/>
                <wp:docPr id="27" name="AutoShape 6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960101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chemeClr val="bg1">
                              <a:lumMod val="85000"/>
                              <a:lumOff val="0"/>
                            </a:schemeClr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309AE60D" id="_x0000_t32" coordsize="21600,21600" o:spt="32" o:oned="t" path="m,l21600,21600e" filled="f">
                <v:path arrowok="t" fillok="f" o:connecttype="none"/>
                <o:lock v:ext="edit" shapetype="t"/>
              </v:shapetype>
              <v:shape id="AutoShape 66" o:spid="_x0000_s1026" type="#_x0000_t32" style="position:absolute;margin-left:226.2pt;margin-top:15pt;width:75.6pt;height:0;z-index:2529761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" strokecolor="#d8d8d8 [2732]">
                <v:stroke endarrow="block"/>
              </v:shape>
            </w:pict>
          </mc:Fallback>
        </mc:AlternateContent>
      </w:r>
      <w:r>
        <w:rPr>
          <w:b/>
          <w:noProof/>
          <w:color w:val="339966"/>
          <w:lang w:eastAsia="pt-BR"/>
        </w:rPr>
        <mc:AlternateContent>
          <mc:Choice Requires="wps">
            <w:drawing>
              <wp:anchor distT="0" distB="0" distL="114300" distR="114300" simplePos="0" relativeHeight="252975104" behindDoc="0" locked="0" layoutInCell="1" allowOverlap="1" wp14:anchorId="36608083" wp14:editId="45BC8B53">
                <wp:simplePos x="0" y="0"/>
                <wp:positionH relativeFrom="column">
                  <wp:posOffset>4141470</wp:posOffset>
                </wp:positionH>
                <wp:positionV relativeFrom="paragraph">
                  <wp:posOffset>37465</wp:posOffset>
                </wp:positionV>
                <wp:extent cx="1263015" cy="337185"/>
                <wp:effectExtent l="9525" t="13335" r="13335" b="11430"/>
                <wp:wrapNone/>
                <wp:docPr id="26" name="Text Box 6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263015" cy="33718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0D3D123" w14:textId="77777777" w:rsidR="005D1916" w:rsidRPr="007121E7" w:rsidRDefault="005D1916" w:rsidP="000804E8">
                            <w:pPr>
                              <w:jc w:val="center"/>
                              <w:rPr>
                                <w:rFonts w:ascii="Swis721 Th BT" w:hAnsi="Swis721 Th BT"/>
                                <w:b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Recorrênci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6608083" id="Text Box 65" o:spid="_x0000_s1162" type="#_x0000_t202" style="position:absolute;left:0;text-align:left;margin-left:326.1pt;margin-top:2.95pt;width:99.45pt;height:26.55pt;z-index:2529751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" fillcolor="#0070c0" strokecolor="#0070c0">
                <v:textbox>
                  <w:txbxContent>
                    <w:p w14:paraId="60D3D123" w14:textId="77777777" w:rsidR="005D1916" w:rsidRPr="007121E7" w:rsidRDefault="005D1916" w:rsidP="000804E8">
                      <w:pPr>
                        <w:jc w:val="center"/>
                        <w:rPr>
                          <w:rFonts w:ascii="Swis721 Th BT" w:hAnsi="Swis721 Th BT"/>
                          <w:b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i/>
                          <w:color w:val="FFFFFF" w:themeColor="background1"/>
                          <w:sz w:val="23"/>
                          <w:szCs w:val="23"/>
                        </w:rPr>
                        <w:t>Recorrência</w:t>
                      </w:r>
                    </w:p>
                  </w:txbxContent>
                </v:textbox>
              </v:shape>
            </w:pict>
          </mc:Fallback>
        </mc:AlternateContent>
      </w:r>
    </w:p>
    <w:p w14:paraId="5B7795AA" w14:textId="4886EDC9" w:rsidR="000804E8" w:rsidRDefault="000804E8" w:rsidP="000804E8">
      <w:pPr>
        <w:pStyle w:val="Corpo"/>
        <w:spacing w:after="120"/>
        <w:rPr>
          <w:b/>
          <w:color w:val="339966"/>
        </w:rPr>
      </w:pPr>
    </w:p>
    <w:p w14:paraId="7B5D23FD" w14:textId="3F3A974C" w:rsidR="000804E8" w:rsidRDefault="000804E8" w:rsidP="000804E8">
      <w:pPr>
        <w:pStyle w:val="Corpo"/>
        <w:spacing w:after="120"/>
        <w:rPr>
          <w:b/>
          <w:color w:val="339966"/>
        </w:rPr>
      </w:pPr>
    </w:p>
    <w:p w14:paraId="45CB1826" w14:textId="1B6A45F8" w:rsidR="000804E8" w:rsidRDefault="000804E8" w:rsidP="000804E8">
      <w:pPr>
        <w:pStyle w:val="Corpo"/>
        <w:spacing w:after="120"/>
        <w:rPr>
          <w:b/>
          <w:color w:val="339966"/>
        </w:rPr>
      </w:pPr>
    </w:p>
    <w:p w14:paraId="570AFE9A" w14:textId="5BD64D09" w:rsidR="000804E8" w:rsidRDefault="000804E8" w:rsidP="000804E8">
      <w:pPr>
        <w:pStyle w:val="Corpo"/>
        <w:spacing w:after="120"/>
        <w:rPr>
          <w:b/>
          <w:color w:val="339966"/>
        </w:rPr>
      </w:pPr>
    </w:p>
    <w:p w14:paraId="47562C1C" w14:textId="4FE6FFD8" w:rsidR="000804E8" w:rsidRDefault="000804E8" w:rsidP="000804E8">
      <w:pPr>
        <w:pStyle w:val="Corpo"/>
        <w:spacing w:after="120"/>
        <w:rPr>
          <w:b/>
          <w:color w:val="339966"/>
        </w:rPr>
      </w:pPr>
    </w:p>
    <w:p w14:paraId="6BF1DADB" w14:textId="3865F826" w:rsidR="000804E8" w:rsidRDefault="000804E8" w:rsidP="000804E8">
      <w:pPr>
        <w:pStyle w:val="Corpo"/>
        <w:spacing w:after="120"/>
        <w:rPr>
          <w:b/>
          <w:color w:val="339966"/>
        </w:rPr>
      </w:pPr>
    </w:p>
    <w:p w14:paraId="3AED958F" w14:textId="478F5AED" w:rsidR="000804E8" w:rsidRDefault="000804E8" w:rsidP="000804E8">
      <w:pPr>
        <w:pStyle w:val="Corpo"/>
        <w:spacing w:after="120"/>
        <w:rPr>
          <w:b/>
          <w:color w:val="339966"/>
        </w:rPr>
      </w:pPr>
    </w:p>
    <w:p w14:paraId="61A016FA" w14:textId="559E6FB4" w:rsidR="000804E8" w:rsidRDefault="000804E8" w:rsidP="000804E8">
      <w:pPr>
        <w:pStyle w:val="Corpo"/>
        <w:spacing w:after="120"/>
        <w:rPr>
          <w:b/>
          <w:color w:val="339966"/>
        </w:rPr>
      </w:pPr>
    </w:p>
    <w:p w14:paraId="55FF787A" w14:textId="4AFE9E52" w:rsidR="000804E8" w:rsidRPr="0040473A" w:rsidRDefault="00650726" w:rsidP="000804E8">
      <w:pPr>
        <w:pStyle w:val="Ttulo1"/>
        <w:jc w:val="center"/>
      </w:pPr>
      <w:bookmarkStart w:id="134" w:name="_Toc62720166"/>
      <w:proofErr w:type="spellStart"/>
      <w:r>
        <w:lastRenderedPageBreak/>
        <w:t>Naltrexona</w:t>
      </w:r>
      <w:bookmarkEnd w:id="134"/>
      <w:proofErr w:type="spellEnd"/>
    </w:p>
    <w:p w14:paraId="5545C25D" w14:textId="77777777" w:rsidR="00650726" w:rsidRPr="00650726" w:rsidRDefault="00650726" w:rsidP="00650726">
      <w:pPr>
        <w:pStyle w:val="Subtitulocorpo"/>
      </w:pPr>
      <w:r w:rsidRPr="00650726">
        <w:t xml:space="preserve">Baixas Doses de </w:t>
      </w:r>
      <w:proofErr w:type="spellStart"/>
      <w:r w:rsidRPr="00650726">
        <w:t>Naltrexona</w:t>
      </w:r>
      <w:proofErr w:type="spellEnd"/>
      <w:r w:rsidRPr="00650726">
        <w:t xml:space="preserve"> Agem na Remissão da Inflamação em Pacientes com Síndrome do Intestino Irritável</w:t>
      </w:r>
    </w:p>
    <w:p w14:paraId="3FC08FDE" w14:textId="77777777" w:rsidR="000804E8" w:rsidRDefault="000804E8" w:rsidP="000804E8">
      <w:pPr>
        <w:pStyle w:val="Subtitulocorpo"/>
        <w:jc w:val="both"/>
        <w:rPr>
          <w:b w:val="0"/>
          <w:bCs/>
          <w:color w:val="404040" w:themeColor="text1" w:themeTint="BF"/>
          <w:sz w:val="24"/>
          <w:szCs w:val="24"/>
        </w:rPr>
      </w:pPr>
    </w:p>
    <w:p w14:paraId="1130C3AD" w14:textId="77777777" w:rsidR="00650726" w:rsidRPr="00650726" w:rsidRDefault="00650726" w:rsidP="00650726">
      <w:pPr>
        <w:pStyle w:val="Subtitulocorpo"/>
        <w:jc w:val="both"/>
        <w:rPr>
          <w:b w:val="0"/>
          <w:bCs/>
          <w:color w:val="404040" w:themeColor="text1" w:themeTint="BF"/>
          <w:sz w:val="24"/>
          <w:szCs w:val="24"/>
        </w:rPr>
      </w:pPr>
      <w:r w:rsidRPr="00650726">
        <w:rPr>
          <w:b w:val="0"/>
          <w:bCs/>
          <w:color w:val="404040" w:themeColor="text1" w:themeTint="BF"/>
          <w:sz w:val="24"/>
          <w:szCs w:val="24"/>
        </w:rPr>
        <w:t xml:space="preserve">Estudo conduzido por Lie </w:t>
      </w:r>
      <w:r w:rsidRPr="00650726">
        <w:rPr>
          <w:b w:val="0"/>
          <w:bCs/>
          <w:i/>
          <w:color w:val="404040" w:themeColor="text1" w:themeTint="BF"/>
          <w:sz w:val="24"/>
          <w:szCs w:val="24"/>
        </w:rPr>
        <w:t>et al</w:t>
      </w:r>
      <w:r w:rsidRPr="00650726">
        <w:rPr>
          <w:b w:val="0"/>
          <w:bCs/>
          <w:color w:val="404040" w:themeColor="text1" w:themeTint="BF"/>
          <w:sz w:val="24"/>
          <w:szCs w:val="24"/>
        </w:rPr>
        <w:t xml:space="preserve">. (2018) investigou os efeitos de baixas doses de </w:t>
      </w:r>
      <w:proofErr w:type="spellStart"/>
      <w:r w:rsidRPr="00650726">
        <w:rPr>
          <w:b w:val="0"/>
          <w:bCs/>
          <w:color w:val="404040" w:themeColor="text1" w:themeTint="BF"/>
          <w:sz w:val="24"/>
          <w:szCs w:val="24"/>
        </w:rPr>
        <w:t>naltrexona</w:t>
      </w:r>
      <w:proofErr w:type="spellEnd"/>
      <w:r w:rsidRPr="00650726">
        <w:rPr>
          <w:b w:val="0"/>
          <w:bCs/>
          <w:color w:val="404040" w:themeColor="text1" w:themeTint="BF"/>
          <w:sz w:val="24"/>
          <w:szCs w:val="24"/>
        </w:rPr>
        <w:t xml:space="preserve"> na remissão clínica da inflamação em pacientes com Síndrome do Intestino Irritável.  </w:t>
      </w:r>
    </w:p>
    <w:p w14:paraId="38C078A6" w14:textId="7F59764B" w:rsidR="000804E8" w:rsidRPr="00E7159F" w:rsidRDefault="00650726" w:rsidP="000804E8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66912" behindDoc="0" locked="0" layoutInCell="1" allowOverlap="1" wp14:anchorId="6B2CB7C6" wp14:editId="66681449">
                <wp:simplePos x="0" y="0"/>
                <wp:positionH relativeFrom="margin">
                  <wp:posOffset>11686</wp:posOffset>
                </wp:positionH>
                <wp:positionV relativeFrom="paragraph">
                  <wp:posOffset>157006</wp:posOffset>
                </wp:positionV>
                <wp:extent cx="5372100" cy="668627"/>
                <wp:effectExtent l="0" t="0" r="19050" b="17780"/>
                <wp:wrapNone/>
                <wp:docPr id="3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668627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1E01D63" w14:textId="77777777" w:rsidR="005D1916" w:rsidRPr="00650726" w:rsidRDefault="005D1916" w:rsidP="00650726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 w:rsidRPr="00650726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>Quarenta e sete pacientes que não respondiam adequadamente à terapia convencional foram selecionados para participarem deste estudo clínico. Eles receberam por 12 semanas a seguinte posologia:</w:t>
                            </w:r>
                          </w:p>
                          <w:p w14:paraId="46B1176E" w14:textId="77777777" w:rsidR="005D1916" w:rsidRPr="009D65A4" w:rsidRDefault="005D1916" w:rsidP="000804E8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B2CB7C6" id="_x0000_s1163" type="#_x0000_t202" style="position:absolute;left:0;text-align:left;margin-left:.9pt;margin-top:12.35pt;width:423pt;height:52.65pt;z-index:2529669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" fillcolor="white [3212]" strokecolor="#0070c0">
                <v:textbox>
                  <w:txbxContent>
                    <w:p w14:paraId="01E01D63" w14:textId="77777777" w:rsidR="005D1916" w:rsidRPr="00650726" w:rsidRDefault="005D1916" w:rsidP="00650726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 w:rsidRPr="00650726">
                        <w:rPr>
                          <w:rFonts w:ascii="Swis721 Th BT" w:hAnsi="Swis721 Th BT"/>
                          <w:sz w:val="23"/>
                          <w:szCs w:val="23"/>
                        </w:rPr>
                        <w:t>Quarenta e sete pacientes que não respondiam adequadamente à terapia convencional foram selecionados para participarem deste estudo clínico. Eles receberam por 12 semanas a seguinte posologia:</w:t>
                      </w:r>
                    </w:p>
                    <w:p w14:paraId="46B1176E" w14:textId="77777777" w:rsidR="005D1916" w:rsidRPr="009D65A4" w:rsidRDefault="005D1916" w:rsidP="000804E8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AE15417" w14:textId="63C107EA" w:rsidR="000804E8" w:rsidRDefault="000804E8" w:rsidP="000804E8">
      <w:pPr>
        <w:pStyle w:val="Corpo"/>
        <w:rPr>
          <w:sz w:val="24"/>
        </w:rPr>
      </w:pPr>
      <w:r>
        <w:rPr>
          <w:sz w:val="24"/>
        </w:rPr>
        <w:br/>
      </w:r>
    </w:p>
    <w:p w14:paraId="4163E3C0" w14:textId="16E2A16F" w:rsidR="000804E8" w:rsidRDefault="000804E8" w:rsidP="000804E8">
      <w:pPr>
        <w:pStyle w:val="Corpo"/>
      </w:pPr>
    </w:p>
    <w:p w14:paraId="30251E15" w14:textId="0F57DD98" w:rsidR="000804E8" w:rsidRDefault="00650726" w:rsidP="000804E8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68960" behindDoc="0" locked="0" layoutInCell="1" allowOverlap="1" wp14:anchorId="2532C860" wp14:editId="09800D26">
                <wp:simplePos x="0" y="0"/>
                <wp:positionH relativeFrom="margin">
                  <wp:posOffset>2639117</wp:posOffset>
                </wp:positionH>
                <wp:positionV relativeFrom="paragraph">
                  <wp:posOffset>165403</wp:posOffset>
                </wp:positionV>
                <wp:extent cx="226695" cy="138430"/>
                <wp:effectExtent l="0" t="0" r="1905" b="0"/>
                <wp:wrapNone/>
                <wp:docPr id="10" name="Triângulo isósceles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5C0B0380" id="_x0000_t5" coordsize="21600,21600" o:spt="5" adj="10800" path="m@0,l,21600r21600,xe">
                <v:stroke joinstyle="miter"/>
                <v:formulas>
                  <v:f eqn="val #0"/>
                  <v:f eqn="prod #0 1 2"/>
                  <v:f eqn="sum @1 10800 0"/>
                </v:formulas>
                <v:path gradientshapeok="t" o:connecttype="custom" o:connectlocs="@0,0;@1,10800;0,21600;10800,21600;21600,21600;@2,10800" textboxrect="0,10800,10800,18000;5400,10800,16200,18000;10800,10800,21600,18000;0,7200,7200,21600;7200,7200,14400,21600;14400,7200,21600,21600"/>
                <v:handles>
                  <v:h position="#0,topLeft" xrange="0,21600"/>
                </v:handles>
              </v:shapetype>
              <v:shape id="Triângulo isósceles 10" o:spid="_x0000_s1026" type="#_x0000_t5" style="position:absolute;margin-left:207.8pt;margin-top:13pt;width:17.85pt;height:10.9pt;flip:y;z-index:2529689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" fillcolor="#d8d8d8 [2732]" stroked="f">
                <w10:wrap anchorx="margin"/>
              </v:shape>
            </w:pict>
          </mc:Fallback>
        </mc:AlternateContent>
      </w:r>
    </w:p>
    <w:p w14:paraId="1AFFE399" w14:textId="47DD6839" w:rsidR="000804E8" w:rsidRDefault="000804E8" w:rsidP="000804E8">
      <w:pPr>
        <w:pStyle w:val="Corpo"/>
      </w:pPr>
    </w:p>
    <w:p w14:paraId="65CB217F" w14:textId="13F42E0C" w:rsidR="000804E8" w:rsidRDefault="00650726" w:rsidP="000804E8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67936" behindDoc="0" locked="0" layoutInCell="1" allowOverlap="1" wp14:anchorId="54E8CF9E" wp14:editId="32507D01">
                <wp:simplePos x="0" y="0"/>
                <wp:positionH relativeFrom="margin">
                  <wp:posOffset>1676457</wp:posOffset>
                </wp:positionH>
                <wp:positionV relativeFrom="paragraph">
                  <wp:posOffset>51738</wp:posOffset>
                </wp:positionV>
                <wp:extent cx="2046605" cy="941696"/>
                <wp:effectExtent l="0" t="0" r="10795" b="11430"/>
                <wp:wrapNone/>
                <wp:docPr id="16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41696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F0831A4" w14:textId="3A9A0ADA" w:rsidR="005D1916" w:rsidRDefault="005D1916" w:rsidP="000804E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Tratamento</w:t>
                            </w:r>
                          </w:p>
                          <w:p w14:paraId="18651FD2" w14:textId="77777777" w:rsidR="005D1916" w:rsidRDefault="005D1916" w:rsidP="000804E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18A2F20F" w14:textId="77777777" w:rsidR="005D1916" w:rsidRDefault="005D1916" w:rsidP="0065072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/>
                                <w:sz w:val="23"/>
                                <w:szCs w:val="23"/>
                              </w:rPr>
                            </w:pPr>
                            <w:proofErr w:type="spellStart"/>
                            <w:r>
                              <w:rPr>
                                <w:rFonts w:ascii="Swis721 Th BT" w:hAnsi="Swis721 Th BT"/>
                                <w:color w:val="FFFFFF"/>
                                <w:sz w:val="23"/>
                                <w:szCs w:val="23"/>
                              </w:rPr>
                              <w:t>Naltrexona</w:t>
                            </w:r>
                            <w:proofErr w:type="spellEnd"/>
                            <w:r>
                              <w:rPr>
                                <w:rFonts w:ascii="Swis721 Th BT" w:hAnsi="Swis721 Th BT"/>
                                <w:color w:val="FFFFFF"/>
                                <w:sz w:val="23"/>
                                <w:szCs w:val="23"/>
                              </w:rPr>
                              <w:t xml:space="preserve"> 4,5 mg</w:t>
                            </w:r>
                          </w:p>
                          <w:p w14:paraId="3E2CE013" w14:textId="77777777" w:rsidR="005D1916" w:rsidRPr="00EC06D6" w:rsidRDefault="005D1916" w:rsidP="00650726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/>
                                <w:sz w:val="23"/>
                                <w:szCs w:val="23"/>
                              </w:rPr>
                              <w:t>Dose diária.</w:t>
                            </w:r>
                          </w:p>
                          <w:p w14:paraId="7D28BFDB" w14:textId="77777777" w:rsidR="005D1916" w:rsidRPr="00086CFC" w:rsidRDefault="005D1916" w:rsidP="000804E8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4E8CF9E" id="_x0000_s1164" type="#_x0000_t202" style="position:absolute;left:0;text-align:left;margin-left:132pt;margin-top:4.05pt;width:161.15pt;height:74.15pt;z-index:25296793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" fillcolor="#0070c0" strokecolor="#0070c0">
                <v:textbox>
                  <w:txbxContent>
                    <w:p w14:paraId="1F0831A4" w14:textId="3A9A0ADA" w:rsidR="005D1916" w:rsidRDefault="005D1916" w:rsidP="000804E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Tratamento</w:t>
                      </w:r>
                    </w:p>
                    <w:p w14:paraId="18651FD2" w14:textId="77777777" w:rsidR="005D1916" w:rsidRDefault="005D1916" w:rsidP="000804E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18A2F20F" w14:textId="77777777" w:rsidR="005D1916" w:rsidRDefault="005D1916" w:rsidP="0065072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/>
                          <w:sz w:val="23"/>
                          <w:szCs w:val="23"/>
                        </w:rPr>
                      </w:pPr>
                      <w:proofErr w:type="spellStart"/>
                      <w:r>
                        <w:rPr>
                          <w:rFonts w:ascii="Swis721 Th BT" w:hAnsi="Swis721 Th BT"/>
                          <w:color w:val="FFFFFF"/>
                          <w:sz w:val="23"/>
                          <w:szCs w:val="23"/>
                        </w:rPr>
                        <w:t>Naltrexona</w:t>
                      </w:r>
                      <w:proofErr w:type="spellEnd"/>
                      <w:r>
                        <w:rPr>
                          <w:rFonts w:ascii="Swis721 Th BT" w:hAnsi="Swis721 Th BT"/>
                          <w:color w:val="FFFFFF"/>
                          <w:sz w:val="23"/>
                          <w:szCs w:val="23"/>
                        </w:rPr>
                        <w:t xml:space="preserve"> 4,5 mg</w:t>
                      </w:r>
                    </w:p>
                    <w:p w14:paraId="3E2CE013" w14:textId="77777777" w:rsidR="005D1916" w:rsidRPr="00EC06D6" w:rsidRDefault="005D1916" w:rsidP="00650726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/>
                          <w:sz w:val="23"/>
                          <w:szCs w:val="23"/>
                        </w:rPr>
                        <w:t>Dose diária.</w:t>
                      </w:r>
                    </w:p>
                    <w:p w14:paraId="7D28BFDB" w14:textId="77777777" w:rsidR="005D1916" w:rsidRPr="00086CFC" w:rsidRDefault="005D1916" w:rsidP="000804E8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3CD0F8D4" w14:textId="77777777" w:rsidR="000804E8" w:rsidRDefault="000804E8" w:rsidP="000804E8">
      <w:pPr>
        <w:pStyle w:val="Corpo"/>
      </w:pPr>
    </w:p>
    <w:p w14:paraId="37E6A1E0" w14:textId="77777777" w:rsidR="000804E8" w:rsidRDefault="000804E8" w:rsidP="000804E8">
      <w:pPr>
        <w:pStyle w:val="Corpo"/>
      </w:pPr>
    </w:p>
    <w:p w14:paraId="25DCE572" w14:textId="77777777" w:rsidR="000804E8" w:rsidRDefault="000804E8" w:rsidP="000804E8">
      <w:pPr>
        <w:pStyle w:val="Corpo"/>
      </w:pPr>
    </w:p>
    <w:p w14:paraId="265AFC70" w14:textId="77777777" w:rsidR="000804E8" w:rsidRDefault="000804E8" w:rsidP="000804E8">
      <w:pPr>
        <w:pStyle w:val="Corpo"/>
        <w:rPr>
          <w:sz w:val="20"/>
          <w:szCs w:val="23"/>
        </w:rPr>
      </w:pPr>
    </w:p>
    <w:p w14:paraId="0B932D1B" w14:textId="77777777" w:rsidR="000804E8" w:rsidRDefault="000804E8" w:rsidP="000804E8">
      <w:pPr>
        <w:pStyle w:val="Corpo"/>
        <w:rPr>
          <w:sz w:val="20"/>
          <w:szCs w:val="23"/>
        </w:rPr>
      </w:pPr>
    </w:p>
    <w:p w14:paraId="2836252C" w14:textId="77777777" w:rsidR="000804E8" w:rsidRDefault="000804E8" w:rsidP="000804E8">
      <w:pPr>
        <w:pStyle w:val="Corpo"/>
        <w:rPr>
          <w:b/>
          <w:color w:val="339966"/>
        </w:rPr>
      </w:pPr>
    </w:p>
    <w:p w14:paraId="403CE3F3" w14:textId="77777777" w:rsidR="000804E8" w:rsidRPr="00C72C0B" w:rsidRDefault="000804E8" w:rsidP="000804E8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7B01A862" w14:textId="77777777" w:rsidR="000804E8" w:rsidRPr="00714E9A" w:rsidRDefault="000804E8" w:rsidP="000804E8">
      <w:pPr>
        <w:pStyle w:val="Corpo"/>
        <w:rPr>
          <w:sz w:val="16"/>
          <w:szCs w:val="16"/>
        </w:rPr>
      </w:pPr>
    </w:p>
    <w:p w14:paraId="09646A0B" w14:textId="1CFF5A03" w:rsidR="00650726" w:rsidRPr="00650726" w:rsidRDefault="00650726" w:rsidP="00650726">
      <w:pPr>
        <w:pStyle w:val="Corpo"/>
        <w:numPr>
          <w:ilvl w:val="0"/>
          <w:numId w:val="1"/>
        </w:numPr>
        <w:rPr>
          <w:b/>
          <w:sz w:val="24"/>
        </w:rPr>
      </w:pPr>
      <w:r w:rsidRPr="00650726">
        <w:rPr>
          <w:sz w:val="24"/>
        </w:rPr>
        <w:t xml:space="preserve">Baixas doses de </w:t>
      </w:r>
      <w:proofErr w:type="spellStart"/>
      <w:r w:rsidRPr="00650726">
        <w:rPr>
          <w:sz w:val="24"/>
        </w:rPr>
        <w:t>naltrexona</w:t>
      </w:r>
      <w:proofErr w:type="spellEnd"/>
      <w:r w:rsidRPr="00650726">
        <w:rPr>
          <w:sz w:val="24"/>
        </w:rPr>
        <w:t xml:space="preserve"> promoveram uma melhora clínica em 74,5% dos pacientes;</w:t>
      </w:r>
    </w:p>
    <w:p w14:paraId="6C44D819" w14:textId="77777777" w:rsidR="00650726" w:rsidRPr="00650726" w:rsidRDefault="00650726" w:rsidP="00650726">
      <w:pPr>
        <w:pStyle w:val="Corpo"/>
        <w:numPr>
          <w:ilvl w:val="0"/>
          <w:numId w:val="1"/>
        </w:numPr>
        <w:rPr>
          <w:b/>
          <w:sz w:val="24"/>
        </w:rPr>
      </w:pPr>
      <w:r w:rsidRPr="00650726">
        <w:rPr>
          <w:sz w:val="24"/>
        </w:rPr>
        <w:t>Já em relação à taxa de remissão, ela ocorreu em 25% dos pacientes;</w:t>
      </w:r>
    </w:p>
    <w:p w14:paraId="28232873" w14:textId="77777777" w:rsidR="00650726" w:rsidRPr="00650726" w:rsidRDefault="00650726" w:rsidP="00650726">
      <w:pPr>
        <w:pStyle w:val="Corpo"/>
        <w:numPr>
          <w:ilvl w:val="0"/>
          <w:numId w:val="1"/>
        </w:numPr>
        <w:rPr>
          <w:b/>
          <w:sz w:val="24"/>
        </w:rPr>
      </w:pPr>
      <w:r w:rsidRPr="00650726">
        <w:rPr>
          <w:sz w:val="24"/>
        </w:rPr>
        <w:t>Foram observadas também melhoras na taxa de cicatrização e redução nos índices que medem o estresse oxidativo;</w:t>
      </w:r>
    </w:p>
    <w:p w14:paraId="67D396DF" w14:textId="77777777" w:rsidR="00650726" w:rsidRPr="00650726" w:rsidRDefault="00650726" w:rsidP="00650726">
      <w:pPr>
        <w:pStyle w:val="Corpo"/>
        <w:numPr>
          <w:ilvl w:val="0"/>
          <w:numId w:val="1"/>
        </w:numPr>
        <w:rPr>
          <w:b/>
          <w:sz w:val="24"/>
        </w:rPr>
      </w:pPr>
      <w:r w:rsidRPr="00650726">
        <w:rPr>
          <w:sz w:val="24"/>
        </w:rPr>
        <w:t xml:space="preserve">A inflamação da mucosa também foi reduzida nos pacientes tratados com baixas doses de </w:t>
      </w:r>
      <w:proofErr w:type="spellStart"/>
      <w:r w:rsidRPr="00650726">
        <w:rPr>
          <w:sz w:val="24"/>
        </w:rPr>
        <w:t>naltrexona</w:t>
      </w:r>
      <w:proofErr w:type="spellEnd"/>
      <w:r w:rsidRPr="00650726">
        <w:rPr>
          <w:sz w:val="24"/>
        </w:rPr>
        <w:t>.</w:t>
      </w:r>
    </w:p>
    <w:p w14:paraId="00990080" w14:textId="3B4FD3B6" w:rsidR="000804E8" w:rsidRDefault="000804E8" w:rsidP="00650726">
      <w:pPr>
        <w:pStyle w:val="Corpo"/>
        <w:spacing w:after="120"/>
        <w:rPr>
          <w:sz w:val="24"/>
        </w:rPr>
      </w:pPr>
    </w:p>
    <w:p w14:paraId="27CF5B9A" w14:textId="4C0C591B" w:rsidR="00650726" w:rsidRDefault="00650726" w:rsidP="00650726">
      <w:pPr>
        <w:pStyle w:val="Corpo"/>
        <w:rPr>
          <w:b/>
          <w:color w:val="339966"/>
        </w:rPr>
      </w:pPr>
      <w:r>
        <w:rPr>
          <w:b/>
          <w:color w:val="339966"/>
        </w:rPr>
        <w:t>Conclusão:</w:t>
      </w:r>
    </w:p>
    <w:p w14:paraId="093E1E60" w14:textId="77777777" w:rsidR="00650726" w:rsidRPr="00C72C0B" w:rsidRDefault="00650726" w:rsidP="00650726">
      <w:pPr>
        <w:pStyle w:val="Corpo"/>
        <w:rPr>
          <w:b/>
          <w:color w:val="339966"/>
        </w:rPr>
      </w:pPr>
    </w:p>
    <w:p w14:paraId="29F4E324" w14:textId="77777777" w:rsidR="00650726" w:rsidRPr="005D639B" w:rsidRDefault="00650726" w:rsidP="00650726">
      <w:pPr>
        <w:pStyle w:val="subsubtitulo"/>
        <w:spacing w:after="0" w:line="240" w:lineRule="auto"/>
        <w:jc w:val="both"/>
        <w:rPr>
          <w:rFonts w:ascii="Swis721 Th BT" w:eastAsiaTheme="minorEastAsia" w:hAnsi="Swis721 Th BT"/>
          <w:color w:val="auto"/>
          <w:sz w:val="24"/>
          <w:szCs w:val="24"/>
          <w:lang w:eastAsia="pt-BR"/>
        </w:rPr>
      </w:pPr>
      <w:r w:rsidRPr="005D639B">
        <w:rPr>
          <w:rFonts w:ascii="Swis721 Th BT" w:eastAsiaTheme="minorEastAsia" w:hAnsi="Swis721 Th BT"/>
          <w:color w:val="auto"/>
          <w:sz w:val="24"/>
          <w:szCs w:val="24"/>
          <w:lang w:eastAsia="pt-BR"/>
        </w:rPr>
        <w:t xml:space="preserve">A </w:t>
      </w:r>
      <w:proofErr w:type="spellStart"/>
      <w:r w:rsidRPr="005D639B">
        <w:rPr>
          <w:rFonts w:ascii="Swis721 Th BT" w:eastAsiaTheme="minorEastAsia" w:hAnsi="Swis721 Th BT"/>
          <w:color w:val="auto"/>
          <w:sz w:val="24"/>
          <w:szCs w:val="24"/>
          <w:lang w:eastAsia="pt-BR"/>
        </w:rPr>
        <w:t>naltrexona</w:t>
      </w:r>
      <w:proofErr w:type="spellEnd"/>
      <w:r w:rsidRPr="005D639B">
        <w:rPr>
          <w:rFonts w:ascii="Swis721 Th BT" w:eastAsiaTheme="minorEastAsia" w:hAnsi="Swis721 Th BT"/>
          <w:color w:val="auto"/>
          <w:sz w:val="24"/>
          <w:szCs w:val="24"/>
          <w:lang w:eastAsia="pt-BR"/>
        </w:rPr>
        <w:t xml:space="preserve"> em baixas doses melhorou diretamente a barreira epitelial, a taxa de cicatrização e diminui o estresse oxidativo. Baixas doses de </w:t>
      </w:r>
      <w:proofErr w:type="spellStart"/>
      <w:r w:rsidRPr="005D639B">
        <w:rPr>
          <w:rFonts w:ascii="Swis721 Th BT" w:eastAsiaTheme="minorEastAsia" w:hAnsi="Swis721 Th BT"/>
          <w:color w:val="auto"/>
          <w:sz w:val="24"/>
          <w:szCs w:val="24"/>
          <w:lang w:eastAsia="pt-BR"/>
        </w:rPr>
        <w:t>naltrexona</w:t>
      </w:r>
      <w:proofErr w:type="spellEnd"/>
      <w:r w:rsidRPr="005D639B">
        <w:rPr>
          <w:rFonts w:ascii="Swis721 Th BT" w:eastAsiaTheme="minorEastAsia" w:hAnsi="Swis721 Th BT"/>
          <w:color w:val="auto"/>
          <w:sz w:val="24"/>
          <w:szCs w:val="24"/>
          <w:lang w:eastAsia="pt-BR"/>
        </w:rPr>
        <w:t xml:space="preserve"> foram efetivas e segura</w:t>
      </w:r>
      <w:r>
        <w:rPr>
          <w:rFonts w:ascii="Swis721 Th BT" w:eastAsiaTheme="minorEastAsia" w:hAnsi="Swis721 Th BT"/>
          <w:color w:val="auto"/>
          <w:sz w:val="24"/>
          <w:szCs w:val="24"/>
          <w:lang w:eastAsia="pt-BR"/>
        </w:rPr>
        <w:t>s,</w:t>
      </w:r>
      <w:r w:rsidRPr="005D639B">
        <w:rPr>
          <w:rFonts w:ascii="Swis721 Th BT" w:eastAsiaTheme="minorEastAsia" w:hAnsi="Swis721 Th BT"/>
          <w:color w:val="auto"/>
          <w:sz w:val="24"/>
          <w:szCs w:val="24"/>
          <w:lang w:eastAsia="pt-BR"/>
        </w:rPr>
        <w:t xml:space="preserve"> sendo uma opção de tratamento em pacientes com Síndrome do Intestino Irritável refratários a outros tratamentos. </w:t>
      </w:r>
    </w:p>
    <w:p w14:paraId="0A253C29" w14:textId="77777777" w:rsidR="000804E8" w:rsidRPr="0057227F" w:rsidRDefault="000804E8" w:rsidP="000804E8">
      <w:pPr>
        <w:pStyle w:val="Corpo"/>
        <w:spacing w:after="0"/>
        <w:ind w:left="360"/>
        <w:rPr>
          <w:szCs w:val="23"/>
        </w:rPr>
      </w:pPr>
    </w:p>
    <w:p w14:paraId="5181AD70" w14:textId="77777777" w:rsidR="000804E8" w:rsidRPr="0057227F" w:rsidRDefault="000804E8" w:rsidP="000804E8">
      <w:pPr>
        <w:pStyle w:val="Corpo"/>
        <w:spacing w:after="0"/>
        <w:ind w:left="360"/>
        <w:rPr>
          <w:szCs w:val="23"/>
        </w:rPr>
      </w:pPr>
    </w:p>
    <w:p w14:paraId="76E77288" w14:textId="77777777" w:rsidR="000804E8" w:rsidRPr="0057227F" w:rsidRDefault="000804E8" w:rsidP="000804E8">
      <w:pPr>
        <w:pStyle w:val="Corpo"/>
        <w:spacing w:after="0"/>
        <w:ind w:left="360"/>
        <w:rPr>
          <w:szCs w:val="23"/>
        </w:rPr>
      </w:pPr>
    </w:p>
    <w:p w14:paraId="2821CB3C" w14:textId="77777777" w:rsidR="000804E8" w:rsidRDefault="000804E8" w:rsidP="000804E8">
      <w:pPr>
        <w:pStyle w:val="Ttulo1"/>
        <w:jc w:val="center"/>
      </w:pPr>
      <w:bookmarkStart w:id="135" w:name="_Toc62720167"/>
      <w:r>
        <w:lastRenderedPageBreak/>
        <w:t>Formulário</w:t>
      </w:r>
      <w:bookmarkEnd w:id="135"/>
    </w:p>
    <w:p w14:paraId="337E9224" w14:textId="77777777" w:rsidR="000804E8" w:rsidRDefault="000804E8" w:rsidP="000804E8">
      <w:pPr>
        <w:pStyle w:val="Corpo"/>
        <w:spacing w:after="120"/>
      </w:pPr>
    </w:p>
    <w:p w14:paraId="19B944A6" w14:textId="77777777" w:rsidR="000804E8" w:rsidRPr="00C30C20" w:rsidRDefault="000804E8" w:rsidP="000804E8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650726" w:rsidRPr="009537E7" w14:paraId="43CBB89E" w14:textId="77777777" w:rsidTr="00650726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4E4E2C07" w14:textId="10A476F9" w:rsidR="00650726" w:rsidRDefault="00650726" w:rsidP="00650726">
            <w:pPr>
              <w:pStyle w:val="Corpo"/>
              <w:spacing w:after="0"/>
              <w:jc w:val="center"/>
              <w:rPr>
                <w:b/>
                <w:color w:val="FFFFFF" w:themeColor="background1"/>
                <w:sz w:val="22"/>
              </w:rPr>
            </w:pPr>
            <w:r>
              <w:rPr>
                <w:b/>
                <w:color w:val="FFFFFF"/>
                <w:sz w:val="22"/>
              </w:rPr>
              <w:t xml:space="preserve">Cápsulas de </w:t>
            </w:r>
            <w:proofErr w:type="spellStart"/>
            <w:r>
              <w:rPr>
                <w:b/>
                <w:color w:val="FFFFFF"/>
                <w:sz w:val="22"/>
              </w:rPr>
              <w:t>Naltrexona</w:t>
            </w:r>
            <w:proofErr w:type="spellEnd"/>
          </w:p>
        </w:tc>
      </w:tr>
      <w:tr w:rsidR="00650726" w:rsidRPr="009537E7" w14:paraId="4DFF6F85" w14:textId="77777777" w:rsidTr="00650726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038D8DC5" w14:textId="111FB9CA" w:rsidR="00650726" w:rsidRDefault="00650726" w:rsidP="00650726">
            <w:pPr>
              <w:pStyle w:val="Corpo"/>
              <w:jc w:val="center"/>
            </w:pPr>
            <w:bookmarkStart w:id="136" w:name="_Hlk62659467"/>
            <w:proofErr w:type="spellStart"/>
            <w:r>
              <w:rPr>
                <w:rFonts w:cs="Calibri"/>
                <w:szCs w:val="23"/>
              </w:rPr>
              <w:t>Naltrexona</w:t>
            </w:r>
            <w:bookmarkEnd w:id="136"/>
            <w:proofErr w:type="spellEnd"/>
            <w:r>
              <w:rPr>
                <w:rFonts w:cs="Calibri"/>
                <w:szCs w:val="23"/>
              </w:rPr>
              <w:t>........................................4,5 mg</w:t>
            </w:r>
          </w:p>
        </w:tc>
      </w:tr>
      <w:tr w:rsidR="00650726" w:rsidRPr="009537E7" w14:paraId="78A80E21" w14:textId="77777777" w:rsidTr="00650726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3E1A6A85" w14:textId="314DF69A" w:rsidR="00650726" w:rsidRDefault="00650726" w:rsidP="00650726">
            <w:pPr>
              <w:pStyle w:val="Corpo"/>
              <w:jc w:val="center"/>
            </w:pPr>
            <w:r>
              <w:t>Excipiente qsp.........................</w:t>
            </w:r>
            <w:r w:rsidRPr="008C3BFA">
              <w:t>..</w:t>
            </w:r>
            <w:r>
              <w:t>1 Cápsula</w:t>
            </w:r>
          </w:p>
        </w:tc>
      </w:tr>
    </w:tbl>
    <w:p w14:paraId="03DDF3D8" w14:textId="29D6D1CD" w:rsidR="00650726" w:rsidRPr="00650726" w:rsidRDefault="00650726" w:rsidP="00650726">
      <w:pPr>
        <w:pStyle w:val="Corpo"/>
        <w:spacing w:after="0"/>
        <w:rPr>
          <w:sz w:val="16"/>
          <w:szCs w:val="16"/>
        </w:rPr>
      </w:pPr>
      <w:r w:rsidRPr="00650726">
        <w:rPr>
          <w:sz w:val="16"/>
          <w:szCs w:val="16"/>
        </w:rPr>
        <w:t>Administrar 1 cápsula ao dia ou conforme orientação do médico.</w:t>
      </w:r>
    </w:p>
    <w:p w14:paraId="778F7EEE" w14:textId="77777777" w:rsidR="000804E8" w:rsidRDefault="000804E8" w:rsidP="000804E8">
      <w:pPr>
        <w:pStyle w:val="Corpo"/>
        <w:spacing w:after="0"/>
        <w:ind w:left="360"/>
        <w:rPr>
          <w:sz w:val="20"/>
          <w:szCs w:val="20"/>
        </w:rPr>
      </w:pPr>
    </w:p>
    <w:p w14:paraId="57056293" w14:textId="77777777" w:rsidR="000804E8" w:rsidRDefault="000804E8" w:rsidP="000804E8">
      <w:pPr>
        <w:pStyle w:val="Corpo"/>
        <w:spacing w:after="0"/>
        <w:rPr>
          <w:sz w:val="20"/>
          <w:szCs w:val="20"/>
        </w:rPr>
      </w:pPr>
    </w:p>
    <w:p w14:paraId="04A393D2" w14:textId="77777777" w:rsidR="000804E8" w:rsidRDefault="000804E8" w:rsidP="000804E8">
      <w:pPr>
        <w:pStyle w:val="Corpo"/>
        <w:spacing w:line="276" w:lineRule="auto"/>
        <w:rPr>
          <w:b/>
        </w:rPr>
      </w:pPr>
    </w:p>
    <w:p w14:paraId="6E4CE356" w14:textId="77777777" w:rsidR="000804E8" w:rsidRDefault="000804E8" w:rsidP="00B70169">
      <w:pPr>
        <w:pStyle w:val="Corpo"/>
        <w:spacing w:line="276" w:lineRule="auto"/>
        <w:rPr>
          <w:b/>
        </w:rPr>
      </w:pPr>
    </w:p>
    <w:p w14:paraId="0A349868" w14:textId="1EC78E39" w:rsidR="000804E8" w:rsidRDefault="000804E8" w:rsidP="00B70169">
      <w:pPr>
        <w:pStyle w:val="Corpo"/>
        <w:spacing w:line="276" w:lineRule="auto"/>
        <w:rPr>
          <w:b/>
        </w:rPr>
      </w:pPr>
    </w:p>
    <w:p w14:paraId="68A7DC46" w14:textId="0ABA52C8" w:rsidR="000804E8" w:rsidRDefault="000804E8" w:rsidP="00B70169">
      <w:pPr>
        <w:pStyle w:val="Corpo"/>
        <w:spacing w:line="276" w:lineRule="auto"/>
        <w:rPr>
          <w:b/>
        </w:rPr>
      </w:pPr>
    </w:p>
    <w:p w14:paraId="290684F8" w14:textId="7A27EE6A" w:rsidR="000804E8" w:rsidRDefault="000804E8" w:rsidP="00B70169">
      <w:pPr>
        <w:pStyle w:val="Corpo"/>
        <w:spacing w:line="276" w:lineRule="auto"/>
        <w:rPr>
          <w:b/>
        </w:rPr>
      </w:pPr>
    </w:p>
    <w:p w14:paraId="68F24DEB" w14:textId="32A4227D" w:rsidR="000804E8" w:rsidRDefault="000804E8" w:rsidP="00B70169">
      <w:pPr>
        <w:pStyle w:val="Corpo"/>
        <w:spacing w:line="276" w:lineRule="auto"/>
        <w:rPr>
          <w:b/>
        </w:rPr>
      </w:pPr>
    </w:p>
    <w:p w14:paraId="5DCBE163" w14:textId="719273D8" w:rsidR="000804E8" w:rsidRDefault="000804E8" w:rsidP="00B70169">
      <w:pPr>
        <w:pStyle w:val="Corpo"/>
        <w:spacing w:line="276" w:lineRule="auto"/>
        <w:rPr>
          <w:b/>
        </w:rPr>
      </w:pPr>
    </w:p>
    <w:p w14:paraId="1A73205B" w14:textId="77777777" w:rsidR="000804E8" w:rsidRDefault="000804E8" w:rsidP="00B70169">
      <w:pPr>
        <w:pStyle w:val="Corpo"/>
        <w:spacing w:line="276" w:lineRule="auto"/>
        <w:rPr>
          <w:b/>
        </w:rPr>
      </w:pPr>
    </w:p>
    <w:p w14:paraId="26841FDA" w14:textId="76027A09" w:rsidR="00AE064A" w:rsidRDefault="00AE064A" w:rsidP="00B70169">
      <w:pPr>
        <w:pStyle w:val="Corpo"/>
        <w:spacing w:line="276" w:lineRule="auto"/>
        <w:rPr>
          <w:b/>
        </w:rPr>
      </w:pPr>
    </w:p>
    <w:p w14:paraId="58109AB0" w14:textId="73B317A3" w:rsidR="00AE064A" w:rsidRDefault="00AE064A" w:rsidP="00B70169">
      <w:pPr>
        <w:pStyle w:val="Corpo"/>
        <w:spacing w:line="276" w:lineRule="auto"/>
        <w:rPr>
          <w:b/>
        </w:rPr>
      </w:pPr>
    </w:p>
    <w:p w14:paraId="389EB8C2" w14:textId="3C22BDB9" w:rsidR="00650726" w:rsidRDefault="00650726" w:rsidP="00B70169">
      <w:pPr>
        <w:pStyle w:val="Corpo"/>
        <w:spacing w:line="276" w:lineRule="auto"/>
        <w:rPr>
          <w:b/>
        </w:rPr>
      </w:pPr>
    </w:p>
    <w:p w14:paraId="1BD5347B" w14:textId="5D4B1717" w:rsidR="00650726" w:rsidRDefault="00650726" w:rsidP="00B70169">
      <w:pPr>
        <w:pStyle w:val="Corpo"/>
        <w:spacing w:line="276" w:lineRule="auto"/>
        <w:rPr>
          <w:b/>
        </w:rPr>
      </w:pPr>
    </w:p>
    <w:p w14:paraId="24C1C757" w14:textId="3909235B" w:rsidR="00650726" w:rsidRDefault="00650726" w:rsidP="00B70169">
      <w:pPr>
        <w:pStyle w:val="Corpo"/>
        <w:spacing w:line="276" w:lineRule="auto"/>
        <w:rPr>
          <w:b/>
        </w:rPr>
      </w:pPr>
    </w:p>
    <w:p w14:paraId="2E9E303A" w14:textId="05ACF691" w:rsidR="00650726" w:rsidRDefault="00650726" w:rsidP="00B70169">
      <w:pPr>
        <w:pStyle w:val="Corpo"/>
        <w:spacing w:line="276" w:lineRule="auto"/>
        <w:rPr>
          <w:b/>
        </w:rPr>
      </w:pPr>
    </w:p>
    <w:p w14:paraId="577BD5D1" w14:textId="44C69528" w:rsidR="00650726" w:rsidRDefault="00650726" w:rsidP="00B70169">
      <w:pPr>
        <w:pStyle w:val="Corpo"/>
        <w:spacing w:line="276" w:lineRule="auto"/>
        <w:rPr>
          <w:b/>
        </w:rPr>
      </w:pPr>
    </w:p>
    <w:p w14:paraId="1154FE65" w14:textId="04B01A86" w:rsidR="00650726" w:rsidRDefault="00650726" w:rsidP="00B70169">
      <w:pPr>
        <w:pStyle w:val="Corpo"/>
        <w:spacing w:line="276" w:lineRule="auto"/>
        <w:rPr>
          <w:b/>
        </w:rPr>
      </w:pPr>
    </w:p>
    <w:p w14:paraId="72F63223" w14:textId="69EE500A" w:rsidR="00650726" w:rsidRDefault="00650726" w:rsidP="00B70169">
      <w:pPr>
        <w:pStyle w:val="Corpo"/>
        <w:spacing w:line="276" w:lineRule="auto"/>
        <w:rPr>
          <w:b/>
        </w:rPr>
      </w:pPr>
    </w:p>
    <w:p w14:paraId="76817C0D" w14:textId="6080F88E" w:rsidR="00650726" w:rsidRDefault="00650726" w:rsidP="00B70169">
      <w:pPr>
        <w:pStyle w:val="Corpo"/>
        <w:spacing w:line="276" w:lineRule="auto"/>
        <w:rPr>
          <w:b/>
        </w:rPr>
      </w:pPr>
    </w:p>
    <w:p w14:paraId="4ECC46E9" w14:textId="0DC944FF" w:rsidR="00650726" w:rsidRDefault="00650726" w:rsidP="00B70169">
      <w:pPr>
        <w:pStyle w:val="Corpo"/>
        <w:spacing w:line="276" w:lineRule="auto"/>
        <w:rPr>
          <w:b/>
        </w:rPr>
      </w:pPr>
    </w:p>
    <w:p w14:paraId="7D6890C6" w14:textId="2F86E73A" w:rsidR="00650726" w:rsidRDefault="00650726" w:rsidP="00B70169">
      <w:pPr>
        <w:pStyle w:val="Corpo"/>
        <w:spacing w:line="276" w:lineRule="auto"/>
        <w:rPr>
          <w:b/>
        </w:rPr>
      </w:pPr>
    </w:p>
    <w:p w14:paraId="65617A1A" w14:textId="67963612" w:rsidR="00650726" w:rsidRDefault="00650726" w:rsidP="00B70169">
      <w:pPr>
        <w:pStyle w:val="Corpo"/>
        <w:spacing w:line="276" w:lineRule="auto"/>
        <w:rPr>
          <w:b/>
        </w:rPr>
      </w:pPr>
    </w:p>
    <w:p w14:paraId="08A54FB2" w14:textId="48EF1C81" w:rsidR="00650726" w:rsidRDefault="00650726" w:rsidP="00B70169">
      <w:pPr>
        <w:pStyle w:val="Corpo"/>
        <w:spacing w:line="276" w:lineRule="auto"/>
        <w:rPr>
          <w:b/>
        </w:rPr>
      </w:pPr>
    </w:p>
    <w:p w14:paraId="18256D96" w14:textId="6EE9DC78" w:rsidR="00650726" w:rsidRDefault="00650726" w:rsidP="00B70169">
      <w:pPr>
        <w:pStyle w:val="Corpo"/>
        <w:spacing w:line="276" w:lineRule="auto"/>
        <w:rPr>
          <w:b/>
        </w:rPr>
      </w:pPr>
    </w:p>
    <w:p w14:paraId="1CBBE4A7" w14:textId="6F3F9449" w:rsidR="00650726" w:rsidRDefault="00650726" w:rsidP="00B70169">
      <w:pPr>
        <w:pStyle w:val="Corpo"/>
        <w:spacing w:line="276" w:lineRule="auto"/>
        <w:rPr>
          <w:b/>
        </w:rPr>
      </w:pPr>
    </w:p>
    <w:p w14:paraId="7528A881" w14:textId="33D563F6" w:rsidR="00650726" w:rsidRDefault="00650726" w:rsidP="00B70169">
      <w:pPr>
        <w:pStyle w:val="Corpo"/>
        <w:spacing w:line="276" w:lineRule="auto"/>
        <w:rPr>
          <w:b/>
        </w:rPr>
      </w:pPr>
    </w:p>
    <w:p w14:paraId="1C689B07" w14:textId="74101A08" w:rsidR="00650726" w:rsidRDefault="00650726" w:rsidP="00B70169">
      <w:pPr>
        <w:pStyle w:val="Corpo"/>
        <w:spacing w:line="276" w:lineRule="auto"/>
        <w:rPr>
          <w:b/>
        </w:rPr>
      </w:pPr>
    </w:p>
    <w:p w14:paraId="178E554B" w14:textId="77777777" w:rsidR="00650726" w:rsidRPr="0040473A" w:rsidRDefault="00650726" w:rsidP="00650726">
      <w:pPr>
        <w:pStyle w:val="Ttulo1"/>
        <w:jc w:val="center"/>
      </w:pPr>
      <w:bookmarkStart w:id="137" w:name="_Toc62720168"/>
      <w:proofErr w:type="spellStart"/>
      <w:r>
        <w:lastRenderedPageBreak/>
        <w:t>Naltrexona</w:t>
      </w:r>
      <w:bookmarkEnd w:id="137"/>
      <w:proofErr w:type="spellEnd"/>
    </w:p>
    <w:p w14:paraId="4A6AE61A" w14:textId="77777777" w:rsidR="00650726" w:rsidRPr="00650726" w:rsidRDefault="00650726" w:rsidP="00650726">
      <w:pPr>
        <w:pStyle w:val="Subtitulocorpo"/>
      </w:pPr>
      <w:r w:rsidRPr="00650726">
        <w:t xml:space="preserve">Baixas Doses de </w:t>
      </w:r>
      <w:proofErr w:type="spellStart"/>
      <w:r w:rsidRPr="00650726">
        <w:t>Naltrexona</w:t>
      </w:r>
      <w:proofErr w:type="spellEnd"/>
      <w:r w:rsidRPr="00650726">
        <w:t xml:space="preserve"> Agem na Remissão da Inflamação em Pacientes com Síndrome do Intestino Irritável</w:t>
      </w:r>
    </w:p>
    <w:p w14:paraId="020A54B5" w14:textId="77777777" w:rsidR="00650726" w:rsidRDefault="00650726" w:rsidP="00650726">
      <w:pPr>
        <w:pStyle w:val="Subtitulocorpo"/>
        <w:jc w:val="both"/>
        <w:rPr>
          <w:b w:val="0"/>
          <w:bCs/>
          <w:color w:val="404040" w:themeColor="text1" w:themeTint="BF"/>
          <w:sz w:val="24"/>
          <w:szCs w:val="24"/>
        </w:rPr>
      </w:pPr>
    </w:p>
    <w:p w14:paraId="6E5D92F1" w14:textId="447A661A" w:rsidR="00650726" w:rsidRPr="00A158E9" w:rsidRDefault="00650726" w:rsidP="00650726">
      <w:pPr>
        <w:pStyle w:val="Corpo"/>
        <w:spacing w:after="120"/>
        <w:rPr>
          <w:sz w:val="24"/>
        </w:rPr>
      </w:pPr>
      <w:r>
        <w:rPr>
          <w:sz w:val="24"/>
        </w:rPr>
        <w:t xml:space="preserve">O objetivo desse estudo clínico foi avaliar os efeitos da coadministração de </w:t>
      </w:r>
      <w:proofErr w:type="spellStart"/>
      <w:r>
        <w:rPr>
          <w:sz w:val="24"/>
        </w:rPr>
        <w:t>isoflavonas</w:t>
      </w:r>
      <w:proofErr w:type="spellEnd"/>
      <w:r>
        <w:rPr>
          <w:sz w:val="24"/>
        </w:rPr>
        <w:t xml:space="preserve"> e vitamina D em alguns marcadores inflamatórios, antioxidantes e permeabilidade intestinal em mulheres com SII</w:t>
      </w:r>
      <w:r w:rsidR="00A158E9">
        <w:rPr>
          <w:sz w:val="24"/>
        </w:rPr>
        <w:t xml:space="preserve"> (</w:t>
      </w:r>
      <w:proofErr w:type="spellStart"/>
      <w:r w:rsidR="00A158E9">
        <w:rPr>
          <w:sz w:val="24"/>
        </w:rPr>
        <w:t>Mahsa</w:t>
      </w:r>
      <w:proofErr w:type="spellEnd"/>
      <w:r w:rsidR="00A158E9">
        <w:rPr>
          <w:sz w:val="24"/>
        </w:rPr>
        <w:t xml:space="preserve"> </w:t>
      </w:r>
      <w:r w:rsidR="00A158E9">
        <w:rPr>
          <w:i/>
          <w:iCs/>
          <w:sz w:val="24"/>
        </w:rPr>
        <w:t xml:space="preserve">et al., </w:t>
      </w:r>
      <w:r w:rsidR="00A158E9">
        <w:rPr>
          <w:sz w:val="24"/>
        </w:rPr>
        <w:t>2016).</w:t>
      </w:r>
    </w:p>
    <w:p w14:paraId="16DB0A75" w14:textId="77777777" w:rsidR="00650726" w:rsidRDefault="00650726" w:rsidP="00650726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83296" behindDoc="0" locked="0" layoutInCell="1" allowOverlap="1" wp14:anchorId="273D6836" wp14:editId="79D39E54">
                <wp:simplePos x="0" y="0"/>
                <wp:positionH relativeFrom="margin">
                  <wp:posOffset>-3810</wp:posOffset>
                </wp:positionH>
                <wp:positionV relativeFrom="paragraph">
                  <wp:posOffset>93345</wp:posOffset>
                </wp:positionV>
                <wp:extent cx="5743575" cy="518160"/>
                <wp:effectExtent l="0" t="0" r="28575" b="15240"/>
                <wp:wrapNone/>
                <wp:docPr id="38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43575" cy="51816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A118F2D" w14:textId="77777777" w:rsidR="005D1916" w:rsidRPr="009D65A4" w:rsidRDefault="005D1916" w:rsidP="00650726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Assim, mulheres (idade entre 18 e 75 anos) com SII foram randomizadas em 4 grupos para receberem por 6 semanas: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73D6836" id="_x0000_s1165" type="#_x0000_t202" style="position:absolute;left:0;text-align:left;margin-left:-.3pt;margin-top:7.35pt;width:452.25pt;height:40.8pt;z-index:25298329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" fillcolor="white [3212]" strokecolor="#0070c0">
                <v:textbox>
                  <w:txbxContent>
                    <w:p w14:paraId="0A118F2D" w14:textId="77777777" w:rsidR="005D1916" w:rsidRPr="009D65A4" w:rsidRDefault="005D1916" w:rsidP="00650726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Assim, mulheres (idade entre 18 e 75 anos) com SII foram randomizadas em 4 grupos para receberem por 6 semanas: 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6C2CFB59" w14:textId="77777777" w:rsidR="00650726" w:rsidRDefault="00650726" w:rsidP="00650726">
      <w:pPr>
        <w:pStyle w:val="Corpo"/>
      </w:pPr>
    </w:p>
    <w:p w14:paraId="14B3852A" w14:textId="77777777" w:rsidR="00650726" w:rsidRDefault="00650726" w:rsidP="00650726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84320" behindDoc="0" locked="0" layoutInCell="1" allowOverlap="1" wp14:anchorId="466DFDFE" wp14:editId="04B5CE52">
                <wp:simplePos x="0" y="0"/>
                <wp:positionH relativeFrom="column">
                  <wp:posOffset>561975</wp:posOffset>
                </wp:positionH>
                <wp:positionV relativeFrom="paragraph">
                  <wp:posOffset>130175</wp:posOffset>
                </wp:positionV>
                <wp:extent cx="226695" cy="138430"/>
                <wp:effectExtent l="0" t="0" r="1905" b="0"/>
                <wp:wrapNone/>
                <wp:docPr id="39" name="Triângulo isósceles 3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5CDC819" id="Triângulo isósceles 39" o:spid="_x0000_s1026" type="#_x0000_t5" style="position:absolute;margin-left:44.25pt;margin-top:10.25pt;width:17.85pt;height:10.9pt;flip:y;z-index:2529843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" fillcolor="#d8d8d8 [2732]" stroked="f"/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82272" behindDoc="0" locked="0" layoutInCell="1" allowOverlap="1" wp14:anchorId="4DB8D97C" wp14:editId="477C3EA4">
                <wp:simplePos x="0" y="0"/>
                <wp:positionH relativeFrom="column">
                  <wp:posOffset>2026285</wp:posOffset>
                </wp:positionH>
                <wp:positionV relativeFrom="paragraph">
                  <wp:posOffset>130175</wp:posOffset>
                </wp:positionV>
                <wp:extent cx="226695" cy="138430"/>
                <wp:effectExtent l="0" t="0" r="1905" b="0"/>
                <wp:wrapNone/>
                <wp:docPr id="41" name="Triângulo isósceles 4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7BBEBE3" id="Triângulo isósceles 41" o:spid="_x0000_s1026" type="#_x0000_t5" style="position:absolute;margin-left:159.55pt;margin-top:10.25pt;width:17.85pt;height:10.9pt;flip:y;z-index:2529822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" fillcolor="#d8d8d8 [2732]" stroked="f"/>
            </w:pict>
          </mc:Fallback>
        </mc:AlternateContent>
      </w:r>
      <w:r w:rsidRPr="0025106D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86368" behindDoc="0" locked="0" layoutInCell="1" allowOverlap="1" wp14:anchorId="047BF632" wp14:editId="22A07CC3">
                <wp:simplePos x="0" y="0"/>
                <wp:positionH relativeFrom="column">
                  <wp:posOffset>3469005</wp:posOffset>
                </wp:positionH>
                <wp:positionV relativeFrom="paragraph">
                  <wp:posOffset>130175</wp:posOffset>
                </wp:positionV>
                <wp:extent cx="226695" cy="138430"/>
                <wp:effectExtent l="0" t="0" r="1905" b="0"/>
                <wp:wrapNone/>
                <wp:docPr id="42" name="Triângulo isósceles 4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AB001E4" id="Triângulo isósceles 42" o:spid="_x0000_s1026" type="#_x0000_t5" style="position:absolute;margin-left:273.15pt;margin-top:10.25pt;width:17.85pt;height:10.9pt;flip:y;z-index:2529863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" fillcolor="#d8d8d8 [2732]" stroked="f"/>
            </w:pict>
          </mc:Fallback>
        </mc:AlternateContent>
      </w:r>
      <w:r w:rsidRPr="0025106D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85344" behindDoc="0" locked="0" layoutInCell="1" allowOverlap="1" wp14:anchorId="01DEF8D8" wp14:editId="61FD2C31">
                <wp:simplePos x="0" y="0"/>
                <wp:positionH relativeFrom="column">
                  <wp:posOffset>4906645</wp:posOffset>
                </wp:positionH>
                <wp:positionV relativeFrom="paragraph">
                  <wp:posOffset>130175</wp:posOffset>
                </wp:positionV>
                <wp:extent cx="226695" cy="138430"/>
                <wp:effectExtent l="0" t="0" r="1905" b="0"/>
                <wp:wrapNone/>
                <wp:docPr id="45" name="Triângulo isósceles 4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D9E36D6" id="Triângulo isósceles 45" o:spid="_x0000_s1026" type="#_x0000_t5" style="position:absolute;margin-left:386.35pt;margin-top:10.25pt;width:17.85pt;height:10.9pt;flip:y;z-index:2529853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" fillcolor="#d8d8d8 [2732]" stroked="f"/>
            </w:pict>
          </mc:Fallback>
        </mc:AlternateContent>
      </w:r>
    </w:p>
    <w:p w14:paraId="46084B3D" w14:textId="77777777" w:rsidR="00650726" w:rsidRPr="00B5318E" w:rsidRDefault="00650726" w:rsidP="00650726">
      <w:pPr>
        <w:pStyle w:val="Corpo"/>
        <w:rPr>
          <w:sz w:val="10"/>
          <w:szCs w:val="10"/>
        </w:rPr>
      </w:pPr>
    </w:p>
    <w:p w14:paraId="473B38BA" w14:textId="77777777" w:rsidR="00650726" w:rsidRDefault="00650726" w:rsidP="00650726">
      <w:pPr>
        <w:pStyle w:val="Corpo"/>
      </w:pPr>
      <w:r>
        <w:rPr>
          <w:noProof/>
          <w:lang w:eastAsia="pt-BR"/>
        </w:rPr>
        <mc:AlternateContent>
          <mc:Choice Requires="wpg">
            <w:drawing>
              <wp:anchor distT="0" distB="0" distL="114300" distR="114300" simplePos="0" relativeHeight="252987392" behindDoc="0" locked="0" layoutInCell="1" allowOverlap="1" wp14:anchorId="489536B5" wp14:editId="1F60A59B">
                <wp:simplePos x="0" y="0"/>
                <wp:positionH relativeFrom="column">
                  <wp:posOffset>-3810</wp:posOffset>
                </wp:positionH>
                <wp:positionV relativeFrom="paragraph">
                  <wp:posOffset>27940</wp:posOffset>
                </wp:positionV>
                <wp:extent cx="5734050" cy="876300"/>
                <wp:effectExtent l="0" t="0" r="19050" b="19050"/>
                <wp:wrapNone/>
                <wp:docPr id="48" name="Grupo 1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4050" cy="876300"/>
                          <a:chOff x="0" y="0"/>
                          <a:chExt cx="5734050" cy="781685"/>
                        </a:xfrm>
                      </wpg:grpSpPr>
                      <wps:wsp>
                        <wps:cNvPr id="52" name="Caixa de texto 11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0"/>
                            <a:ext cx="1381125" cy="781685"/>
                          </a:xfrm>
                          <a:prstGeom prst="rect">
                            <a:avLst/>
                          </a:prstGeom>
                          <a:solidFill>
                            <a:srgbClr val="0070C0"/>
                          </a:solidFill>
                          <a:ln w="9525">
                            <a:solidFill>
                              <a:srgbClr val="0070C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5EAE77DB" w14:textId="77777777" w:rsidR="005D1916" w:rsidRDefault="005D1916" w:rsidP="00650726">
                              <w:pPr>
                                <w:spacing w:after="0" w:line="240" w:lineRule="auto"/>
                                <w:jc w:val="center"/>
                                <w:rPr>
                                  <w:rFonts w:ascii="Swis721 Th BT" w:hAnsi="Swis721 Th BT"/>
                                  <w:color w:val="FFFFFF" w:themeColor="background1"/>
                                  <w:sz w:val="23"/>
                                  <w:szCs w:val="23"/>
                                </w:rPr>
                              </w:pPr>
                              <w:r>
                                <w:rPr>
                                  <w:rFonts w:ascii="Swis721 Th BT" w:hAnsi="Swis721 Th BT"/>
                                  <w:b/>
                                  <w:color w:val="FFFFFF" w:themeColor="background1"/>
                                  <w:sz w:val="23"/>
                                  <w:szCs w:val="23"/>
                                </w:rPr>
                                <w:t xml:space="preserve">Grupo 1 </w:t>
                              </w:r>
                              <w:r>
                                <w:rPr>
                                  <w:rFonts w:ascii="Swis721 Th BT" w:hAnsi="Swis721 Th BT"/>
                                  <w:b/>
                                  <w:color w:val="FFFFFF" w:themeColor="background1"/>
                                  <w:sz w:val="23"/>
                                  <w:szCs w:val="23"/>
                                </w:rPr>
                                <w:br/>
                              </w:r>
                              <w:proofErr w:type="spellStart"/>
                              <w:r>
                                <w:rPr>
                                  <w:rFonts w:ascii="Swis721 Th BT" w:hAnsi="Swis721 Th BT"/>
                                  <w:color w:val="FFFFFF" w:themeColor="background1"/>
                                  <w:sz w:val="23"/>
                                  <w:szCs w:val="23"/>
                                </w:rPr>
                                <w:t>Isoflavonas</w:t>
                              </w:r>
                              <w:proofErr w:type="spellEnd"/>
                              <w:r>
                                <w:rPr>
                                  <w:rFonts w:ascii="Swis721 Th BT" w:hAnsi="Swis721 Th BT"/>
                                  <w:color w:val="FFFFFF" w:themeColor="background1"/>
                                  <w:sz w:val="23"/>
                                  <w:szCs w:val="23"/>
                                </w:rPr>
                                <w:t xml:space="preserve"> da Soja</w:t>
                              </w:r>
                            </w:p>
                            <w:p w14:paraId="6638E379" w14:textId="77777777" w:rsidR="005D1916" w:rsidRPr="00086CFC" w:rsidRDefault="005D1916" w:rsidP="00650726">
                              <w:pPr>
                                <w:spacing w:after="0" w:line="240" w:lineRule="auto"/>
                                <w:jc w:val="center"/>
                                <w:rPr>
                                  <w:rFonts w:ascii="Swis721 Th BT" w:hAnsi="Swis721 Th BT"/>
                                  <w:color w:val="FFFFFF" w:themeColor="background1"/>
                                  <w:szCs w:val="23"/>
                                </w:rPr>
                              </w:pPr>
                              <w:r>
                                <w:rPr>
                                  <w:rFonts w:ascii="Swis721 Th BT" w:hAnsi="Swis721 Th BT"/>
                                  <w:color w:val="FFFFFF" w:themeColor="background1"/>
                                  <w:sz w:val="23"/>
                                  <w:szCs w:val="23"/>
                                </w:rPr>
                                <w:t>40 mg ao dia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ctr" anchorCtr="0" upright="1">
                          <a:noAutofit/>
                        </wps:bodyPr>
                      </wps:wsp>
                      <wps:wsp>
                        <wps:cNvPr id="53" name="Caixa de texto 9"/>
                        <wps:cNvSpPr txBox="1">
                          <a:spLocks noChangeArrowheads="1"/>
                        </wps:cNvSpPr>
                        <wps:spPr bwMode="auto">
                          <a:xfrm>
                            <a:off x="1457325" y="0"/>
                            <a:ext cx="1374775" cy="781685"/>
                          </a:xfrm>
                          <a:prstGeom prst="rect">
                            <a:avLst/>
                          </a:prstGeom>
                          <a:solidFill>
                            <a:srgbClr val="0070C0"/>
                          </a:solidFill>
                          <a:ln w="9525">
                            <a:solidFill>
                              <a:srgbClr val="0070C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2F7B8DC6" w14:textId="77777777" w:rsidR="005D1916" w:rsidRPr="00376204" w:rsidRDefault="005D1916" w:rsidP="00650726">
                              <w:pPr>
                                <w:spacing w:after="0" w:line="240" w:lineRule="auto"/>
                                <w:jc w:val="center"/>
                                <w:rPr>
                                  <w:rFonts w:ascii="Swis721 Th BT" w:hAnsi="Swis721 Th BT"/>
                                  <w:b/>
                                  <w:color w:val="FFFFFF" w:themeColor="background1"/>
                                  <w:sz w:val="12"/>
                                  <w:szCs w:val="12"/>
                                </w:rPr>
                              </w:pPr>
                              <w:r>
                                <w:rPr>
                                  <w:rFonts w:ascii="Swis721 Th BT" w:hAnsi="Swis721 Th BT"/>
                                  <w:b/>
                                  <w:color w:val="FFFFFF" w:themeColor="background1"/>
                                  <w:sz w:val="23"/>
                                  <w:szCs w:val="23"/>
                                </w:rPr>
                                <w:t>Grupo 2</w:t>
                              </w:r>
                            </w:p>
                            <w:p w14:paraId="31FA9F3A" w14:textId="77777777" w:rsidR="005D1916" w:rsidRDefault="005D1916" w:rsidP="00650726">
                              <w:pPr>
                                <w:spacing w:after="0" w:line="240" w:lineRule="auto"/>
                                <w:jc w:val="center"/>
                                <w:rPr>
                                  <w:rFonts w:ascii="Swis721 Th BT" w:hAnsi="Swis721 Th BT"/>
                                  <w:color w:val="FFFFFF" w:themeColor="background1"/>
                                  <w:sz w:val="23"/>
                                  <w:szCs w:val="23"/>
                                </w:rPr>
                              </w:pPr>
                              <w:r>
                                <w:rPr>
                                  <w:rFonts w:ascii="Swis721 Th BT" w:hAnsi="Swis721 Th BT"/>
                                  <w:color w:val="FFFFFF" w:themeColor="background1"/>
                                  <w:sz w:val="23"/>
                                  <w:szCs w:val="23"/>
                                </w:rPr>
                                <w:t>Vitamina D</w:t>
                              </w:r>
                            </w:p>
                            <w:p w14:paraId="76BB33AE" w14:textId="77777777" w:rsidR="005D1916" w:rsidRDefault="005D1916" w:rsidP="00650726">
                              <w:pPr>
                                <w:spacing w:after="0" w:line="240" w:lineRule="auto"/>
                                <w:jc w:val="center"/>
                              </w:pPr>
                              <w:r>
                                <w:rPr>
                                  <w:rFonts w:ascii="Swis721 Th BT" w:hAnsi="Swis721 Th BT"/>
                                  <w:color w:val="FFFFFF" w:themeColor="background1"/>
                                  <w:sz w:val="23"/>
                                  <w:szCs w:val="23"/>
                                </w:rPr>
                                <w:t>50.000 UI a cada 15 dias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ctr" anchorCtr="0" upright="1">
                          <a:noAutofit/>
                        </wps:bodyPr>
                      </wps:wsp>
                      <wps:wsp>
                        <wps:cNvPr id="54" name="Caixa de texto 5"/>
                        <wps:cNvSpPr txBox="1">
                          <a:spLocks noChangeArrowheads="1"/>
                        </wps:cNvSpPr>
                        <wps:spPr bwMode="auto">
                          <a:xfrm>
                            <a:off x="4352925" y="0"/>
                            <a:ext cx="1381125" cy="781685"/>
                          </a:xfrm>
                          <a:prstGeom prst="rect">
                            <a:avLst/>
                          </a:prstGeom>
                          <a:solidFill>
                            <a:srgbClr val="0070C0"/>
                          </a:solidFill>
                          <a:ln w="9525">
                            <a:solidFill>
                              <a:srgbClr val="0070C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40FBF815" w14:textId="77777777" w:rsidR="005D1916" w:rsidRPr="00086CFC" w:rsidRDefault="005D1916" w:rsidP="00650726">
                              <w:pPr>
                                <w:spacing w:after="0" w:line="240" w:lineRule="auto"/>
                                <w:jc w:val="center"/>
                                <w:rPr>
                                  <w:rFonts w:ascii="Swis721 Th BT" w:hAnsi="Swis721 Th BT"/>
                                  <w:color w:val="FFFFFF" w:themeColor="background1"/>
                                  <w:szCs w:val="23"/>
                                </w:rPr>
                              </w:pPr>
                              <w:r>
                                <w:rPr>
                                  <w:rFonts w:ascii="Swis721 Th BT" w:hAnsi="Swis721 Th BT"/>
                                  <w:b/>
                                  <w:color w:val="FFFFFF" w:themeColor="background1"/>
                                  <w:sz w:val="23"/>
                                  <w:szCs w:val="23"/>
                                </w:rPr>
                                <w:t xml:space="preserve">Grupo 4 </w:t>
                              </w:r>
                              <w:r>
                                <w:rPr>
                                  <w:rFonts w:ascii="Swis721 Th BT" w:hAnsi="Swis721 Th BT"/>
                                  <w:b/>
                                  <w:color w:val="FFFFFF" w:themeColor="background1"/>
                                  <w:sz w:val="23"/>
                                  <w:szCs w:val="23"/>
                                </w:rPr>
                                <w:br/>
                              </w:r>
                              <w:r>
                                <w:rPr>
                                  <w:rFonts w:ascii="Swis721 Th BT" w:hAnsi="Swis721 Th BT"/>
                                  <w:color w:val="FFFFFF" w:themeColor="background1"/>
                                  <w:sz w:val="23"/>
                                  <w:szCs w:val="23"/>
                                </w:rPr>
                                <w:t>Placebo</w:t>
                              </w:r>
                              <w:r>
                                <w:rPr>
                                  <w:rFonts w:ascii="Swis721 Th BT" w:hAnsi="Swis721 Th BT"/>
                                  <w:color w:val="FFFFFF" w:themeColor="background1"/>
                                  <w:szCs w:val="23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ctr" anchorCtr="0" upright="1">
                          <a:noAutofit/>
                        </wps:bodyPr>
                      </wps:wsp>
                      <wps:wsp>
                        <wps:cNvPr id="55" name="Caixa de texto 10"/>
                        <wps:cNvSpPr txBox="1">
                          <a:spLocks noChangeArrowheads="1"/>
                        </wps:cNvSpPr>
                        <wps:spPr bwMode="auto">
                          <a:xfrm>
                            <a:off x="2905125" y="0"/>
                            <a:ext cx="1374775" cy="781685"/>
                          </a:xfrm>
                          <a:prstGeom prst="rect">
                            <a:avLst/>
                          </a:prstGeom>
                          <a:solidFill>
                            <a:srgbClr val="0070C0"/>
                          </a:solidFill>
                          <a:ln w="9525">
                            <a:solidFill>
                              <a:srgbClr val="0070C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655135C5" w14:textId="77777777" w:rsidR="005D1916" w:rsidRPr="00376204" w:rsidRDefault="005D1916" w:rsidP="00650726">
                              <w:pPr>
                                <w:spacing w:after="0" w:line="240" w:lineRule="auto"/>
                                <w:jc w:val="center"/>
                                <w:rPr>
                                  <w:rFonts w:ascii="Swis721 Th BT" w:hAnsi="Swis721 Th BT"/>
                                  <w:b/>
                                  <w:color w:val="FFFFFF" w:themeColor="background1"/>
                                  <w:sz w:val="12"/>
                                  <w:szCs w:val="12"/>
                                </w:rPr>
                              </w:pPr>
                              <w:r>
                                <w:rPr>
                                  <w:rFonts w:ascii="Swis721 Th BT" w:hAnsi="Swis721 Th BT"/>
                                  <w:b/>
                                  <w:color w:val="FFFFFF" w:themeColor="background1"/>
                                  <w:sz w:val="23"/>
                                  <w:szCs w:val="23"/>
                                </w:rPr>
                                <w:t>Grupo 3</w:t>
                              </w:r>
                            </w:p>
                            <w:p w14:paraId="7788B874" w14:textId="77777777" w:rsidR="005D1916" w:rsidRDefault="005D1916" w:rsidP="00650726">
                              <w:pPr>
                                <w:spacing w:after="0" w:line="240" w:lineRule="auto"/>
                                <w:jc w:val="center"/>
                                <w:rPr>
                                  <w:rFonts w:ascii="Swis721 Th BT" w:hAnsi="Swis721 Th BT"/>
                                  <w:color w:val="FFFFFF" w:themeColor="background1"/>
                                  <w:sz w:val="23"/>
                                  <w:szCs w:val="23"/>
                                </w:rPr>
                              </w:pPr>
                              <w:proofErr w:type="spellStart"/>
                              <w:r>
                                <w:rPr>
                                  <w:rFonts w:ascii="Swis721 Th BT" w:hAnsi="Swis721 Th BT"/>
                                  <w:color w:val="FFFFFF" w:themeColor="background1"/>
                                  <w:sz w:val="23"/>
                                  <w:szCs w:val="23"/>
                                </w:rPr>
                                <w:t>Isoflavonas</w:t>
                              </w:r>
                              <w:proofErr w:type="spellEnd"/>
                              <w:r>
                                <w:rPr>
                                  <w:rFonts w:ascii="Swis721 Th BT" w:hAnsi="Swis721 Th BT"/>
                                  <w:color w:val="FFFFFF" w:themeColor="background1"/>
                                  <w:sz w:val="23"/>
                                  <w:szCs w:val="23"/>
                                </w:rPr>
                                <w:t xml:space="preserve"> da Soja</w:t>
                              </w:r>
                            </w:p>
                            <w:p w14:paraId="53193DF0" w14:textId="77777777" w:rsidR="005D1916" w:rsidRDefault="005D1916" w:rsidP="00650726">
                              <w:pPr>
                                <w:spacing w:after="0" w:line="240" w:lineRule="auto"/>
                                <w:jc w:val="center"/>
                                <w:rPr>
                                  <w:rFonts w:ascii="Swis721 Th BT" w:hAnsi="Swis721 Th BT"/>
                                  <w:color w:val="FFFFFF" w:themeColor="background1"/>
                                  <w:sz w:val="23"/>
                                  <w:szCs w:val="23"/>
                                </w:rPr>
                              </w:pPr>
                              <w:r>
                                <w:rPr>
                                  <w:rFonts w:ascii="Swis721 Th BT" w:hAnsi="Swis721 Th BT"/>
                                  <w:color w:val="FFFFFF" w:themeColor="background1"/>
                                  <w:sz w:val="23"/>
                                  <w:szCs w:val="23"/>
                                </w:rPr>
                                <w:t>+</w:t>
                              </w:r>
                            </w:p>
                            <w:p w14:paraId="0A6A0D83" w14:textId="77777777" w:rsidR="005D1916" w:rsidRDefault="005D1916" w:rsidP="00650726">
                              <w:pPr>
                                <w:spacing w:after="0" w:line="240" w:lineRule="auto"/>
                                <w:jc w:val="center"/>
                              </w:pPr>
                              <w:r>
                                <w:rPr>
                                  <w:rFonts w:ascii="Swis721 Th BT" w:hAnsi="Swis721 Th BT"/>
                                  <w:color w:val="FFFFFF" w:themeColor="background1"/>
                                  <w:sz w:val="23"/>
                                  <w:szCs w:val="23"/>
                                </w:rPr>
                                <w:t>Vitamina D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ctr" anchorCtr="0" upright="1">
                          <a:noAutofit/>
                        </wps:bodyPr>
                      </wps:wsp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489536B5" id="Grupo 15" o:spid="_x0000_s1166" style="position:absolute;left:0;text-align:left;margin-left:-.3pt;margin-top:2.2pt;width:451.5pt;height:69pt;z-index:252987392;mso-height-relative:margin" coordsize="57340,781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">
                <v:shape id="_x0000_s1167" type="#_x0000_t202" style="position:absolute;width:13811;height:781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" fillcolor="#0070c0" strokecolor="#0070c0">
                  <v:textbox>
                    <w:txbxContent>
                      <w:p w14:paraId="5EAE77DB" w14:textId="77777777" w:rsidR="005D1916" w:rsidRDefault="005D1916" w:rsidP="00650726">
                        <w:pPr>
                          <w:spacing w:after="0" w:line="240" w:lineRule="auto"/>
                          <w:jc w:val="center"/>
                          <w:rPr>
                            <w:rFonts w:ascii="Swis721 Th BT" w:hAnsi="Swis721 Th BT"/>
                            <w:color w:val="FFFFFF" w:themeColor="background1"/>
                            <w:sz w:val="23"/>
                            <w:szCs w:val="23"/>
                          </w:rPr>
                        </w:pPr>
                        <w:r>
                          <w:rPr>
                            <w:rFonts w:ascii="Swis721 Th BT" w:hAnsi="Swis721 Th BT"/>
                            <w:b/>
                            <w:color w:val="FFFFFF" w:themeColor="background1"/>
                            <w:sz w:val="23"/>
                            <w:szCs w:val="23"/>
                          </w:rPr>
                          <w:t xml:space="preserve">Grupo 1 </w:t>
                        </w:r>
                        <w:r>
                          <w:rPr>
                            <w:rFonts w:ascii="Swis721 Th BT" w:hAnsi="Swis721 Th BT"/>
                            <w:b/>
                            <w:color w:val="FFFFFF" w:themeColor="background1"/>
                            <w:sz w:val="23"/>
                            <w:szCs w:val="23"/>
                          </w:rPr>
                          <w:br/>
                        </w:r>
                        <w:proofErr w:type="spellStart"/>
                        <w:r>
                          <w:rPr>
                            <w:rFonts w:ascii="Swis721 Th BT" w:hAnsi="Swis721 Th BT"/>
                            <w:color w:val="FFFFFF" w:themeColor="background1"/>
                            <w:sz w:val="23"/>
                            <w:szCs w:val="23"/>
                          </w:rPr>
                          <w:t>Isoflavonas</w:t>
                        </w:r>
                        <w:proofErr w:type="spellEnd"/>
                        <w:r>
                          <w:rPr>
                            <w:rFonts w:ascii="Swis721 Th BT" w:hAnsi="Swis721 Th BT"/>
                            <w:color w:val="FFFFFF" w:themeColor="background1"/>
                            <w:sz w:val="23"/>
                            <w:szCs w:val="23"/>
                          </w:rPr>
                          <w:t xml:space="preserve"> da Soja</w:t>
                        </w:r>
                      </w:p>
                      <w:p w14:paraId="6638E379" w14:textId="77777777" w:rsidR="005D1916" w:rsidRPr="00086CFC" w:rsidRDefault="005D1916" w:rsidP="00650726">
                        <w:pPr>
                          <w:spacing w:after="0" w:line="240" w:lineRule="auto"/>
                          <w:jc w:val="center"/>
                          <w:rPr>
                            <w:rFonts w:ascii="Swis721 Th BT" w:hAnsi="Swis721 Th BT"/>
                            <w:color w:val="FFFFFF" w:themeColor="background1"/>
                            <w:szCs w:val="23"/>
                          </w:rPr>
                        </w:pPr>
                        <w:r>
                          <w:rPr>
                            <w:rFonts w:ascii="Swis721 Th BT" w:hAnsi="Swis721 Th BT"/>
                            <w:color w:val="FFFFFF" w:themeColor="background1"/>
                            <w:sz w:val="23"/>
                            <w:szCs w:val="23"/>
                          </w:rPr>
                          <w:t>40 mg ao dia</w:t>
                        </w:r>
                      </w:p>
                    </w:txbxContent>
                  </v:textbox>
                </v:shape>
                <v:shape id="_x0000_s1168" type="#_x0000_t202" style="position:absolute;left:14573;width:13748;height:781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" fillcolor="#0070c0" strokecolor="#0070c0">
                  <v:textbox>
                    <w:txbxContent>
                      <w:p w14:paraId="2F7B8DC6" w14:textId="77777777" w:rsidR="005D1916" w:rsidRPr="00376204" w:rsidRDefault="005D1916" w:rsidP="00650726">
                        <w:pPr>
                          <w:spacing w:after="0" w:line="240" w:lineRule="auto"/>
                          <w:jc w:val="center"/>
                          <w:rPr>
                            <w:rFonts w:ascii="Swis721 Th BT" w:hAnsi="Swis721 Th BT"/>
                            <w:b/>
                            <w:color w:val="FFFFFF" w:themeColor="background1"/>
                            <w:sz w:val="12"/>
                            <w:szCs w:val="12"/>
                          </w:rPr>
                        </w:pPr>
                        <w:r>
                          <w:rPr>
                            <w:rFonts w:ascii="Swis721 Th BT" w:hAnsi="Swis721 Th BT"/>
                            <w:b/>
                            <w:color w:val="FFFFFF" w:themeColor="background1"/>
                            <w:sz w:val="23"/>
                            <w:szCs w:val="23"/>
                          </w:rPr>
                          <w:t>Grupo 2</w:t>
                        </w:r>
                      </w:p>
                      <w:p w14:paraId="31FA9F3A" w14:textId="77777777" w:rsidR="005D1916" w:rsidRDefault="005D1916" w:rsidP="00650726">
                        <w:pPr>
                          <w:spacing w:after="0" w:line="240" w:lineRule="auto"/>
                          <w:jc w:val="center"/>
                          <w:rPr>
                            <w:rFonts w:ascii="Swis721 Th BT" w:hAnsi="Swis721 Th BT"/>
                            <w:color w:val="FFFFFF" w:themeColor="background1"/>
                            <w:sz w:val="23"/>
                            <w:szCs w:val="23"/>
                          </w:rPr>
                        </w:pPr>
                        <w:r>
                          <w:rPr>
                            <w:rFonts w:ascii="Swis721 Th BT" w:hAnsi="Swis721 Th BT"/>
                            <w:color w:val="FFFFFF" w:themeColor="background1"/>
                            <w:sz w:val="23"/>
                            <w:szCs w:val="23"/>
                          </w:rPr>
                          <w:t>Vitamina D</w:t>
                        </w:r>
                      </w:p>
                      <w:p w14:paraId="76BB33AE" w14:textId="77777777" w:rsidR="005D1916" w:rsidRDefault="005D1916" w:rsidP="00650726">
                        <w:pPr>
                          <w:spacing w:after="0" w:line="240" w:lineRule="auto"/>
                          <w:jc w:val="center"/>
                        </w:pPr>
                        <w:r>
                          <w:rPr>
                            <w:rFonts w:ascii="Swis721 Th BT" w:hAnsi="Swis721 Th BT"/>
                            <w:color w:val="FFFFFF" w:themeColor="background1"/>
                            <w:sz w:val="23"/>
                            <w:szCs w:val="23"/>
                          </w:rPr>
                          <w:t>50.000 UI a cada 15 dias</w:t>
                        </w:r>
                      </w:p>
                    </w:txbxContent>
                  </v:textbox>
                </v:shape>
                <v:shape id="Caixa de texto 5" o:spid="_x0000_s1169" type="#_x0000_t202" style="position:absolute;left:43529;width:13811;height:781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" fillcolor="#0070c0" strokecolor="#0070c0">
                  <v:textbox>
                    <w:txbxContent>
                      <w:p w14:paraId="40FBF815" w14:textId="77777777" w:rsidR="005D1916" w:rsidRPr="00086CFC" w:rsidRDefault="005D1916" w:rsidP="00650726">
                        <w:pPr>
                          <w:spacing w:after="0" w:line="240" w:lineRule="auto"/>
                          <w:jc w:val="center"/>
                          <w:rPr>
                            <w:rFonts w:ascii="Swis721 Th BT" w:hAnsi="Swis721 Th BT"/>
                            <w:color w:val="FFFFFF" w:themeColor="background1"/>
                            <w:szCs w:val="23"/>
                          </w:rPr>
                        </w:pPr>
                        <w:r>
                          <w:rPr>
                            <w:rFonts w:ascii="Swis721 Th BT" w:hAnsi="Swis721 Th BT"/>
                            <w:b/>
                            <w:color w:val="FFFFFF" w:themeColor="background1"/>
                            <w:sz w:val="23"/>
                            <w:szCs w:val="23"/>
                          </w:rPr>
                          <w:t xml:space="preserve">Grupo 4 </w:t>
                        </w:r>
                        <w:r>
                          <w:rPr>
                            <w:rFonts w:ascii="Swis721 Th BT" w:hAnsi="Swis721 Th BT"/>
                            <w:b/>
                            <w:color w:val="FFFFFF" w:themeColor="background1"/>
                            <w:sz w:val="23"/>
                            <w:szCs w:val="23"/>
                          </w:rPr>
                          <w:br/>
                        </w:r>
                        <w:r>
                          <w:rPr>
                            <w:rFonts w:ascii="Swis721 Th BT" w:hAnsi="Swis721 Th BT"/>
                            <w:color w:val="FFFFFF" w:themeColor="background1"/>
                            <w:sz w:val="23"/>
                            <w:szCs w:val="23"/>
                          </w:rPr>
                          <w:t>Placebo</w:t>
                        </w:r>
                        <w:r>
                          <w:rPr>
                            <w:rFonts w:ascii="Swis721 Th BT" w:hAnsi="Swis721 Th BT"/>
                            <w:color w:val="FFFFFF" w:themeColor="background1"/>
                            <w:szCs w:val="23"/>
                          </w:rPr>
                          <w:t xml:space="preserve"> </w:t>
                        </w:r>
                      </w:p>
                    </w:txbxContent>
                  </v:textbox>
                </v:shape>
                <v:shape id="Caixa de texto 10" o:spid="_x0000_s1170" type="#_x0000_t202" style="position:absolute;left:29051;width:13748;height:781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" fillcolor="#0070c0" strokecolor="#0070c0">
                  <v:textbox>
                    <w:txbxContent>
                      <w:p w14:paraId="655135C5" w14:textId="77777777" w:rsidR="005D1916" w:rsidRPr="00376204" w:rsidRDefault="005D1916" w:rsidP="00650726">
                        <w:pPr>
                          <w:spacing w:after="0" w:line="240" w:lineRule="auto"/>
                          <w:jc w:val="center"/>
                          <w:rPr>
                            <w:rFonts w:ascii="Swis721 Th BT" w:hAnsi="Swis721 Th BT"/>
                            <w:b/>
                            <w:color w:val="FFFFFF" w:themeColor="background1"/>
                            <w:sz w:val="12"/>
                            <w:szCs w:val="12"/>
                          </w:rPr>
                        </w:pPr>
                        <w:r>
                          <w:rPr>
                            <w:rFonts w:ascii="Swis721 Th BT" w:hAnsi="Swis721 Th BT"/>
                            <w:b/>
                            <w:color w:val="FFFFFF" w:themeColor="background1"/>
                            <w:sz w:val="23"/>
                            <w:szCs w:val="23"/>
                          </w:rPr>
                          <w:t>Grupo 3</w:t>
                        </w:r>
                      </w:p>
                      <w:p w14:paraId="7788B874" w14:textId="77777777" w:rsidR="005D1916" w:rsidRDefault="005D1916" w:rsidP="00650726">
                        <w:pPr>
                          <w:spacing w:after="0" w:line="240" w:lineRule="auto"/>
                          <w:jc w:val="center"/>
                          <w:rPr>
                            <w:rFonts w:ascii="Swis721 Th BT" w:hAnsi="Swis721 Th BT"/>
                            <w:color w:val="FFFFFF" w:themeColor="background1"/>
                            <w:sz w:val="23"/>
                            <w:szCs w:val="23"/>
                          </w:rPr>
                        </w:pPr>
                        <w:proofErr w:type="spellStart"/>
                        <w:r>
                          <w:rPr>
                            <w:rFonts w:ascii="Swis721 Th BT" w:hAnsi="Swis721 Th BT"/>
                            <w:color w:val="FFFFFF" w:themeColor="background1"/>
                            <w:sz w:val="23"/>
                            <w:szCs w:val="23"/>
                          </w:rPr>
                          <w:t>Isoflavonas</w:t>
                        </w:r>
                        <w:proofErr w:type="spellEnd"/>
                        <w:r>
                          <w:rPr>
                            <w:rFonts w:ascii="Swis721 Th BT" w:hAnsi="Swis721 Th BT"/>
                            <w:color w:val="FFFFFF" w:themeColor="background1"/>
                            <w:sz w:val="23"/>
                            <w:szCs w:val="23"/>
                          </w:rPr>
                          <w:t xml:space="preserve"> da Soja</w:t>
                        </w:r>
                      </w:p>
                      <w:p w14:paraId="53193DF0" w14:textId="77777777" w:rsidR="005D1916" w:rsidRDefault="005D1916" w:rsidP="00650726">
                        <w:pPr>
                          <w:spacing w:after="0" w:line="240" w:lineRule="auto"/>
                          <w:jc w:val="center"/>
                          <w:rPr>
                            <w:rFonts w:ascii="Swis721 Th BT" w:hAnsi="Swis721 Th BT"/>
                            <w:color w:val="FFFFFF" w:themeColor="background1"/>
                            <w:sz w:val="23"/>
                            <w:szCs w:val="23"/>
                          </w:rPr>
                        </w:pPr>
                        <w:r>
                          <w:rPr>
                            <w:rFonts w:ascii="Swis721 Th BT" w:hAnsi="Swis721 Th BT"/>
                            <w:color w:val="FFFFFF" w:themeColor="background1"/>
                            <w:sz w:val="23"/>
                            <w:szCs w:val="23"/>
                          </w:rPr>
                          <w:t>+</w:t>
                        </w:r>
                      </w:p>
                      <w:p w14:paraId="0A6A0D83" w14:textId="77777777" w:rsidR="005D1916" w:rsidRDefault="005D1916" w:rsidP="00650726">
                        <w:pPr>
                          <w:spacing w:after="0" w:line="240" w:lineRule="auto"/>
                          <w:jc w:val="center"/>
                        </w:pPr>
                        <w:r>
                          <w:rPr>
                            <w:rFonts w:ascii="Swis721 Th BT" w:hAnsi="Swis721 Th BT"/>
                            <w:color w:val="FFFFFF" w:themeColor="background1"/>
                            <w:sz w:val="23"/>
                            <w:szCs w:val="23"/>
                          </w:rPr>
                          <w:t>Vitamina D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14:paraId="45FC220B" w14:textId="77777777" w:rsidR="00650726" w:rsidRDefault="00650726" w:rsidP="00650726">
      <w:pPr>
        <w:pStyle w:val="Corpo"/>
      </w:pPr>
    </w:p>
    <w:p w14:paraId="74B2DE1A" w14:textId="77777777" w:rsidR="00650726" w:rsidRDefault="00650726" w:rsidP="00650726">
      <w:pPr>
        <w:pStyle w:val="Corpo"/>
      </w:pPr>
    </w:p>
    <w:p w14:paraId="0CFF910C" w14:textId="77777777" w:rsidR="00650726" w:rsidRDefault="00650726" w:rsidP="00650726">
      <w:pPr>
        <w:pStyle w:val="Corpo"/>
      </w:pPr>
    </w:p>
    <w:p w14:paraId="436C27BD" w14:textId="77777777" w:rsidR="00650726" w:rsidRDefault="00650726" w:rsidP="00650726">
      <w:pPr>
        <w:pStyle w:val="Corpo"/>
        <w:spacing w:before="120"/>
        <w:rPr>
          <w:sz w:val="20"/>
        </w:rPr>
      </w:pPr>
    </w:p>
    <w:p w14:paraId="7764BDAE" w14:textId="77777777" w:rsidR="00650726" w:rsidRDefault="00650726" w:rsidP="00650726">
      <w:pPr>
        <w:pStyle w:val="Corpo"/>
        <w:rPr>
          <w:b/>
          <w:color w:val="339966"/>
        </w:rPr>
      </w:pPr>
    </w:p>
    <w:p w14:paraId="6ECDC507" w14:textId="77777777" w:rsidR="00650726" w:rsidRPr="00C72C0B" w:rsidRDefault="00650726" w:rsidP="00650726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670C9174" w14:textId="77777777" w:rsidR="00650726" w:rsidRPr="00714E9A" w:rsidRDefault="00650726" w:rsidP="00650726">
      <w:pPr>
        <w:pStyle w:val="Corpo"/>
        <w:rPr>
          <w:sz w:val="16"/>
          <w:szCs w:val="16"/>
        </w:rPr>
      </w:pPr>
    </w:p>
    <w:p w14:paraId="5E486780" w14:textId="77777777" w:rsidR="00A158E9" w:rsidRDefault="00A158E9" w:rsidP="00A158E9">
      <w:pPr>
        <w:pStyle w:val="Corpo"/>
        <w:numPr>
          <w:ilvl w:val="0"/>
          <w:numId w:val="1"/>
        </w:numPr>
        <w:spacing w:after="120"/>
        <w:rPr>
          <w:sz w:val="24"/>
        </w:rPr>
      </w:pPr>
      <w:r>
        <w:rPr>
          <w:sz w:val="24"/>
        </w:rPr>
        <w:t>Após a intervenção, os marcadores inflamatórios plasmáticos e a atividade da protease fecal reduziram significativamente em todos os grupos de tratamento comparado ao placebo.</w:t>
      </w:r>
    </w:p>
    <w:p w14:paraId="1AB78660" w14:textId="77777777" w:rsidR="00A158E9" w:rsidRDefault="00A158E9" w:rsidP="00A158E9">
      <w:pPr>
        <w:pStyle w:val="Corpo"/>
        <w:spacing w:after="120"/>
        <w:jc w:val="center"/>
        <w:rPr>
          <w:sz w:val="24"/>
        </w:rPr>
      </w:pPr>
      <w:r>
        <w:rPr>
          <w:noProof/>
          <w:sz w:val="24"/>
          <w:lang w:eastAsia="pt-BR"/>
        </w:rPr>
        <mc:AlternateContent>
          <mc:Choice Requires="wpg">
            <w:drawing>
              <wp:anchor distT="0" distB="0" distL="114300" distR="114300" simplePos="0" relativeHeight="252989440" behindDoc="0" locked="0" layoutInCell="1" allowOverlap="1" wp14:anchorId="7C20FE63" wp14:editId="18CC0C5C">
                <wp:simplePos x="0" y="0"/>
                <wp:positionH relativeFrom="column">
                  <wp:posOffset>824865</wp:posOffset>
                </wp:positionH>
                <wp:positionV relativeFrom="paragraph">
                  <wp:posOffset>166370</wp:posOffset>
                </wp:positionV>
                <wp:extent cx="4114800" cy="2438400"/>
                <wp:effectExtent l="0" t="0" r="0" b="0"/>
                <wp:wrapNone/>
                <wp:docPr id="56" name="Grupo 2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114800" cy="2438400"/>
                          <a:chOff x="0" y="0"/>
                          <a:chExt cx="4114800" cy="2438400"/>
                        </a:xfrm>
                      </wpg:grpSpPr>
                      <wpg:grpSp>
                        <wpg:cNvPr id="57" name="Grupo 27"/>
                        <wpg:cNvGrpSpPr/>
                        <wpg:grpSpPr>
                          <a:xfrm>
                            <a:off x="0" y="0"/>
                            <a:ext cx="4114800" cy="2352675"/>
                            <a:chOff x="0" y="0"/>
                            <a:chExt cx="4114800" cy="2352675"/>
                          </a:xfrm>
                        </wpg:grpSpPr>
                        <wpg:grpSp>
                          <wpg:cNvPr id="58" name="Grupo 22"/>
                          <wpg:cNvGrpSpPr/>
                          <wpg:grpSpPr>
                            <a:xfrm>
                              <a:off x="0" y="0"/>
                              <a:ext cx="4114800" cy="2352675"/>
                              <a:chOff x="0" y="0"/>
                              <a:chExt cx="4114800" cy="2352675"/>
                            </a:xfrm>
                          </wpg:grpSpPr>
                          <pic:pic xmlns:pic="http://schemas.openxmlformats.org/drawingml/2006/picture">
                            <pic:nvPicPr>
                              <pic:cNvPr id="59" name="Imagem 59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24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tretch>
                                <a:fillRect/>
                              </a:stretch>
                            </pic:blipFill>
                            <pic:spPr>
                              <a:xfrm>
                                <a:off x="0" y="0"/>
                                <a:ext cx="3620770" cy="2352675"/>
                              </a:xfrm>
                              <a:prstGeom prst="rect">
                                <a:avLst/>
                              </a:prstGeom>
                            </pic:spPr>
                          </pic:pic>
                          <wps:wsp>
                            <wps:cNvPr id="60" name="Caixa de texto 21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3324225" y="1695450"/>
                                <a:ext cx="790575" cy="31432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>
                                  <a:lumMod val="100000"/>
                                  <a:lumOff val="0"/>
                                </a:schemeClr>
                              </a:solidFill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3DBA5C60" w14:textId="77777777" w:rsidR="005D1916" w:rsidRPr="00B5318E" w:rsidRDefault="005D1916" w:rsidP="00A158E9">
                                  <w:pPr>
                                    <w:spacing w:after="0" w:line="240" w:lineRule="auto"/>
                                    <w:ind w:left="-113"/>
                                    <w:rPr>
                                      <w:rFonts w:ascii="Swis721 Th BT" w:hAnsi="Swis721 Th BT"/>
                                      <w:sz w:val="14"/>
                                      <w:szCs w:val="23"/>
                                    </w:rPr>
                                  </w:pPr>
                                  <w:r w:rsidRPr="00B5318E">
                                    <w:rPr>
                                      <w:rFonts w:ascii="Swis721 Th BT" w:hAnsi="Swis721 Th BT"/>
                                      <w:sz w:val="14"/>
                                      <w:szCs w:val="23"/>
                                    </w:rPr>
                                    <w:t>Antes</w:t>
                                  </w:r>
                                </w:p>
                                <w:p w14:paraId="31769994" w14:textId="77777777" w:rsidR="005D1916" w:rsidRPr="00B5318E" w:rsidRDefault="005D1916" w:rsidP="00A158E9">
                                  <w:pPr>
                                    <w:spacing w:after="0" w:line="240" w:lineRule="auto"/>
                                    <w:ind w:left="-113"/>
                                    <w:rPr>
                                      <w:rFonts w:ascii="Swis721 Th BT" w:hAnsi="Swis721 Th BT"/>
                                      <w:sz w:val="14"/>
                                      <w:szCs w:val="23"/>
                                    </w:rPr>
                                  </w:pPr>
                                  <w:r w:rsidRPr="00B5318E">
                                    <w:rPr>
                                      <w:rFonts w:ascii="Swis721 Th BT" w:hAnsi="Swis721 Th BT"/>
                                      <w:sz w:val="14"/>
                                      <w:szCs w:val="23"/>
                                    </w:rPr>
                                    <w:t xml:space="preserve">Após Intervenção 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wpg:grpSp>
                        <wps:wsp>
                          <wps:cNvPr id="61" name="Caixa de texto 23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600075" y="2047875"/>
                              <a:ext cx="609600" cy="209550"/>
                            </a:xfrm>
                            <a:prstGeom prst="rect">
                              <a:avLst/>
                            </a:prstGeom>
                            <a:solidFill>
                              <a:schemeClr val="bg1">
                                <a:lumMod val="100000"/>
                                <a:lumOff val="0"/>
                              </a:schemeClr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368791A5" w14:textId="77777777" w:rsidR="005D1916" w:rsidRPr="00B5318E" w:rsidRDefault="005D1916" w:rsidP="00A158E9">
                                <w:pPr>
                                  <w:spacing w:after="0" w:line="240" w:lineRule="auto"/>
                                  <w:ind w:left="-113" w:right="-113"/>
                                  <w:jc w:val="center"/>
                                  <w:rPr>
                                    <w:rFonts w:ascii="Swis721 Th BT" w:hAnsi="Swis721 Th BT"/>
                                    <w:sz w:val="16"/>
                                    <w:szCs w:val="23"/>
                                  </w:rPr>
                                </w:pPr>
                                <w:proofErr w:type="spellStart"/>
                                <w:r w:rsidRPr="00B5318E">
                                  <w:rPr>
                                    <w:rFonts w:ascii="Swis721 Th BT" w:hAnsi="Swis721 Th BT"/>
                                    <w:sz w:val="14"/>
                                    <w:szCs w:val="23"/>
                                  </w:rPr>
                                  <w:t>Isoflavonas</w:t>
                                </w:r>
                                <w:proofErr w:type="spellEnd"/>
                              </w:p>
                            </w:txbxContent>
                          </wps:txbx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62" name="Caixa de texto 24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143000" y="2047875"/>
                              <a:ext cx="609600" cy="209550"/>
                            </a:xfrm>
                            <a:prstGeom prst="rect">
                              <a:avLst/>
                            </a:prstGeom>
                            <a:solidFill>
                              <a:schemeClr val="bg1">
                                <a:lumMod val="100000"/>
                                <a:lumOff val="0"/>
                              </a:schemeClr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1F8BBC91" w14:textId="77777777" w:rsidR="005D1916" w:rsidRPr="00B5318E" w:rsidRDefault="005D1916" w:rsidP="00A158E9">
                                <w:pPr>
                                  <w:spacing w:after="0" w:line="240" w:lineRule="auto"/>
                                  <w:ind w:left="-113" w:right="-113"/>
                                  <w:jc w:val="center"/>
                                  <w:rPr>
                                    <w:rFonts w:ascii="Swis721 Th BT" w:hAnsi="Swis721 Th BT"/>
                                    <w:sz w:val="16"/>
                                    <w:szCs w:val="23"/>
                                  </w:rPr>
                                </w:pPr>
                                <w:r>
                                  <w:rPr>
                                    <w:rFonts w:ascii="Swis721 Th BT" w:hAnsi="Swis721 Th BT"/>
                                    <w:sz w:val="14"/>
                                    <w:szCs w:val="23"/>
                                  </w:rPr>
                                  <w:t>Combinação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63" name="Caixa de texto 25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685925" y="2047875"/>
                              <a:ext cx="609600" cy="209550"/>
                            </a:xfrm>
                            <a:prstGeom prst="rect">
                              <a:avLst/>
                            </a:prstGeom>
                            <a:solidFill>
                              <a:schemeClr val="bg1">
                                <a:lumMod val="100000"/>
                                <a:lumOff val="0"/>
                              </a:schemeClr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463192EB" w14:textId="77777777" w:rsidR="005D1916" w:rsidRPr="00B5318E" w:rsidRDefault="005D1916" w:rsidP="00A158E9">
                                <w:pPr>
                                  <w:spacing w:after="0" w:line="240" w:lineRule="auto"/>
                                  <w:ind w:left="-113" w:right="-113"/>
                                  <w:jc w:val="center"/>
                                  <w:rPr>
                                    <w:rFonts w:ascii="Swis721 Th BT" w:hAnsi="Swis721 Th BT"/>
                                    <w:sz w:val="16"/>
                                    <w:szCs w:val="23"/>
                                  </w:rPr>
                                </w:pPr>
                                <w:r>
                                  <w:rPr>
                                    <w:rFonts w:ascii="Swis721 Th BT" w:hAnsi="Swis721 Th BT"/>
                                    <w:sz w:val="14"/>
                                    <w:szCs w:val="23"/>
                                  </w:rPr>
                                  <w:t>Placebo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576" name="Caixa de texto 26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200275" y="2047875"/>
                              <a:ext cx="609600" cy="209550"/>
                            </a:xfrm>
                            <a:prstGeom prst="rect">
                              <a:avLst/>
                            </a:prstGeom>
                            <a:solidFill>
                              <a:schemeClr val="bg1">
                                <a:lumMod val="100000"/>
                                <a:lumOff val="0"/>
                              </a:schemeClr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3F56F45A" w14:textId="77777777" w:rsidR="005D1916" w:rsidRPr="00B5318E" w:rsidRDefault="005D1916" w:rsidP="00A158E9">
                                <w:pPr>
                                  <w:spacing w:after="0" w:line="240" w:lineRule="auto"/>
                                  <w:ind w:left="-113" w:right="-113"/>
                                  <w:jc w:val="center"/>
                                  <w:rPr>
                                    <w:rFonts w:ascii="Swis721 Th BT" w:hAnsi="Swis721 Th BT"/>
                                    <w:sz w:val="16"/>
                                    <w:szCs w:val="23"/>
                                  </w:rPr>
                                </w:pPr>
                                <w:r>
                                  <w:rPr>
                                    <w:rFonts w:ascii="Swis721 Th BT" w:hAnsi="Swis721 Th BT"/>
                                    <w:sz w:val="14"/>
                                    <w:szCs w:val="23"/>
                                  </w:rPr>
                                  <w:t>Vitamina D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</wpg:grpSp>
                      <wps:wsp>
                        <wps:cNvPr id="577" name="Caixa de texto 28"/>
                        <wps:cNvSpPr txBox="1">
                          <a:spLocks noChangeArrowheads="1"/>
                        </wps:cNvSpPr>
                        <wps:spPr bwMode="auto">
                          <a:xfrm>
                            <a:off x="371475" y="2219325"/>
                            <a:ext cx="2638425" cy="219075"/>
                          </a:xfrm>
                          <a:prstGeom prst="rect">
                            <a:avLst/>
                          </a:prstGeom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579AD786" w14:textId="77777777" w:rsidR="005D1916" w:rsidRPr="00B5318E" w:rsidRDefault="005D1916" w:rsidP="00A158E9">
                              <w:pPr>
                                <w:spacing w:after="0" w:line="240" w:lineRule="auto"/>
                                <w:ind w:left="-113"/>
                                <w:jc w:val="center"/>
                                <w:rPr>
                                  <w:rFonts w:ascii="Swis721 Th BT" w:hAnsi="Swis721 Th BT"/>
                                  <w:b/>
                                  <w:sz w:val="18"/>
                                  <w:szCs w:val="23"/>
                                </w:rPr>
                              </w:pPr>
                              <w:r w:rsidRPr="00B5318E">
                                <w:rPr>
                                  <w:rFonts w:ascii="Swis721 Th BT" w:hAnsi="Swis721 Th BT"/>
                                  <w:b/>
                                  <w:sz w:val="16"/>
                                  <w:szCs w:val="23"/>
                                </w:rPr>
                                <w:t>Grupos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C20FE63" id="Grupo 29" o:spid="_x0000_s1171" style="position:absolute;left:0;text-align:left;margin-left:64.95pt;margin-top:13.1pt;width:324pt;height:192pt;z-index:252989440;mso-width-relative:margin;mso-height-relative:margin" coordsize="41148,2438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">
                <v:group id="Grupo 27" o:spid="_x0000_s1172" style="position:absolute;width:41148;height:23526" coordsize="41148,235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">
                  <v:group id="Grupo 22" o:spid="_x0000_s1173" style="position:absolute;width:41148;height:23526" coordsize="41148,235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">
                    <v:shape id="Imagem 59" o:spid="_x0000_s1174" type="#_x0000_t75" style="position:absolute;width:36207;height:2352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">
                      <v:imagedata r:id="rId25" o:title=""/>
                    </v:shape>
                    <v:shape id="Caixa de texto 21" o:spid="_x0000_s1175" type="#_x0000_t202" style="position:absolute;left:33242;top:16954;width:7906;height:314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" fillcolor="white [3212]" stroked="f">
                      <v:textbox>
                        <w:txbxContent>
                          <w:p w14:paraId="3DBA5C60" w14:textId="77777777" w:rsidR="005D1916" w:rsidRPr="00B5318E" w:rsidRDefault="005D1916" w:rsidP="00A158E9">
                            <w:pPr>
                              <w:spacing w:after="0" w:line="240" w:lineRule="auto"/>
                              <w:ind w:left="-113"/>
                              <w:rPr>
                                <w:rFonts w:ascii="Swis721 Th BT" w:hAnsi="Swis721 Th BT"/>
                                <w:sz w:val="14"/>
                                <w:szCs w:val="23"/>
                              </w:rPr>
                            </w:pPr>
                            <w:r w:rsidRPr="00B5318E">
                              <w:rPr>
                                <w:rFonts w:ascii="Swis721 Th BT" w:hAnsi="Swis721 Th BT"/>
                                <w:sz w:val="14"/>
                                <w:szCs w:val="23"/>
                              </w:rPr>
                              <w:t>Antes</w:t>
                            </w:r>
                          </w:p>
                          <w:p w14:paraId="31769994" w14:textId="77777777" w:rsidR="005D1916" w:rsidRPr="00B5318E" w:rsidRDefault="005D1916" w:rsidP="00A158E9">
                            <w:pPr>
                              <w:spacing w:after="0" w:line="240" w:lineRule="auto"/>
                              <w:ind w:left="-113"/>
                              <w:rPr>
                                <w:rFonts w:ascii="Swis721 Th BT" w:hAnsi="Swis721 Th BT"/>
                                <w:sz w:val="14"/>
                                <w:szCs w:val="23"/>
                              </w:rPr>
                            </w:pPr>
                            <w:r w:rsidRPr="00B5318E">
                              <w:rPr>
                                <w:rFonts w:ascii="Swis721 Th BT" w:hAnsi="Swis721 Th BT"/>
                                <w:sz w:val="14"/>
                                <w:szCs w:val="23"/>
                              </w:rPr>
                              <w:t xml:space="preserve">Após Intervenção </w:t>
                            </w:r>
                          </w:p>
                        </w:txbxContent>
                      </v:textbox>
                    </v:shape>
                  </v:group>
                  <v:shape id="Caixa de texto 23" o:spid="_x0000_s1176" type="#_x0000_t202" style="position:absolute;left:6000;top:20478;width:6096;height:209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" fillcolor="white [3212]" stroked="f">
                    <v:textbox>
                      <w:txbxContent>
                        <w:p w14:paraId="368791A5" w14:textId="77777777" w:rsidR="005D1916" w:rsidRPr="00B5318E" w:rsidRDefault="005D1916" w:rsidP="00A158E9">
                          <w:pPr>
                            <w:spacing w:after="0" w:line="240" w:lineRule="auto"/>
                            <w:ind w:left="-113" w:right="-113"/>
                            <w:jc w:val="center"/>
                            <w:rPr>
                              <w:rFonts w:ascii="Swis721 Th BT" w:hAnsi="Swis721 Th BT"/>
                              <w:sz w:val="16"/>
                              <w:szCs w:val="23"/>
                            </w:rPr>
                          </w:pPr>
                          <w:proofErr w:type="spellStart"/>
                          <w:r w:rsidRPr="00B5318E">
                            <w:rPr>
                              <w:rFonts w:ascii="Swis721 Th BT" w:hAnsi="Swis721 Th BT"/>
                              <w:sz w:val="14"/>
                              <w:szCs w:val="23"/>
                            </w:rPr>
                            <w:t>Isoflavonas</w:t>
                          </w:r>
                          <w:proofErr w:type="spellEnd"/>
                        </w:p>
                      </w:txbxContent>
                    </v:textbox>
                  </v:shape>
                  <v:shape id="Caixa de texto 24" o:spid="_x0000_s1177" type="#_x0000_t202" style="position:absolute;left:11430;top:20478;width:6096;height:209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" fillcolor="white [3212]" stroked="f">
                    <v:textbox>
                      <w:txbxContent>
                        <w:p w14:paraId="1F8BBC91" w14:textId="77777777" w:rsidR="005D1916" w:rsidRPr="00B5318E" w:rsidRDefault="005D1916" w:rsidP="00A158E9">
                          <w:pPr>
                            <w:spacing w:after="0" w:line="240" w:lineRule="auto"/>
                            <w:ind w:left="-113" w:right="-113"/>
                            <w:jc w:val="center"/>
                            <w:rPr>
                              <w:rFonts w:ascii="Swis721 Th BT" w:hAnsi="Swis721 Th BT"/>
                              <w:sz w:val="16"/>
                              <w:szCs w:val="23"/>
                            </w:rPr>
                          </w:pPr>
                          <w:r>
                            <w:rPr>
                              <w:rFonts w:ascii="Swis721 Th BT" w:hAnsi="Swis721 Th BT"/>
                              <w:sz w:val="14"/>
                              <w:szCs w:val="23"/>
                            </w:rPr>
                            <w:t>Combinação</w:t>
                          </w:r>
                        </w:p>
                      </w:txbxContent>
                    </v:textbox>
                  </v:shape>
                  <v:shape id="Caixa de texto 25" o:spid="_x0000_s1178" type="#_x0000_t202" style="position:absolute;left:16859;top:20478;width:6096;height:209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" fillcolor="white [3212]" stroked="f">
                    <v:textbox>
                      <w:txbxContent>
                        <w:p w14:paraId="463192EB" w14:textId="77777777" w:rsidR="005D1916" w:rsidRPr="00B5318E" w:rsidRDefault="005D1916" w:rsidP="00A158E9">
                          <w:pPr>
                            <w:spacing w:after="0" w:line="240" w:lineRule="auto"/>
                            <w:ind w:left="-113" w:right="-113"/>
                            <w:jc w:val="center"/>
                            <w:rPr>
                              <w:rFonts w:ascii="Swis721 Th BT" w:hAnsi="Swis721 Th BT"/>
                              <w:sz w:val="16"/>
                              <w:szCs w:val="23"/>
                            </w:rPr>
                          </w:pPr>
                          <w:r>
                            <w:rPr>
                              <w:rFonts w:ascii="Swis721 Th BT" w:hAnsi="Swis721 Th BT"/>
                              <w:sz w:val="14"/>
                              <w:szCs w:val="23"/>
                            </w:rPr>
                            <w:t>Placebo</w:t>
                          </w:r>
                        </w:p>
                      </w:txbxContent>
                    </v:textbox>
                  </v:shape>
                  <v:shape id="Caixa de texto 26" o:spid="_x0000_s1179" type="#_x0000_t202" style="position:absolute;left:22002;top:20478;width:6096;height:209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" fillcolor="white [3212]" stroked="f">
                    <v:textbox>
                      <w:txbxContent>
                        <w:p w14:paraId="3F56F45A" w14:textId="77777777" w:rsidR="005D1916" w:rsidRPr="00B5318E" w:rsidRDefault="005D1916" w:rsidP="00A158E9">
                          <w:pPr>
                            <w:spacing w:after="0" w:line="240" w:lineRule="auto"/>
                            <w:ind w:left="-113" w:right="-113"/>
                            <w:jc w:val="center"/>
                            <w:rPr>
                              <w:rFonts w:ascii="Swis721 Th BT" w:hAnsi="Swis721 Th BT"/>
                              <w:sz w:val="16"/>
                              <w:szCs w:val="23"/>
                            </w:rPr>
                          </w:pPr>
                          <w:r>
                            <w:rPr>
                              <w:rFonts w:ascii="Swis721 Th BT" w:hAnsi="Swis721 Th BT"/>
                              <w:sz w:val="14"/>
                              <w:szCs w:val="23"/>
                            </w:rPr>
                            <w:t>Vitamina D</w:t>
                          </w:r>
                        </w:p>
                      </w:txbxContent>
                    </v:textbox>
                  </v:shape>
                </v:group>
                <v:shape id="Caixa de texto 28" o:spid="_x0000_s1180" type="#_x0000_t202" style="position:absolute;left:3714;top:22193;width:26385;height:219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" fillcolor="white [3212]" stroked="f">
                  <v:textbox>
                    <w:txbxContent>
                      <w:p w14:paraId="579AD786" w14:textId="77777777" w:rsidR="005D1916" w:rsidRPr="00B5318E" w:rsidRDefault="005D1916" w:rsidP="00A158E9">
                        <w:pPr>
                          <w:spacing w:after="0" w:line="240" w:lineRule="auto"/>
                          <w:ind w:left="-113"/>
                          <w:jc w:val="center"/>
                          <w:rPr>
                            <w:rFonts w:ascii="Swis721 Th BT" w:hAnsi="Swis721 Th BT"/>
                            <w:b/>
                            <w:sz w:val="18"/>
                            <w:szCs w:val="23"/>
                          </w:rPr>
                        </w:pPr>
                        <w:r w:rsidRPr="00B5318E">
                          <w:rPr>
                            <w:rFonts w:ascii="Swis721 Th BT" w:hAnsi="Swis721 Th BT"/>
                            <w:b/>
                            <w:sz w:val="16"/>
                            <w:szCs w:val="23"/>
                          </w:rPr>
                          <w:t>Grupos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b/>
          <w:sz w:val="22"/>
        </w:rPr>
        <w:t>Níveis de NF-</w:t>
      </w:r>
      <w:proofErr w:type="spellStart"/>
      <w:r>
        <w:rPr>
          <w:b/>
          <w:sz w:val="22"/>
        </w:rPr>
        <w:t>kB</w:t>
      </w:r>
      <w:proofErr w:type="spellEnd"/>
      <w:r>
        <w:rPr>
          <w:b/>
          <w:sz w:val="22"/>
        </w:rPr>
        <w:t xml:space="preserve"> entre os Grupos</w:t>
      </w:r>
    </w:p>
    <w:p w14:paraId="0DAAC16F" w14:textId="77777777" w:rsidR="00A158E9" w:rsidRDefault="00A158E9" w:rsidP="00A158E9">
      <w:pPr>
        <w:pStyle w:val="Corpo"/>
        <w:spacing w:after="120"/>
        <w:ind w:left="786"/>
        <w:rPr>
          <w:sz w:val="24"/>
        </w:rPr>
      </w:pPr>
    </w:p>
    <w:p w14:paraId="6ACB6769" w14:textId="77777777" w:rsidR="00A158E9" w:rsidRDefault="00A158E9" w:rsidP="00A158E9">
      <w:pPr>
        <w:pStyle w:val="Corpo"/>
        <w:spacing w:after="120"/>
        <w:ind w:left="786"/>
        <w:rPr>
          <w:sz w:val="24"/>
        </w:rPr>
      </w:pPr>
    </w:p>
    <w:p w14:paraId="184B07CE" w14:textId="77777777" w:rsidR="00A158E9" w:rsidRDefault="00A158E9" w:rsidP="00A158E9">
      <w:pPr>
        <w:pStyle w:val="Corpo"/>
        <w:spacing w:after="120"/>
        <w:ind w:left="786"/>
        <w:rPr>
          <w:sz w:val="24"/>
        </w:rPr>
      </w:pPr>
    </w:p>
    <w:p w14:paraId="1177299A" w14:textId="77777777" w:rsidR="00A158E9" w:rsidRDefault="00A158E9" w:rsidP="00A158E9">
      <w:pPr>
        <w:pStyle w:val="Corpo"/>
        <w:spacing w:after="120"/>
        <w:ind w:left="786"/>
        <w:rPr>
          <w:sz w:val="24"/>
        </w:rPr>
      </w:pPr>
    </w:p>
    <w:p w14:paraId="2383C287" w14:textId="77777777" w:rsidR="00A158E9" w:rsidRDefault="00A158E9" w:rsidP="00A158E9">
      <w:pPr>
        <w:pStyle w:val="Corpo"/>
        <w:spacing w:after="120"/>
        <w:ind w:left="786"/>
        <w:rPr>
          <w:sz w:val="24"/>
        </w:rPr>
      </w:pPr>
    </w:p>
    <w:p w14:paraId="10CA76C2" w14:textId="77777777" w:rsidR="00A158E9" w:rsidRDefault="00A158E9" w:rsidP="00A158E9">
      <w:pPr>
        <w:pStyle w:val="Corpo"/>
        <w:spacing w:after="120"/>
        <w:ind w:left="786"/>
        <w:rPr>
          <w:sz w:val="24"/>
        </w:rPr>
      </w:pPr>
    </w:p>
    <w:p w14:paraId="423AAF6B" w14:textId="77777777" w:rsidR="00A158E9" w:rsidRDefault="00A158E9" w:rsidP="00A158E9">
      <w:pPr>
        <w:pStyle w:val="Corpo"/>
        <w:spacing w:after="120"/>
        <w:ind w:left="786"/>
        <w:rPr>
          <w:sz w:val="24"/>
        </w:rPr>
      </w:pPr>
    </w:p>
    <w:p w14:paraId="60686586" w14:textId="77777777" w:rsidR="00A158E9" w:rsidRDefault="00A158E9" w:rsidP="00A158E9">
      <w:pPr>
        <w:pStyle w:val="Corpo"/>
        <w:spacing w:after="240"/>
        <w:ind w:left="786"/>
        <w:rPr>
          <w:sz w:val="24"/>
        </w:rPr>
      </w:pPr>
    </w:p>
    <w:p w14:paraId="39F3AAC5" w14:textId="77777777" w:rsidR="00650726" w:rsidRPr="0057227F" w:rsidRDefault="00650726" w:rsidP="00A158E9">
      <w:pPr>
        <w:pStyle w:val="Corpo"/>
        <w:spacing w:after="0"/>
        <w:rPr>
          <w:szCs w:val="23"/>
        </w:rPr>
      </w:pPr>
    </w:p>
    <w:p w14:paraId="53EB12A5" w14:textId="77777777" w:rsidR="00650726" w:rsidRPr="0057227F" w:rsidRDefault="00650726" w:rsidP="00650726">
      <w:pPr>
        <w:pStyle w:val="Corpo"/>
        <w:spacing w:after="0"/>
        <w:ind w:left="360"/>
        <w:rPr>
          <w:szCs w:val="23"/>
        </w:rPr>
      </w:pPr>
    </w:p>
    <w:p w14:paraId="7C371DED" w14:textId="77777777" w:rsidR="00650726" w:rsidRPr="0057227F" w:rsidRDefault="00650726" w:rsidP="00650726">
      <w:pPr>
        <w:pStyle w:val="Corpo"/>
        <w:spacing w:after="0"/>
        <w:ind w:left="360"/>
        <w:rPr>
          <w:szCs w:val="23"/>
        </w:rPr>
      </w:pPr>
    </w:p>
    <w:p w14:paraId="69841311" w14:textId="77777777" w:rsidR="00650726" w:rsidRDefault="00650726" w:rsidP="00650726">
      <w:pPr>
        <w:pStyle w:val="Ttulo1"/>
        <w:jc w:val="center"/>
      </w:pPr>
      <w:bookmarkStart w:id="138" w:name="_Toc62720169"/>
      <w:r>
        <w:lastRenderedPageBreak/>
        <w:t>Formulário</w:t>
      </w:r>
      <w:bookmarkEnd w:id="138"/>
    </w:p>
    <w:p w14:paraId="0ADC6AB1" w14:textId="77777777" w:rsidR="00650726" w:rsidRDefault="00650726" w:rsidP="00650726">
      <w:pPr>
        <w:pStyle w:val="Corpo"/>
        <w:spacing w:after="120"/>
      </w:pPr>
    </w:p>
    <w:p w14:paraId="44F5B0E9" w14:textId="77777777" w:rsidR="00650726" w:rsidRPr="00C30C20" w:rsidRDefault="00650726" w:rsidP="00650726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A158E9" w:rsidRPr="009537E7" w14:paraId="640748E3" w14:textId="77777777" w:rsidTr="00453F67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6787E91F" w14:textId="77777777" w:rsidR="00A158E9" w:rsidRPr="00C87A84" w:rsidRDefault="00A158E9" w:rsidP="00453F67">
            <w:pPr>
              <w:pStyle w:val="Corpo"/>
              <w:jc w:val="center"/>
              <w:rPr>
                <w:b/>
                <w:color w:val="FFFFFF" w:themeColor="background1"/>
              </w:rPr>
            </w:pPr>
            <w:r>
              <w:rPr>
                <w:b/>
                <w:color w:val="FFFFFF" w:themeColor="background1"/>
                <w:sz w:val="22"/>
              </w:rPr>
              <w:t xml:space="preserve">Cápsulas de </w:t>
            </w:r>
            <w:proofErr w:type="spellStart"/>
            <w:r>
              <w:rPr>
                <w:b/>
                <w:color w:val="FFFFFF" w:themeColor="background1"/>
                <w:sz w:val="22"/>
              </w:rPr>
              <w:t>Isoflavonas</w:t>
            </w:r>
            <w:proofErr w:type="spellEnd"/>
          </w:p>
        </w:tc>
      </w:tr>
      <w:tr w:rsidR="00A158E9" w:rsidRPr="009537E7" w14:paraId="178A2F9B" w14:textId="77777777" w:rsidTr="00453F67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06842B9F" w14:textId="77777777" w:rsidR="00A158E9" w:rsidRPr="003A6682" w:rsidRDefault="00A158E9" w:rsidP="00453F67">
            <w:pPr>
              <w:pStyle w:val="Corpo"/>
            </w:pPr>
            <w:proofErr w:type="spellStart"/>
            <w:r>
              <w:t>Isoflavonas</w:t>
            </w:r>
            <w:proofErr w:type="spellEnd"/>
            <w:r>
              <w:t>.......................................40 mg</w:t>
            </w:r>
          </w:p>
        </w:tc>
      </w:tr>
      <w:tr w:rsidR="00A158E9" w:rsidRPr="009537E7" w14:paraId="606C5019" w14:textId="77777777" w:rsidTr="00453F67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B5113AB" w14:textId="77777777" w:rsidR="00A158E9" w:rsidRPr="003A6682" w:rsidRDefault="00A158E9" w:rsidP="00453F67">
            <w:pPr>
              <w:pStyle w:val="Corpo"/>
            </w:pPr>
            <w:r>
              <w:t>Excipiente qsp............................1 Cápsula</w:t>
            </w:r>
          </w:p>
        </w:tc>
      </w:tr>
    </w:tbl>
    <w:p w14:paraId="3649CC23" w14:textId="77777777" w:rsidR="00A158E9" w:rsidRDefault="00A158E9" w:rsidP="00A158E9">
      <w:pPr>
        <w:pStyle w:val="Corpo"/>
        <w:ind w:right="3969"/>
        <w:jc w:val="left"/>
        <w:rPr>
          <w:sz w:val="16"/>
          <w:szCs w:val="16"/>
        </w:rPr>
      </w:pPr>
      <w:r>
        <w:rPr>
          <w:sz w:val="16"/>
          <w:szCs w:val="16"/>
        </w:rPr>
        <w:t>Administrar 1 cápsula ao dia ou conforme orientação médica.</w:t>
      </w:r>
    </w:p>
    <w:p w14:paraId="48293A9F" w14:textId="77777777" w:rsidR="00A158E9" w:rsidRDefault="00A158E9" w:rsidP="00A158E9">
      <w:pPr>
        <w:pStyle w:val="Corpo"/>
        <w:ind w:right="3969"/>
        <w:jc w:val="left"/>
        <w:rPr>
          <w:sz w:val="16"/>
          <w:szCs w:val="16"/>
        </w:rPr>
      </w:pPr>
    </w:p>
    <w:p w14:paraId="70BAD2C8" w14:textId="77777777" w:rsidR="00A158E9" w:rsidRPr="00132CDD" w:rsidRDefault="00A158E9" w:rsidP="00A158E9">
      <w:pPr>
        <w:pStyle w:val="Corpo"/>
        <w:ind w:right="5216"/>
        <w:jc w:val="center"/>
        <w:rPr>
          <w:b/>
          <w:i/>
          <w:sz w:val="14"/>
        </w:rPr>
      </w:pPr>
      <w:r>
        <w:rPr>
          <w:sz w:val="16"/>
          <w:szCs w:val="16"/>
        </w:rPr>
        <w:t>+</w:t>
      </w:r>
    </w:p>
    <w:p w14:paraId="4A352782" w14:textId="77777777" w:rsidR="00A158E9" w:rsidRPr="00C30C20" w:rsidRDefault="00A158E9" w:rsidP="00A158E9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A158E9" w:rsidRPr="009537E7" w14:paraId="5FC73D42" w14:textId="77777777" w:rsidTr="00453F67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743992F2" w14:textId="77777777" w:rsidR="00A158E9" w:rsidRPr="00C87A84" w:rsidRDefault="00A158E9" w:rsidP="00453F67">
            <w:pPr>
              <w:pStyle w:val="Corpo"/>
              <w:jc w:val="center"/>
              <w:rPr>
                <w:b/>
                <w:color w:val="FFFFFF" w:themeColor="background1"/>
              </w:rPr>
            </w:pPr>
            <w:r>
              <w:rPr>
                <w:b/>
                <w:color w:val="FFFFFF" w:themeColor="background1"/>
                <w:sz w:val="22"/>
              </w:rPr>
              <w:t>Cápsulas de Vitamina D</w:t>
            </w:r>
          </w:p>
        </w:tc>
      </w:tr>
      <w:tr w:rsidR="00A158E9" w:rsidRPr="009537E7" w14:paraId="2081B6C6" w14:textId="77777777" w:rsidTr="00453F67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985E3D1" w14:textId="77777777" w:rsidR="00A158E9" w:rsidRPr="003A6682" w:rsidRDefault="00A158E9" w:rsidP="00453F67">
            <w:pPr>
              <w:pStyle w:val="Corpo"/>
            </w:pPr>
            <w:bookmarkStart w:id="139" w:name="_Hlk62659473"/>
            <w:r>
              <w:t>Vitamina D</w:t>
            </w:r>
            <w:bookmarkEnd w:id="139"/>
            <w:r>
              <w:t>...................................50.000 UI</w:t>
            </w:r>
          </w:p>
        </w:tc>
      </w:tr>
      <w:tr w:rsidR="00A158E9" w:rsidRPr="009537E7" w14:paraId="587A3D50" w14:textId="77777777" w:rsidTr="00453F67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B4D887F" w14:textId="77777777" w:rsidR="00A158E9" w:rsidRPr="003A6682" w:rsidRDefault="00A158E9" w:rsidP="00453F67">
            <w:pPr>
              <w:pStyle w:val="Corpo"/>
            </w:pPr>
            <w:r>
              <w:t>Excipiente qsp............................1 Cápsula</w:t>
            </w:r>
          </w:p>
        </w:tc>
      </w:tr>
    </w:tbl>
    <w:p w14:paraId="648F0359" w14:textId="182B4C60" w:rsidR="00A158E9" w:rsidRDefault="00A158E9" w:rsidP="00A158E9">
      <w:pPr>
        <w:pStyle w:val="Corpo"/>
        <w:ind w:right="4649"/>
        <w:jc w:val="left"/>
        <w:rPr>
          <w:sz w:val="16"/>
          <w:szCs w:val="16"/>
        </w:rPr>
      </w:pPr>
      <w:r>
        <w:rPr>
          <w:sz w:val="16"/>
          <w:szCs w:val="16"/>
        </w:rPr>
        <w:t>Administrar 1 cápsula a cada 15 dias ou conforme</w:t>
      </w:r>
      <w:r w:rsidR="00890C4B">
        <w:rPr>
          <w:sz w:val="16"/>
          <w:szCs w:val="16"/>
        </w:rPr>
        <w:t xml:space="preserve"> </w:t>
      </w:r>
      <w:r>
        <w:rPr>
          <w:sz w:val="16"/>
          <w:szCs w:val="16"/>
        </w:rPr>
        <w:t>orientação médica.</w:t>
      </w:r>
    </w:p>
    <w:p w14:paraId="3E377343" w14:textId="77777777" w:rsidR="00650726" w:rsidRDefault="00650726" w:rsidP="00650726">
      <w:pPr>
        <w:pStyle w:val="Corpo"/>
        <w:spacing w:after="0"/>
        <w:ind w:left="360"/>
        <w:rPr>
          <w:sz w:val="20"/>
          <w:szCs w:val="20"/>
        </w:rPr>
      </w:pPr>
    </w:p>
    <w:p w14:paraId="704D9ED0" w14:textId="77777777" w:rsidR="00650726" w:rsidRDefault="00650726" w:rsidP="00650726">
      <w:pPr>
        <w:pStyle w:val="Corpo"/>
        <w:spacing w:after="0"/>
        <w:rPr>
          <w:sz w:val="20"/>
          <w:szCs w:val="20"/>
        </w:rPr>
      </w:pPr>
    </w:p>
    <w:p w14:paraId="6CD28AB8" w14:textId="77777777" w:rsidR="00650726" w:rsidRDefault="00650726" w:rsidP="00650726">
      <w:pPr>
        <w:pStyle w:val="Corpo"/>
        <w:spacing w:line="276" w:lineRule="auto"/>
        <w:rPr>
          <w:b/>
        </w:rPr>
      </w:pPr>
    </w:p>
    <w:p w14:paraId="6420AA1B" w14:textId="77777777" w:rsidR="00650726" w:rsidRDefault="00650726" w:rsidP="00650726">
      <w:pPr>
        <w:pStyle w:val="Corpo"/>
        <w:spacing w:line="276" w:lineRule="auto"/>
        <w:rPr>
          <w:b/>
        </w:rPr>
      </w:pPr>
    </w:p>
    <w:p w14:paraId="542AB1FD" w14:textId="77777777" w:rsidR="00650726" w:rsidRDefault="00650726" w:rsidP="00650726">
      <w:pPr>
        <w:pStyle w:val="Corpo"/>
        <w:spacing w:line="276" w:lineRule="auto"/>
        <w:rPr>
          <w:b/>
        </w:rPr>
      </w:pPr>
    </w:p>
    <w:p w14:paraId="04FB0B22" w14:textId="77777777" w:rsidR="00650726" w:rsidRDefault="00650726" w:rsidP="00650726">
      <w:pPr>
        <w:pStyle w:val="Corpo"/>
        <w:spacing w:line="276" w:lineRule="auto"/>
        <w:rPr>
          <w:b/>
        </w:rPr>
      </w:pPr>
    </w:p>
    <w:p w14:paraId="2DE6D11F" w14:textId="77777777" w:rsidR="00650726" w:rsidRDefault="00650726" w:rsidP="00650726">
      <w:pPr>
        <w:pStyle w:val="Corpo"/>
        <w:spacing w:line="276" w:lineRule="auto"/>
        <w:rPr>
          <w:b/>
        </w:rPr>
      </w:pPr>
    </w:p>
    <w:p w14:paraId="2BAC4416" w14:textId="0ABCBDF6" w:rsidR="00650726" w:rsidRDefault="00650726" w:rsidP="00B70169">
      <w:pPr>
        <w:pStyle w:val="Corpo"/>
        <w:spacing w:line="276" w:lineRule="auto"/>
        <w:rPr>
          <w:b/>
        </w:rPr>
      </w:pPr>
    </w:p>
    <w:p w14:paraId="05D0422A" w14:textId="2186F6CA" w:rsidR="00650726" w:rsidRDefault="00650726" w:rsidP="00B70169">
      <w:pPr>
        <w:pStyle w:val="Corpo"/>
        <w:spacing w:line="276" w:lineRule="auto"/>
        <w:rPr>
          <w:b/>
        </w:rPr>
      </w:pPr>
    </w:p>
    <w:p w14:paraId="51B65955" w14:textId="5B8DE353" w:rsidR="00650726" w:rsidRDefault="00650726" w:rsidP="00B70169">
      <w:pPr>
        <w:pStyle w:val="Corpo"/>
        <w:spacing w:line="276" w:lineRule="auto"/>
        <w:rPr>
          <w:b/>
        </w:rPr>
      </w:pPr>
    </w:p>
    <w:p w14:paraId="6D56D1FF" w14:textId="36C32497" w:rsidR="00650726" w:rsidRDefault="00650726" w:rsidP="00B70169">
      <w:pPr>
        <w:pStyle w:val="Corpo"/>
        <w:spacing w:line="276" w:lineRule="auto"/>
        <w:rPr>
          <w:b/>
        </w:rPr>
      </w:pPr>
    </w:p>
    <w:p w14:paraId="775F7F8E" w14:textId="25AD6E76" w:rsidR="00650726" w:rsidRDefault="00650726" w:rsidP="00B70169">
      <w:pPr>
        <w:pStyle w:val="Corpo"/>
        <w:spacing w:line="276" w:lineRule="auto"/>
        <w:rPr>
          <w:b/>
        </w:rPr>
      </w:pPr>
    </w:p>
    <w:p w14:paraId="097372B9" w14:textId="2D04CC1F" w:rsidR="00650726" w:rsidRDefault="00650726" w:rsidP="00B70169">
      <w:pPr>
        <w:pStyle w:val="Corpo"/>
        <w:spacing w:line="276" w:lineRule="auto"/>
        <w:rPr>
          <w:b/>
        </w:rPr>
      </w:pPr>
    </w:p>
    <w:p w14:paraId="2C177B7C" w14:textId="1BE8FCB2" w:rsidR="00650726" w:rsidRDefault="00650726" w:rsidP="00B70169">
      <w:pPr>
        <w:pStyle w:val="Corpo"/>
        <w:spacing w:line="276" w:lineRule="auto"/>
        <w:rPr>
          <w:b/>
        </w:rPr>
      </w:pPr>
    </w:p>
    <w:p w14:paraId="5432F86D" w14:textId="42715D8A" w:rsidR="00650726" w:rsidRDefault="00650726" w:rsidP="00B70169">
      <w:pPr>
        <w:pStyle w:val="Corpo"/>
        <w:spacing w:line="276" w:lineRule="auto"/>
        <w:rPr>
          <w:b/>
        </w:rPr>
      </w:pPr>
    </w:p>
    <w:p w14:paraId="121E5F36" w14:textId="3237598F" w:rsidR="00650726" w:rsidRDefault="00650726" w:rsidP="00B70169">
      <w:pPr>
        <w:pStyle w:val="Corpo"/>
        <w:spacing w:line="276" w:lineRule="auto"/>
        <w:rPr>
          <w:b/>
        </w:rPr>
      </w:pPr>
    </w:p>
    <w:p w14:paraId="10738C9B" w14:textId="3BE5DEFD" w:rsidR="00650726" w:rsidRDefault="00650726" w:rsidP="00B70169">
      <w:pPr>
        <w:pStyle w:val="Corpo"/>
        <w:spacing w:line="276" w:lineRule="auto"/>
        <w:rPr>
          <w:b/>
        </w:rPr>
      </w:pPr>
    </w:p>
    <w:p w14:paraId="7CA87117" w14:textId="65076FBF" w:rsidR="00650726" w:rsidRDefault="00650726" w:rsidP="00B70169">
      <w:pPr>
        <w:pStyle w:val="Corpo"/>
        <w:spacing w:line="276" w:lineRule="auto"/>
        <w:rPr>
          <w:b/>
        </w:rPr>
      </w:pPr>
    </w:p>
    <w:p w14:paraId="6956DDE8" w14:textId="448C0039" w:rsidR="00650726" w:rsidRDefault="00650726" w:rsidP="00B70169">
      <w:pPr>
        <w:pStyle w:val="Corpo"/>
        <w:spacing w:line="276" w:lineRule="auto"/>
        <w:rPr>
          <w:b/>
        </w:rPr>
      </w:pPr>
    </w:p>
    <w:p w14:paraId="49F1569C" w14:textId="4A947896" w:rsidR="00650726" w:rsidRDefault="00650726" w:rsidP="00B70169">
      <w:pPr>
        <w:pStyle w:val="Corpo"/>
        <w:spacing w:line="276" w:lineRule="auto"/>
        <w:rPr>
          <w:b/>
        </w:rPr>
      </w:pPr>
    </w:p>
    <w:p w14:paraId="4BA861C2" w14:textId="491E9855" w:rsidR="00453F67" w:rsidRPr="0040473A" w:rsidRDefault="00453F67" w:rsidP="00453F67">
      <w:pPr>
        <w:pStyle w:val="Ttulo1"/>
        <w:jc w:val="center"/>
      </w:pPr>
      <w:bookmarkStart w:id="140" w:name="_Toc62720170"/>
      <w:r>
        <w:lastRenderedPageBreak/>
        <w:t>Glutamina</w:t>
      </w:r>
      <w:bookmarkEnd w:id="140"/>
    </w:p>
    <w:p w14:paraId="4B5D355E" w14:textId="3EC41654" w:rsidR="00453F67" w:rsidRDefault="00453F67" w:rsidP="00453F67">
      <w:pPr>
        <w:pStyle w:val="Subtitulocorpo"/>
        <w:rPr>
          <w:b w:val="0"/>
          <w:bCs/>
          <w:color w:val="404040" w:themeColor="text1" w:themeTint="BF"/>
          <w:sz w:val="24"/>
          <w:szCs w:val="24"/>
        </w:rPr>
      </w:pPr>
      <w:r w:rsidRPr="00453F67">
        <w:t>Melhora os Scores da Síndrome do Intestino Irritável Pós-infecciosa</w:t>
      </w:r>
    </w:p>
    <w:p w14:paraId="59BABAE2" w14:textId="77777777" w:rsidR="00453F67" w:rsidRDefault="00453F67" w:rsidP="00453F67">
      <w:pPr>
        <w:pStyle w:val="Subtitulocorpo"/>
        <w:jc w:val="both"/>
        <w:rPr>
          <w:b w:val="0"/>
          <w:bCs/>
          <w:color w:val="404040" w:themeColor="text1" w:themeTint="BF"/>
          <w:sz w:val="24"/>
          <w:szCs w:val="24"/>
        </w:rPr>
      </w:pPr>
    </w:p>
    <w:p w14:paraId="157F1054" w14:textId="731DAFFC" w:rsidR="00453F67" w:rsidRDefault="00453F67" w:rsidP="00453F67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  <w:r w:rsidRPr="00453F67">
        <w:rPr>
          <w:b w:val="0"/>
          <w:color w:val="404040" w:themeColor="text1" w:themeTint="BF"/>
          <w:sz w:val="24"/>
          <w:szCs w:val="24"/>
        </w:rPr>
        <w:t xml:space="preserve">Um estudo randomizado, duplo-cego e controlado por placebo foi conduzido por Zhou </w:t>
      </w:r>
      <w:r w:rsidRPr="00453F67">
        <w:rPr>
          <w:b w:val="0"/>
          <w:i/>
          <w:color w:val="404040" w:themeColor="text1" w:themeTint="BF"/>
          <w:sz w:val="24"/>
          <w:szCs w:val="24"/>
        </w:rPr>
        <w:t>et al.,</w:t>
      </w:r>
      <w:r w:rsidRPr="00453F67">
        <w:rPr>
          <w:b w:val="0"/>
          <w:color w:val="404040" w:themeColor="text1" w:themeTint="BF"/>
          <w:sz w:val="24"/>
          <w:szCs w:val="24"/>
        </w:rPr>
        <w:t xml:space="preserve"> (2019) com o objetivo de avaliar a eficácia e a segurança da terapia oral de glutamina em pacientes que desenvolveram síndrome do intestino irritável com diarreia com aumento da permeabilidade intestinal após uma infecção entérica.</w:t>
      </w:r>
    </w:p>
    <w:p w14:paraId="54F55061" w14:textId="77777777" w:rsidR="00453F67" w:rsidRPr="00453F67" w:rsidRDefault="00453F67" w:rsidP="00453F67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7D884BC4" w14:textId="77777777" w:rsidR="00453F67" w:rsidRPr="00E7159F" w:rsidRDefault="00453F67" w:rsidP="00453F67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91488" behindDoc="0" locked="0" layoutInCell="1" allowOverlap="1" wp14:anchorId="5D6D802C" wp14:editId="004C83F8">
                <wp:simplePos x="0" y="0"/>
                <wp:positionH relativeFrom="margin">
                  <wp:posOffset>11686</wp:posOffset>
                </wp:positionH>
                <wp:positionV relativeFrom="paragraph">
                  <wp:posOffset>155461</wp:posOffset>
                </wp:positionV>
                <wp:extent cx="5372100" cy="532263"/>
                <wp:effectExtent l="0" t="0" r="19050" b="20320"/>
                <wp:wrapNone/>
                <wp:docPr id="1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532263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F1D4BA1" w14:textId="126F83C8" w:rsidR="005D1916" w:rsidRPr="009D65A4" w:rsidRDefault="005D1916" w:rsidP="00453F67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Para isso, 106 pacientes com </w:t>
                            </w:r>
                            <w:r w:rsidRPr="00B63D2E"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síndrome do intestino irritável com diarreia </w:t>
                            </w:r>
                            <w:r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foram randomizados em dois grupos, nos quais receberam durante 8 semanas: </w:t>
                            </w:r>
                          </w:p>
                          <w:p w14:paraId="5D52AF9F" w14:textId="77777777" w:rsidR="005D1916" w:rsidRPr="009D65A4" w:rsidRDefault="005D1916" w:rsidP="00453F67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D6D802C" id="_x0000_s1181" type="#_x0000_t202" style="position:absolute;left:0;text-align:left;margin-left:.9pt;margin-top:12.25pt;width:423pt;height:41.9pt;z-index:25299148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" fillcolor="white [3212]" strokecolor="#0070c0">
                <v:textbox>
                  <w:txbxContent>
                    <w:p w14:paraId="6F1D4BA1" w14:textId="126F83C8" w:rsidR="005D1916" w:rsidRPr="009D65A4" w:rsidRDefault="005D1916" w:rsidP="00453F67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Para isso, 106 pacientes com </w:t>
                      </w:r>
                      <w:r w:rsidRPr="00B63D2E"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síndrome do intestino irritável com diarreia </w:t>
                      </w:r>
                      <w:r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foram randomizados em dois grupos, nos quais receberam durante 8 semanas: </w:t>
                      </w:r>
                    </w:p>
                    <w:p w14:paraId="5D52AF9F" w14:textId="77777777" w:rsidR="005D1916" w:rsidRPr="009D65A4" w:rsidRDefault="005D1916" w:rsidP="00453F67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0CF8D9E" w14:textId="77777777" w:rsidR="00453F67" w:rsidRDefault="00453F67" w:rsidP="00453F67">
      <w:pPr>
        <w:pStyle w:val="Corpo"/>
        <w:rPr>
          <w:sz w:val="24"/>
        </w:rPr>
      </w:pPr>
      <w:r>
        <w:rPr>
          <w:sz w:val="24"/>
        </w:rPr>
        <w:br/>
      </w:r>
    </w:p>
    <w:p w14:paraId="6578EA7F" w14:textId="0E04C064" w:rsidR="00453F67" w:rsidRDefault="00453F67" w:rsidP="00453F67">
      <w:pPr>
        <w:pStyle w:val="Corpo"/>
      </w:pPr>
    </w:p>
    <w:p w14:paraId="6AC8ECF7" w14:textId="67557E30" w:rsidR="00453F67" w:rsidRDefault="00453F67" w:rsidP="00453F67">
      <w:pPr>
        <w:pStyle w:val="Corpo"/>
      </w:pPr>
      <w:r w:rsidRPr="00453F67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96608" behindDoc="0" locked="0" layoutInCell="1" allowOverlap="1" wp14:anchorId="4434E6A8" wp14:editId="55EA4FB4">
                <wp:simplePos x="0" y="0"/>
                <wp:positionH relativeFrom="margin">
                  <wp:posOffset>4251989</wp:posOffset>
                </wp:positionH>
                <wp:positionV relativeFrom="paragraph">
                  <wp:posOffset>40944</wp:posOffset>
                </wp:positionV>
                <wp:extent cx="226695" cy="138430"/>
                <wp:effectExtent l="0" t="0" r="1905" b="0"/>
                <wp:wrapNone/>
                <wp:docPr id="34" name="Triângulo isósceles 3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424E3FB1" id="_x0000_t5" coordsize="21600,21600" o:spt="5" adj="10800" path="m@0,l,21600r21600,xe">
                <v:stroke joinstyle="miter"/>
                <v:formulas>
                  <v:f eqn="val #0"/>
                  <v:f eqn="prod #0 1 2"/>
                  <v:f eqn="sum @1 10800 0"/>
                </v:formulas>
                <v:path gradientshapeok="t" o:connecttype="custom" o:connectlocs="@0,0;@1,10800;0,21600;10800,21600;21600,21600;@2,10800" textboxrect="0,10800,10800,18000;5400,10800,16200,18000;10800,10800,21600,18000;0,7200,7200,21600;7200,7200,14400,21600;14400,7200,21600,21600"/>
                <v:handles>
                  <v:h position="#0,topLeft" xrange="0,21600"/>
                </v:handles>
              </v:shapetype>
              <v:shape id="Triângulo isósceles 34" o:spid="_x0000_s1026" type="#_x0000_t5" style="position:absolute;margin-left:334.8pt;margin-top:3.2pt;width:17.85pt;height:10.9pt;flip:y;z-index:25299660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93536" behindDoc="0" locked="0" layoutInCell="1" allowOverlap="1" wp14:anchorId="0B10C890" wp14:editId="13FF229E">
                <wp:simplePos x="0" y="0"/>
                <wp:positionH relativeFrom="margin">
                  <wp:posOffset>904875</wp:posOffset>
                </wp:positionH>
                <wp:positionV relativeFrom="paragraph">
                  <wp:posOffset>43815</wp:posOffset>
                </wp:positionV>
                <wp:extent cx="226695" cy="138430"/>
                <wp:effectExtent l="0" t="0" r="1905" b="0"/>
                <wp:wrapNone/>
                <wp:docPr id="2" name="Triângulo isósceles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C24689E" id="Triângulo isósceles 2" o:spid="_x0000_s1026" type="#_x0000_t5" style="position:absolute;margin-left:71.25pt;margin-top:3.45pt;width:17.85pt;height:10.9pt;flip:y;z-index:25299353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" fillcolor="#d8d8d8 [2732]" stroked="f">
                <w10:wrap anchorx="margin"/>
              </v:shape>
            </w:pict>
          </mc:Fallback>
        </mc:AlternateContent>
      </w:r>
    </w:p>
    <w:p w14:paraId="3937AFF9" w14:textId="7CBBDC3E" w:rsidR="00453F67" w:rsidRDefault="00453F67" w:rsidP="00453F67">
      <w:pPr>
        <w:pStyle w:val="Corpo"/>
      </w:pPr>
      <w:r w:rsidRPr="00453F67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95584" behindDoc="0" locked="0" layoutInCell="1" allowOverlap="1" wp14:anchorId="7AAC9691" wp14:editId="42170C5F">
                <wp:simplePos x="0" y="0"/>
                <wp:positionH relativeFrom="margin">
                  <wp:posOffset>3357909</wp:posOffset>
                </wp:positionH>
                <wp:positionV relativeFrom="paragraph">
                  <wp:posOffset>115239</wp:posOffset>
                </wp:positionV>
                <wp:extent cx="2046605" cy="941070"/>
                <wp:effectExtent l="0" t="0" r="10795" b="11430"/>
                <wp:wrapNone/>
                <wp:docPr id="15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4107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17802A4" w14:textId="4D8D238F" w:rsidR="005D1916" w:rsidRDefault="005D1916" w:rsidP="00453F6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2</w:t>
                            </w:r>
                          </w:p>
                          <w:p w14:paraId="7409ED0C" w14:textId="77777777" w:rsidR="005D1916" w:rsidRDefault="005D1916" w:rsidP="00453F6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02E216B2" w14:textId="1FC2A6A6" w:rsidR="005D1916" w:rsidRPr="00086CFC" w:rsidRDefault="005D1916" w:rsidP="00453F6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AAC9691" id="_x0000_s1182" type="#_x0000_t202" style="position:absolute;left:0;text-align:left;margin-left:264.4pt;margin-top:9.05pt;width:161.15pt;height:74.1pt;z-index:25299558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" fillcolor="#0070c0" strokecolor="#0070c0">
                <v:textbox>
                  <w:txbxContent>
                    <w:p w14:paraId="017802A4" w14:textId="4D8D238F" w:rsidR="005D1916" w:rsidRDefault="005D1916" w:rsidP="00453F6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2</w:t>
                      </w:r>
                    </w:p>
                    <w:p w14:paraId="7409ED0C" w14:textId="77777777" w:rsidR="005D1916" w:rsidRDefault="005D1916" w:rsidP="00453F6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02E216B2" w14:textId="1FC2A6A6" w:rsidR="005D1916" w:rsidRPr="00086CFC" w:rsidRDefault="005D1916" w:rsidP="00453F6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92512" behindDoc="0" locked="0" layoutInCell="1" allowOverlap="1" wp14:anchorId="59E99F73" wp14:editId="4B32038F">
                <wp:simplePos x="0" y="0"/>
                <wp:positionH relativeFrom="margin">
                  <wp:posOffset>11373</wp:posOffset>
                </wp:positionH>
                <wp:positionV relativeFrom="paragraph">
                  <wp:posOffset>118110</wp:posOffset>
                </wp:positionV>
                <wp:extent cx="2046605" cy="941070"/>
                <wp:effectExtent l="0" t="0" r="10795" b="11430"/>
                <wp:wrapNone/>
                <wp:docPr id="4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4107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D2EAF80" w14:textId="32D12AAA" w:rsidR="005D1916" w:rsidRDefault="005D1916" w:rsidP="00453F6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1</w:t>
                            </w:r>
                          </w:p>
                          <w:p w14:paraId="130FB318" w14:textId="77777777" w:rsidR="005D1916" w:rsidRDefault="005D1916" w:rsidP="00453F6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7940853C" w14:textId="77777777" w:rsidR="005D1916" w:rsidRDefault="005D1916" w:rsidP="00453F6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lutamina 5g </w:t>
                            </w:r>
                          </w:p>
                          <w:p w14:paraId="3B445751" w14:textId="77777777" w:rsidR="005D1916" w:rsidRPr="00086CFC" w:rsidRDefault="005D1916" w:rsidP="00453F6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Três vezes ao dia</w:t>
                            </w: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  <w:t xml:space="preserve"> </w:t>
                            </w:r>
                          </w:p>
                          <w:p w14:paraId="190B8C94" w14:textId="77777777" w:rsidR="005D1916" w:rsidRPr="00086CFC" w:rsidRDefault="005D1916" w:rsidP="00453F6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9E99F73" id="_x0000_s1183" type="#_x0000_t202" style="position:absolute;left:0;text-align:left;margin-left:.9pt;margin-top:9.3pt;width:161.15pt;height:74.1pt;z-index:2529925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" fillcolor="#0070c0" strokecolor="#0070c0">
                <v:textbox>
                  <w:txbxContent>
                    <w:p w14:paraId="4D2EAF80" w14:textId="32D12AAA" w:rsidR="005D1916" w:rsidRDefault="005D1916" w:rsidP="00453F6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1</w:t>
                      </w:r>
                    </w:p>
                    <w:p w14:paraId="130FB318" w14:textId="77777777" w:rsidR="005D1916" w:rsidRDefault="005D1916" w:rsidP="00453F6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7940853C" w14:textId="77777777" w:rsidR="005D1916" w:rsidRDefault="005D1916" w:rsidP="00453F6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 xml:space="preserve">Glutamina 5g </w:t>
                      </w:r>
                    </w:p>
                    <w:p w14:paraId="3B445751" w14:textId="77777777" w:rsidR="005D1916" w:rsidRPr="00086CFC" w:rsidRDefault="005D1916" w:rsidP="00453F6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Três vezes ao dia</w:t>
                      </w:r>
                      <w:r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  <w:t xml:space="preserve"> </w:t>
                      </w:r>
                    </w:p>
                    <w:p w14:paraId="190B8C94" w14:textId="77777777" w:rsidR="005D1916" w:rsidRPr="00086CFC" w:rsidRDefault="005D1916" w:rsidP="00453F6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2866C132" w14:textId="20767D91" w:rsidR="00453F67" w:rsidRDefault="00453F67" w:rsidP="00453F67">
      <w:pPr>
        <w:pStyle w:val="Corpo"/>
      </w:pPr>
    </w:p>
    <w:p w14:paraId="090E578F" w14:textId="77777777" w:rsidR="00453F67" w:rsidRDefault="00453F67" w:rsidP="00453F67">
      <w:pPr>
        <w:pStyle w:val="Corpo"/>
      </w:pPr>
    </w:p>
    <w:p w14:paraId="0641CBDD" w14:textId="77777777" w:rsidR="00453F67" w:rsidRDefault="00453F67" w:rsidP="00453F67">
      <w:pPr>
        <w:pStyle w:val="Corpo"/>
      </w:pPr>
    </w:p>
    <w:p w14:paraId="253698A1" w14:textId="77777777" w:rsidR="00453F67" w:rsidRDefault="00453F67" w:rsidP="00453F67">
      <w:pPr>
        <w:pStyle w:val="Corpo"/>
      </w:pPr>
    </w:p>
    <w:p w14:paraId="3A8A2CEF" w14:textId="77777777" w:rsidR="00453F67" w:rsidRDefault="00453F67" w:rsidP="00453F67">
      <w:pPr>
        <w:pStyle w:val="Corpo"/>
        <w:rPr>
          <w:sz w:val="20"/>
          <w:szCs w:val="23"/>
        </w:rPr>
      </w:pPr>
    </w:p>
    <w:p w14:paraId="0FEE3DE6" w14:textId="77777777" w:rsidR="00453F67" w:rsidRDefault="00453F67" w:rsidP="00453F67">
      <w:pPr>
        <w:pStyle w:val="Corpo"/>
        <w:numPr>
          <w:ilvl w:val="0"/>
          <w:numId w:val="25"/>
        </w:numPr>
        <w:spacing w:before="120" w:after="0"/>
        <w:rPr>
          <w:sz w:val="20"/>
          <w:szCs w:val="23"/>
        </w:rPr>
      </w:pPr>
      <w:r w:rsidRPr="0064763C">
        <w:rPr>
          <w:sz w:val="20"/>
          <w:szCs w:val="23"/>
        </w:rPr>
        <w:t xml:space="preserve">O desfecho primário foi uma redução de ≥50 pontos no </w:t>
      </w:r>
      <w:proofErr w:type="spellStart"/>
      <w:r w:rsidRPr="0064763C">
        <w:rPr>
          <w:i/>
          <w:sz w:val="20"/>
          <w:szCs w:val="23"/>
        </w:rPr>
        <w:t>Irritable</w:t>
      </w:r>
      <w:proofErr w:type="spellEnd"/>
      <w:r w:rsidRPr="0064763C">
        <w:rPr>
          <w:i/>
          <w:sz w:val="20"/>
          <w:szCs w:val="23"/>
        </w:rPr>
        <w:t xml:space="preserve"> </w:t>
      </w:r>
      <w:proofErr w:type="spellStart"/>
      <w:r w:rsidRPr="0064763C">
        <w:rPr>
          <w:i/>
          <w:sz w:val="20"/>
          <w:szCs w:val="23"/>
        </w:rPr>
        <w:t>Bowel</w:t>
      </w:r>
      <w:proofErr w:type="spellEnd"/>
      <w:r w:rsidRPr="0064763C">
        <w:rPr>
          <w:i/>
          <w:sz w:val="20"/>
          <w:szCs w:val="23"/>
        </w:rPr>
        <w:t xml:space="preserve"> </w:t>
      </w:r>
      <w:proofErr w:type="spellStart"/>
      <w:r w:rsidRPr="0064763C">
        <w:rPr>
          <w:i/>
          <w:sz w:val="20"/>
          <w:szCs w:val="23"/>
        </w:rPr>
        <w:t>Syndrome</w:t>
      </w:r>
      <w:proofErr w:type="spellEnd"/>
      <w:r w:rsidRPr="0064763C">
        <w:rPr>
          <w:i/>
          <w:sz w:val="20"/>
          <w:szCs w:val="23"/>
        </w:rPr>
        <w:t xml:space="preserve"> </w:t>
      </w:r>
      <w:proofErr w:type="spellStart"/>
      <w:r w:rsidRPr="0064763C">
        <w:rPr>
          <w:i/>
          <w:sz w:val="20"/>
          <w:szCs w:val="23"/>
        </w:rPr>
        <w:t>Severity</w:t>
      </w:r>
      <w:proofErr w:type="spellEnd"/>
      <w:r w:rsidRPr="0064763C">
        <w:rPr>
          <w:i/>
          <w:sz w:val="20"/>
          <w:szCs w:val="23"/>
        </w:rPr>
        <w:t xml:space="preserve"> </w:t>
      </w:r>
      <w:proofErr w:type="spellStart"/>
      <w:r w:rsidRPr="0064763C">
        <w:rPr>
          <w:i/>
          <w:sz w:val="20"/>
          <w:szCs w:val="23"/>
        </w:rPr>
        <w:t>Scoring</w:t>
      </w:r>
      <w:proofErr w:type="spellEnd"/>
      <w:r w:rsidRPr="0064763C">
        <w:rPr>
          <w:i/>
          <w:sz w:val="20"/>
          <w:szCs w:val="23"/>
        </w:rPr>
        <w:t xml:space="preserve"> System</w:t>
      </w:r>
      <w:r w:rsidRPr="0064763C">
        <w:rPr>
          <w:sz w:val="20"/>
          <w:szCs w:val="23"/>
        </w:rPr>
        <w:t xml:space="preserve"> (IBS-SS).</w:t>
      </w:r>
      <w:r>
        <w:rPr>
          <w:sz w:val="20"/>
          <w:szCs w:val="23"/>
        </w:rPr>
        <w:t xml:space="preserve"> </w:t>
      </w:r>
      <w:r w:rsidRPr="0064763C">
        <w:rPr>
          <w:sz w:val="20"/>
          <w:szCs w:val="23"/>
        </w:rPr>
        <w:t>Os desfechos secundários incluíram: pontuação bruta da IBS-SS, alterações na frequência de movimentos intestinais diários, forma das fezes (</w:t>
      </w:r>
      <w:r w:rsidRPr="0064763C">
        <w:rPr>
          <w:i/>
          <w:sz w:val="20"/>
          <w:szCs w:val="23"/>
        </w:rPr>
        <w:t xml:space="preserve">Bristol </w:t>
      </w:r>
      <w:proofErr w:type="spellStart"/>
      <w:r w:rsidRPr="0064763C">
        <w:rPr>
          <w:i/>
          <w:sz w:val="20"/>
          <w:szCs w:val="23"/>
        </w:rPr>
        <w:t>Stool</w:t>
      </w:r>
      <w:proofErr w:type="spellEnd"/>
      <w:r w:rsidRPr="0064763C">
        <w:rPr>
          <w:i/>
          <w:sz w:val="20"/>
          <w:szCs w:val="23"/>
        </w:rPr>
        <w:t xml:space="preserve"> </w:t>
      </w:r>
      <w:proofErr w:type="spellStart"/>
      <w:r w:rsidRPr="0064763C">
        <w:rPr>
          <w:i/>
          <w:sz w:val="20"/>
          <w:szCs w:val="23"/>
        </w:rPr>
        <w:t>Scale</w:t>
      </w:r>
      <w:proofErr w:type="spellEnd"/>
      <w:r w:rsidRPr="0064763C">
        <w:rPr>
          <w:sz w:val="20"/>
          <w:szCs w:val="23"/>
        </w:rPr>
        <w:t>) e permeabilidade intestinal.</w:t>
      </w:r>
    </w:p>
    <w:p w14:paraId="005C4CB4" w14:textId="62198090" w:rsidR="00453F67" w:rsidRDefault="00453F67" w:rsidP="00453F67">
      <w:pPr>
        <w:pStyle w:val="Corpo"/>
        <w:rPr>
          <w:b/>
          <w:color w:val="339966"/>
        </w:rPr>
      </w:pPr>
    </w:p>
    <w:p w14:paraId="076600AA" w14:textId="77777777" w:rsidR="00453F67" w:rsidRDefault="00453F67" w:rsidP="00453F67">
      <w:pPr>
        <w:pStyle w:val="Corpo"/>
        <w:rPr>
          <w:b/>
          <w:color w:val="339966"/>
        </w:rPr>
      </w:pPr>
    </w:p>
    <w:p w14:paraId="6FF748A4" w14:textId="77777777" w:rsidR="00453F67" w:rsidRPr="00C72C0B" w:rsidRDefault="00453F67" w:rsidP="00453F67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7CAA9EB5" w14:textId="77777777" w:rsidR="00453F67" w:rsidRPr="00714E9A" w:rsidRDefault="00453F67" w:rsidP="00453F67">
      <w:pPr>
        <w:pStyle w:val="Corpo"/>
        <w:rPr>
          <w:sz w:val="16"/>
          <w:szCs w:val="16"/>
        </w:rPr>
      </w:pPr>
    </w:p>
    <w:p w14:paraId="4B5B2749" w14:textId="68481A13" w:rsidR="00453F67" w:rsidRPr="00453F67" w:rsidRDefault="00453F67" w:rsidP="00453F67">
      <w:pPr>
        <w:pStyle w:val="Corpo"/>
        <w:numPr>
          <w:ilvl w:val="0"/>
          <w:numId w:val="1"/>
        </w:numPr>
        <w:rPr>
          <w:sz w:val="24"/>
        </w:rPr>
      </w:pPr>
      <w:r w:rsidRPr="00453F67">
        <w:rPr>
          <w:sz w:val="24"/>
        </w:rPr>
        <w:t xml:space="preserve">O </w:t>
      </w:r>
      <w:proofErr w:type="spellStart"/>
      <w:r w:rsidRPr="00453F67">
        <w:rPr>
          <w:sz w:val="24"/>
        </w:rPr>
        <w:t>endpoint</w:t>
      </w:r>
      <w:proofErr w:type="spellEnd"/>
      <w:r w:rsidRPr="00453F67">
        <w:rPr>
          <w:sz w:val="24"/>
        </w:rPr>
        <w:t xml:space="preserve"> primário ocorreu em 43 paciente (79,6%) no grupo glutamina e em 3 pacientes (5,8%) no grupo placebo, representando uma diferença de 14 vezes a mais.</w:t>
      </w:r>
    </w:p>
    <w:p w14:paraId="02FEF42A" w14:textId="77777777" w:rsidR="00453F67" w:rsidRPr="00453F67" w:rsidRDefault="00453F67" w:rsidP="00453F67">
      <w:pPr>
        <w:pStyle w:val="Corpo"/>
        <w:numPr>
          <w:ilvl w:val="0"/>
          <w:numId w:val="1"/>
        </w:numPr>
        <w:rPr>
          <w:sz w:val="24"/>
        </w:rPr>
      </w:pPr>
      <w:r w:rsidRPr="00453F67">
        <w:rPr>
          <w:sz w:val="24"/>
        </w:rPr>
        <w:t>A glutamina também diminuiu o escore médio da IBS-SS em uma extensão significativamente maior do que o placebo.</w:t>
      </w:r>
    </w:p>
    <w:p w14:paraId="09E99E2B" w14:textId="77777777" w:rsidR="00453F67" w:rsidRPr="00453F67" w:rsidRDefault="00453F67" w:rsidP="00453F67">
      <w:pPr>
        <w:pStyle w:val="Corpo"/>
        <w:numPr>
          <w:ilvl w:val="0"/>
          <w:numId w:val="1"/>
        </w:numPr>
        <w:rPr>
          <w:sz w:val="24"/>
        </w:rPr>
      </w:pPr>
      <w:r w:rsidRPr="00453F67">
        <w:rPr>
          <w:sz w:val="24"/>
        </w:rPr>
        <w:t xml:space="preserve">Além disso, a suplementação também reduziu todas as médias de </w:t>
      </w:r>
      <w:proofErr w:type="spellStart"/>
      <w:r w:rsidRPr="00453F67">
        <w:rPr>
          <w:sz w:val="24"/>
        </w:rPr>
        <w:t>endpoint</w:t>
      </w:r>
      <w:proofErr w:type="spellEnd"/>
      <w:r w:rsidRPr="00453F67">
        <w:rPr>
          <w:sz w:val="24"/>
        </w:rPr>
        <w:t xml:space="preserve"> secundário: escore IBS-SS em 8 semanas (301 </w:t>
      </w:r>
      <w:proofErr w:type="spellStart"/>
      <w:r w:rsidRPr="00453F67">
        <w:rPr>
          <w:sz w:val="24"/>
        </w:rPr>
        <w:t>vs</w:t>
      </w:r>
      <w:proofErr w:type="spellEnd"/>
      <w:r w:rsidRPr="00453F67">
        <w:rPr>
          <w:sz w:val="24"/>
        </w:rPr>
        <w:t xml:space="preserve"> 181, p &lt;0,0001), frequência de movimentos intestinais diários (5,4 </w:t>
      </w:r>
      <w:proofErr w:type="spellStart"/>
      <w:r w:rsidRPr="00453F67">
        <w:rPr>
          <w:sz w:val="24"/>
        </w:rPr>
        <w:t>vs</w:t>
      </w:r>
      <w:proofErr w:type="spellEnd"/>
      <w:r w:rsidRPr="00453F67">
        <w:rPr>
          <w:sz w:val="24"/>
        </w:rPr>
        <w:t xml:space="preserve"> 2,9 ± 1,0, p &lt;0,0001), </w:t>
      </w:r>
      <w:r w:rsidRPr="00453F67">
        <w:rPr>
          <w:i/>
          <w:sz w:val="24"/>
        </w:rPr>
        <w:t xml:space="preserve">Bristol </w:t>
      </w:r>
      <w:proofErr w:type="spellStart"/>
      <w:r w:rsidRPr="00453F67">
        <w:rPr>
          <w:i/>
          <w:sz w:val="24"/>
        </w:rPr>
        <w:t>Stool</w:t>
      </w:r>
      <w:proofErr w:type="spellEnd"/>
      <w:r w:rsidRPr="00453F67">
        <w:rPr>
          <w:i/>
          <w:sz w:val="24"/>
        </w:rPr>
        <w:t xml:space="preserve"> </w:t>
      </w:r>
      <w:proofErr w:type="spellStart"/>
      <w:r w:rsidRPr="00453F67">
        <w:rPr>
          <w:i/>
          <w:sz w:val="24"/>
        </w:rPr>
        <w:t>Scale</w:t>
      </w:r>
      <w:proofErr w:type="spellEnd"/>
      <w:r w:rsidRPr="00453F67">
        <w:rPr>
          <w:sz w:val="24"/>
        </w:rPr>
        <w:t xml:space="preserve"> (6,5 </w:t>
      </w:r>
      <w:proofErr w:type="spellStart"/>
      <w:r w:rsidRPr="00453F67">
        <w:rPr>
          <w:sz w:val="24"/>
        </w:rPr>
        <w:t>vs</w:t>
      </w:r>
      <w:proofErr w:type="spellEnd"/>
      <w:r w:rsidRPr="00453F67">
        <w:rPr>
          <w:sz w:val="24"/>
        </w:rPr>
        <w:t xml:space="preserve"> 3,9, p &lt;0,0001), além da </w:t>
      </w:r>
      <w:proofErr w:type="spellStart"/>
      <w:r w:rsidRPr="00453F67">
        <w:rPr>
          <w:sz w:val="24"/>
        </w:rPr>
        <w:t>hiperpermeabilidade</w:t>
      </w:r>
      <w:proofErr w:type="spellEnd"/>
      <w:r w:rsidRPr="00453F67">
        <w:rPr>
          <w:sz w:val="24"/>
        </w:rPr>
        <w:t xml:space="preserve"> intestinal ter sido normalizada.</w:t>
      </w:r>
    </w:p>
    <w:p w14:paraId="5AD3F3F4" w14:textId="62657FDC" w:rsidR="00453F67" w:rsidRDefault="00453F67" w:rsidP="00453F67">
      <w:pPr>
        <w:pStyle w:val="Corpo"/>
        <w:rPr>
          <w:sz w:val="24"/>
        </w:rPr>
      </w:pPr>
    </w:p>
    <w:p w14:paraId="055451B0" w14:textId="77777777" w:rsidR="00453F67" w:rsidRPr="0057227F" w:rsidRDefault="00453F67" w:rsidP="00453F67">
      <w:pPr>
        <w:pStyle w:val="Corpo"/>
        <w:spacing w:after="0"/>
        <w:ind w:left="360"/>
        <w:rPr>
          <w:szCs w:val="23"/>
        </w:rPr>
      </w:pPr>
    </w:p>
    <w:p w14:paraId="0ECE8AC2" w14:textId="77777777" w:rsidR="00453F67" w:rsidRPr="0057227F" w:rsidRDefault="00453F67" w:rsidP="00453F67">
      <w:pPr>
        <w:pStyle w:val="Corpo"/>
        <w:spacing w:after="0"/>
        <w:ind w:left="360"/>
        <w:rPr>
          <w:szCs w:val="23"/>
        </w:rPr>
      </w:pPr>
    </w:p>
    <w:p w14:paraId="24ADE256" w14:textId="77777777" w:rsidR="00453F67" w:rsidRDefault="00453F67" w:rsidP="00453F67">
      <w:pPr>
        <w:pStyle w:val="Ttulo1"/>
        <w:jc w:val="center"/>
      </w:pPr>
      <w:bookmarkStart w:id="141" w:name="_Toc62720171"/>
      <w:r>
        <w:lastRenderedPageBreak/>
        <w:t>Formulário</w:t>
      </w:r>
      <w:bookmarkEnd w:id="141"/>
    </w:p>
    <w:p w14:paraId="3DD0B703" w14:textId="77777777" w:rsidR="00453F67" w:rsidRDefault="00453F67" w:rsidP="00453F67">
      <w:pPr>
        <w:pStyle w:val="Corpo"/>
        <w:spacing w:after="120"/>
      </w:pPr>
    </w:p>
    <w:p w14:paraId="0B09C9A8" w14:textId="77777777" w:rsidR="00453F67" w:rsidRPr="00C30C20" w:rsidRDefault="00453F67" w:rsidP="00453F67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453F67" w:rsidRPr="009537E7" w14:paraId="7202C039" w14:textId="77777777" w:rsidTr="00453F67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5B0AEEBC" w14:textId="27920562" w:rsidR="00453F67" w:rsidRDefault="00453F67" w:rsidP="00453F67">
            <w:pPr>
              <w:pStyle w:val="Corpo"/>
              <w:spacing w:after="0"/>
              <w:jc w:val="center"/>
              <w:rPr>
                <w:b/>
                <w:color w:val="FFFFFF"/>
                <w:sz w:val="22"/>
              </w:rPr>
            </w:pPr>
            <w:r>
              <w:rPr>
                <w:b/>
                <w:color w:val="FFFFFF" w:themeColor="background1"/>
                <w:sz w:val="22"/>
              </w:rPr>
              <w:t>Glutamina</w:t>
            </w:r>
          </w:p>
        </w:tc>
      </w:tr>
      <w:tr w:rsidR="00453F67" w:rsidRPr="009537E7" w14:paraId="6FF4A390" w14:textId="77777777" w:rsidTr="00453F67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F72D907" w14:textId="3DD5AFD0" w:rsidR="00453F67" w:rsidRDefault="00453F67" w:rsidP="00453F67">
            <w:pPr>
              <w:pStyle w:val="Corpo"/>
              <w:jc w:val="center"/>
              <w:rPr>
                <w:rFonts w:cs="Calibri"/>
                <w:szCs w:val="23"/>
              </w:rPr>
            </w:pPr>
            <w:bookmarkStart w:id="142" w:name="_Hlk62659477"/>
            <w:r>
              <w:t>Glutamina</w:t>
            </w:r>
            <w:bookmarkEnd w:id="142"/>
            <w:r>
              <w:t>..............................................5 g</w:t>
            </w:r>
          </w:p>
        </w:tc>
      </w:tr>
      <w:tr w:rsidR="00453F67" w:rsidRPr="009537E7" w14:paraId="36057BE1" w14:textId="77777777" w:rsidTr="00453F67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D0D258E" w14:textId="240DBB43" w:rsidR="00453F67" w:rsidRDefault="00453F67" w:rsidP="00453F67">
            <w:pPr>
              <w:pStyle w:val="Corpo"/>
              <w:jc w:val="center"/>
            </w:pPr>
            <w:r>
              <w:t>Excipiente qsp...............................1 Sachê</w:t>
            </w:r>
          </w:p>
        </w:tc>
      </w:tr>
    </w:tbl>
    <w:p w14:paraId="61EDBED5" w14:textId="77777777" w:rsidR="00453F67" w:rsidRPr="00B12A58" w:rsidRDefault="00453F67" w:rsidP="00453F67">
      <w:pPr>
        <w:pStyle w:val="Corpo"/>
        <w:ind w:right="3969"/>
        <w:jc w:val="left"/>
        <w:rPr>
          <w:sz w:val="16"/>
          <w:szCs w:val="16"/>
        </w:rPr>
      </w:pPr>
      <w:r>
        <w:rPr>
          <w:sz w:val="16"/>
          <w:szCs w:val="16"/>
        </w:rPr>
        <w:t>Administrar 1 sachê três vezes ao dia ou conforme orientação médica.</w:t>
      </w:r>
    </w:p>
    <w:p w14:paraId="1C2C87EB" w14:textId="77777777" w:rsidR="00453F67" w:rsidRDefault="00453F67" w:rsidP="00453F67">
      <w:pPr>
        <w:pStyle w:val="Corpo"/>
        <w:spacing w:after="0"/>
        <w:ind w:left="360"/>
        <w:rPr>
          <w:sz w:val="20"/>
          <w:szCs w:val="20"/>
        </w:rPr>
      </w:pPr>
    </w:p>
    <w:p w14:paraId="73670D4C" w14:textId="77777777" w:rsidR="00453F67" w:rsidRDefault="00453F67" w:rsidP="00453F67">
      <w:pPr>
        <w:pStyle w:val="Corpo"/>
        <w:spacing w:after="0"/>
        <w:rPr>
          <w:sz w:val="20"/>
          <w:szCs w:val="20"/>
        </w:rPr>
      </w:pPr>
    </w:p>
    <w:p w14:paraId="53760F06" w14:textId="77777777" w:rsidR="00453F67" w:rsidRDefault="00453F67" w:rsidP="00453F67">
      <w:pPr>
        <w:pStyle w:val="Corpo"/>
        <w:spacing w:line="276" w:lineRule="auto"/>
        <w:rPr>
          <w:b/>
        </w:rPr>
      </w:pPr>
    </w:p>
    <w:p w14:paraId="732B411A" w14:textId="77777777" w:rsidR="00453F67" w:rsidRDefault="00453F67" w:rsidP="00453F67">
      <w:pPr>
        <w:pStyle w:val="Corpo"/>
        <w:spacing w:line="276" w:lineRule="auto"/>
        <w:rPr>
          <w:b/>
        </w:rPr>
      </w:pPr>
    </w:p>
    <w:p w14:paraId="3CE2EB22" w14:textId="68634C9E" w:rsidR="00650726" w:rsidRDefault="00650726" w:rsidP="00B70169">
      <w:pPr>
        <w:pStyle w:val="Corpo"/>
        <w:spacing w:line="276" w:lineRule="auto"/>
        <w:rPr>
          <w:b/>
        </w:rPr>
      </w:pPr>
    </w:p>
    <w:p w14:paraId="447F3E5D" w14:textId="60883E04" w:rsidR="00650726" w:rsidRDefault="00650726" w:rsidP="00B70169">
      <w:pPr>
        <w:pStyle w:val="Corpo"/>
        <w:spacing w:line="276" w:lineRule="auto"/>
        <w:rPr>
          <w:b/>
        </w:rPr>
      </w:pPr>
    </w:p>
    <w:p w14:paraId="65BFFD30" w14:textId="1160FD32" w:rsidR="00650726" w:rsidRDefault="00650726" w:rsidP="00B70169">
      <w:pPr>
        <w:pStyle w:val="Corpo"/>
        <w:spacing w:line="276" w:lineRule="auto"/>
        <w:rPr>
          <w:b/>
        </w:rPr>
      </w:pPr>
    </w:p>
    <w:p w14:paraId="50DE2A13" w14:textId="7600FC9B" w:rsidR="00650726" w:rsidRDefault="00650726" w:rsidP="00B70169">
      <w:pPr>
        <w:pStyle w:val="Corpo"/>
        <w:spacing w:line="276" w:lineRule="auto"/>
        <w:rPr>
          <w:b/>
        </w:rPr>
      </w:pPr>
    </w:p>
    <w:p w14:paraId="1EE7C11E" w14:textId="3BE86AA6" w:rsidR="00650726" w:rsidRDefault="00650726" w:rsidP="00B70169">
      <w:pPr>
        <w:pStyle w:val="Corpo"/>
        <w:spacing w:line="276" w:lineRule="auto"/>
        <w:rPr>
          <w:b/>
        </w:rPr>
      </w:pPr>
    </w:p>
    <w:p w14:paraId="5E503878" w14:textId="46934F73" w:rsidR="00650726" w:rsidRDefault="00650726" w:rsidP="00B70169">
      <w:pPr>
        <w:pStyle w:val="Corpo"/>
        <w:spacing w:line="276" w:lineRule="auto"/>
        <w:rPr>
          <w:b/>
        </w:rPr>
      </w:pPr>
    </w:p>
    <w:p w14:paraId="1C5BD249" w14:textId="099EF664" w:rsidR="00650726" w:rsidRDefault="00650726" w:rsidP="00B70169">
      <w:pPr>
        <w:pStyle w:val="Corpo"/>
        <w:spacing w:line="276" w:lineRule="auto"/>
        <w:rPr>
          <w:b/>
        </w:rPr>
      </w:pPr>
    </w:p>
    <w:p w14:paraId="325F12D3" w14:textId="046200D9" w:rsidR="00650726" w:rsidRDefault="00650726" w:rsidP="00B70169">
      <w:pPr>
        <w:pStyle w:val="Corpo"/>
        <w:spacing w:line="276" w:lineRule="auto"/>
        <w:rPr>
          <w:b/>
        </w:rPr>
      </w:pPr>
    </w:p>
    <w:p w14:paraId="3EC7304A" w14:textId="7A946E35" w:rsidR="00650726" w:rsidRDefault="00650726" w:rsidP="00B70169">
      <w:pPr>
        <w:pStyle w:val="Corpo"/>
        <w:spacing w:line="276" w:lineRule="auto"/>
        <w:rPr>
          <w:b/>
        </w:rPr>
      </w:pPr>
    </w:p>
    <w:p w14:paraId="2B54D39A" w14:textId="70468798" w:rsidR="00650726" w:rsidRDefault="00650726" w:rsidP="00B70169">
      <w:pPr>
        <w:pStyle w:val="Corpo"/>
        <w:spacing w:line="276" w:lineRule="auto"/>
        <w:rPr>
          <w:b/>
        </w:rPr>
      </w:pPr>
    </w:p>
    <w:p w14:paraId="5CCCCB74" w14:textId="37A5F716" w:rsidR="00650726" w:rsidRDefault="00650726" w:rsidP="00B70169">
      <w:pPr>
        <w:pStyle w:val="Corpo"/>
        <w:spacing w:line="276" w:lineRule="auto"/>
        <w:rPr>
          <w:b/>
        </w:rPr>
      </w:pPr>
    </w:p>
    <w:p w14:paraId="7504C794" w14:textId="536968A2" w:rsidR="00650726" w:rsidRDefault="00650726" w:rsidP="00B70169">
      <w:pPr>
        <w:pStyle w:val="Corpo"/>
        <w:spacing w:line="276" w:lineRule="auto"/>
        <w:rPr>
          <w:b/>
        </w:rPr>
      </w:pPr>
    </w:p>
    <w:p w14:paraId="0DDFF009" w14:textId="6308534C" w:rsidR="00650726" w:rsidRDefault="00650726" w:rsidP="00B70169">
      <w:pPr>
        <w:pStyle w:val="Corpo"/>
        <w:spacing w:line="276" w:lineRule="auto"/>
        <w:rPr>
          <w:b/>
        </w:rPr>
      </w:pPr>
    </w:p>
    <w:p w14:paraId="51707621" w14:textId="6270C2ED" w:rsidR="00650726" w:rsidRDefault="00650726" w:rsidP="00B70169">
      <w:pPr>
        <w:pStyle w:val="Corpo"/>
        <w:spacing w:line="276" w:lineRule="auto"/>
        <w:rPr>
          <w:b/>
        </w:rPr>
      </w:pPr>
    </w:p>
    <w:p w14:paraId="1AF2F05E" w14:textId="74FBF9B2" w:rsidR="00650726" w:rsidRDefault="00650726" w:rsidP="00B70169">
      <w:pPr>
        <w:pStyle w:val="Corpo"/>
        <w:spacing w:line="276" w:lineRule="auto"/>
        <w:rPr>
          <w:b/>
        </w:rPr>
      </w:pPr>
    </w:p>
    <w:p w14:paraId="01A720AC" w14:textId="039D1578" w:rsidR="00650726" w:rsidRDefault="00650726" w:rsidP="00B70169">
      <w:pPr>
        <w:pStyle w:val="Corpo"/>
        <w:spacing w:line="276" w:lineRule="auto"/>
        <w:rPr>
          <w:b/>
        </w:rPr>
      </w:pPr>
    </w:p>
    <w:p w14:paraId="3C4D4BCD" w14:textId="7C61C713" w:rsidR="00650726" w:rsidRDefault="00650726" w:rsidP="00B70169">
      <w:pPr>
        <w:pStyle w:val="Corpo"/>
        <w:spacing w:line="276" w:lineRule="auto"/>
        <w:rPr>
          <w:b/>
        </w:rPr>
      </w:pPr>
    </w:p>
    <w:p w14:paraId="4E1F2F6B" w14:textId="1D6AFE1B" w:rsidR="00650726" w:rsidRDefault="00650726" w:rsidP="00B70169">
      <w:pPr>
        <w:pStyle w:val="Corpo"/>
        <w:spacing w:line="276" w:lineRule="auto"/>
        <w:rPr>
          <w:b/>
        </w:rPr>
      </w:pPr>
    </w:p>
    <w:p w14:paraId="2CA30A4E" w14:textId="05CF2A88" w:rsidR="00650726" w:rsidRDefault="00650726" w:rsidP="00B70169">
      <w:pPr>
        <w:pStyle w:val="Corpo"/>
        <w:spacing w:line="276" w:lineRule="auto"/>
        <w:rPr>
          <w:b/>
        </w:rPr>
      </w:pPr>
    </w:p>
    <w:p w14:paraId="779F4EDD" w14:textId="35A15B9D" w:rsidR="00650726" w:rsidRDefault="00650726" w:rsidP="00B70169">
      <w:pPr>
        <w:pStyle w:val="Corpo"/>
        <w:spacing w:line="276" w:lineRule="auto"/>
        <w:rPr>
          <w:b/>
        </w:rPr>
      </w:pPr>
    </w:p>
    <w:p w14:paraId="0A445C19" w14:textId="7B8DD830" w:rsidR="00650726" w:rsidRDefault="00650726" w:rsidP="00B70169">
      <w:pPr>
        <w:pStyle w:val="Corpo"/>
        <w:spacing w:line="276" w:lineRule="auto"/>
        <w:rPr>
          <w:b/>
        </w:rPr>
      </w:pPr>
    </w:p>
    <w:p w14:paraId="0BAB909E" w14:textId="4FD7B585" w:rsidR="00650726" w:rsidRDefault="00650726" w:rsidP="00B70169">
      <w:pPr>
        <w:pStyle w:val="Corpo"/>
        <w:spacing w:line="276" w:lineRule="auto"/>
        <w:rPr>
          <w:b/>
        </w:rPr>
      </w:pPr>
    </w:p>
    <w:p w14:paraId="215B8B08" w14:textId="4FF171F8" w:rsidR="00650726" w:rsidRDefault="00650726" w:rsidP="00B70169">
      <w:pPr>
        <w:pStyle w:val="Corpo"/>
        <w:spacing w:line="276" w:lineRule="auto"/>
        <w:rPr>
          <w:b/>
        </w:rPr>
      </w:pPr>
    </w:p>
    <w:p w14:paraId="7CAE1C8B" w14:textId="3E89FE73" w:rsidR="00650726" w:rsidRDefault="00650726" w:rsidP="00B70169">
      <w:pPr>
        <w:pStyle w:val="Corpo"/>
        <w:spacing w:line="276" w:lineRule="auto"/>
        <w:rPr>
          <w:b/>
        </w:rPr>
      </w:pPr>
    </w:p>
    <w:p w14:paraId="67636449" w14:textId="5EED6337" w:rsidR="00453F67" w:rsidRPr="00453F67" w:rsidRDefault="00453F67" w:rsidP="00453F67">
      <w:pPr>
        <w:pStyle w:val="Ttulo1"/>
        <w:jc w:val="center"/>
        <w:rPr>
          <w:bCs/>
        </w:rPr>
      </w:pPr>
      <w:bookmarkStart w:id="143" w:name="_Toc62720172"/>
      <w:proofErr w:type="spellStart"/>
      <w:r w:rsidRPr="00453F67">
        <w:rPr>
          <w:bCs/>
        </w:rPr>
        <w:lastRenderedPageBreak/>
        <w:t>BIOintestil</w:t>
      </w:r>
      <w:proofErr w:type="spellEnd"/>
      <w:r w:rsidRPr="00C8347C">
        <w:rPr>
          <w:bCs/>
          <w:vertAlign w:val="superscript"/>
        </w:rPr>
        <w:t>®</w:t>
      </w:r>
      <w:bookmarkEnd w:id="143"/>
      <w:r w:rsidRPr="00453F67">
        <w:rPr>
          <w:bCs/>
        </w:rPr>
        <w:t xml:space="preserve"> </w:t>
      </w:r>
    </w:p>
    <w:p w14:paraId="27D73BB8" w14:textId="64FF6DB0" w:rsidR="00453F67" w:rsidRDefault="00956C5B" w:rsidP="00956C5B">
      <w:pPr>
        <w:pStyle w:val="Subtitulocorpo"/>
        <w:rPr>
          <w:b w:val="0"/>
          <w:bCs/>
          <w:color w:val="404040" w:themeColor="text1" w:themeTint="BF"/>
          <w:sz w:val="24"/>
          <w:szCs w:val="24"/>
        </w:rPr>
      </w:pPr>
      <w:r w:rsidRPr="00956C5B">
        <w:rPr>
          <w:bCs/>
        </w:rPr>
        <w:t>Reduz os Escores que Medem a Diarreia, Constipação e a Composição Fecal</w:t>
      </w:r>
    </w:p>
    <w:p w14:paraId="797FCDE2" w14:textId="77777777" w:rsidR="00956C5B" w:rsidRDefault="00956C5B" w:rsidP="00453F67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2B84CB1C" w14:textId="77777777" w:rsidR="00956C5B" w:rsidRPr="00956C5B" w:rsidRDefault="00956C5B" w:rsidP="00956C5B">
      <w:pPr>
        <w:pStyle w:val="Subtitulocorpo"/>
        <w:jc w:val="both"/>
        <w:rPr>
          <w:b w:val="0"/>
          <w:bCs/>
          <w:color w:val="404040" w:themeColor="text1" w:themeTint="BF"/>
          <w:sz w:val="24"/>
          <w:szCs w:val="24"/>
        </w:rPr>
      </w:pPr>
      <w:r w:rsidRPr="00956C5B">
        <w:rPr>
          <w:b w:val="0"/>
          <w:bCs/>
          <w:color w:val="404040" w:themeColor="text1" w:themeTint="BF"/>
          <w:sz w:val="24"/>
          <w:szCs w:val="24"/>
        </w:rPr>
        <w:t xml:space="preserve">Um estudo publicado por </w:t>
      </w:r>
      <w:proofErr w:type="spellStart"/>
      <w:r w:rsidRPr="00956C5B">
        <w:rPr>
          <w:b w:val="0"/>
          <w:bCs/>
          <w:color w:val="404040" w:themeColor="text1" w:themeTint="BF"/>
          <w:sz w:val="24"/>
          <w:szCs w:val="24"/>
        </w:rPr>
        <w:t>Rizzello</w:t>
      </w:r>
      <w:proofErr w:type="spellEnd"/>
      <w:r w:rsidRPr="00956C5B">
        <w:rPr>
          <w:b w:val="0"/>
          <w:bCs/>
          <w:color w:val="404040" w:themeColor="text1" w:themeTint="BF"/>
          <w:sz w:val="24"/>
          <w:szCs w:val="24"/>
        </w:rPr>
        <w:t xml:space="preserve"> </w:t>
      </w:r>
      <w:r w:rsidRPr="00956C5B">
        <w:rPr>
          <w:b w:val="0"/>
          <w:bCs/>
          <w:i/>
          <w:iCs/>
          <w:color w:val="404040" w:themeColor="text1" w:themeTint="BF"/>
          <w:sz w:val="24"/>
          <w:szCs w:val="24"/>
        </w:rPr>
        <w:t>et al</w:t>
      </w:r>
      <w:r w:rsidRPr="00956C5B">
        <w:rPr>
          <w:b w:val="0"/>
          <w:bCs/>
          <w:color w:val="404040" w:themeColor="text1" w:themeTint="BF"/>
          <w:sz w:val="24"/>
          <w:szCs w:val="24"/>
        </w:rPr>
        <w:t xml:space="preserve">. (2018) teve como objetivo avaliar os efeitos da suplementação de um óleo essencial extraído de uma planta o </w:t>
      </w:r>
      <w:proofErr w:type="spellStart"/>
      <w:r w:rsidRPr="00956C5B">
        <w:rPr>
          <w:b w:val="0"/>
          <w:bCs/>
          <w:i/>
          <w:iCs/>
          <w:color w:val="404040" w:themeColor="text1" w:themeTint="BF"/>
          <w:sz w:val="24"/>
          <w:szCs w:val="24"/>
        </w:rPr>
        <w:t>Cymbopogon</w:t>
      </w:r>
      <w:proofErr w:type="spellEnd"/>
      <w:r w:rsidRPr="00956C5B">
        <w:rPr>
          <w:b w:val="0"/>
          <w:bCs/>
          <w:i/>
          <w:iCs/>
          <w:color w:val="404040" w:themeColor="text1" w:themeTint="BF"/>
          <w:sz w:val="24"/>
          <w:szCs w:val="24"/>
        </w:rPr>
        <w:t xml:space="preserve"> </w:t>
      </w:r>
      <w:proofErr w:type="spellStart"/>
      <w:r w:rsidRPr="00956C5B">
        <w:rPr>
          <w:b w:val="0"/>
          <w:bCs/>
          <w:i/>
          <w:iCs/>
          <w:color w:val="404040" w:themeColor="text1" w:themeTint="BF"/>
          <w:sz w:val="24"/>
          <w:szCs w:val="24"/>
        </w:rPr>
        <w:t>martinii</w:t>
      </w:r>
      <w:proofErr w:type="spellEnd"/>
      <w:r w:rsidRPr="00956C5B">
        <w:rPr>
          <w:b w:val="0"/>
          <w:bCs/>
          <w:i/>
          <w:iCs/>
          <w:color w:val="404040" w:themeColor="text1" w:themeTint="BF"/>
          <w:sz w:val="24"/>
          <w:szCs w:val="24"/>
        </w:rPr>
        <w:t xml:space="preserve"> </w:t>
      </w:r>
      <w:r w:rsidRPr="00956C5B">
        <w:rPr>
          <w:b w:val="0"/>
          <w:bCs/>
          <w:color w:val="404040" w:themeColor="text1" w:themeTint="BF"/>
          <w:sz w:val="24"/>
          <w:szCs w:val="24"/>
        </w:rPr>
        <w:t>na saúde intestinal.</w:t>
      </w:r>
    </w:p>
    <w:p w14:paraId="2C1A1DDE" w14:textId="0B062BC9" w:rsidR="00453F67" w:rsidRPr="00453F67" w:rsidRDefault="00956C5B" w:rsidP="00453F67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98656" behindDoc="0" locked="0" layoutInCell="1" allowOverlap="1" wp14:anchorId="2A3AF5EA" wp14:editId="7AF692D7">
                <wp:simplePos x="0" y="0"/>
                <wp:positionH relativeFrom="margin">
                  <wp:posOffset>11686</wp:posOffset>
                </wp:positionH>
                <wp:positionV relativeFrom="paragraph">
                  <wp:posOffset>160920</wp:posOffset>
                </wp:positionV>
                <wp:extent cx="5372100" cy="709551"/>
                <wp:effectExtent l="0" t="0" r="19050" b="14605"/>
                <wp:wrapNone/>
                <wp:docPr id="35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709551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23628E7" w14:textId="77777777" w:rsidR="005D1916" w:rsidRPr="00956C5B" w:rsidRDefault="005D1916" w:rsidP="00956C5B">
                            <w:pPr>
                              <w:jc w:val="center"/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</w:pPr>
                            <w:r w:rsidRPr="00956C5B"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  <w:t>Para isso, 19 pacientes com síndrome do intestino irritável (média de idades entre 18 e 65 anos e peso corpóreo entre 48 kg e 104 kg) foram incluídos no estudo. Durante quatro semanas os pacientes receberam a seguinte posologia:</w:t>
                            </w:r>
                          </w:p>
                          <w:p w14:paraId="6BF1DC54" w14:textId="77777777" w:rsidR="005D1916" w:rsidRPr="009D65A4" w:rsidRDefault="005D1916" w:rsidP="00453F67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A3AF5EA" id="_x0000_s1184" type="#_x0000_t202" style="position:absolute;left:0;text-align:left;margin-left:.9pt;margin-top:12.65pt;width:423pt;height:55.85pt;z-index:2529986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" fillcolor="white [3212]" strokecolor="#0070c0">
                <v:textbox>
                  <w:txbxContent>
                    <w:p w14:paraId="323628E7" w14:textId="77777777" w:rsidR="005D1916" w:rsidRPr="00956C5B" w:rsidRDefault="005D1916" w:rsidP="00956C5B">
                      <w:pPr>
                        <w:jc w:val="center"/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</w:pPr>
                      <w:r w:rsidRPr="00956C5B"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  <w:t>Para isso, 19 pacientes com síndrome do intestino irritável (média de idades entre 18 e 65 anos e peso corpóreo entre 48 kg e 104 kg) foram incluídos no estudo. Durante quatro semanas os pacientes receberam a seguinte posologia:</w:t>
                      </w:r>
                    </w:p>
                    <w:p w14:paraId="6BF1DC54" w14:textId="77777777" w:rsidR="005D1916" w:rsidRPr="009D65A4" w:rsidRDefault="005D1916" w:rsidP="00453F67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0F8A757" w14:textId="088C5785" w:rsidR="00453F67" w:rsidRPr="00E7159F" w:rsidRDefault="00453F67" w:rsidP="00453F67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5E387857" w14:textId="77777777" w:rsidR="00453F67" w:rsidRDefault="00453F67" w:rsidP="00453F67">
      <w:pPr>
        <w:pStyle w:val="Corpo"/>
        <w:rPr>
          <w:sz w:val="24"/>
        </w:rPr>
      </w:pPr>
      <w:r>
        <w:rPr>
          <w:sz w:val="24"/>
        </w:rPr>
        <w:br/>
      </w:r>
    </w:p>
    <w:p w14:paraId="376D833D" w14:textId="33A8E954" w:rsidR="00453F67" w:rsidRDefault="00453F67" w:rsidP="00453F67">
      <w:pPr>
        <w:pStyle w:val="Corpo"/>
      </w:pPr>
    </w:p>
    <w:p w14:paraId="7F509419" w14:textId="299DB249" w:rsidR="00453F67" w:rsidRDefault="00956C5B" w:rsidP="00453F67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3000704" behindDoc="0" locked="0" layoutInCell="1" allowOverlap="1" wp14:anchorId="5618BF30" wp14:editId="4A37AF52">
                <wp:simplePos x="0" y="0"/>
                <wp:positionH relativeFrom="margin">
                  <wp:posOffset>2665436</wp:posOffset>
                </wp:positionH>
                <wp:positionV relativeFrom="paragraph">
                  <wp:posOffset>43815</wp:posOffset>
                </wp:positionV>
                <wp:extent cx="226695" cy="138430"/>
                <wp:effectExtent l="0" t="0" r="1905" b="0"/>
                <wp:wrapNone/>
                <wp:docPr id="578" name="Triângulo isósceles 57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DA40183" id="Triângulo isósceles 578" o:spid="_x0000_s1026" type="#_x0000_t5" style="position:absolute;margin-left:209.9pt;margin-top:3.45pt;width:17.85pt;height:10.9pt;flip:y;z-index:25300070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" fillcolor="#d8d8d8 [2732]" stroked="f">
                <w10:wrap anchorx="margin"/>
              </v:shape>
            </w:pict>
          </mc:Fallback>
        </mc:AlternateContent>
      </w:r>
    </w:p>
    <w:p w14:paraId="514E7439" w14:textId="694182DC" w:rsidR="00453F67" w:rsidRDefault="00956C5B" w:rsidP="00453F67">
      <w:pPr>
        <w:pStyle w:val="Corpo"/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2999680" behindDoc="0" locked="0" layoutInCell="1" allowOverlap="1" wp14:anchorId="1F3FC048" wp14:editId="76056AE7">
                <wp:simplePos x="0" y="0"/>
                <wp:positionH relativeFrom="margin">
                  <wp:posOffset>1771356</wp:posOffset>
                </wp:positionH>
                <wp:positionV relativeFrom="paragraph">
                  <wp:posOffset>118110</wp:posOffset>
                </wp:positionV>
                <wp:extent cx="2046605" cy="941070"/>
                <wp:effectExtent l="0" t="0" r="10795" b="11430"/>
                <wp:wrapNone/>
                <wp:docPr id="580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4107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AB792D6" w14:textId="77777777" w:rsidR="005D1916" w:rsidRPr="00956C5B" w:rsidRDefault="005D1916" w:rsidP="00956C5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956C5B"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Grupo Tratamento (n=19)</w:t>
                            </w:r>
                          </w:p>
                          <w:p w14:paraId="237D97FA" w14:textId="77777777" w:rsidR="005D1916" w:rsidRDefault="005D1916" w:rsidP="00956C5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1F890279" w14:textId="554DC4A4" w:rsidR="005D1916" w:rsidRPr="00956C5B" w:rsidRDefault="005D1916" w:rsidP="00956C5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956C5B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Geraniol</w:t>
                            </w:r>
                            <w:proofErr w:type="spellEnd"/>
                            <w:r w:rsidRPr="00956C5B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*</w:t>
                            </w:r>
                          </w:p>
                          <w:p w14:paraId="6630908E" w14:textId="77777777" w:rsidR="005D1916" w:rsidRPr="00956C5B" w:rsidRDefault="005D1916" w:rsidP="00956C5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956C5B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Dose diária</w:t>
                            </w:r>
                          </w:p>
                          <w:p w14:paraId="476BF5B2" w14:textId="77777777" w:rsidR="005D1916" w:rsidRPr="00086CFC" w:rsidRDefault="005D1916" w:rsidP="00453F67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F3FC048" id="_x0000_s1185" type="#_x0000_t202" style="position:absolute;left:0;text-align:left;margin-left:139.5pt;margin-top:9.3pt;width:161.15pt;height:74.1pt;z-index:25299968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" fillcolor="#0070c0" strokecolor="#0070c0">
                <v:textbox>
                  <w:txbxContent>
                    <w:p w14:paraId="6AB792D6" w14:textId="77777777" w:rsidR="005D1916" w:rsidRPr="00956C5B" w:rsidRDefault="005D1916" w:rsidP="00956C5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</w:pPr>
                      <w:r w:rsidRPr="00956C5B"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Grupo Tratamento (n=19)</w:t>
                      </w:r>
                    </w:p>
                    <w:p w14:paraId="237D97FA" w14:textId="77777777" w:rsidR="005D1916" w:rsidRDefault="005D1916" w:rsidP="00956C5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1F890279" w14:textId="554DC4A4" w:rsidR="005D1916" w:rsidRPr="00956C5B" w:rsidRDefault="005D1916" w:rsidP="00956C5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956C5B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Geraniol</w:t>
                      </w:r>
                      <w:proofErr w:type="spellEnd"/>
                      <w:r w:rsidRPr="00956C5B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 xml:space="preserve"> *</w:t>
                      </w:r>
                    </w:p>
                    <w:p w14:paraId="6630908E" w14:textId="77777777" w:rsidR="005D1916" w:rsidRPr="00956C5B" w:rsidRDefault="005D1916" w:rsidP="00956C5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956C5B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Dose diária</w:t>
                      </w:r>
                    </w:p>
                    <w:p w14:paraId="476BF5B2" w14:textId="77777777" w:rsidR="005D1916" w:rsidRPr="00086CFC" w:rsidRDefault="005D1916" w:rsidP="00453F67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9CD9356" w14:textId="6DAEE2D9" w:rsidR="00453F67" w:rsidRDefault="00453F67" w:rsidP="00453F67">
      <w:pPr>
        <w:pStyle w:val="Corpo"/>
      </w:pPr>
    </w:p>
    <w:p w14:paraId="6E9A21E8" w14:textId="77777777" w:rsidR="00453F67" w:rsidRDefault="00453F67" w:rsidP="00453F67">
      <w:pPr>
        <w:pStyle w:val="Corpo"/>
      </w:pPr>
    </w:p>
    <w:p w14:paraId="2A13AF0E" w14:textId="77777777" w:rsidR="00453F67" w:rsidRDefault="00453F67" w:rsidP="00453F67">
      <w:pPr>
        <w:pStyle w:val="Corpo"/>
      </w:pPr>
    </w:p>
    <w:p w14:paraId="502F639B" w14:textId="77777777" w:rsidR="00453F67" w:rsidRDefault="00453F67" w:rsidP="00453F67">
      <w:pPr>
        <w:pStyle w:val="Corpo"/>
      </w:pPr>
    </w:p>
    <w:p w14:paraId="450D2200" w14:textId="77777777" w:rsidR="00453F67" w:rsidRDefault="00453F67" w:rsidP="00453F67">
      <w:pPr>
        <w:pStyle w:val="Corpo"/>
        <w:rPr>
          <w:sz w:val="20"/>
          <w:szCs w:val="23"/>
        </w:rPr>
      </w:pPr>
    </w:p>
    <w:p w14:paraId="23DE3B09" w14:textId="635D5121" w:rsidR="00453F67" w:rsidRPr="00956C5B" w:rsidRDefault="00956C5B" w:rsidP="00956C5B">
      <w:pPr>
        <w:pStyle w:val="Corpo"/>
        <w:numPr>
          <w:ilvl w:val="0"/>
          <w:numId w:val="25"/>
        </w:numPr>
        <w:spacing w:before="120" w:after="0"/>
        <w:rPr>
          <w:bCs/>
          <w:sz w:val="20"/>
          <w:szCs w:val="23"/>
        </w:rPr>
      </w:pPr>
      <w:r w:rsidRPr="00956C5B">
        <w:rPr>
          <w:bCs/>
          <w:sz w:val="20"/>
          <w:szCs w:val="23"/>
        </w:rPr>
        <w:t xml:space="preserve">*No mercado magistral encontra-se disponível o </w:t>
      </w:r>
      <w:proofErr w:type="spellStart"/>
      <w:r w:rsidRPr="00956C5B">
        <w:rPr>
          <w:bCs/>
          <w:sz w:val="20"/>
          <w:szCs w:val="23"/>
        </w:rPr>
        <w:t>BIOintestil</w:t>
      </w:r>
      <w:proofErr w:type="spellEnd"/>
      <w:r w:rsidRPr="00956C5B">
        <w:rPr>
          <w:bCs/>
          <w:sz w:val="20"/>
          <w:szCs w:val="23"/>
        </w:rPr>
        <w:t xml:space="preserve">® é formulado através de um processo tecnológico patenteado (Patente Europeia, </w:t>
      </w:r>
      <w:proofErr w:type="spellStart"/>
      <w:r w:rsidRPr="00956C5B">
        <w:rPr>
          <w:bCs/>
          <w:sz w:val="20"/>
          <w:szCs w:val="23"/>
        </w:rPr>
        <w:t>Application</w:t>
      </w:r>
      <w:proofErr w:type="spellEnd"/>
      <w:r w:rsidRPr="00956C5B">
        <w:rPr>
          <w:bCs/>
          <w:sz w:val="20"/>
          <w:szCs w:val="23"/>
        </w:rPr>
        <w:t xml:space="preserve"> nº 16171535.4-1466) constituído por dois componentes: o óleo essencial extraído da </w:t>
      </w:r>
      <w:proofErr w:type="spellStart"/>
      <w:proofErr w:type="gramStart"/>
      <w:r w:rsidRPr="00956C5B">
        <w:rPr>
          <w:bCs/>
          <w:i/>
          <w:iCs/>
          <w:sz w:val="20"/>
          <w:szCs w:val="23"/>
        </w:rPr>
        <w:t>Cymb</w:t>
      </w:r>
      <w:proofErr w:type="spellEnd"/>
      <w:r w:rsidRPr="00956C5B">
        <w:rPr>
          <w:b/>
          <w:sz w:val="20"/>
          <w:szCs w:val="23"/>
        </w:rPr>
        <w:t xml:space="preserve"> </w:t>
      </w:r>
      <w:r w:rsidRPr="00956C5B">
        <w:rPr>
          <w:bCs/>
          <w:i/>
          <w:iCs/>
          <w:sz w:val="20"/>
          <w:szCs w:val="23"/>
        </w:rPr>
        <w:t xml:space="preserve"> </w:t>
      </w:r>
      <w:proofErr w:type="spellStart"/>
      <w:r w:rsidRPr="00956C5B">
        <w:rPr>
          <w:bCs/>
          <w:i/>
          <w:iCs/>
          <w:sz w:val="20"/>
          <w:szCs w:val="23"/>
        </w:rPr>
        <w:t>opogon</w:t>
      </w:r>
      <w:proofErr w:type="spellEnd"/>
      <w:proofErr w:type="gramEnd"/>
      <w:r w:rsidRPr="00956C5B">
        <w:rPr>
          <w:bCs/>
          <w:i/>
          <w:iCs/>
          <w:sz w:val="20"/>
          <w:szCs w:val="23"/>
        </w:rPr>
        <w:t xml:space="preserve"> </w:t>
      </w:r>
      <w:proofErr w:type="spellStart"/>
      <w:r w:rsidRPr="00956C5B">
        <w:rPr>
          <w:bCs/>
          <w:i/>
          <w:iCs/>
          <w:sz w:val="20"/>
          <w:szCs w:val="23"/>
        </w:rPr>
        <w:t>martinii</w:t>
      </w:r>
      <w:proofErr w:type="spellEnd"/>
      <w:r w:rsidRPr="00956C5B">
        <w:rPr>
          <w:bCs/>
          <w:sz w:val="20"/>
          <w:szCs w:val="23"/>
        </w:rPr>
        <w:t xml:space="preserve"> (</w:t>
      </w:r>
      <w:proofErr w:type="spellStart"/>
      <w:r w:rsidRPr="00956C5B">
        <w:rPr>
          <w:bCs/>
          <w:sz w:val="20"/>
          <w:szCs w:val="23"/>
        </w:rPr>
        <w:t>Roxb</w:t>
      </w:r>
      <w:proofErr w:type="spellEnd"/>
      <w:r w:rsidRPr="00956C5B">
        <w:rPr>
          <w:bCs/>
          <w:sz w:val="20"/>
          <w:szCs w:val="23"/>
        </w:rPr>
        <w:t xml:space="preserve">.) </w:t>
      </w:r>
      <w:proofErr w:type="spellStart"/>
      <w:r w:rsidRPr="00956C5B">
        <w:rPr>
          <w:bCs/>
          <w:sz w:val="20"/>
          <w:szCs w:val="23"/>
        </w:rPr>
        <w:t>Wats</w:t>
      </w:r>
      <w:proofErr w:type="spellEnd"/>
      <w:r w:rsidRPr="00956C5B">
        <w:rPr>
          <w:bCs/>
          <w:sz w:val="20"/>
          <w:szCs w:val="23"/>
        </w:rPr>
        <w:t xml:space="preserve">, padronizado em </w:t>
      </w:r>
      <w:proofErr w:type="spellStart"/>
      <w:r w:rsidRPr="00956C5B">
        <w:rPr>
          <w:bCs/>
          <w:sz w:val="20"/>
          <w:szCs w:val="23"/>
        </w:rPr>
        <w:t>geraniol</w:t>
      </w:r>
      <w:proofErr w:type="spellEnd"/>
      <w:r w:rsidRPr="00956C5B">
        <w:rPr>
          <w:bCs/>
          <w:sz w:val="20"/>
          <w:szCs w:val="23"/>
        </w:rPr>
        <w:t xml:space="preserve">, e a fibra em pó obtida do rizoma </w:t>
      </w:r>
      <w:r w:rsidRPr="00956C5B">
        <w:rPr>
          <w:bCs/>
          <w:i/>
          <w:iCs/>
          <w:sz w:val="20"/>
          <w:szCs w:val="23"/>
        </w:rPr>
        <w:t xml:space="preserve">de </w:t>
      </w:r>
      <w:proofErr w:type="spellStart"/>
      <w:r w:rsidRPr="00956C5B">
        <w:rPr>
          <w:bCs/>
          <w:i/>
          <w:iCs/>
          <w:sz w:val="20"/>
          <w:szCs w:val="23"/>
        </w:rPr>
        <w:t>Zingiber</w:t>
      </w:r>
      <w:proofErr w:type="spellEnd"/>
      <w:r w:rsidRPr="00956C5B">
        <w:rPr>
          <w:bCs/>
          <w:i/>
          <w:iCs/>
          <w:sz w:val="20"/>
          <w:szCs w:val="23"/>
        </w:rPr>
        <w:t xml:space="preserve"> </w:t>
      </w:r>
      <w:proofErr w:type="spellStart"/>
      <w:r w:rsidRPr="00956C5B">
        <w:rPr>
          <w:bCs/>
          <w:i/>
          <w:iCs/>
          <w:sz w:val="20"/>
          <w:szCs w:val="23"/>
        </w:rPr>
        <w:t>officinale</w:t>
      </w:r>
      <w:proofErr w:type="spellEnd"/>
      <w:r w:rsidRPr="00956C5B">
        <w:rPr>
          <w:bCs/>
          <w:sz w:val="20"/>
          <w:szCs w:val="23"/>
        </w:rPr>
        <w:t xml:space="preserve"> </w:t>
      </w:r>
      <w:proofErr w:type="spellStart"/>
      <w:r w:rsidRPr="00956C5B">
        <w:rPr>
          <w:bCs/>
          <w:sz w:val="20"/>
          <w:szCs w:val="23"/>
        </w:rPr>
        <w:t>Roscoe</w:t>
      </w:r>
      <w:proofErr w:type="spellEnd"/>
      <w:r w:rsidRPr="00956C5B">
        <w:rPr>
          <w:bCs/>
          <w:sz w:val="20"/>
          <w:szCs w:val="23"/>
        </w:rPr>
        <w:t>, padronizado em 6-gingerol, que permite a liberação simultânea das substâncias ativas direcionadas ao cólon.</w:t>
      </w:r>
    </w:p>
    <w:p w14:paraId="1F8B845D" w14:textId="77777777" w:rsidR="00453F67" w:rsidRDefault="00453F67" w:rsidP="00453F67">
      <w:pPr>
        <w:pStyle w:val="Corpo"/>
        <w:rPr>
          <w:b/>
          <w:color w:val="339966"/>
        </w:rPr>
      </w:pPr>
    </w:p>
    <w:p w14:paraId="4661B130" w14:textId="77777777" w:rsidR="00453F67" w:rsidRDefault="00453F67" w:rsidP="00453F67">
      <w:pPr>
        <w:pStyle w:val="Corpo"/>
        <w:rPr>
          <w:b/>
          <w:color w:val="339966"/>
        </w:rPr>
      </w:pPr>
    </w:p>
    <w:p w14:paraId="2CD74A44" w14:textId="77777777" w:rsidR="00453F67" w:rsidRPr="00C72C0B" w:rsidRDefault="00453F67" w:rsidP="00453F67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5A48E5A6" w14:textId="77777777" w:rsidR="00453F67" w:rsidRPr="00714E9A" w:rsidRDefault="00453F67" w:rsidP="00453F67">
      <w:pPr>
        <w:pStyle w:val="Corpo"/>
        <w:rPr>
          <w:sz w:val="16"/>
          <w:szCs w:val="16"/>
        </w:rPr>
      </w:pPr>
    </w:p>
    <w:p w14:paraId="3E865BE7" w14:textId="77777777" w:rsidR="00956C5B" w:rsidRPr="00956C5B" w:rsidRDefault="00956C5B" w:rsidP="00956C5B">
      <w:pPr>
        <w:pStyle w:val="Corpo"/>
        <w:numPr>
          <w:ilvl w:val="0"/>
          <w:numId w:val="26"/>
        </w:numPr>
        <w:ind w:left="360"/>
        <w:rPr>
          <w:bCs/>
          <w:sz w:val="24"/>
        </w:rPr>
      </w:pPr>
      <w:r w:rsidRPr="00956C5B">
        <w:rPr>
          <w:bCs/>
          <w:sz w:val="24"/>
        </w:rPr>
        <w:t xml:space="preserve">Os dados do estudo mostraram que administração de </w:t>
      </w:r>
      <w:proofErr w:type="spellStart"/>
      <w:r w:rsidRPr="00956C5B">
        <w:rPr>
          <w:bCs/>
          <w:sz w:val="24"/>
        </w:rPr>
        <w:t>Geraniol</w:t>
      </w:r>
      <w:proofErr w:type="spellEnd"/>
      <w:r w:rsidRPr="00956C5B">
        <w:rPr>
          <w:bCs/>
          <w:sz w:val="24"/>
        </w:rPr>
        <w:t xml:space="preserve"> apresentou potente modulação do </w:t>
      </w:r>
      <w:proofErr w:type="spellStart"/>
      <w:r w:rsidRPr="00956C5B">
        <w:rPr>
          <w:bCs/>
          <w:sz w:val="24"/>
        </w:rPr>
        <w:t>microbioma</w:t>
      </w:r>
      <w:proofErr w:type="spellEnd"/>
      <w:r w:rsidRPr="00956C5B">
        <w:rPr>
          <w:bCs/>
          <w:sz w:val="24"/>
        </w:rPr>
        <w:t xml:space="preserve"> intestinal, capaz de aumentar a quantidade de micro-organismos não-patogênicos e dessa forma elevar a síntese de </w:t>
      </w:r>
      <w:proofErr w:type="spellStart"/>
      <w:r w:rsidRPr="00956C5B">
        <w:rPr>
          <w:bCs/>
          <w:sz w:val="24"/>
        </w:rPr>
        <w:t>butirato</w:t>
      </w:r>
      <w:proofErr w:type="spellEnd"/>
      <w:r w:rsidRPr="00956C5B">
        <w:rPr>
          <w:bCs/>
          <w:sz w:val="24"/>
        </w:rPr>
        <w:t xml:space="preserve"> que está reduzido em pacientes com SII;</w:t>
      </w:r>
    </w:p>
    <w:p w14:paraId="438088C8" w14:textId="77777777" w:rsidR="00956C5B" w:rsidRPr="00956C5B" w:rsidRDefault="00956C5B" w:rsidP="00956C5B">
      <w:pPr>
        <w:pStyle w:val="Corpo"/>
        <w:rPr>
          <w:b/>
          <w:sz w:val="24"/>
        </w:rPr>
      </w:pPr>
    </w:p>
    <w:p w14:paraId="350C2EA8" w14:textId="5FDF1992" w:rsidR="00956C5B" w:rsidRDefault="00956C5B" w:rsidP="00956C5B">
      <w:pPr>
        <w:pStyle w:val="Corpo"/>
        <w:numPr>
          <w:ilvl w:val="0"/>
          <w:numId w:val="26"/>
        </w:numPr>
        <w:ind w:left="360"/>
        <w:rPr>
          <w:bCs/>
          <w:sz w:val="24"/>
        </w:rPr>
      </w:pPr>
      <w:r w:rsidRPr="00956C5B">
        <w:rPr>
          <w:bCs/>
          <w:sz w:val="24"/>
        </w:rPr>
        <w:t>A suplementação também melhorou os sintomas clínicos da síndrome avaliados através da diminuição significativa dos escores do questionário VAS-SII (</w:t>
      </w:r>
      <w:r w:rsidRPr="00956C5B">
        <w:rPr>
          <w:bCs/>
          <w:i/>
          <w:iCs/>
          <w:sz w:val="24"/>
        </w:rPr>
        <w:t xml:space="preserve">Visual </w:t>
      </w:r>
      <w:proofErr w:type="spellStart"/>
      <w:r w:rsidRPr="00956C5B">
        <w:rPr>
          <w:bCs/>
          <w:i/>
          <w:iCs/>
          <w:sz w:val="24"/>
        </w:rPr>
        <w:t>Analogue</w:t>
      </w:r>
      <w:proofErr w:type="spellEnd"/>
      <w:r w:rsidRPr="00956C5B">
        <w:rPr>
          <w:bCs/>
          <w:i/>
          <w:iCs/>
          <w:sz w:val="24"/>
        </w:rPr>
        <w:t xml:space="preserve"> </w:t>
      </w:r>
      <w:proofErr w:type="spellStart"/>
      <w:r w:rsidRPr="00956C5B">
        <w:rPr>
          <w:bCs/>
          <w:i/>
          <w:iCs/>
          <w:sz w:val="24"/>
        </w:rPr>
        <w:t>Scale</w:t>
      </w:r>
      <w:proofErr w:type="spellEnd"/>
      <w:r w:rsidRPr="00956C5B">
        <w:rPr>
          <w:bCs/>
          <w:i/>
          <w:iCs/>
          <w:sz w:val="24"/>
        </w:rPr>
        <w:t xml:space="preserve"> - </w:t>
      </w:r>
      <w:proofErr w:type="spellStart"/>
      <w:r w:rsidRPr="00956C5B">
        <w:rPr>
          <w:bCs/>
          <w:i/>
          <w:iCs/>
          <w:sz w:val="24"/>
        </w:rPr>
        <w:t>Irritable</w:t>
      </w:r>
      <w:proofErr w:type="spellEnd"/>
      <w:r w:rsidRPr="00956C5B">
        <w:rPr>
          <w:bCs/>
          <w:i/>
          <w:iCs/>
          <w:sz w:val="24"/>
        </w:rPr>
        <w:t xml:space="preserve"> </w:t>
      </w:r>
      <w:proofErr w:type="spellStart"/>
      <w:r w:rsidRPr="00956C5B">
        <w:rPr>
          <w:bCs/>
          <w:i/>
          <w:iCs/>
          <w:sz w:val="24"/>
        </w:rPr>
        <w:t>bowel</w:t>
      </w:r>
      <w:proofErr w:type="spellEnd"/>
      <w:r w:rsidRPr="00956C5B">
        <w:rPr>
          <w:bCs/>
          <w:i/>
          <w:iCs/>
          <w:sz w:val="24"/>
        </w:rPr>
        <w:t xml:space="preserve"> </w:t>
      </w:r>
      <w:proofErr w:type="spellStart"/>
      <w:r w:rsidRPr="00956C5B">
        <w:rPr>
          <w:bCs/>
          <w:i/>
          <w:iCs/>
          <w:sz w:val="24"/>
        </w:rPr>
        <w:t>syndrome</w:t>
      </w:r>
      <w:proofErr w:type="spellEnd"/>
      <w:r w:rsidRPr="00956C5B">
        <w:rPr>
          <w:bCs/>
          <w:sz w:val="24"/>
        </w:rPr>
        <w:t>);</w:t>
      </w:r>
    </w:p>
    <w:p w14:paraId="0CE4E6F6" w14:textId="447D1494" w:rsidR="00956C5B" w:rsidRDefault="00956C5B" w:rsidP="00956C5B">
      <w:pPr>
        <w:pStyle w:val="Corpo"/>
        <w:rPr>
          <w:bCs/>
          <w:sz w:val="24"/>
        </w:rPr>
      </w:pPr>
    </w:p>
    <w:p w14:paraId="462E372A" w14:textId="28738DD4" w:rsidR="00956C5B" w:rsidRPr="00956C5B" w:rsidRDefault="00956C5B" w:rsidP="00956C5B">
      <w:pPr>
        <w:pStyle w:val="Corpo"/>
        <w:numPr>
          <w:ilvl w:val="0"/>
          <w:numId w:val="26"/>
        </w:numPr>
        <w:ind w:left="360"/>
        <w:rPr>
          <w:bCs/>
          <w:sz w:val="24"/>
        </w:rPr>
      </w:pPr>
      <w:r w:rsidRPr="00956C5B">
        <w:rPr>
          <w:bCs/>
          <w:sz w:val="24"/>
        </w:rPr>
        <w:t>Houve também significativa melhora associada com uma significativa redução da circulação de MIP-1</w:t>
      </w:r>
      <w:r w:rsidRPr="00956C5B">
        <w:rPr>
          <w:rFonts w:ascii="Calibri" w:hAnsi="Calibri" w:cs="Calibri"/>
          <w:bCs/>
          <w:sz w:val="24"/>
          <w:lang w:val="en-US"/>
        </w:rPr>
        <w:t>β</w:t>
      </w:r>
      <w:r w:rsidRPr="00956C5B">
        <w:rPr>
          <w:bCs/>
          <w:sz w:val="24"/>
        </w:rPr>
        <w:t xml:space="preserve">, uma </w:t>
      </w:r>
      <w:proofErr w:type="spellStart"/>
      <w:r w:rsidRPr="00956C5B">
        <w:rPr>
          <w:bCs/>
          <w:sz w:val="24"/>
        </w:rPr>
        <w:t>quimiocina</w:t>
      </w:r>
      <w:proofErr w:type="spellEnd"/>
      <w:r w:rsidRPr="00956C5B">
        <w:rPr>
          <w:bCs/>
          <w:sz w:val="24"/>
        </w:rPr>
        <w:t xml:space="preserve"> encontrada em níveis elevados em pacientes com a síndrome do intestino irritável.</w:t>
      </w:r>
    </w:p>
    <w:p w14:paraId="0D8B47DD" w14:textId="77777777" w:rsidR="00956C5B" w:rsidRPr="00956C5B" w:rsidRDefault="00956C5B" w:rsidP="00956C5B">
      <w:pPr>
        <w:pStyle w:val="Corpo"/>
        <w:rPr>
          <w:bCs/>
          <w:sz w:val="24"/>
        </w:rPr>
      </w:pPr>
    </w:p>
    <w:p w14:paraId="51C854E2" w14:textId="77777777" w:rsidR="00453F67" w:rsidRDefault="00453F67" w:rsidP="00453F67">
      <w:pPr>
        <w:pStyle w:val="Ttulo1"/>
        <w:jc w:val="center"/>
      </w:pPr>
      <w:bookmarkStart w:id="144" w:name="_Toc62720173"/>
      <w:r>
        <w:lastRenderedPageBreak/>
        <w:t>Formulário</w:t>
      </w:r>
      <w:bookmarkEnd w:id="144"/>
    </w:p>
    <w:p w14:paraId="0D6D3A72" w14:textId="77777777" w:rsidR="00453F67" w:rsidRDefault="00453F67" w:rsidP="00453F67">
      <w:pPr>
        <w:pStyle w:val="Corpo"/>
        <w:spacing w:after="120"/>
      </w:pPr>
    </w:p>
    <w:p w14:paraId="3267E0CF" w14:textId="77777777" w:rsidR="00453F67" w:rsidRPr="00C30C20" w:rsidRDefault="00453F67" w:rsidP="00453F67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453F67" w:rsidRPr="009537E7" w14:paraId="61D06B40" w14:textId="77777777" w:rsidTr="00453F67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56284448" w14:textId="4849CB35" w:rsidR="00453F67" w:rsidRDefault="00956C5B" w:rsidP="00453F67">
            <w:pPr>
              <w:pStyle w:val="Corpo"/>
              <w:spacing w:after="0"/>
              <w:jc w:val="center"/>
              <w:rPr>
                <w:b/>
                <w:color w:val="FFFFFF"/>
                <w:sz w:val="22"/>
              </w:rPr>
            </w:pPr>
            <w:proofErr w:type="spellStart"/>
            <w:r w:rsidRPr="00956C5B">
              <w:rPr>
                <w:b/>
                <w:color w:val="FFFFFF" w:themeColor="background1"/>
                <w:sz w:val="22"/>
              </w:rPr>
              <w:t>BIOintestil</w:t>
            </w:r>
            <w:proofErr w:type="spellEnd"/>
            <w:r w:rsidRPr="00956C5B">
              <w:rPr>
                <w:b/>
                <w:color w:val="FFFFFF" w:themeColor="background1"/>
                <w:sz w:val="22"/>
                <w:vertAlign w:val="superscript"/>
              </w:rPr>
              <w:t>®</w:t>
            </w:r>
          </w:p>
        </w:tc>
      </w:tr>
      <w:tr w:rsidR="00453F67" w:rsidRPr="009537E7" w14:paraId="4A5234FD" w14:textId="77777777" w:rsidTr="00453F67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13AF6213" w14:textId="076148E2" w:rsidR="00453F67" w:rsidRDefault="00956C5B" w:rsidP="00453F67">
            <w:pPr>
              <w:pStyle w:val="Corpo"/>
              <w:jc w:val="center"/>
              <w:rPr>
                <w:rFonts w:cs="Calibri"/>
                <w:szCs w:val="23"/>
              </w:rPr>
            </w:pPr>
            <w:bookmarkStart w:id="145" w:name="_Hlk62659483"/>
            <w:proofErr w:type="spellStart"/>
            <w:r w:rsidRPr="00956C5B">
              <w:t>BIOintestil</w:t>
            </w:r>
            <w:proofErr w:type="spellEnd"/>
            <w:proofErr w:type="gramStart"/>
            <w:r w:rsidRPr="00956C5B">
              <w:rPr>
                <w:vertAlign w:val="superscript"/>
              </w:rPr>
              <w:t>®</w:t>
            </w:r>
            <w:bookmarkEnd w:id="145"/>
            <w:r w:rsidRPr="00956C5B">
              <w:t>..</w:t>
            </w:r>
            <w:proofErr w:type="gramEnd"/>
            <w:r w:rsidRPr="00956C5B">
              <w:t>…………</w:t>
            </w:r>
            <w:r>
              <w:t>....</w:t>
            </w:r>
            <w:r w:rsidRPr="00956C5B">
              <w:t>………...600 mg*</w:t>
            </w:r>
          </w:p>
        </w:tc>
      </w:tr>
      <w:tr w:rsidR="00453F67" w:rsidRPr="009537E7" w14:paraId="5DABF4B6" w14:textId="77777777" w:rsidTr="00453F67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EC7AFB1" w14:textId="0D4059A5" w:rsidR="00453F67" w:rsidRDefault="00453F67" w:rsidP="00453F67">
            <w:pPr>
              <w:pStyle w:val="Corpo"/>
              <w:jc w:val="center"/>
            </w:pPr>
            <w:r>
              <w:t xml:space="preserve">Excipiente qsp............................1 </w:t>
            </w:r>
            <w:r w:rsidR="00956C5B">
              <w:t>Cápsula</w:t>
            </w:r>
          </w:p>
        </w:tc>
      </w:tr>
    </w:tbl>
    <w:p w14:paraId="77C37E8F" w14:textId="58951BA6" w:rsidR="00956C5B" w:rsidRDefault="00956C5B" w:rsidP="00956C5B">
      <w:pPr>
        <w:pStyle w:val="Corpo"/>
        <w:rPr>
          <w:sz w:val="16"/>
          <w:szCs w:val="16"/>
        </w:rPr>
      </w:pPr>
      <w:r w:rsidRPr="00956C5B">
        <w:rPr>
          <w:sz w:val="16"/>
          <w:szCs w:val="16"/>
        </w:rPr>
        <w:t>Administrar 1 cápsula ao dia ou conforme a orientação médica.</w:t>
      </w:r>
    </w:p>
    <w:p w14:paraId="7E16C0B8" w14:textId="77777777" w:rsidR="00956C5B" w:rsidRPr="00956C5B" w:rsidRDefault="00956C5B" w:rsidP="00956C5B">
      <w:pPr>
        <w:pStyle w:val="Corpo"/>
        <w:rPr>
          <w:sz w:val="16"/>
          <w:szCs w:val="16"/>
        </w:rPr>
      </w:pPr>
      <w:r w:rsidRPr="00956C5B">
        <w:rPr>
          <w:sz w:val="16"/>
          <w:szCs w:val="16"/>
        </w:rPr>
        <w:t>*600mg/dia para uso contínuo.</w:t>
      </w:r>
    </w:p>
    <w:p w14:paraId="49EC60AF" w14:textId="77777777" w:rsidR="00956C5B" w:rsidRPr="00956C5B" w:rsidRDefault="00956C5B" w:rsidP="00956C5B">
      <w:pPr>
        <w:pStyle w:val="Corpo"/>
        <w:rPr>
          <w:b/>
          <w:sz w:val="16"/>
          <w:szCs w:val="16"/>
        </w:rPr>
      </w:pPr>
      <w:r w:rsidRPr="00956C5B">
        <w:rPr>
          <w:sz w:val="16"/>
          <w:szCs w:val="16"/>
        </w:rPr>
        <w:t>600mg, três vezes ao dia, durante 4-6 semanas para tratamento. Pode-se repetir esse ciclo até 4 vezes no ano, com intervalo mínimo de 4 semanas entre um ciclo e outro.</w:t>
      </w:r>
    </w:p>
    <w:p w14:paraId="6B5283D2" w14:textId="77777777" w:rsidR="00956C5B" w:rsidRPr="00956C5B" w:rsidRDefault="00956C5B" w:rsidP="00956C5B">
      <w:pPr>
        <w:pStyle w:val="Corpo"/>
        <w:rPr>
          <w:sz w:val="16"/>
          <w:szCs w:val="16"/>
        </w:rPr>
      </w:pPr>
    </w:p>
    <w:p w14:paraId="7BFAB7D7" w14:textId="77777777" w:rsidR="00453F67" w:rsidRDefault="00453F67" w:rsidP="00453F67">
      <w:pPr>
        <w:pStyle w:val="Corpo"/>
        <w:spacing w:after="0"/>
        <w:ind w:left="360"/>
        <w:rPr>
          <w:sz w:val="20"/>
          <w:szCs w:val="20"/>
        </w:rPr>
      </w:pPr>
    </w:p>
    <w:p w14:paraId="5C6BAF8F" w14:textId="77777777" w:rsidR="00453F67" w:rsidRDefault="00453F67" w:rsidP="00453F67">
      <w:pPr>
        <w:pStyle w:val="Corpo"/>
        <w:spacing w:after="0"/>
        <w:rPr>
          <w:sz w:val="20"/>
          <w:szCs w:val="20"/>
        </w:rPr>
      </w:pPr>
    </w:p>
    <w:p w14:paraId="4EF368A7" w14:textId="6B02B791" w:rsidR="00650726" w:rsidRDefault="00650726" w:rsidP="00B70169">
      <w:pPr>
        <w:pStyle w:val="Corpo"/>
        <w:spacing w:line="276" w:lineRule="auto"/>
        <w:rPr>
          <w:b/>
        </w:rPr>
      </w:pPr>
    </w:p>
    <w:p w14:paraId="62491AE7" w14:textId="2999F90B" w:rsidR="00650726" w:rsidRDefault="00650726" w:rsidP="00B70169">
      <w:pPr>
        <w:pStyle w:val="Corpo"/>
        <w:spacing w:line="276" w:lineRule="auto"/>
        <w:rPr>
          <w:b/>
        </w:rPr>
      </w:pPr>
    </w:p>
    <w:p w14:paraId="12F3EEC5" w14:textId="331BB1E4" w:rsidR="00650726" w:rsidRDefault="00650726" w:rsidP="00B70169">
      <w:pPr>
        <w:pStyle w:val="Corpo"/>
        <w:spacing w:line="276" w:lineRule="auto"/>
        <w:rPr>
          <w:b/>
        </w:rPr>
      </w:pPr>
    </w:p>
    <w:p w14:paraId="488445C1" w14:textId="1574D35C" w:rsidR="00650726" w:rsidRDefault="00650726" w:rsidP="00B70169">
      <w:pPr>
        <w:pStyle w:val="Corpo"/>
        <w:spacing w:line="276" w:lineRule="auto"/>
        <w:rPr>
          <w:b/>
        </w:rPr>
      </w:pPr>
    </w:p>
    <w:p w14:paraId="3DDD2685" w14:textId="681B9BB3" w:rsidR="00650726" w:rsidRDefault="00650726" w:rsidP="00B70169">
      <w:pPr>
        <w:pStyle w:val="Corpo"/>
        <w:spacing w:line="276" w:lineRule="auto"/>
        <w:rPr>
          <w:b/>
        </w:rPr>
      </w:pPr>
    </w:p>
    <w:p w14:paraId="063104A3" w14:textId="218B9631" w:rsidR="00650726" w:rsidRDefault="00650726" w:rsidP="00B70169">
      <w:pPr>
        <w:pStyle w:val="Corpo"/>
        <w:spacing w:line="276" w:lineRule="auto"/>
        <w:rPr>
          <w:b/>
        </w:rPr>
      </w:pPr>
    </w:p>
    <w:p w14:paraId="030D9964" w14:textId="3BC23EA9" w:rsidR="00650726" w:rsidRDefault="00650726" w:rsidP="00B70169">
      <w:pPr>
        <w:pStyle w:val="Corpo"/>
        <w:spacing w:line="276" w:lineRule="auto"/>
        <w:rPr>
          <w:b/>
        </w:rPr>
      </w:pPr>
    </w:p>
    <w:p w14:paraId="25EAAF1E" w14:textId="374CD496" w:rsidR="00650726" w:rsidRDefault="00650726" w:rsidP="00B70169">
      <w:pPr>
        <w:pStyle w:val="Corpo"/>
        <w:spacing w:line="276" w:lineRule="auto"/>
        <w:rPr>
          <w:b/>
        </w:rPr>
      </w:pPr>
    </w:p>
    <w:p w14:paraId="19844B4C" w14:textId="03495D0F" w:rsidR="00650726" w:rsidRDefault="00650726" w:rsidP="00B70169">
      <w:pPr>
        <w:pStyle w:val="Corpo"/>
        <w:spacing w:line="276" w:lineRule="auto"/>
        <w:rPr>
          <w:b/>
        </w:rPr>
      </w:pPr>
    </w:p>
    <w:p w14:paraId="3083AFA3" w14:textId="46F5D9FB" w:rsidR="00650726" w:rsidRDefault="00650726" w:rsidP="00B70169">
      <w:pPr>
        <w:pStyle w:val="Corpo"/>
        <w:spacing w:line="276" w:lineRule="auto"/>
        <w:rPr>
          <w:b/>
        </w:rPr>
      </w:pPr>
    </w:p>
    <w:p w14:paraId="60B853E3" w14:textId="1A772646" w:rsidR="00650726" w:rsidRDefault="00650726" w:rsidP="00B70169">
      <w:pPr>
        <w:pStyle w:val="Corpo"/>
        <w:spacing w:line="276" w:lineRule="auto"/>
        <w:rPr>
          <w:b/>
        </w:rPr>
      </w:pPr>
    </w:p>
    <w:p w14:paraId="68041A1A" w14:textId="006A4D03" w:rsidR="00650726" w:rsidRDefault="00650726" w:rsidP="00B70169">
      <w:pPr>
        <w:pStyle w:val="Corpo"/>
        <w:spacing w:line="276" w:lineRule="auto"/>
        <w:rPr>
          <w:b/>
        </w:rPr>
      </w:pPr>
    </w:p>
    <w:p w14:paraId="09191F58" w14:textId="23D42FBD" w:rsidR="00650726" w:rsidRDefault="00650726" w:rsidP="00B70169">
      <w:pPr>
        <w:pStyle w:val="Corpo"/>
        <w:spacing w:line="276" w:lineRule="auto"/>
        <w:rPr>
          <w:b/>
        </w:rPr>
      </w:pPr>
    </w:p>
    <w:p w14:paraId="1E38308E" w14:textId="6CAB6CF8" w:rsidR="00650726" w:rsidRDefault="00650726" w:rsidP="00B70169">
      <w:pPr>
        <w:pStyle w:val="Corpo"/>
        <w:spacing w:line="276" w:lineRule="auto"/>
        <w:rPr>
          <w:b/>
        </w:rPr>
      </w:pPr>
    </w:p>
    <w:p w14:paraId="07806331" w14:textId="6369F8AF" w:rsidR="00650726" w:rsidRDefault="00650726" w:rsidP="00B70169">
      <w:pPr>
        <w:pStyle w:val="Corpo"/>
        <w:spacing w:line="276" w:lineRule="auto"/>
        <w:rPr>
          <w:b/>
        </w:rPr>
      </w:pPr>
    </w:p>
    <w:p w14:paraId="73764004" w14:textId="1A82CF9E" w:rsidR="00650726" w:rsidRDefault="00650726" w:rsidP="00B70169">
      <w:pPr>
        <w:pStyle w:val="Corpo"/>
        <w:spacing w:line="276" w:lineRule="auto"/>
        <w:rPr>
          <w:b/>
        </w:rPr>
      </w:pPr>
    </w:p>
    <w:p w14:paraId="2763A51C" w14:textId="34C1EC4E" w:rsidR="00650726" w:rsidRDefault="00650726" w:rsidP="00B70169">
      <w:pPr>
        <w:pStyle w:val="Corpo"/>
        <w:spacing w:line="276" w:lineRule="auto"/>
        <w:rPr>
          <w:b/>
        </w:rPr>
      </w:pPr>
    </w:p>
    <w:p w14:paraId="0E932A9B" w14:textId="3ED62D9D" w:rsidR="00650726" w:rsidRDefault="00650726" w:rsidP="00B70169">
      <w:pPr>
        <w:pStyle w:val="Corpo"/>
        <w:spacing w:line="276" w:lineRule="auto"/>
        <w:rPr>
          <w:b/>
        </w:rPr>
      </w:pPr>
    </w:p>
    <w:p w14:paraId="39A0A771" w14:textId="634477DC" w:rsidR="00650726" w:rsidRDefault="00650726" w:rsidP="00B70169">
      <w:pPr>
        <w:pStyle w:val="Corpo"/>
        <w:spacing w:line="276" w:lineRule="auto"/>
        <w:rPr>
          <w:b/>
        </w:rPr>
      </w:pPr>
    </w:p>
    <w:p w14:paraId="54B71CA5" w14:textId="0FD2CB19" w:rsidR="00650726" w:rsidRDefault="00650726" w:rsidP="00B70169">
      <w:pPr>
        <w:pStyle w:val="Corpo"/>
        <w:spacing w:line="276" w:lineRule="auto"/>
        <w:rPr>
          <w:b/>
        </w:rPr>
      </w:pPr>
    </w:p>
    <w:p w14:paraId="24C639CD" w14:textId="63A43E65" w:rsidR="00650726" w:rsidRDefault="00650726" w:rsidP="00B70169">
      <w:pPr>
        <w:pStyle w:val="Corpo"/>
        <w:spacing w:line="276" w:lineRule="auto"/>
        <w:rPr>
          <w:b/>
        </w:rPr>
      </w:pPr>
    </w:p>
    <w:p w14:paraId="2EFA8920" w14:textId="5C6B61B2" w:rsidR="00650726" w:rsidRDefault="00650726" w:rsidP="00B70169">
      <w:pPr>
        <w:pStyle w:val="Corpo"/>
        <w:spacing w:line="276" w:lineRule="auto"/>
        <w:rPr>
          <w:b/>
        </w:rPr>
      </w:pPr>
    </w:p>
    <w:p w14:paraId="1E8FD809" w14:textId="0F5F9A1A" w:rsidR="00650726" w:rsidRDefault="00650726" w:rsidP="00B70169">
      <w:pPr>
        <w:pStyle w:val="Corpo"/>
        <w:spacing w:line="276" w:lineRule="auto"/>
        <w:rPr>
          <w:b/>
        </w:rPr>
      </w:pPr>
    </w:p>
    <w:p w14:paraId="61A7A033" w14:textId="76B9ACAD" w:rsidR="00650726" w:rsidRDefault="00650726" w:rsidP="00B70169">
      <w:pPr>
        <w:pStyle w:val="Corpo"/>
        <w:spacing w:line="276" w:lineRule="auto"/>
        <w:rPr>
          <w:b/>
        </w:rPr>
      </w:pPr>
    </w:p>
    <w:p w14:paraId="5FDC25F0" w14:textId="1D098F2E" w:rsidR="00956C5B" w:rsidRPr="00453F67" w:rsidRDefault="000925CF" w:rsidP="00956C5B">
      <w:pPr>
        <w:pStyle w:val="Ttulo1"/>
        <w:jc w:val="center"/>
        <w:rPr>
          <w:bCs/>
        </w:rPr>
      </w:pPr>
      <w:bookmarkStart w:id="146" w:name="_Toc62720174"/>
      <w:r w:rsidRPr="000925CF">
        <w:rPr>
          <w:bCs/>
        </w:rPr>
        <w:lastRenderedPageBreak/>
        <w:t>Associação Probiótica com Vitamina B6</w:t>
      </w:r>
      <w:bookmarkEnd w:id="146"/>
    </w:p>
    <w:p w14:paraId="256C2501" w14:textId="6F71E258" w:rsidR="00956C5B" w:rsidRPr="000925CF" w:rsidRDefault="000925CF" w:rsidP="000925CF">
      <w:pPr>
        <w:pStyle w:val="Subtitulocorpo"/>
        <w:rPr>
          <w:b w:val="0"/>
          <w:iCs/>
          <w:color w:val="404040" w:themeColor="text1" w:themeTint="BF"/>
          <w:sz w:val="24"/>
          <w:szCs w:val="24"/>
        </w:rPr>
      </w:pPr>
      <w:r w:rsidRPr="000925CF">
        <w:rPr>
          <w:bCs/>
          <w:iCs/>
        </w:rPr>
        <w:t xml:space="preserve">Melhora </w:t>
      </w:r>
      <w:r>
        <w:rPr>
          <w:bCs/>
          <w:iCs/>
        </w:rPr>
        <w:t>o</w:t>
      </w:r>
      <w:r w:rsidRPr="000925CF">
        <w:rPr>
          <w:bCs/>
          <w:iCs/>
        </w:rPr>
        <w:t xml:space="preserve">s Sintomas </w:t>
      </w:r>
      <w:r>
        <w:rPr>
          <w:bCs/>
          <w:iCs/>
        </w:rPr>
        <w:t>e</w:t>
      </w:r>
      <w:r w:rsidRPr="000925CF">
        <w:rPr>
          <w:bCs/>
          <w:iCs/>
        </w:rPr>
        <w:t xml:space="preserve"> Severidade </w:t>
      </w:r>
      <w:r>
        <w:rPr>
          <w:bCs/>
          <w:iCs/>
        </w:rPr>
        <w:t>d</w:t>
      </w:r>
      <w:r w:rsidRPr="000925CF">
        <w:rPr>
          <w:bCs/>
          <w:iCs/>
        </w:rPr>
        <w:t>a SII</w:t>
      </w:r>
    </w:p>
    <w:p w14:paraId="092F0968" w14:textId="77777777" w:rsidR="000925CF" w:rsidRDefault="000925CF" w:rsidP="00956C5B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1022FC0A" w14:textId="7F054B84" w:rsidR="00956C5B" w:rsidRPr="00956C5B" w:rsidRDefault="00956C5B" w:rsidP="00956C5B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  <w:bookmarkStart w:id="147" w:name="_Hlk62660857"/>
      <w:r w:rsidRPr="00956C5B">
        <w:rPr>
          <w:b w:val="0"/>
          <w:color w:val="404040" w:themeColor="text1" w:themeTint="BF"/>
          <w:sz w:val="24"/>
          <w:szCs w:val="24"/>
        </w:rPr>
        <w:t xml:space="preserve">Esse estudo crossover, randomizado e duplo-cego avaliou os efeitos da associação de </w:t>
      </w:r>
      <w:r w:rsidRPr="00956C5B">
        <w:rPr>
          <w:b w:val="0"/>
          <w:i/>
          <w:color w:val="404040" w:themeColor="text1" w:themeTint="BF"/>
          <w:sz w:val="24"/>
          <w:szCs w:val="24"/>
        </w:rPr>
        <w:t xml:space="preserve">B. </w:t>
      </w:r>
      <w:proofErr w:type="spellStart"/>
      <w:r w:rsidRPr="00956C5B">
        <w:rPr>
          <w:b w:val="0"/>
          <w:i/>
          <w:color w:val="404040" w:themeColor="text1" w:themeTint="BF"/>
          <w:sz w:val="24"/>
          <w:szCs w:val="24"/>
        </w:rPr>
        <w:t>longum</w:t>
      </w:r>
      <w:proofErr w:type="spellEnd"/>
      <w:r w:rsidRPr="00956C5B">
        <w:rPr>
          <w:b w:val="0"/>
          <w:i/>
          <w:color w:val="404040" w:themeColor="text1" w:themeTint="BF"/>
          <w:sz w:val="24"/>
          <w:szCs w:val="24"/>
        </w:rPr>
        <w:t xml:space="preserve">, L. </w:t>
      </w:r>
      <w:proofErr w:type="spellStart"/>
      <w:r w:rsidRPr="00956C5B">
        <w:rPr>
          <w:b w:val="0"/>
          <w:i/>
          <w:color w:val="404040" w:themeColor="text1" w:themeTint="BF"/>
          <w:sz w:val="24"/>
          <w:szCs w:val="24"/>
        </w:rPr>
        <w:t>rhamnosus</w:t>
      </w:r>
      <w:proofErr w:type="spellEnd"/>
      <w:r w:rsidRPr="00956C5B">
        <w:rPr>
          <w:b w:val="0"/>
          <w:color w:val="404040" w:themeColor="text1" w:themeTint="BF"/>
          <w:sz w:val="24"/>
          <w:szCs w:val="24"/>
        </w:rPr>
        <w:t xml:space="preserve"> e vitamina B6 nos sintomas, permeabilidade intestinal, bactérias cultiváveis e </w:t>
      </w:r>
      <w:proofErr w:type="spellStart"/>
      <w:r w:rsidRPr="00956C5B">
        <w:rPr>
          <w:b w:val="0"/>
          <w:color w:val="404040" w:themeColor="text1" w:themeTint="BF"/>
          <w:sz w:val="24"/>
          <w:szCs w:val="24"/>
        </w:rPr>
        <w:t>metaboloma</w:t>
      </w:r>
      <w:proofErr w:type="spellEnd"/>
      <w:r w:rsidRPr="00956C5B">
        <w:rPr>
          <w:b w:val="0"/>
          <w:color w:val="404040" w:themeColor="text1" w:themeTint="BF"/>
          <w:sz w:val="24"/>
          <w:szCs w:val="24"/>
        </w:rPr>
        <w:t xml:space="preserve"> em indivíduos com SII </w:t>
      </w:r>
      <w:r w:rsidRPr="00956C5B">
        <w:rPr>
          <w:b w:val="0"/>
          <w:color w:val="404040" w:themeColor="text1" w:themeTint="BF"/>
          <w:sz w:val="24"/>
          <w:szCs w:val="24"/>
        </w:rPr>
        <w:fldChar w:fldCharType="begin">
          <w:fldData xml:space="preserve">PEVuZE5vdGU+PENpdGU+PEF1dGhvcj5Cb25mcmF0ZTwvQXV0aG9yPjxZZWFyPjIwMjA8L1llYXI+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</w:fldData>
        </w:fldChar>
      </w:r>
      <w:r w:rsidRPr="00956C5B">
        <w:rPr>
          <w:b w:val="0"/>
          <w:color w:val="404040" w:themeColor="text1" w:themeTint="BF"/>
          <w:sz w:val="24"/>
          <w:szCs w:val="24"/>
        </w:rPr>
        <w:instrText xml:space="preserve"> ADDIN EN.CITE </w:instrText>
      </w:r>
      <w:r w:rsidRPr="00956C5B">
        <w:rPr>
          <w:b w:val="0"/>
          <w:color w:val="404040" w:themeColor="text1" w:themeTint="BF"/>
          <w:sz w:val="24"/>
          <w:szCs w:val="24"/>
        </w:rPr>
        <w:fldChar w:fldCharType="begin">
          <w:fldData xml:space="preserve">PEVuZE5vdGU+PENpdGU+PEF1dGhvcj5Cb25mcmF0ZTwvQXV0aG9yPjxZZWFyPjIwMjA8L1llYXI+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</w:fldData>
        </w:fldChar>
      </w:r>
      <w:r w:rsidRPr="00956C5B">
        <w:rPr>
          <w:b w:val="0"/>
          <w:color w:val="404040" w:themeColor="text1" w:themeTint="BF"/>
          <w:sz w:val="24"/>
          <w:szCs w:val="24"/>
        </w:rPr>
        <w:instrText xml:space="preserve"> ADDIN EN.CITE.DATA </w:instrText>
      </w:r>
      <w:r w:rsidRPr="00956C5B">
        <w:rPr>
          <w:b w:val="0"/>
          <w:color w:val="404040" w:themeColor="text1" w:themeTint="BF"/>
          <w:sz w:val="24"/>
          <w:szCs w:val="24"/>
        </w:rPr>
      </w:r>
      <w:r w:rsidRPr="00956C5B">
        <w:rPr>
          <w:b w:val="0"/>
          <w:color w:val="404040" w:themeColor="text1" w:themeTint="BF"/>
          <w:sz w:val="24"/>
          <w:szCs w:val="24"/>
        </w:rPr>
        <w:fldChar w:fldCharType="end"/>
      </w:r>
      <w:r w:rsidRPr="00956C5B">
        <w:rPr>
          <w:b w:val="0"/>
          <w:color w:val="404040" w:themeColor="text1" w:themeTint="BF"/>
          <w:sz w:val="24"/>
          <w:szCs w:val="24"/>
        </w:rPr>
      </w:r>
      <w:r w:rsidRPr="00956C5B">
        <w:rPr>
          <w:b w:val="0"/>
          <w:color w:val="404040" w:themeColor="text1" w:themeTint="BF"/>
          <w:sz w:val="24"/>
          <w:szCs w:val="24"/>
        </w:rPr>
        <w:fldChar w:fldCharType="separate"/>
      </w:r>
      <w:r w:rsidRPr="00956C5B">
        <w:rPr>
          <w:b w:val="0"/>
          <w:color w:val="404040" w:themeColor="text1" w:themeTint="BF"/>
          <w:sz w:val="24"/>
          <w:szCs w:val="24"/>
        </w:rPr>
        <w:t>(BONFRATE; DI PALO; CELANO; ALBERT</w:t>
      </w:r>
      <w:r w:rsidRPr="00956C5B">
        <w:rPr>
          <w:b w:val="0"/>
          <w:i/>
          <w:color w:val="404040" w:themeColor="text1" w:themeTint="BF"/>
          <w:sz w:val="24"/>
          <w:szCs w:val="24"/>
        </w:rPr>
        <w:t xml:space="preserve"> et al.</w:t>
      </w:r>
      <w:r w:rsidRPr="00956C5B">
        <w:rPr>
          <w:b w:val="0"/>
          <w:color w:val="404040" w:themeColor="text1" w:themeTint="BF"/>
          <w:sz w:val="24"/>
          <w:szCs w:val="24"/>
        </w:rPr>
        <w:t>, 2020)</w:t>
      </w:r>
      <w:r w:rsidRPr="00956C5B">
        <w:rPr>
          <w:b w:val="0"/>
          <w:color w:val="404040" w:themeColor="text1" w:themeTint="BF"/>
          <w:sz w:val="24"/>
          <w:szCs w:val="24"/>
        </w:rPr>
        <w:fldChar w:fldCharType="end"/>
      </w:r>
      <w:r w:rsidRPr="00956C5B">
        <w:rPr>
          <w:b w:val="0"/>
          <w:color w:val="404040" w:themeColor="text1" w:themeTint="BF"/>
          <w:sz w:val="24"/>
          <w:szCs w:val="24"/>
        </w:rPr>
        <w:t>.</w:t>
      </w:r>
    </w:p>
    <w:bookmarkEnd w:id="147"/>
    <w:p w14:paraId="2DDD0E09" w14:textId="77777777" w:rsidR="00956C5B" w:rsidRPr="00453F67" w:rsidRDefault="00956C5B" w:rsidP="00956C5B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3002752" behindDoc="0" locked="0" layoutInCell="1" allowOverlap="1" wp14:anchorId="52F8FB83" wp14:editId="4F53E3C5">
                <wp:simplePos x="0" y="0"/>
                <wp:positionH relativeFrom="margin">
                  <wp:posOffset>11686</wp:posOffset>
                </wp:positionH>
                <wp:positionV relativeFrom="paragraph">
                  <wp:posOffset>155461</wp:posOffset>
                </wp:positionV>
                <wp:extent cx="5372100" cy="518615"/>
                <wp:effectExtent l="0" t="0" r="19050" b="15240"/>
                <wp:wrapNone/>
                <wp:docPr id="581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51861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3801FC2" w14:textId="77777777" w:rsidR="005D1916" w:rsidRPr="00956C5B" w:rsidRDefault="005D1916" w:rsidP="00956C5B">
                            <w:pPr>
                              <w:jc w:val="center"/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</w:pPr>
                            <w:r w:rsidRPr="00956C5B"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  <w:t xml:space="preserve">Para isso, 25 pacientes com SII (critério </w:t>
                            </w:r>
                            <w:proofErr w:type="spellStart"/>
                            <w:r w:rsidRPr="00956C5B">
                              <w:rPr>
                                <w:rFonts w:ascii="Swis721 Th BT" w:hAnsi="Swis721 Th BT"/>
                                <w:bCs/>
                                <w:i/>
                                <w:sz w:val="23"/>
                                <w:szCs w:val="23"/>
                              </w:rPr>
                              <w:t>Rome</w:t>
                            </w:r>
                            <w:proofErr w:type="spellEnd"/>
                            <w:r w:rsidRPr="00956C5B">
                              <w:rPr>
                                <w:rFonts w:ascii="Swis721 Th BT" w:hAnsi="Swis721 Th BT"/>
                                <w:bCs/>
                                <w:i/>
                                <w:sz w:val="23"/>
                                <w:szCs w:val="23"/>
                              </w:rPr>
                              <w:t xml:space="preserve"> IV</w:t>
                            </w:r>
                            <w:r w:rsidRPr="00956C5B"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  <w:t>) com média de idade de 48±11 anos foram randomizados para receberem:</w:t>
                            </w:r>
                          </w:p>
                          <w:p w14:paraId="1C9DF8DF" w14:textId="77777777" w:rsidR="005D1916" w:rsidRPr="009D65A4" w:rsidRDefault="005D1916" w:rsidP="00956C5B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2F8FB83" id="_x0000_s1186" type="#_x0000_t202" style="position:absolute;left:0;text-align:left;margin-left:.9pt;margin-top:12.25pt;width:423pt;height:40.85pt;z-index:25300275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" fillcolor="white [3212]" strokecolor="#0070c0">
                <v:textbox>
                  <w:txbxContent>
                    <w:p w14:paraId="43801FC2" w14:textId="77777777" w:rsidR="005D1916" w:rsidRPr="00956C5B" w:rsidRDefault="005D1916" w:rsidP="00956C5B">
                      <w:pPr>
                        <w:jc w:val="center"/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</w:pPr>
                      <w:r w:rsidRPr="00956C5B"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  <w:t xml:space="preserve">Para isso, 25 pacientes com SII (critério </w:t>
                      </w:r>
                      <w:proofErr w:type="spellStart"/>
                      <w:r w:rsidRPr="00956C5B">
                        <w:rPr>
                          <w:rFonts w:ascii="Swis721 Th BT" w:hAnsi="Swis721 Th BT"/>
                          <w:bCs/>
                          <w:i/>
                          <w:sz w:val="23"/>
                          <w:szCs w:val="23"/>
                        </w:rPr>
                        <w:t>Rome</w:t>
                      </w:r>
                      <w:proofErr w:type="spellEnd"/>
                      <w:r w:rsidRPr="00956C5B">
                        <w:rPr>
                          <w:rFonts w:ascii="Swis721 Th BT" w:hAnsi="Swis721 Th BT"/>
                          <w:bCs/>
                          <w:i/>
                          <w:sz w:val="23"/>
                          <w:szCs w:val="23"/>
                        </w:rPr>
                        <w:t xml:space="preserve"> IV</w:t>
                      </w:r>
                      <w:r w:rsidRPr="00956C5B"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  <w:t>) com média de idade de 48±11 anos foram randomizados para receberem:</w:t>
                      </w:r>
                    </w:p>
                    <w:p w14:paraId="1C9DF8DF" w14:textId="77777777" w:rsidR="005D1916" w:rsidRPr="009D65A4" w:rsidRDefault="005D1916" w:rsidP="00956C5B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14702D8A" w14:textId="77777777" w:rsidR="00956C5B" w:rsidRPr="00E7159F" w:rsidRDefault="00956C5B" w:rsidP="00956C5B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5AA36818" w14:textId="03460DF3" w:rsidR="00956C5B" w:rsidRPr="00956C5B" w:rsidRDefault="00956C5B" w:rsidP="00956C5B">
      <w:pPr>
        <w:pStyle w:val="Corpo"/>
        <w:rPr>
          <w:sz w:val="24"/>
        </w:rPr>
      </w:pPr>
      <w:r>
        <w:rPr>
          <w:sz w:val="24"/>
        </w:rPr>
        <w:br/>
      </w:r>
    </w:p>
    <w:p w14:paraId="49DD3E87" w14:textId="7AC20F94" w:rsidR="00956C5B" w:rsidRDefault="000C637F" w:rsidP="00956C5B">
      <w:pPr>
        <w:pStyle w:val="Corpo"/>
      </w:pPr>
      <w:r w:rsidRPr="000C637F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3007872" behindDoc="0" locked="0" layoutInCell="1" allowOverlap="1" wp14:anchorId="6EE9A8F6" wp14:editId="0139F261">
                <wp:simplePos x="0" y="0"/>
                <wp:positionH relativeFrom="margin">
                  <wp:posOffset>4233223</wp:posOffset>
                </wp:positionH>
                <wp:positionV relativeFrom="paragraph">
                  <wp:posOffset>0</wp:posOffset>
                </wp:positionV>
                <wp:extent cx="226695" cy="138430"/>
                <wp:effectExtent l="0" t="0" r="1905" b="0"/>
                <wp:wrapNone/>
                <wp:docPr id="590" name="Triângulo isósceles 59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F54EEB9" id="Triângulo isósceles 590" o:spid="_x0000_s1026" type="#_x0000_t5" style="position:absolute;margin-left:333.3pt;margin-top:0;width:17.85pt;height:10.9pt;flip:y;z-index:25300787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" fillcolor="#d8d8d8 [2732]" stroked="f">
                <w10:wrap anchorx="margin"/>
              </v:shape>
            </w:pict>
          </mc:Fallback>
        </mc:AlternateContent>
      </w:r>
      <w:r w:rsidR="00956C5B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3004800" behindDoc="0" locked="0" layoutInCell="1" allowOverlap="1" wp14:anchorId="034B9765" wp14:editId="5DF3EF01">
                <wp:simplePos x="0" y="0"/>
                <wp:positionH relativeFrom="margin">
                  <wp:posOffset>904534</wp:posOffset>
                </wp:positionH>
                <wp:positionV relativeFrom="paragraph">
                  <wp:posOffset>43815</wp:posOffset>
                </wp:positionV>
                <wp:extent cx="226695" cy="138430"/>
                <wp:effectExtent l="0" t="0" r="1905" b="0"/>
                <wp:wrapNone/>
                <wp:docPr id="582" name="Triângulo isósceles 58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53D046E" id="Triângulo isósceles 582" o:spid="_x0000_s1026" type="#_x0000_t5" style="position:absolute;margin-left:71.2pt;margin-top:3.45pt;width:17.85pt;height:10.9pt;flip:y;z-index:25300480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" fillcolor="#d8d8d8 [2732]" stroked="f">
                <w10:wrap anchorx="margin"/>
              </v:shape>
            </w:pict>
          </mc:Fallback>
        </mc:AlternateContent>
      </w:r>
    </w:p>
    <w:p w14:paraId="47B4AAC4" w14:textId="01DC932F" w:rsidR="00956C5B" w:rsidRDefault="000C637F" w:rsidP="00956C5B">
      <w:pPr>
        <w:pStyle w:val="Corpo"/>
      </w:pPr>
      <w:r w:rsidRPr="000C637F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3006848" behindDoc="0" locked="0" layoutInCell="1" allowOverlap="1" wp14:anchorId="7D0AE5B2" wp14:editId="599AB345">
                <wp:simplePos x="0" y="0"/>
                <wp:positionH relativeFrom="margin">
                  <wp:posOffset>3339143</wp:posOffset>
                </wp:positionH>
                <wp:positionV relativeFrom="paragraph">
                  <wp:posOffset>74295</wp:posOffset>
                </wp:positionV>
                <wp:extent cx="2046605" cy="941070"/>
                <wp:effectExtent l="0" t="0" r="10795" b="11430"/>
                <wp:wrapNone/>
                <wp:docPr id="589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4107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54E72EC" w14:textId="77777777" w:rsidR="005D1916" w:rsidRDefault="005D1916" w:rsidP="000C637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2 </w:t>
                            </w:r>
                          </w:p>
                          <w:p w14:paraId="149D0463" w14:textId="77777777" w:rsidR="005D1916" w:rsidRDefault="005D1916" w:rsidP="000C637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5D9BCA7C" w14:textId="47A4B412" w:rsidR="005D1916" w:rsidRDefault="005D1916" w:rsidP="000C637F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  <w:p w14:paraId="64804223" w14:textId="77777777" w:rsidR="005D1916" w:rsidRPr="00086CFC" w:rsidRDefault="005D1916" w:rsidP="000C637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D0AE5B2" id="_x0000_s1187" type="#_x0000_t202" style="position:absolute;left:0;text-align:left;margin-left:262.9pt;margin-top:5.85pt;width:161.15pt;height:74.1pt;z-index:2530068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" fillcolor="#0070c0" strokecolor="#0070c0">
                <v:textbox>
                  <w:txbxContent>
                    <w:p w14:paraId="754E72EC" w14:textId="77777777" w:rsidR="005D1916" w:rsidRDefault="005D1916" w:rsidP="000C637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2 </w:t>
                      </w:r>
                    </w:p>
                    <w:p w14:paraId="149D0463" w14:textId="77777777" w:rsidR="005D1916" w:rsidRDefault="005D1916" w:rsidP="000C637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5D9BCA7C" w14:textId="47A4B412" w:rsidR="005D1916" w:rsidRDefault="005D1916" w:rsidP="000C637F">
                      <w:pPr>
                        <w:spacing w:after="0" w:line="240" w:lineRule="auto"/>
                        <w:jc w:val="center"/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  <w:p w14:paraId="64804223" w14:textId="77777777" w:rsidR="005D1916" w:rsidRPr="00086CFC" w:rsidRDefault="005D1916" w:rsidP="000C637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 w:rsidR="00956C5B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3003776" behindDoc="0" locked="0" layoutInCell="1" allowOverlap="1" wp14:anchorId="2646B396" wp14:editId="5DEC23D3">
                <wp:simplePos x="0" y="0"/>
                <wp:positionH relativeFrom="margin">
                  <wp:posOffset>10454</wp:posOffset>
                </wp:positionH>
                <wp:positionV relativeFrom="paragraph">
                  <wp:posOffset>118110</wp:posOffset>
                </wp:positionV>
                <wp:extent cx="2046605" cy="941070"/>
                <wp:effectExtent l="0" t="0" r="10795" b="11430"/>
                <wp:wrapNone/>
                <wp:docPr id="583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4107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36153DB" w14:textId="76BE0B64" w:rsidR="005D1916" w:rsidRPr="00956C5B" w:rsidRDefault="005D1916" w:rsidP="00956C5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956C5B"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1</w:t>
                            </w:r>
                          </w:p>
                          <w:p w14:paraId="7529034E" w14:textId="77777777" w:rsidR="005D1916" w:rsidRPr="00956C5B" w:rsidRDefault="005D1916" w:rsidP="00956C5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956C5B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B. </w:t>
                            </w:r>
                            <w:proofErr w:type="spellStart"/>
                            <w:r w:rsidRPr="00956C5B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longum</w:t>
                            </w:r>
                            <w:proofErr w:type="spellEnd"/>
                            <w:r w:rsidRPr="00956C5B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4 Bilhões UFC</w:t>
                            </w:r>
                          </w:p>
                          <w:p w14:paraId="4170CD62" w14:textId="77777777" w:rsidR="005D1916" w:rsidRPr="00956C5B" w:rsidRDefault="005D1916" w:rsidP="00956C5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956C5B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L. </w:t>
                            </w:r>
                            <w:proofErr w:type="spellStart"/>
                            <w:r w:rsidRPr="00956C5B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rhamnosus</w:t>
                            </w:r>
                            <w:proofErr w:type="spellEnd"/>
                            <w:r w:rsidRPr="00956C5B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1 Bilhão UFC</w:t>
                            </w:r>
                          </w:p>
                          <w:p w14:paraId="1F8400CB" w14:textId="77777777" w:rsidR="005D1916" w:rsidRPr="00956C5B" w:rsidRDefault="005D1916" w:rsidP="00956C5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956C5B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Vitamina B6 1,4 mg</w:t>
                            </w:r>
                          </w:p>
                          <w:p w14:paraId="261F3D92" w14:textId="77777777" w:rsidR="005D1916" w:rsidRPr="00956C5B" w:rsidRDefault="005D1916" w:rsidP="00956C5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956C5B">
                              <w:rPr>
                                <w:rFonts w:ascii="Swis721 Th BT" w:hAnsi="Swis721 Th BT"/>
                                <w:bCs/>
                                <w:color w:val="FFFFFF" w:themeColor="background1"/>
                                <w:sz w:val="23"/>
                                <w:szCs w:val="23"/>
                              </w:rPr>
                              <w:t>1 sachê ao dia</w:t>
                            </w:r>
                            <w:r w:rsidRPr="00956C5B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</w:p>
                          <w:p w14:paraId="3897920C" w14:textId="77777777" w:rsidR="005D1916" w:rsidRPr="00086CFC" w:rsidRDefault="005D1916" w:rsidP="00956C5B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646B396" id="_x0000_s1188" type="#_x0000_t202" style="position:absolute;left:0;text-align:left;margin-left:.8pt;margin-top:9.3pt;width:161.15pt;height:74.1pt;z-index:25300377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" fillcolor="#0070c0" strokecolor="#0070c0">
                <v:textbox>
                  <w:txbxContent>
                    <w:p w14:paraId="736153DB" w14:textId="76BE0B64" w:rsidR="005D1916" w:rsidRPr="00956C5B" w:rsidRDefault="005D1916" w:rsidP="00956C5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</w:pPr>
                      <w:r w:rsidRPr="00956C5B"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1</w:t>
                      </w:r>
                    </w:p>
                    <w:p w14:paraId="7529034E" w14:textId="77777777" w:rsidR="005D1916" w:rsidRPr="00956C5B" w:rsidRDefault="005D1916" w:rsidP="00956C5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956C5B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B. </w:t>
                      </w:r>
                      <w:proofErr w:type="spellStart"/>
                      <w:r w:rsidRPr="00956C5B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>longum</w:t>
                      </w:r>
                      <w:proofErr w:type="spellEnd"/>
                      <w:r w:rsidRPr="00956C5B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 xml:space="preserve"> 4 Bilhões UFC</w:t>
                      </w:r>
                    </w:p>
                    <w:p w14:paraId="4170CD62" w14:textId="77777777" w:rsidR="005D1916" w:rsidRPr="00956C5B" w:rsidRDefault="005D1916" w:rsidP="00956C5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956C5B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L. </w:t>
                      </w:r>
                      <w:proofErr w:type="spellStart"/>
                      <w:r w:rsidRPr="00956C5B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>rhamnosus</w:t>
                      </w:r>
                      <w:proofErr w:type="spellEnd"/>
                      <w:r w:rsidRPr="00956C5B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 xml:space="preserve"> 1 Bilhão UFC</w:t>
                      </w:r>
                    </w:p>
                    <w:p w14:paraId="1F8400CB" w14:textId="77777777" w:rsidR="005D1916" w:rsidRPr="00956C5B" w:rsidRDefault="005D1916" w:rsidP="00956C5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956C5B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Vitamina B6 1,4 mg</w:t>
                      </w:r>
                    </w:p>
                    <w:p w14:paraId="261F3D92" w14:textId="77777777" w:rsidR="005D1916" w:rsidRPr="00956C5B" w:rsidRDefault="005D1916" w:rsidP="00956C5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r w:rsidRPr="00956C5B">
                        <w:rPr>
                          <w:rFonts w:ascii="Swis721 Th BT" w:hAnsi="Swis721 Th BT"/>
                          <w:bCs/>
                          <w:color w:val="FFFFFF" w:themeColor="background1"/>
                          <w:sz w:val="23"/>
                          <w:szCs w:val="23"/>
                        </w:rPr>
                        <w:t>1 sachê ao dia</w:t>
                      </w:r>
                      <w:r w:rsidRPr="00956C5B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</w:p>
                    <w:p w14:paraId="3897920C" w14:textId="77777777" w:rsidR="005D1916" w:rsidRPr="00086CFC" w:rsidRDefault="005D1916" w:rsidP="00956C5B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908065A" w14:textId="77777777" w:rsidR="00956C5B" w:rsidRDefault="00956C5B" w:rsidP="00956C5B">
      <w:pPr>
        <w:pStyle w:val="Corpo"/>
      </w:pPr>
    </w:p>
    <w:p w14:paraId="43E8B324" w14:textId="77777777" w:rsidR="00956C5B" w:rsidRDefault="00956C5B" w:rsidP="00956C5B">
      <w:pPr>
        <w:pStyle w:val="Corpo"/>
      </w:pPr>
    </w:p>
    <w:p w14:paraId="512D3D13" w14:textId="77777777" w:rsidR="00956C5B" w:rsidRDefault="00956C5B" w:rsidP="00956C5B">
      <w:pPr>
        <w:pStyle w:val="Corpo"/>
      </w:pPr>
    </w:p>
    <w:p w14:paraId="4F8CE94E" w14:textId="77777777" w:rsidR="00956C5B" w:rsidRDefault="00956C5B" w:rsidP="00956C5B">
      <w:pPr>
        <w:pStyle w:val="Corpo"/>
      </w:pPr>
    </w:p>
    <w:p w14:paraId="6BDF2249" w14:textId="77777777" w:rsidR="00956C5B" w:rsidRDefault="00956C5B" w:rsidP="00956C5B">
      <w:pPr>
        <w:pStyle w:val="Corpo"/>
        <w:rPr>
          <w:sz w:val="20"/>
          <w:szCs w:val="23"/>
        </w:rPr>
      </w:pPr>
    </w:p>
    <w:p w14:paraId="4A28AB29" w14:textId="77777777" w:rsidR="00956C5B" w:rsidRDefault="00956C5B" w:rsidP="00956C5B">
      <w:pPr>
        <w:pStyle w:val="Corpo"/>
        <w:rPr>
          <w:b/>
          <w:color w:val="339966"/>
        </w:rPr>
      </w:pPr>
    </w:p>
    <w:p w14:paraId="5DF701D9" w14:textId="77777777" w:rsidR="000C637F" w:rsidRPr="00C72C0B" w:rsidRDefault="000C637F" w:rsidP="000C637F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680ED3A5" w14:textId="77777777" w:rsidR="000C637F" w:rsidRPr="00714E9A" w:rsidRDefault="000C637F" w:rsidP="000C637F">
      <w:pPr>
        <w:pStyle w:val="Corpo"/>
        <w:rPr>
          <w:sz w:val="16"/>
          <w:szCs w:val="16"/>
        </w:rPr>
      </w:pPr>
    </w:p>
    <w:p w14:paraId="1BDA5DC6" w14:textId="77777777" w:rsidR="000C637F" w:rsidRDefault="000C637F" w:rsidP="000C637F">
      <w:pPr>
        <w:pStyle w:val="Corpo"/>
        <w:numPr>
          <w:ilvl w:val="0"/>
          <w:numId w:val="1"/>
        </w:numPr>
        <w:spacing w:after="120"/>
        <w:rPr>
          <w:sz w:val="24"/>
        </w:rPr>
      </w:pPr>
      <w:bookmarkStart w:id="148" w:name="_Hlk62660865"/>
      <w:r>
        <w:rPr>
          <w:sz w:val="24"/>
        </w:rPr>
        <w:t xml:space="preserve">A redução na porcentagem do início do estudo na dor abdominal (-48,8% </w:t>
      </w:r>
      <w:r>
        <w:rPr>
          <w:i/>
          <w:sz w:val="24"/>
        </w:rPr>
        <w:t>vs.</w:t>
      </w:r>
      <w:r>
        <w:rPr>
          <w:sz w:val="24"/>
        </w:rPr>
        <w:t xml:space="preserve"> -3,5%), distensão (-36,35% </w:t>
      </w:r>
      <w:r>
        <w:rPr>
          <w:i/>
          <w:sz w:val="24"/>
        </w:rPr>
        <w:t>vs.</w:t>
      </w:r>
      <w:r>
        <w:rPr>
          <w:sz w:val="24"/>
        </w:rPr>
        <w:t xml:space="preserve"> +7,35%) e severidade da doença (-30,1% </w:t>
      </w:r>
      <w:r>
        <w:rPr>
          <w:i/>
          <w:sz w:val="24"/>
        </w:rPr>
        <w:t>vs.</w:t>
      </w:r>
      <w:r>
        <w:rPr>
          <w:sz w:val="24"/>
        </w:rPr>
        <w:t xml:space="preserve"> -0,4%) foi significativamente melhor no grupo 1 do que no grupo 2, respectivamente;</w:t>
      </w:r>
    </w:p>
    <w:p w14:paraId="234C3FEF" w14:textId="77777777" w:rsidR="000C637F" w:rsidRDefault="000C637F" w:rsidP="000C637F">
      <w:pPr>
        <w:pStyle w:val="Corpo"/>
        <w:numPr>
          <w:ilvl w:val="0"/>
          <w:numId w:val="1"/>
        </w:numPr>
        <w:spacing w:after="120"/>
        <w:rPr>
          <w:sz w:val="24"/>
        </w:rPr>
      </w:pPr>
      <w:r>
        <w:rPr>
          <w:sz w:val="24"/>
        </w:rPr>
        <w:t xml:space="preserve">Nos pacientes com SII com predominância de diarreia, a melhora desde o início do estudo nos escores de </w:t>
      </w:r>
      <w:r>
        <w:rPr>
          <w:i/>
          <w:sz w:val="24"/>
        </w:rPr>
        <w:t>Bristol</w:t>
      </w:r>
      <w:r>
        <w:rPr>
          <w:sz w:val="24"/>
        </w:rPr>
        <w:t xml:space="preserve"> foram mais consistentes no grupo 1(de 6</w:t>
      </w:r>
      <w:r w:rsidRPr="00840E08">
        <w:rPr>
          <w:sz w:val="24"/>
        </w:rPr>
        <w:t>±0</w:t>
      </w:r>
      <w:r>
        <w:rPr>
          <w:sz w:val="24"/>
        </w:rPr>
        <w:t>,4 a</w:t>
      </w:r>
      <w:r w:rsidRPr="00840E08">
        <w:rPr>
          <w:sz w:val="24"/>
        </w:rPr>
        <w:t xml:space="preserve"> 4</w:t>
      </w:r>
      <w:r>
        <w:rPr>
          <w:sz w:val="24"/>
        </w:rPr>
        <w:t>,</w:t>
      </w:r>
      <w:r w:rsidRPr="00840E08">
        <w:rPr>
          <w:sz w:val="24"/>
        </w:rPr>
        <w:t>3±1</w:t>
      </w:r>
      <w:r>
        <w:rPr>
          <w:sz w:val="24"/>
        </w:rPr>
        <w:t>,</w:t>
      </w:r>
      <w:r w:rsidRPr="00840E08">
        <w:rPr>
          <w:sz w:val="24"/>
        </w:rPr>
        <w:t>1</w:t>
      </w:r>
      <w:r>
        <w:rPr>
          <w:sz w:val="24"/>
        </w:rPr>
        <w:t>) comparado ao placebo (de 6,</w:t>
      </w:r>
      <w:r w:rsidRPr="00840E08">
        <w:rPr>
          <w:sz w:val="24"/>
        </w:rPr>
        <w:t>2±0</w:t>
      </w:r>
      <w:r>
        <w:rPr>
          <w:sz w:val="24"/>
        </w:rPr>
        <w:t>,</w:t>
      </w:r>
      <w:r w:rsidRPr="00840E08">
        <w:rPr>
          <w:sz w:val="24"/>
        </w:rPr>
        <w:t xml:space="preserve">7 </w:t>
      </w:r>
      <w:r>
        <w:rPr>
          <w:sz w:val="24"/>
        </w:rPr>
        <w:t>a</w:t>
      </w:r>
      <w:r w:rsidRPr="00840E08">
        <w:rPr>
          <w:sz w:val="24"/>
        </w:rPr>
        <w:t xml:space="preserve"> 5</w:t>
      </w:r>
      <w:r>
        <w:rPr>
          <w:sz w:val="24"/>
        </w:rPr>
        <w:t>,</w:t>
      </w:r>
      <w:r w:rsidRPr="00840E08">
        <w:rPr>
          <w:sz w:val="24"/>
        </w:rPr>
        <w:t>3±1</w:t>
      </w:r>
      <w:r>
        <w:rPr>
          <w:sz w:val="24"/>
        </w:rPr>
        <w:t>,</w:t>
      </w:r>
      <w:r w:rsidRPr="00840E08">
        <w:rPr>
          <w:sz w:val="24"/>
        </w:rPr>
        <w:t>1</w:t>
      </w:r>
      <w:r>
        <w:rPr>
          <w:sz w:val="24"/>
        </w:rPr>
        <w:t>);</w:t>
      </w:r>
    </w:p>
    <w:p w14:paraId="3F3D86D8" w14:textId="77777777" w:rsidR="000C637F" w:rsidRDefault="000C637F" w:rsidP="000C637F">
      <w:pPr>
        <w:pStyle w:val="Corpo"/>
        <w:numPr>
          <w:ilvl w:val="0"/>
          <w:numId w:val="1"/>
        </w:numPr>
        <w:spacing w:after="120"/>
        <w:rPr>
          <w:sz w:val="24"/>
        </w:rPr>
      </w:pPr>
      <w:r>
        <w:rPr>
          <w:sz w:val="24"/>
        </w:rPr>
        <w:t xml:space="preserve">Já em pacientes com SII com predominância de constipação o escore de </w:t>
      </w:r>
      <w:r>
        <w:rPr>
          <w:i/>
          <w:sz w:val="24"/>
        </w:rPr>
        <w:t>Bristol</w:t>
      </w:r>
      <w:r>
        <w:rPr>
          <w:sz w:val="24"/>
        </w:rPr>
        <w:t xml:space="preserve"> tenderam a melhorar desde o início do estudo após o tratamento com a associação probiótica (2,6±1,1 </w:t>
      </w:r>
      <w:r w:rsidRPr="00840E08">
        <w:rPr>
          <w:i/>
          <w:sz w:val="24"/>
        </w:rPr>
        <w:t>vs</w:t>
      </w:r>
      <w:r>
        <w:rPr>
          <w:i/>
          <w:sz w:val="24"/>
        </w:rPr>
        <w:t>.</w:t>
      </w:r>
      <w:r>
        <w:rPr>
          <w:sz w:val="24"/>
        </w:rPr>
        <w:t xml:space="preserve"> 3,2±</w:t>
      </w:r>
      <w:r w:rsidRPr="00840E08">
        <w:rPr>
          <w:sz w:val="24"/>
        </w:rPr>
        <w:t>0,5</w:t>
      </w:r>
      <w:r>
        <w:rPr>
          <w:sz w:val="24"/>
        </w:rPr>
        <w:t>);</w:t>
      </w:r>
    </w:p>
    <w:p w14:paraId="366AF033" w14:textId="77777777" w:rsidR="000C637F" w:rsidRDefault="000C637F" w:rsidP="000C637F">
      <w:pPr>
        <w:pStyle w:val="Corpo"/>
        <w:numPr>
          <w:ilvl w:val="0"/>
          <w:numId w:val="1"/>
        </w:numPr>
        <w:spacing w:after="120"/>
        <w:rPr>
          <w:sz w:val="24"/>
        </w:rPr>
      </w:pPr>
      <w:r>
        <w:rPr>
          <w:sz w:val="24"/>
        </w:rPr>
        <w:t>O grupo 1 obteve melhora significativa na porcentagem de recuperação de sucralose (permeabilidade do cólon) (1,86±</w:t>
      </w:r>
      <w:r w:rsidRPr="00840E08">
        <w:rPr>
          <w:sz w:val="24"/>
        </w:rPr>
        <w:t xml:space="preserve">0,1 </w:t>
      </w:r>
      <w:r w:rsidRPr="00840E08">
        <w:rPr>
          <w:i/>
          <w:sz w:val="24"/>
        </w:rPr>
        <w:t>vs</w:t>
      </w:r>
      <w:r>
        <w:rPr>
          <w:i/>
          <w:sz w:val="24"/>
        </w:rPr>
        <w:t>.</w:t>
      </w:r>
      <w:r>
        <w:rPr>
          <w:sz w:val="24"/>
        </w:rPr>
        <w:t xml:space="preserve"> 1,1</w:t>
      </w:r>
      <w:r w:rsidRPr="00840E08">
        <w:rPr>
          <w:sz w:val="24"/>
        </w:rPr>
        <w:t>±0,2</w:t>
      </w:r>
      <w:r>
        <w:rPr>
          <w:sz w:val="24"/>
        </w:rPr>
        <w:t>);</w:t>
      </w:r>
    </w:p>
    <w:p w14:paraId="3F8DA54D" w14:textId="77777777" w:rsidR="000C637F" w:rsidRDefault="000C637F" w:rsidP="000C637F">
      <w:pPr>
        <w:pStyle w:val="Corpo"/>
        <w:numPr>
          <w:ilvl w:val="0"/>
          <w:numId w:val="1"/>
        </w:numPr>
        <w:spacing w:after="120"/>
        <w:rPr>
          <w:sz w:val="24"/>
        </w:rPr>
      </w:pPr>
      <w:r>
        <w:rPr>
          <w:sz w:val="24"/>
        </w:rPr>
        <w:t xml:space="preserve">Durante o tratamento, bactérias ácido lácticas presumíveis e </w:t>
      </w:r>
      <w:proofErr w:type="spellStart"/>
      <w:r>
        <w:rPr>
          <w:sz w:val="24"/>
        </w:rPr>
        <w:t>bifidobatérias</w:t>
      </w:r>
      <w:proofErr w:type="spellEnd"/>
      <w:r>
        <w:rPr>
          <w:sz w:val="24"/>
        </w:rPr>
        <w:t xml:space="preserve"> aumentaram a abundância de ácidos propanoico, butanoico, </w:t>
      </w:r>
      <w:proofErr w:type="spellStart"/>
      <w:r>
        <w:rPr>
          <w:sz w:val="24"/>
        </w:rPr>
        <w:t>pentanóico</w:t>
      </w:r>
      <w:proofErr w:type="spellEnd"/>
      <w:r>
        <w:rPr>
          <w:sz w:val="24"/>
        </w:rPr>
        <w:t xml:space="preserve"> e hidrocarbonetos, enquanto o fenol diminuiu</w:t>
      </w:r>
      <w:bookmarkEnd w:id="148"/>
      <w:r>
        <w:rPr>
          <w:sz w:val="24"/>
        </w:rPr>
        <w:t>.</w:t>
      </w:r>
    </w:p>
    <w:p w14:paraId="380B4D78" w14:textId="77777777" w:rsidR="000C637F" w:rsidRPr="00C23ABE" w:rsidRDefault="000C637F" w:rsidP="000C637F">
      <w:pPr>
        <w:pStyle w:val="Corpo"/>
        <w:spacing w:after="0"/>
        <w:ind w:left="786"/>
        <w:rPr>
          <w:sz w:val="24"/>
        </w:rPr>
      </w:pPr>
    </w:p>
    <w:p w14:paraId="7499EF30" w14:textId="77777777" w:rsidR="00956C5B" w:rsidRDefault="00956C5B" w:rsidP="00956C5B">
      <w:pPr>
        <w:pStyle w:val="Ttulo1"/>
        <w:jc w:val="center"/>
      </w:pPr>
      <w:bookmarkStart w:id="149" w:name="_Toc62720175"/>
      <w:r>
        <w:lastRenderedPageBreak/>
        <w:t>Formulário</w:t>
      </w:r>
      <w:bookmarkEnd w:id="149"/>
    </w:p>
    <w:p w14:paraId="507A0D08" w14:textId="77777777" w:rsidR="00956C5B" w:rsidRDefault="00956C5B" w:rsidP="00956C5B">
      <w:pPr>
        <w:pStyle w:val="Corpo"/>
        <w:spacing w:after="120"/>
      </w:pPr>
    </w:p>
    <w:p w14:paraId="7552CAD6" w14:textId="77777777" w:rsidR="00956C5B" w:rsidRPr="00C30C20" w:rsidRDefault="00956C5B" w:rsidP="00956C5B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0C637F" w:rsidRPr="009537E7" w14:paraId="1F04F38E" w14:textId="77777777" w:rsidTr="000C637F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6E8E9716" w14:textId="1FB651C5" w:rsidR="000C637F" w:rsidRPr="00956C5B" w:rsidRDefault="000C637F" w:rsidP="000C637F">
            <w:pPr>
              <w:pStyle w:val="Corpo"/>
              <w:spacing w:after="0"/>
              <w:jc w:val="center"/>
              <w:rPr>
                <w:b/>
                <w:color w:val="FFFFFF" w:themeColor="background1"/>
                <w:sz w:val="22"/>
              </w:rPr>
            </w:pPr>
            <w:r>
              <w:rPr>
                <w:b/>
                <w:color w:val="FFFFFF" w:themeColor="background1"/>
                <w:sz w:val="22"/>
              </w:rPr>
              <w:t>Associação</w:t>
            </w:r>
          </w:p>
        </w:tc>
      </w:tr>
      <w:tr w:rsidR="000C637F" w:rsidRPr="009537E7" w14:paraId="551DA181" w14:textId="77777777" w:rsidTr="000C637F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167B4924" w14:textId="202A35D2" w:rsidR="000C637F" w:rsidRPr="00956C5B" w:rsidRDefault="000C637F" w:rsidP="000C637F">
            <w:pPr>
              <w:pStyle w:val="Corpo"/>
              <w:jc w:val="center"/>
            </w:pPr>
            <w:bookmarkStart w:id="150" w:name="_Hlk62659490"/>
            <w:r>
              <w:rPr>
                <w:i/>
              </w:rPr>
              <w:t xml:space="preserve">B. </w:t>
            </w:r>
            <w:proofErr w:type="spellStart"/>
            <w:r>
              <w:rPr>
                <w:i/>
              </w:rPr>
              <w:t>longum</w:t>
            </w:r>
            <w:bookmarkEnd w:id="150"/>
            <w:proofErr w:type="spellEnd"/>
            <w:r>
              <w:t>............................4 Bilhões UFC</w:t>
            </w:r>
          </w:p>
        </w:tc>
      </w:tr>
      <w:tr w:rsidR="000C637F" w:rsidRPr="009537E7" w14:paraId="32948A77" w14:textId="77777777" w:rsidTr="000C637F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2E4E309" w14:textId="31798FDF" w:rsidR="000C637F" w:rsidRPr="00956C5B" w:rsidRDefault="000C637F" w:rsidP="000C637F">
            <w:pPr>
              <w:pStyle w:val="Corpo"/>
              <w:jc w:val="center"/>
            </w:pPr>
            <w:bookmarkStart w:id="151" w:name="_Hlk62659494"/>
            <w:r>
              <w:rPr>
                <w:i/>
              </w:rPr>
              <w:t xml:space="preserve">L. </w:t>
            </w:r>
            <w:proofErr w:type="spellStart"/>
            <w:r>
              <w:rPr>
                <w:i/>
              </w:rPr>
              <w:t>rhamnosus</w:t>
            </w:r>
            <w:bookmarkEnd w:id="151"/>
            <w:proofErr w:type="spellEnd"/>
            <w:r>
              <w:t>.........................1 Bilhão UFC</w:t>
            </w:r>
          </w:p>
        </w:tc>
      </w:tr>
      <w:tr w:rsidR="000C637F" w:rsidRPr="009537E7" w14:paraId="0E71DCD1" w14:textId="77777777" w:rsidTr="000C637F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6FC5E28" w14:textId="1F911D07" w:rsidR="000C637F" w:rsidRPr="00956C5B" w:rsidRDefault="000C637F" w:rsidP="000C637F">
            <w:pPr>
              <w:pStyle w:val="Corpo"/>
              <w:jc w:val="center"/>
            </w:pPr>
            <w:bookmarkStart w:id="152" w:name="_Hlk62659498"/>
            <w:r>
              <w:t>Vitamina B6</w:t>
            </w:r>
            <w:bookmarkEnd w:id="152"/>
            <w:r>
              <w:t>......................................1,4 mg</w:t>
            </w:r>
          </w:p>
        </w:tc>
      </w:tr>
      <w:tr w:rsidR="000C637F" w:rsidRPr="009537E7" w14:paraId="10934124" w14:textId="77777777" w:rsidTr="000C637F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0D9D8808" w14:textId="5B9FE53D" w:rsidR="000C637F" w:rsidRDefault="000C637F" w:rsidP="000C637F">
            <w:pPr>
              <w:pStyle w:val="Corpo"/>
              <w:jc w:val="center"/>
            </w:pPr>
            <w:r>
              <w:t>Excipiente qsp...............................1 Sachê</w:t>
            </w:r>
          </w:p>
        </w:tc>
      </w:tr>
    </w:tbl>
    <w:p w14:paraId="7FAE17EC" w14:textId="77777777" w:rsidR="000C637F" w:rsidRPr="00B12A58" w:rsidRDefault="000C637F" w:rsidP="000C637F">
      <w:pPr>
        <w:pStyle w:val="Corpo"/>
        <w:ind w:right="3969"/>
        <w:jc w:val="left"/>
        <w:rPr>
          <w:sz w:val="16"/>
          <w:szCs w:val="16"/>
        </w:rPr>
      </w:pPr>
      <w:r>
        <w:rPr>
          <w:sz w:val="16"/>
          <w:szCs w:val="16"/>
        </w:rPr>
        <w:t>Administrar 1 sachê ao dia ou conforme orientação médica.</w:t>
      </w:r>
    </w:p>
    <w:p w14:paraId="1D623323" w14:textId="77777777" w:rsidR="00956C5B" w:rsidRPr="00956C5B" w:rsidRDefault="00956C5B" w:rsidP="00956C5B">
      <w:pPr>
        <w:pStyle w:val="Corpo"/>
        <w:rPr>
          <w:sz w:val="16"/>
          <w:szCs w:val="16"/>
        </w:rPr>
      </w:pPr>
    </w:p>
    <w:p w14:paraId="5B5082C8" w14:textId="77777777" w:rsidR="00956C5B" w:rsidRDefault="00956C5B" w:rsidP="00956C5B">
      <w:pPr>
        <w:pStyle w:val="Corpo"/>
        <w:spacing w:after="0"/>
        <w:ind w:left="360"/>
        <w:rPr>
          <w:sz w:val="20"/>
          <w:szCs w:val="20"/>
        </w:rPr>
      </w:pPr>
    </w:p>
    <w:p w14:paraId="3AB60DEB" w14:textId="77777777" w:rsidR="00956C5B" w:rsidRDefault="00956C5B" w:rsidP="00956C5B">
      <w:pPr>
        <w:pStyle w:val="Corpo"/>
        <w:spacing w:after="0"/>
        <w:rPr>
          <w:sz w:val="20"/>
          <w:szCs w:val="20"/>
        </w:rPr>
      </w:pPr>
    </w:p>
    <w:p w14:paraId="7540D359" w14:textId="77777777" w:rsidR="00956C5B" w:rsidRDefault="00956C5B" w:rsidP="00956C5B">
      <w:pPr>
        <w:pStyle w:val="Corpo"/>
        <w:spacing w:line="276" w:lineRule="auto"/>
        <w:rPr>
          <w:b/>
        </w:rPr>
      </w:pPr>
    </w:p>
    <w:p w14:paraId="4C22551E" w14:textId="5C284BDE" w:rsidR="00650726" w:rsidRDefault="00650726" w:rsidP="00B70169">
      <w:pPr>
        <w:pStyle w:val="Corpo"/>
        <w:spacing w:line="276" w:lineRule="auto"/>
        <w:rPr>
          <w:b/>
        </w:rPr>
      </w:pPr>
    </w:p>
    <w:p w14:paraId="10F37A0A" w14:textId="679D84CF" w:rsidR="00650726" w:rsidRDefault="00650726" w:rsidP="00B70169">
      <w:pPr>
        <w:pStyle w:val="Corpo"/>
        <w:spacing w:line="276" w:lineRule="auto"/>
        <w:rPr>
          <w:b/>
        </w:rPr>
      </w:pPr>
    </w:p>
    <w:p w14:paraId="20FCD55D" w14:textId="1E92144C" w:rsidR="00650726" w:rsidRDefault="00650726" w:rsidP="00B70169">
      <w:pPr>
        <w:pStyle w:val="Corpo"/>
        <w:spacing w:line="276" w:lineRule="auto"/>
        <w:rPr>
          <w:b/>
        </w:rPr>
      </w:pPr>
    </w:p>
    <w:p w14:paraId="65217456" w14:textId="4F78E115" w:rsidR="00650726" w:rsidRDefault="00650726" w:rsidP="00B70169">
      <w:pPr>
        <w:pStyle w:val="Corpo"/>
        <w:spacing w:line="276" w:lineRule="auto"/>
        <w:rPr>
          <w:b/>
        </w:rPr>
      </w:pPr>
    </w:p>
    <w:p w14:paraId="6B5FB44C" w14:textId="35BBC024" w:rsidR="00650726" w:rsidRDefault="00650726" w:rsidP="00B70169">
      <w:pPr>
        <w:pStyle w:val="Corpo"/>
        <w:spacing w:line="276" w:lineRule="auto"/>
        <w:rPr>
          <w:b/>
        </w:rPr>
      </w:pPr>
    </w:p>
    <w:p w14:paraId="7EC6FFF6" w14:textId="33568D3C" w:rsidR="000925CF" w:rsidRDefault="000925CF" w:rsidP="00B70169">
      <w:pPr>
        <w:pStyle w:val="Corpo"/>
        <w:spacing w:line="276" w:lineRule="auto"/>
        <w:rPr>
          <w:b/>
        </w:rPr>
      </w:pPr>
    </w:p>
    <w:p w14:paraId="1A74FCDC" w14:textId="15153108" w:rsidR="000925CF" w:rsidRDefault="000925CF" w:rsidP="00B70169">
      <w:pPr>
        <w:pStyle w:val="Corpo"/>
        <w:spacing w:line="276" w:lineRule="auto"/>
        <w:rPr>
          <w:b/>
        </w:rPr>
      </w:pPr>
    </w:p>
    <w:p w14:paraId="6906C0B8" w14:textId="431C3141" w:rsidR="000925CF" w:rsidRDefault="000925CF" w:rsidP="00B70169">
      <w:pPr>
        <w:pStyle w:val="Corpo"/>
        <w:spacing w:line="276" w:lineRule="auto"/>
        <w:rPr>
          <w:b/>
        </w:rPr>
      </w:pPr>
    </w:p>
    <w:p w14:paraId="2B9A5F5C" w14:textId="5C49109B" w:rsidR="000925CF" w:rsidRDefault="000925CF" w:rsidP="00B70169">
      <w:pPr>
        <w:pStyle w:val="Corpo"/>
        <w:spacing w:line="276" w:lineRule="auto"/>
        <w:rPr>
          <w:b/>
        </w:rPr>
      </w:pPr>
    </w:p>
    <w:p w14:paraId="7A0EEF62" w14:textId="2A028414" w:rsidR="000925CF" w:rsidRDefault="000925CF" w:rsidP="00B70169">
      <w:pPr>
        <w:pStyle w:val="Corpo"/>
        <w:spacing w:line="276" w:lineRule="auto"/>
        <w:rPr>
          <w:b/>
        </w:rPr>
      </w:pPr>
    </w:p>
    <w:p w14:paraId="3D91C84F" w14:textId="1CBE5EC3" w:rsidR="000925CF" w:rsidRDefault="000925CF" w:rsidP="00B70169">
      <w:pPr>
        <w:pStyle w:val="Corpo"/>
        <w:spacing w:line="276" w:lineRule="auto"/>
        <w:rPr>
          <w:b/>
        </w:rPr>
      </w:pPr>
    </w:p>
    <w:p w14:paraId="4E460D12" w14:textId="70704826" w:rsidR="000925CF" w:rsidRDefault="000925CF" w:rsidP="00B70169">
      <w:pPr>
        <w:pStyle w:val="Corpo"/>
        <w:spacing w:line="276" w:lineRule="auto"/>
        <w:rPr>
          <w:b/>
        </w:rPr>
      </w:pPr>
    </w:p>
    <w:p w14:paraId="1E8CC721" w14:textId="19BFF111" w:rsidR="000925CF" w:rsidRDefault="000925CF" w:rsidP="00B70169">
      <w:pPr>
        <w:pStyle w:val="Corpo"/>
        <w:spacing w:line="276" w:lineRule="auto"/>
        <w:rPr>
          <w:b/>
        </w:rPr>
      </w:pPr>
    </w:p>
    <w:p w14:paraId="738FD5DD" w14:textId="700C846E" w:rsidR="000925CF" w:rsidRDefault="000925CF" w:rsidP="00B70169">
      <w:pPr>
        <w:pStyle w:val="Corpo"/>
        <w:spacing w:line="276" w:lineRule="auto"/>
        <w:rPr>
          <w:b/>
        </w:rPr>
      </w:pPr>
    </w:p>
    <w:p w14:paraId="2B41679F" w14:textId="07311BC0" w:rsidR="000925CF" w:rsidRDefault="000925CF" w:rsidP="00B70169">
      <w:pPr>
        <w:pStyle w:val="Corpo"/>
        <w:spacing w:line="276" w:lineRule="auto"/>
        <w:rPr>
          <w:b/>
        </w:rPr>
      </w:pPr>
    </w:p>
    <w:p w14:paraId="02025831" w14:textId="2EFDEF32" w:rsidR="000925CF" w:rsidRDefault="000925CF" w:rsidP="00B70169">
      <w:pPr>
        <w:pStyle w:val="Corpo"/>
        <w:spacing w:line="276" w:lineRule="auto"/>
        <w:rPr>
          <w:b/>
        </w:rPr>
      </w:pPr>
    </w:p>
    <w:p w14:paraId="5ECE2F20" w14:textId="26F2C6ED" w:rsidR="000925CF" w:rsidRDefault="000925CF" w:rsidP="00B70169">
      <w:pPr>
        <w:pStyle w:val="Corpo"/>
        <w:spacing w:line="276" w:lineRule="auto"/>
        <w:rPr>
          <w:b/>
        </w:rPr>
      </w:pPr>
    </w:p>
    <w:p w14:paraId="4AC645F1" w14:textId="33761235" w:rsidR="000925CF" w:rsidRDefault="000925CF" w:rsidP="00B70169">
      <w:pPr>
        <w:pStyle w:val="Corpo"/>
        <w:spacing w:line="276" w:lineRule="auto"/>
        <w:rPr>
          <w:b/>
        </w:rPr>
      </w:pPr>
    </w:p>
    <w:p w14:paraId="53A5450F" w14:textId="06572712" w:rsidR="000925CF" w:rsidRDefault="000925CF" w:rsidP="00B70169">
      <w:pPr>
        <w:pStyle w:val="Corpo"/>
        <w:spacing w:line="276" w:lineRule="auto"/>
        <w:rPr>
          <w:b/>
        </w:rPr>
      </w:pPr>
    </w:p>
    <w:p w14:paraId="5882901D" w14:textId="23DF99AE" w:rsidR="000925CF" w:rsidRDefault="000925CF" w:rsidP="00B70169">
      <w:pPr>
        <w:pStyle w:val="Corpo"/>
        <w:spacing w:line="276" w:lineRule="auto"/>
        <w:rPr>
          <w:b/>
        </w:rPr>
      </w:pPr>
    </w:p>
    <w:p w14:paraId="54176653" w14:textId="20BD6E3F" w:rsidR="000925CF" w:rsidRDefault="000925CF" w:rsidP="00B70169">
      <w:pPr>
        <w:pStyle w:val="Corpo"/>
        <w:spacing w:line="276" w:lineRule="auto"/>
        <w:rPr>
          <w:b/>
        </w:rPr>
      </w:pPr>
    </w:p>
    <w:p w14:paraId="1E3B368A" w14:textId="60A802D4" w:rsidR="000925CF" w:rsidRDefault="000925CF" w:rsidP="00B70169">
      <w:pPr>
        <w:pStyle w:val="Corpo"/>
        <w:spacing w:line="276" w:lineRule="auto"/>
        <w:rPr>
          <w:b/>
        </w:rPr>
      </w:pPr>
    </w:p>
    <w:p w14:paraId="5E1CD7EC" w14:textId="1BC810D3" w:rsidR="000925CF" w:rsidRPr="00453F67" w:rsidRDefault="000925CF" w:rsidP="000925CF">
      <w:pPr>
        <w:pStyle w:val="Ttulo1"/>
        <w:jc w:val="center"/>
        <w:rPr>
          <w:bCs/>
        </w:rPr>
      </w:pPr>
      <w:bookmarkStart w:id="153" w:name="_Toc62720176"/>
      <w:r>
        <w:rPr>
          <w:bCs/>
        </w:rPr>
        <w:lastRenderedPageBreak/>
        <w:t>Probióticos</w:t>
      </w:r>
      <w:bookmarkEnd w:id="153"/>
      <w:r>
        <w:rPr>
          <w:bCs/>
        </w:rPr>
        <w:t xml:space="preserve"> </w:t>
      </w:r>
    </w:p>
    <w:p w14:paraId="3FDF78A8" w14:textId="63AF2B0F" w:rsidR="000925CF" w:rsidRDefault="000925CF" w:rsidP="000925CF">
      <w:pPr>
        <w:pStyle w:val="Subtitulocorpo"/>
        <w:rPr>
          <w:b w:val="0"/>
          <w:color w:val="404040" w:themeColor="text1" w:themeTint="BF"/>
          <w:sz w:val="24"/>
          <w:szCs w:val="24"/>
        </w:rPr>
      </w:pPr>
      <w:r w:rsidRPr="000925CF">
        <w:rPr>
          <w:bCs/>
        </w:rPr>
        <w:t>Melhoram os Sintomas e a Qualidade de Vida de Pacientes com SII</w:t>
      </w:r>
    </w:p>
    <w:p w14:paraId="670E3D12" w14:textId="77777777" w:rsidR="000925CF" w:rsidRDefault="000925CF" w:rsidP="000925CF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0AAC6C91" w14:textId="77777777" w:rsidR="000925CF" w:rsidRPr="00376204" w:rsidRDefault="000925CF" w:rsidP="000925CF">
      <w:pPr>
        <w:pStyle w:val="Corpo"/>
        <w:spacing w:after="120"/>
        <w:rPr>
          <w:sz w:val="24"/>
        </w:rPr>
      </w:pPr>
      <w:r>
        <w:rPr>
          <w:sz w:val="24"/>
        </w:rPr>
        <w:t xml:space="preserve">O objetivo desse estudo prospectivo, duplo-cego, randomizado e placebo-controlado foi comparar a eficácia de uma associação probiótica e o placebo no alívio dos sintomas da Síndrome do Intestino Irritável (SII) </w:t>
      </w:r>
      <w:r>
        <w:rPr>
          <w:sz w:val="24"/>
        </w:rPr>
        <w:fldChar w:fldCharType="begin">
          <w:fldData xml:space="preserve">PEVuZE5vdGU+PENpdGU+PEF1dGhvcj5QcmVzdG9uPC9BdXRob3I+PFllYXI+MjAxODwvWWVhcj48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</w:fldData>
        </w:fldChar>
      </w:r>
      <w:r>
        <w:rPr>
          <w:sz w:val="24"/>
        </w:rPr>
        <w:instrText xml:space="preserve"> ADDIN EN.CITE </w:instrText>
      </w:r>
      <w:r>
        <w:rPr>
          <w:sz w:val="24"/>
        </w:rPr>
        <w:fldChar w:fldCharType="begin">
          <w:fldData xml:space="preserve">PEVuZE5vdGU+PENpdGU+PEF1dGhvcj5QcmVzdG9uPC9BdXRob3I+PFllYXI+MjAxODwvWWVhcj48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</w:fldData>
        </w:fldChar>
      </w:r>
      <w:r>
        <w:rPr>
          <w:sz w:val="24"/>
        </w:rPr>
        <w:instrText xml:space="preserve"> ADDIN EN.CITE.DATA </w:instrText>
      </w:r>
      <w:r>
        <w:rPr>
          <w:sz w:val="24"/>
        </w:rPr>
      </w:r>
      <w:r>
        <w:rPr>
          <w:sz w:val="24"/>
        </w:rPr>
        <w:fldChar w:fldCharType="end"/>
      </w:r>
      <w:r>
        <w:rPr>
          <w:sz w:val="24"/>
        </w:rPr>
      </w:r>
      <w:r>
        <w:rPr>
          <w:sz w:val="24"/>
        </w:rPr>
        <w:fldChar w:fldCharType="separate"/>
      </w:r>
      <w:r>
        <w:rPr>
          <w:noProof/>
          <w:sz w:val="24"/>
        </w:rPr>
        <w:t>(Preston</w:t>
      </w:r>
      <w:r w:rsidRPr="007B658D">
        <w:rPr>
          <w:i/>
          <w:noProof/>
          <w:sz w:val="24"/>
        </w:rPr>
        <w:t xml:space="preserve"> et al.</w:t>
      </w:r>
      <w:r>
        <w:rPr>
          <w:noProof/>
          <w:sz w:val="24"/>
        </w:rPr>
        <w:t>, 2018)</w:t>
      </w:r>
      <w:r>
        <w:rPr>
          <w:sz w:val="24"/>
        </w:rPr>
        <w:fldChar w:fldCharType="end"/>
      </w:r>
      <w:r>
        <w:rPr>
          <w:sz w:val="24"/>
        </w:rPr>
        <w:t>.</w:t>
      </w:r>
    </w:p>
    <w:p w14:paraId="458572FB" w14:textId="77777777" w:rsidR="000925CF" w:rsidRPr="00453F67" w:rsidRDefault="000925CF" w:rsidP="000925CF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3009920" behindDoc="0" locked="0" layoutInCell="1" allowOverlap="1" wp14:anchorId="4087FFCA" wp14:editId="3C6CC705">
                <wp:simplePos x="0" y="0"/>
                <wp:positionH relativeFrom="margin">
                  <wp:posOffset>11686</wp:posOffset>
                </wp:positionH>
                <wp:positionV relativeFrom="paragraph">
                  <wp:posOffset>155461</wp:posOffset>
                </wp:positionV>
                <wp:extent cx="5372100" cy="518615"/>
                <wp:effectExtent l="0" t="0" r="19050" b="15240"/>
                <wp:wrapNone/>
                <wp:docPr id="591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51861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405F0A1" w14:textId="77777777" w:rsidR="005D1916" w:rsidRPr="000925CF" w:rsidRDefault="005D1916" w:rsidP="000925CF">
                            <w:pPr>
                              <w:jc w:val="center"/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</w:pPr>
                            <w:r w:rsidRPr="000925CF"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  <w:t xml:space="preserve">Assim, 113 indivíduos com idade superior a 18 anos e que cumpriam os critérios </w:t>
                            </w:r>
                            <w:proofErr w:type="spellStart"/>
                            <w:r w:rsidRPr="000925CF">
                              <w:rPr>
                                <w:rFonts w:ascii="Swis721 Th BT" w:hAnsi="Swis721 Th BT"/>
                                <w:bCs/>
                                <w:i/>
                                <w:sz w:val="23"/>
                                <w:szCs w:val="23"/>
                              </w:rPr>
                              <w:t>Rome</w:t>
                            </w:r>
                            <w:proofErr w:type="spellEnd"/>
                            <w:r w:rsidRPr="000925CF">
                              <w:rPr>
                                <w:rFonts w:ascii="Swis721 Th BT" w:hAnsi="Swis721 Th BT"/>
                                <w:bCs/>
                                <w:i/>
                                <w:sz w:val="23"/>
                                <w:szCs w:val="23"/>
                              </w:rPr>
                              <w:t xml:space="preserve"> III</w:t>
                            </w:r>
                            <w:r w:rsidRPr="000925CF"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  <w:t xml:space="preserve"> para SII foram selecionados para receberem:</w:t>
                            </w:r>
                          </w:p>
                          <w:p w14:paraId="541F3C37" w14:textId="77777777" w:rsidR="005D1916" w:rsidRPr="009D65A4" w:rsidRDefault="005D1916" w:rsidP="000925CF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087FFCA" id="_x0000_s1189" type="#_x0000_t202" style="position:absolute;left:0;text-align:left;margin-left:.9pt;margin-top:12.25pt;width:423pt;height:40.85pt;z-index:25300992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" fillcolor="white [3212]" strokecolor="#0070c0">
                <v:textbox>
                  <w:txbxContent>
                    <w:p w14:paraId="6405F0A1" w14:textId="77777777" w:rsidR="005D1916" w:rsidRPr="000925CF" w:rsidRDefault="005D1916" w:rsidP="000925CF">
                      <w:pPr>
                        <w:jc w:val="center"/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</w:pPr>
                      <w:r w:rsidRPr="000925CF"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  <w:t xml:space="preserve">Assim, 113 indivíduos com idade superior a 18 anos e que cumpriam os critérios </w:t>
                      </w:r>
                      <w:proofErr w:type="spellStart"/>
                      <w:r w:rsidRPr="000925CF">
                        <w:rPr>
                          <w:rFonts w:ascii="Swis721 Th BT" w:hAnsi="Swis721 Th BT"/>
                          <w:bCs/>
                          <w:i/>
                          <w:sz w:val="23"/>
                          <w:szCs w:val="23"/>
                        </w:rPr>
                        <w:t>Rome</w:t>
                      </w:r>
                      <w:proofErr w:type="spellEnd"/>
                      <w:r w:rsidRPr="000925CF">
                        <w:rPr>
                          <w:rFonts w:ascii="Swis721 Th BT" w:hAnsi="Swis721 Th BT"/>
                          <w:bCs/>
                          <w:i/>
                          <w:sz w:val="23"/>
                          <w:szCs w:val="23"/>
                        </w:rPr>
                        <w:t xml:space="preserve"> III</w:t>
                      </w:r>
                      <w:r w:rsidRPr="000925CF"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  <w:t xml:space="preserve"> para SII foram selecionados para receberem:</w:t>
                      </w:r>
                    </w:p>
                    <w:p w14:paraId="541F3C37" w14:textId="77777777" w:rsidR="005D1916" w:rsidRPr="009D65A4" w:rsidRDefault="005D1916" w:rsidP="000925CF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2B98CEBE" w14:textId="77777777" w:rsidR="000925CF" w:rsidRPr="00E7159F" w:rsidRDefault="000925CF" w:rsidP="000925CF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20401469" w14:textId="15E4C78A" w:rsidR="000925CF" w:rsidRPr="00956C5B" w:rsidRDefault="000925CF" w:rsidP="000925CF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3011968" behindDoc="0" locked="0" layoutInCell="1" allowOverlap="1" wp14:anchorId="10189BB2" wp14:editId="6666CEC1">
                <wp:simplePos x="0" y="0"/>
                <wp:positionH relativeFrom="margin">
                  <wp:posOffset>904240</wp:posOffset>
                </wp:positionH>
                <wp:positionV relativeFrom="paragraph">
                  <wp:posOffset>353060</wp:posOffset>
                </wp:positionV>
                <wp:extent cx="226695" cy="138430"/>
                <wp:effectExtent l="0" t="0" r="1905" b="0"/>
                <wp:wrapNone/>
                <wp:docPr id="593" name="Triângulo isósceles 59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1C32647" id="Triângulo isósceles 593" o:spid="_x0000_s1026" type="#_x0000_t5" style="position:absolute;margin-left:71.2pt;margin-top:27.8pt;width:17.85pt;height:10.9pt;flip:y;z-index:25301196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3010944" behindDoc="0" locked="0" layoutInCell="1" allowOverlap="1" wp14:anchorId="6036EE29" wp14:editId="2841264B">
                <wp:simplePos x="0" y="0"/>
                <wp:positionH relativeFrom="margin">
                  <wp:posOffset>10160</wp:posOffset>
                </wp:positionH>
                <wp:positionV relativeFrom="paragraph">
                  <wp:posOffset>614680</wp:posOffset>
                </wp:positionV>
                <wp:extent cx="2046605" cy="941070"/>
                <wp:effectExtent l="0" t="0" r="10795" b="11430"/>
                <wp:wrapNone/>
                <wp:docPr id="595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4107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4BC63D2" w14:textId="77777777" w:rsidR="005D1916" w:rsidRPr="00956C5B" w:rsidRDefault="005D1916" w:rsidP="000925C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956C5B"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1</w:t>
                            </w:r>
                          </w:p>
                          <w:p w14:paraId="0959342A" w14:textId="77777777" w:rsidR="005D1916" w:rsidRPr="000925CF" w:rsidRDefault="005D1916" w:rsidP="000925C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0925CF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L. </w:t>
                            </w:r>
                            <w:proofErr w:type="spellStart"/>
                            <w:r w:rsidRPr="000925CF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acidophilus</w:t>
                            </w:r>
                            <w:proofErr w:type="spellEnd"/>
                            <w:r w:rsidRPr="000925CF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, L. casei e L. </w:t>
                            </w:r>
                            <w:proofErr w:type="spellStart"/>
                            <w:r w:rsidRPr="000925CF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rhamnosus</w:t>
                            </w:r>
                            <w:proofErr w:type="spellEnd"/>
                            <w:r w:rsidRPr="000925CF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</w:p>
                          <w:p w14:paraId="3E32E701" w14:textId="77777777" w:rsidR="005D1916" w:rsidRPr="000925CF" w:rsidRDefault="005D1916" w:rsidP="000925C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0925CF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16X10</w:t>
                            </w:r>
                            <w:r w:rsidRPr="000925CF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  <w:vertAlign w:val="superscript"/>
                              </w:rPr>
                              <w:t>9</w:t>
                            </w:r>
                            <w:r w:rsidRPr="000925CF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UFC/cada - </w:t>
                            </w:r>
                            <w:r w:rsidRPr="000925CF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2 cápsulas ao dia</w:t>
                            </w:r>
                          </w:p>
                          <w:p w14:paraId="6E02E149" w14:textId="77777777" w:rsidR="005D1916" w:rsidRPr="00086CFC" w:rsidRDefault="005D1916" w:rsidP="000925C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036EE29" id="_x0000_s1190" type="#_x0000_t202" style="position:absolute;left:0;text-align:left;margin-left:.8pt;margin-top:48.4pt;width:161.15pt;height:74.1pt;z-index:25301094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" fillcolor="#0070c0" strokecolor="#0070c0">
                <v:textbox>
                  <w:txbxContent>
                    <w:p w14:paraId="44BC63D2" w14:textId="77777777" w:rsidR="005D1916" w:rsidRPr="00956C5B" w:rsidRDefault="005D1916" w:rsidP="000925C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</w:pPr>
                      <w:r w:rsidRPr="00956C5B"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1</w:t>
                      </w:r>
                    </w:p>
                    <w:p w14:paraId="0959342A" w14:textId="77777777" w:rsidR="005D1916" w:rsidRPr="000925CF" w:rsidRDefault="005D1916" w:rsidP="000925C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r w:rsidRPr="000925CF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L. </w:t>
                      </w:r>
                      <w:proofErr w:type="spellStart"/>
                      <w:r w:rsidRPr="000925CF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>acidophilus</w:t>
                      </w:r>
                      <w:proofErr w:type="spellEnd"/>
                      <w:r w:rsidRPr="000925CF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, L. casei e L. </w:t>
                      </w:r>
                      <w:proofErr w:type="spellStart"/>
                      <w:r w:rsidRPr="000925CF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>rhamnosus</w:t>
                      </w:r>
                      <w:proofErr w:type="spellEnd"/>
                      <w:r w:rsidRPr="000925CF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</w:p>
                    <w:p w14:paraId="3E32E701" w14:textId="77777777" w:rsidR="005D1916" w:rsidRPr="000925CF" w:rsidRDefault="005D1916" w:rsidP="000925C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r w:rsidRPr="000925CF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>16X10</w:t>
                      </w:r>
                      <w:r w:rsidRPr="000925CF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  <w:vertAlign w:val="superscript"/>
                        </w:rPr>
                        <w:t>9</w:t>
                      </w:r>
                      <w:r w:rsidRPr="000925CF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UFC/cada - </w:t>
                      </w:r>
                      <w:r w:rsidRPr="000925CF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2 cápsulas ao dia</w:t>
                      </w:r>
                    </w:p>
                    <w:p w14:paraId="6E02E149" w14:textId="77777777" w:rsidR="005D1916" w:rsidRPr="00086CFC" w:rsidRDefault="005D1916" w:rsidP="000925C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555BBB43" w14:textId="6AC98F5E" w:rsidR="000925CF" w:rsidRDefault="000925CF" w:rsidP="000925CF">
      <w:pPr>
        <w:pStyle w:val="Corpo"/>
      </w:pPr>
      <w:r w:rsidRPr="000C637F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3014016" behindDoc="0" locked="0" layoutInCell="1" allowOverlap="1" wp14:anchorId="341BCE1A" wp14:editId="730DA247">
                <wp:simplePos x="0" y="0"/>
                <wp:positionH relativeFrom="margin">
                  <wp:posOffset>4233223</wp:posOffset>
                </wp:positionH>
                <wp:positionV relativeFrom="paragraph">
                  <wp:posOffset>0</wp:posOffset>
                </wp:positionV>
                <wp:extent cx="226695" cy="138430"/>
                <wp:effectExtent l="0" t="0" r="1905" b="0"/>
                <wp:wrapNone/>
                <wp:docPr id="592" name="Triângulo isósceles 59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2C01696" id="Triângulo isósceles 592" o:spid="_x0000_s1026" type="#_x0000_t5" style="position:absolute;margin-left:333.3pt;margin-top:0;width:17.85pt;height:10.9pt;flip:y;z-index:25301401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" fillcolor="#d8d8d8 [2732]" stroked="f">
                <w10:wrap anchorx="margin"/>
              </v:shape>
            </w:pict>
          </mc:Fallback>
        </mc:AlternateContent>
      </w:r>
    </w:p>
    <w:p w14:paraId="3B2BDF3E" w14:textId="6B997EED" w:rsidR="000925CF" w:rsidRDefault="000925CF" w:rsidP="000925CF">
      <w:pPr>
        <w:pStyle w:val="Corpo"/>
      </w:pPr>
      <w:r w:rsidRPr="000C637F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3012992" behindDoc="0" locked="0" layoutInCell="1" allowOverlap="1" wp14:anchorId="41FC59C9" wp14:editId="6D176185">
                <wp:simplePos x="0" y="0"/>
                <wp:positionH relativeFrom="margin">
                  <wp:posOffset>3339143</wp:posOffset>
                </wp:positionH>
                <wp:positionV relativeFrom="paragraph">
                  <wp:posOffset>74295</wp:posOffset>
                </wp:positionV>
                <wp:extent cx="2046605" cy="941070"/>
                <wp:effectExtent l="0" t="0" r="10795" b="11430"/>
                <wp:wrapNone/>
                <wp:docPr id="594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4107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6421C3B" w14:textId="77777777" w:rsidR="005D1916" w:rsidRDefault="005D1916" w:rsidP="000925C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2 </w:t>
                            </w:r>
                          </w:p>
                          <w:p w14:paraId="6141EFB4" w14:textId="77777777" w:rsidR="005D1916" w:rsidRDefault="005D1916" w:rsidP="000925C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3995B85D" w14:textId="77777777" w:rsidR="005D1916" w:rsidRDefault="005D1916" w:rsidP="000925CF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  <w:p w14:paraId="3FCE97CF" w14:textId="77777777" w:rsidR="005D1916" w:rsidRPr="00086CFC" w:rsidRDefault="005D1916" w:rsidP="000925C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1FC59C9" id="_x0000_s1191" type="#_x0000_t202" style="position:absolute;left:0;text-align:left;margin-left:262.9pt;margin-top:5.85pt;width:161.15pt;height:74.1pt;z-index:25301299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" fillcolor="#0070c0" strokecolor="#0070c0">
                <v:textbox>
                  <w:txbxContent>
                    <w:p w14:paraId="76421C3B" w14:textId="77777777" w:rsidR="005D1916" w:rsidRDefault="005D1916" w:rsidP="000925C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2 </w:t>
                      </w:r>
                    </w:p>
                    <w:p w14:paraId="6141EFB4" w14:textId="77777777" w:rsidR="005D1916" w:rsidRDefault="005D1916" w:rsidP="000925C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3995B85D" w14:textId="77777777" w:rsidR="005D1916" w:rsidRDefault="005D1916" w:rsidP="000925CF">
                      <w:pPr>
                        <w:spacing w:after="0" w:line="240" w:lineRule="auto"/>
                        <w:jc w:val="center"/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  <w:p w14:paraId="3FCE97CF" w14:textId="77777777" w:rsidR="005D1916" w:rsidRPr="00086CFC" w:rsidRDefault="005D1916" w:rsidP="000925C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1D202890" w14:textId="77777777" w:rsidR="000925CF" w:rsidRDefault="000925CF" w:rsidP="000925CF">
      <w:pPr>
        <w:pStyle w:val="Corpo"/>
      </w:pPr>
    </w:p>
    <w:p w14:paraId="75C0EA63" w14:textId="77777777" w:rsidR="000925CF" w:rsidRDefault="000925CF" w:rsidP="000925CF">
      <w:pPr>
        <w:pStyle w:val="Corpo"/>
      </w:pPr>
    </w:p>
    <w:p w14:paraId="04ECBC26" w14:textId="77777777" w:rsidR="000925CF" w:rsidRDefault="000925CF" w:rsidP="000925CF">
      <w:pPr>
        <w:pStyle w:val="Corpo"/>
      </w:pPr>
    </w:p>
    <w:p w14:paraId="08FAABBD" w14:textId="77777777" w:rsidR="000925CF" w:rsidRDefault="000925CF" w:rsidP="000925CF">
      <w:pPr>
        <w:pStyle w:val="Corpo"/>
      </w:pPr>
    </w:p>
    <w:p w14:paraId="139B3267" w14:textId="2F3265BB" w:rsidR="000925CF" w:rsidRDefault="000925CF" w:rsidP="000925CF">
      <w:pPr>
        <w:pStyle w:val="Corpo"/>
        <w:rPr>
          <w:sz w:val="20"/>
          <w:szCs w:val="23"/>
        </w:rPr>
      </w:pPr>
    </w:p>
    <w:p w14:paraId="7B831241" w14:textId="77777777" w:rsidR="000925CF" w:rsidRPr="000925CF" w:rsidRDefault="000925CF" w:rsidP="000925CF">
      <w:pPr>
        <w:pStyle w:val="Corpo"/>
        <w:numPr>
          <w:ilvl w:val="0"/>
          <w:numId w:val="25"/>
        </w:numPr>
        <w:rPr>
          <w:sz w:val="20"/>
          <w:szCs w:val="23"/>
        </w:rPr>
      </w:pPr>
      <w:r w:rsidRPr="000925CF">
        <w:rPr>
          <w:sz w:val="20"/>
          <w:szCs w:val="23"/>
        </w:rPr>
        <w:t>Os 113 pacientes foram classificados pelos investigadores em SII-C (constipação predominante), SII-D (diarreia predominante) e SII-M (padrões de intestino misto).</w:t>
      </w:r>
    </w:p>
    <w:p w14:paraId="3B75889B" w14:textId="77777777" w:rsidR="000925CF" w:rsidRDefault="000925CF" w:rsidP="000925CF">
      <w:pPr>
        <w:pStyle w:val="Corpo"/>
        <w:rPr>
          <w:sz w:val="20"/>
          <w:szCs w:val="23"/>
        </w:rPr>
      </w:pPr>
    </w:p>
    <w:p w14:paraId="43E94A7F" w14:textId="77777777" w:rsidR="000925CF" w:rsidRDefault="000925CF" w:rsidP="000925CF">
      <w:pPr>
        <w:pStyle w:val="Corpo"/>
        <w:rPr>
          <w:b/>
          <w:color w:val="339966"/>
        </w:rPr>
      </w:pPr>
    </w:p>
    <w:p w14:paraId="67DBC300" w14:textId="77777777" w:rsidR="000925CF" w:rsidRPr="00C72C0B" w:rsidRDefault="000925CF" w:rsidP="000925CF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74D4C12C" w14:textId="77777777" w:rsidR="000925CF" w:rsidRPr="00714E9A" w:rsidRDefault="000925CF" w:rsidP="000925CF">
      <w:pPr>
        <w:pStyle w:val="Corpo"/>
        <w:rPr>
          <w:sz w:val="16"/>
          <w:szCs w:val="16"/>
        </w:rPr>
      </w:pPr>
    </w:p>
    <w:p w14:paraId="4FE94560" w14:textId="20C9A9D1" w:rsidR="000925CF" w:rsidRPr="000925CF" w:rsidRDefault="000925CF" w:rsidP="000925CF">
      <w:pPr>
        <w:pStyle w:val="Corpo"/>
        <w:numPr>
          <w:ilvl w:val="0"/>
          <w:numId w:val="1"/>
        </w:numPr>
        <w:spacing w:after="120"/>
        <w:rPr>
          <w:sz w:val="24"/>
        </w:rPr>
      </w:pPr>
      <w:r w:rsidRPr="000925CF">
        <w:rPr>
          <w:sz w:val="24"/>
        </w:rPr>
        <w:t>Com exceção da intensidade da dor e alívio adequado dos sintomas, grupo 1 apresentou vantagem terapêutica sobre o placebo para os sintomas da SII em pelo menos alguns subgrupos;</w:t>
      </w:r>
    </w:p>
    <w:p w14:paraId="43175608" w14:textId="77777777" w:rsidR="000925CF" w:rsidRPr="000925CF" w:rsidRDefault="000925CF" w:rsidP="000925CF">
      <w:pPr>
        <w:pStyle w:val="Corpo"/>
        <w:numPr>
          <w:ilvl w:val="0"/>
          <w:numId w:val="1"/>
        </w:numPr>
        <w:spacing w:after="120"/>
        <w:rPr>
          <w:sz w:val="24"/>
        </w:rPr>
      </w:pPr>
      <w:r w:rsidRPr="000925CF">
        <w:rPr>
          <w:sz w:val="24"/>
        </w:rPr>
        <w:t>Os subgrupos SII-D e as mulheres apresentaram efeitos maiores e mais consistentes;</w:t>
      </w:r>
    </w:p>
    <w:p w14:paraId="714C48CB" w14:textId="77777777" w:rsidR="000925CF" w:rsidRPr="000925CF" w:rsidRDefault="000925CF" w:rsidP="000925CF">
      <w:pPr>
        <w:pStyle w:val="Corpo"/>
        <w:numPr>
          <w:ilvl w:val="0"/>
          <w:numId w:val="1"/>
        </w:numPr>
        <w:spacing w:after="120"/>
        <w:rPr>
          <w:sz w:val="24"/>
        </w:rPr>
      </w:pPr>
      <w:r w:rsidRPr="000925CF">
        <w:rPr>
          <w:sz w:val="24"/>
        </w:rPr>
        <w:t>A frequência e a consistência das fezes foram avaliadas nos subgrupos SII-C e SII-D, e foi observada melhora com a administração de probióticos comparado ao placebo;</w:t>
      </w:r>
    </w:p>
    <w:p w14:paraId="1691966D" w14:textId="77777777" w:rsidR="000925CF" w:rsidRPr="000925CF" w:rsidRDefault="000925CF" w:rsidP="000925CF">
      <w:pPr>
        <w:pStyle w:val="Corpo"/>
        <w:numPr>
          <w:ilvl w:val="0"/>
          <w:numId w:val="1"/>
        </w:numPr>
        <w:spacing w:after="120"/>
        <w:rPr>
          <w:sz w:val="24"/>
        </w:rPr>
      </w:pPr>
      <w:r w:rsidRPr="000925CF">
        <w:rPr>
          <w:sz w:val="24"/>
        </w:rPr>
        <w:t>A qualidade de vida foi melhorada no geral e em domínios específicos;</w:t>
      </w:r>
    </w:p>
    <w:p w14:paraId="6A447EAE" w14:textId="77777777" w:rsidR="000925CF" w:rsidRPr="000925CF" w:rsidRDefault="000925CF" w:rsidP="000925CF">
      <w:pPr>
        <w:pStyle w:val="Corpo"/>
        <w:numPr>
          <w:ilvl w:val="0"/>
          <w:numId w:val="1"/>
        </w:numPr>
        <w:spacing w:after="120"/>
        <w:rPr>
          <w:sz w:val="24"/>
        </w:rPr>
      </w:pPr>
      <w:r w:rsidRPr="000925CF">
        <w:rPr>
          <w:sz w:val="24"/>
        </w:rPr>
        <w:t>Os efeitos adversos foram limitados a 7 indivíduos, todas de intensidade leve ou moderada, com exceção de um paciente que teve cólicas severas.</w:t>
      </w:r>
    </w:p>
    <w:p w14:paraId="67A87EC8" w14:textId="60BCC40F" w:rsidR="000925CF" w:rsidRPr="00C23ABE" w:rsidRDefault="000925CF" w:rsidP="000925CF">
      <w:pPr>
        <w:pStyle w:val="Corpo"/>
        <w:spacing w:after="120"/>
        <w:ind w:left="360"/>
        <w:rPr>
          <w:sz w:val="24"/>
        </w:rPr>
      </w:pPr>
    </w:p>
    <w:p w14:paraId="4614B32B" w14:textId="77777777" w:rsidR="000925CF" w:rsidRDefault="000925CF" w:rsidP="000925CF">
      <w:pPr>
        <w:pStyle w:val="Ttulo1"/>
        <w:jc w:val="center"/>
      </w:pPr>
      <w:bookmarkStart w:id="154" w:name="_Toc62720177"/>
      <w:r>
        <w:lastRenderedPageBreak/>
        <w:t>Formulário</w:t>
      </w:r>
      <w:bookmarkEnd w:id="154"/>
    </w:p>
    <w:p w14:paraId="232A63C5" w14:textId="77777777" w:rsidR="000925CF" w:rsidRDefault="000925CF" w:rsidP="000925CF">
      <w:pPr>
        <w:pStyle w:val="Corpo"/>
        <w:spacing w:after="120"/>
      </w:pPr>
    </w:p>
    <w:p w14:paraId="2C424CAB" w14:textId="77777777" w:rsidR="000925CF" w:rsidRPr="00C30C20" w:rsidRDefault="000925CF" w:rsidP="000925CF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0925CF" w:rsidRPr="009537E7" w14:paraId="0F8B66BF" w14:textId="77777777" w:rsidTr="000925CF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07F1315A" w14:textId="1D8E1AEF" w:rsidR="000925CF" w:rsidRDefault="000925CF" w:rsidP="000925CF">
            <w:pPr>
              <w:pStyle w:val="Corpo"/>
              <w:spacing w:after="0"/>
              <w:jc w:val="center"/>
              <w:rPr>
                <w:b/>
                <w:color w:val="FFFFFF" w:themeColor="background1"/>
                <w:sz w:val="22"/>
              </w:rPr>
            </w:pPr>
            <w:r>
              <w:rPr>
                <w:b/>
                <w:color w:val="FFFFFF" w:themeColor="background1"/>
                <w:sz w:val="22"/>
              </w:rPr>
              <w:t>Cápsulas Probióticas</w:t>
            </w:r>
          </w:p>
        </w:tc>
      </w:tr>
      <w:tr w:rsidR="000925CF" w:rsidRPr="009537E7" w14:paraId="569353A2" w14:textId="77777777" w:rsidTr="000925CF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34432726" w14:textId="6FAC0548" w:rsidR="000925CF" w:rsidRDefault="000925CF" w:rsidP="000925CF">
            <w:pPr>
              <w:pStyle w:val="Corpo"/>
              <w:jc w:val="center"/>
              <w:rPr>
                <w:i/>
              </w:rPr>
            </w:pPr>
            <w:bookmarkStart w:id="155" w:name="_Hlk62659508"/>
            <w:r>
              <w:rPr>
                <w:i/>
              </w:rPr>
              <w:t xml:space="preserve">Lactobacillus </w:t>
            </w:r>
            <w:proofErr w:type="spellStart"/>
            <w:r>
              <w:rPr>
                <w:i/>
              </w:rPr>
              <w:t>acidophilus</w:t>
            </w:r>
            <w:bookmarkEnd w:id="155"/>
            <w:proofErr w:type="spellEnd"/>
            <w:r>
              <w:t>.......</w:t>
            </w:r>
            <w:r w:rsidRPr="00AA38FE">
              <w:rPr>
                <w:rFonts w:eastAsiaTheme="minorHAnsi"/>
                <w:color w:val="FFFFFF" w:themeColor="background1"/>
                <w:szCs w:val="23"/>
              </w:rPr>
              <w:t xml:space="preserve"> </w:t>
            </w:r>
            <w:r w:rsidRPr="00AA38FE">
              <w:t>16X10</w:t>
            </w:r>
            <w:r w:rsidRPr="00AA38FE">
              <w:rPr>
                <w:vertAlign w:val="superscript"/>
              </w:rPr>
              <w:t>9</w:t>
            </w:r>
            <w:r w:rsidRPr="00AA38FE">
              <w:t xml:space="preserve"> UFC</w:t>
            </w:r>
          </w:p>
        </w:tc>
      </w:tr>
      <w:tr w:rsidR="000925CF" w:rsidRPr="009537E7" w14:paraId="28034432" w14:textId="77777777" w:rsidTr="000925CF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3BE6F81" w14:textId="35539FC8" w:rsidR="000925CF" w:rsidRDefault="000925CF" w:rsidP="000925CF">
            <w:pPr>
              <w:pStyle w:val="Corpo"/>
              <w:jc w:val="center"/>
              <w:rPr>
                <w:i/>
              </w:rPr>
            </w:pPr>
            <w:bookmarkStart w:id="156" w:name="_Hlk62659512"/>
            <w:r>
              <w:rPr>
                <w:i/>
              </w:rPr>
              <w:t>Lactobacillus casei</w:t>
            </w:r>
            <w:bookmarkEnd w:id="156"/>
            <w:r>
              <w:t>..................</w:t>
            </w:r>
            <w:r w:rsidRPr="00AA38FE">
              <w:t>16X10</w:t>
            </w:r>
            <w:r w:rsidRPr="00AA38FE">
              <w:rPr>
                <w:vertAlign w:val="superscript"/>
              </w:rPr>
              <w:t>9</w:t>
            </w:r>
            <w:r w:rsidRPr="00AA38FE">
              <w:t xml:space="preserve"> UFC</w:t>
            </w:r>
          </w:p>
        </w:tc>
      </w:tr>
      <w:tr w:rsidR="000925CF" w:rsidRPr="009537E7" w14:paraId="02F27A52" w14:textId="77777777" w:rsidTr="000925CF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8CDE969" w14:textId="6425829D" w:rsidR="000925CF" w:rsidRDefault="000925CF" w:rsidP="000925CF">
            <w:pPr>
              <w:pStyle w:val="Corpo"/>
              <w:jc w:val="center"/>
            </w:pPr>
            <w:bookmarkStart w:id="157" w:name="_Hlk62659515"/>
            <w:r>
              <w:rPr>
                <w:i/>
              </w:rPr>
              <w:t xml:space="preserve">Lactobacillus </w:t>
            </w:r>
            <w:proofErr w:type="spellStart"/>
            <w:r>
              <w:rPr>
                <w:i/>
              </w:rPr>
              <w:t>rhamnosus</w:t>
            </w:r>
            <w:bookmarkEnd w:id="157"/>
            <w:proofErr w:type="spellEnd"/>
            <w:r>
              <w:t>........</w:t>
            </w:r>
            <w:r w:rsidRPr="00AA38FE">
              <w:t xml:space="preserve"> 16X10</w:t>
            </w:r>
            <w:r w:rsidRPr="00AA38FE">
              <w:rPr>
                <w:vertAlign w:val="superscript"/>
              </w:rPr>
              <w:t>9</w:t>
            </w:r>
            <w:r w:rsidRPr="00AA38FE">
              <w:t xml:space="preserve"> UFC</w:t>
            </w:r>
          </w:p>
        </w:tc>
      </w:tr>
      <w:tr w:rsidR="000925CF" w:rsidRPr="009537E7" w14:paraId="01F0839B" w14:textId="77777777" w:rsidTr="000925CF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B6EA452" w14:textId="0E109B67" w:rsidR="000925CF" w:rsidRDefault="000925CF" w:rsidP="000925CF">
            <w:pPr>
              <w:pStyle w:val="Corpo"/>
              <w:jc w:val="center"/>
            </w:pPr>
            <w:r>
              <w:t>Excipiente qsp............................1 Cápsula</w:t>
            </w:r>
          </w:p>
        </w:tc>
      </w:tr>
    </w:tbl>
    <w:p w14:paraId="12E98EA6" w14:textId="77777777" w:rsidR="000925CF" w:rsidRPr="000925CF" w:rsidRDefault="000925CF" w:rsidP="000925CF">
      <w:pPr>
        <w:pStyle w:val="Corpo"/>
        <w:rPr>
          <w:sz w:val="16"/>
          <w:szCs w:val="16"/>
        </w:rPr>
      </w:pPr>
      <w:r w:rsidRPr="000925CF">
        <w:rPr>
          <w:sz w:val="16"/>
          <w:szCs w:val="16"/>
        </w:rPr>
        <w:t>Administrar 2 cápsulas no café da manhã ou conforme orientação médica.</w:t>
      </w:r>
    </w:p>
    <w:p w14:paraId="2246E9ED" w14:textId="77777777" w:rsidR="000925CF" w:rsidRPr="00956C5B" w:rsidRDefault="000925CF" w:rsidP="000925CF">
      <w:pPr>
        <w:pStyle w:val="Corpo"/>
        <w:rPr>
          <w:sz w:val="16"/>
          <w:szCs w:val="16"/>
        </w:rPr>
      </w:pPr>
    </w:p>
    <w:p w14:paraId="1588EA0F" w14:textId="77777777" w:rsidR="000925CF" w:rsidRDefault="000925CF" w:rsidP="000925CF">
      <w:pPr>
        <w:pStyle w:val="Corpo"/>
        <w:spacing w:after="0"/>
        <w:ind w:left="360"/>
        <w:rPr>
          <w:sz w:val="20"/>
          <w:szCs w:val="20"/>
        </w:rPr>
      </w:pPr>
    </w:p>
    <w:p w14:paraId="28816FC9" w14:textId="08AA33A9" w:rsidR="000925CF" w:rsidRDefault="000925CF" w:rsidP="00B70169">
      <w:pPr>
        <w:pStyle w:val="Corpo"/>
        <w:spacing w:line="276" w:lineRule="auto"/>
        <w:rPr>
          <w:b/>
        </w:rPr>
      </w:pPr>
    </w:p>
    <w:p w14:paraId="048C925F" w14:textId="1FD7EDED" w:rsidR="000925CF" w:rsidRDefault="000925CF" w:rsidP="00B70169">
      <w:pPr>
        <w:pStyle w:val="Corpo"/>
        <w:spacing w:line="276" w:lineRule="auto"/>
        <w:rPr>
          <w:b/>
        </w:rPr>
      </w:pPr>
    </w:p>
    <w:p w14:paraId="39CF6567" w14:textId="6472051F" w:rsidR="000925CF" w:rsidRDefault="000925CF" w:rsidP="00B70169">
      <w:pPr>
        <w:pStyle w:val="Corpo"/>
        <w:spacing w:line="276" w:lineRule="auto"/>
        <w:rPr>
          <w:b/>
        </w:rPr>
      </w:pPr>
    </w:p>
    <w:p w14:paraId="053B54E6" w14:textId="5034BED7" w:rsidR="000925CF" w:rsidRDefault="000925CF" w:rsidP="00B70169">
      <w:pPr>
        <w:pStyle w:val="Corpo"/>
        <w:spacing w:line="276" w:lineRule="auto"/>
        <w:rPr>
          <w:b/>
        </w:rPr>
      </w:pPr>
    </w:p>
    <w:p w14:paraId="128A1C4B" w14:textId="576C2915" w:rsidR="000925CF" w:rsidRDefault="000925CF" w:rsidP="00B70169">
      <w:pPr>
        <w:pStyle w:val="Corpo"/>
        <w:spacing w:line="276" w:lineRule="auto"/>
        <w:rPr>
          <w:b/>
        </w:rPr>
      </w:pPr>
    </w:p>
    <w:p w14:paraId="6B71018A" w14:textId="6954EF16" w:rsidR="000925CF" w:rsidRDefault="000925CF" w:rsidP="00B70169">
      <w:pPr>
        <w:pStyle w:val="Corpo"/>
        <w:spacing w:line="276" w:lineRule="auto"/>
        <w:rPr>
          <w:b/>
        </w:rPr>
      </w:pPr>
    </w:p>
    <w:p w14:paraId="7A6504D1" w14:textId="1076C05D" w:rsidR="000925CF" w:rsidRDefault="000925CF" w:rsidP="00B70169">
      <w:pPr>
        <w:pStyle w:val="Corpo"/>
        <w:spacing w:line="276" w:lineRule="auto"/>
        <w:rPr>
          <w:b/>
        </w:rPr>
      </w:pPr>
    </w:p>
    <w:p w14:paraId="36BE5BC5" w14:textId="3FD35FF2" w:rsidR="000925CF" w:rsidRDefault="000925CF" w:rsidP="00B70169">
      <w:pPr>
        <w:pStyle w:val="Corpo"/>
        <w:spacing w:line="276" w:lineRule="auto"/>
        <w:rPr>
          <w:b/>
        </w:rPr>
      </w:pPr>
    </w:p>
    <w:p w14:paraId="2B14966A" w14:textId="4FDB2FA2" w:rsidR="000925CF" w:rsidRDefault="000925CF" w:rsidP="00B70169">
      <w:pPr>
        <w:pStyle w:val="Corpo"/>
        <w:spacing w:line="276" w:lineRule="auto"/>
        <w:rPr>
          <w:b/>
        </w:rPr>
      </w:pPr>
    </w:p>
    <w:p w14:paraId="26BF2C80" w14:textId="0F1AEB64" w:rsidR="000925CF" w:rsidRDefault="000925CF" w:rsidP="00B70169">
      <w:pPr>
        <w:pStyle w:val="Corpo"/>
        <w:spacing w:line="276" w:lineRule="auto"/>
        <w:rPr>
          <w:b/>
        </w:rPr>
      </w:pPr>
    </w:p>
    <w:p w14:paraId="16C51A58" w14:textId="22907298" w:rsidR="000925CF" w:rsidRDefault="000925CF" w:rsidP="00B70169">
      <w:pPr>
        <w:pStyle w:val="Corpo"/>
        <w:spacing w:line="276" w:lineRule="auto"/>
        <w:rPr>
          <w:b/>
        </w:rPr>
      </w:pPr>
    </w:p>
    <w:p w14:paraId="1A88F5C8" w14:textId="1349B4DA" w:rsidR="000925CF" w:rsidRDefault="000925CF" w:rsidP="00B70169">
      <w:pPr>
        <w:pStyle w:val="Corpo"/>
        <w:spacing w:line="276" w:lineRule="auto"/>
        <w:rPr>
          <w:b/>
        </w:rPr>
      </w:pPr>
    </w:p>
    <w:p w14:paraId="0DABD5B5" w14:textId="1432314F" w:rsidR="000925CF" w:rsidRDefault="000925CF" w:rsidP="00B70169">
      <w:pPr>
        <w:pStyle w:val="Corpo"/>
        <w:spacing w:line="276" w:lineRule="auto"/>
        <w:rPr>
          <w:b/>
        </w:rPr>
      </w:pPr>
    </w:p>
    <w:p w14:paraId="649A7226" w14:textId="1419FC77" w:rsidR="000925CF" w:rsidRDefault="000925CF" w:rsidP="00B70169">
      <w:pPr>
        <w:pStyle w:val="Corpo"/>
        <w:spacing w:line="276" w:lineRule="auto"/>
        <w:rPr>
          <w:b/>
        </w:rPr>
      </w:pPr>
    </w:p>
    <w:p w14:paraId="43F720D8" w14:textId="7AB3E079" w:rsidR="000925CF" w:rsidRDefault="000925CF" w:rsidP="00B70169">
      <w:pPr>
        <w:pStyle w:val="Corpo"/>
        <w:spacing w:line="276" w:lineRule="auto"/>
        <w:rPr>
          <w:b/>
        </w:rPr>
      </w:pPr>
    </w:p>
    <w:p w14:paraId="61B77246" w14:textId="55A7CC0F" w:rsidR="000925CF" w:rsidRDefault="000925CF" w:rsidP="00B70169">
      <w:pPr>
        <w:pStyle w:val="Corpo"/>
        <w:spacing w:line="276" w:lineRule="auto"/>
        <w:rPr>
          <w:b/>
        </w:rPr>
      </w:pPr>
    </w:p>
    <w:p w14:paraId="214C331E" w14:textId="0351CD4F" w:rsidR="000925CF" w:rsidRDefault="000925CF" w:rsidP="00B70169">
      <w:pPr>
        <w:pStyle w:val="Corpo"/>
        <w:spacing w:line="276" w:lineRule="auto"/>
        <w:rPr>
          <w:b/>
        </w:rPr>
      </w:pPr>
    </w:p>
    <w:p w14:paraId="743E0725" w14:textId="0AA5002C" w:rsidR="000925CF" w:rsidRDefault="000925CF" w:rsidP="00B70169">
      <w:pPr>
        <w:pStyle w:val="Corpo"/>
        <w:spacing w:line="276" w:lineRule="auto"/>
        <w:rPr>
          <w:b/>
        </w:rPr>
      </w:pPr>
    </w:p>
    <w:p w14:paraId="77044769" w14:textId="7A348685" w:rsidR="000925CF" w:rsidRDefault="000925CF" w:rsidP="00B70169">
      <w:pPr>
        <w:pStyle w:val="Corpo"/>
        <w:spacing w:line="276" w:lineRule="auto"/>
        <w:rPr>
          <w:b/>
        </w:rPr>
      </w:pPr>
    </w:p>
    <w:p w14:paraId="4C19946D" w14:textId="0C5FFA09" w:rsidR="000925CF" w:rsidRDefault="000925CF" w:rsidP="00B70169">
      <w:pPr>
        <w:pStyle w:val="Corpo"/>
        <w:spacing w:line="276" w:lineRule="auto"/>
        <w:rPr>
          <w:b/>
        </w:rPr>
      </w:pPr>
    </w:p>
    <w:p w14:paraId="5907D5FA" w14:textId="1CA8C631" w:rsidR="000925CF" w:rsidRDefault="000925CF" w:rsidP="00B70169">
      <w:pPr>
        <w:pStyle w:val="Corpo"/>
        <w:spacing w:line="276" w:lineRule="auto"/>
        <w:rPr>
          <w:b/>
        </w:rPr>
      </w:pPr>
    </w:p>
    <w:p w14:paraId="11C80EA2" w14:textId="42E6259B" w:rsidR="000925CF" w:rsidRDefault="000925CF" w:rsidP="00B70169">
      <w:pPr>
        <w:pStyle w:val="Corpo"/>
        <w:spacing w:line="276" w:lineRule="auto"/>
        <w:rPr>
          <w:b/>
        </w:rPr>
      </w:pPr>
    </w:p>
    <w:p w14:paraId="123D9376" w14:textId="5F4EDBC6" w:rsidR="000925CF" w:rsidRDefault="000925CF" w:rsidP="00B70169">
      <w:pPr>
        <w:pStyle w:val="Corpo"/>
        <w:spacing w:line="276" w:lineRule="auto"/>
        <w:rPr>
          <w:b/>
        </w:rPr>
      </w:pPr>
    </w:p>
    <w:p w14:paraId="5879E7C2" w14:textId="05DE2790" w:rsidR="00BC149F" w:rsidRPr="00453F67" w:rsidRDefault="00026B5B" w:rsidP="00BC149F">
      <w:pPr>
        <w:pStyle w:val="Ttulo1"/>
        <w:jc w:val="center"/>
        <w:rPr>
          <w:bCs/>
        </w:rPr>
      </w:pPr>
      <w:bookmarkStart w:id="158" w:name="_Toc62720178"/>
      <w:r>
        <w:rPr>
          <w:bCs/>
          <w:i/>
          <w:iCs/>
        </w:rPr>
        <w:lastRenderedPageBreak/>
        <w:t xml:space="preserve">Pool </w:t>
      </w:r>
      <w:r>
        <w:rPr>
          <w:bCs/>
        </w:rPr>
        <w:t xml:space="preserve">de </w:t>
      </w:r>
      <w:r w:rsidR="00BC149F">
        <w:rPr>
          <w:bCs/>
        </w:rPr>
        <w:t>Probióticos</w:t>
      </w:r>
      <w:bookmarkEnd w:id="158"/>
      <w:r w:rsidR="00BC149F">
        <w:rPr>
          <w:bCs/>
        </w:rPr>
        <w:t xml:space="preserve"> </w:t>
      </w:r>
    </w:p>
    <w:p w14:paraId="04495CD5" w14:textId="4526D822" w:rsidR="00BC149F" w:rsidRDefault="00026B5B" w:rsidP="00026B5B">
      <w:pPr>
        <w:pStyle w:val="Subtitulocorpo"/>
        <w:rPr>
          <w:b w:val="0"/>
          <w:color w:val="404040" w:themeColor="text1" w:themeTint="BF"/>
          <w:sz w:val="24"/>
          <w:szCs w:val="24"/>
        </w:rPr>
      </w:pPr>
      <w:r w:rsidRPr="00026B5B">
        <w:rPr>
          <w:bCs/>
        </w:rPr>
        <w:t>Melhora a Composição Microbiota Intestinal</w:t>
      </w:r>
    </w:p>
    <w:p w14:paraId="7C1E98DB" w14:textId="77777777" w:rsidR="00026B5B" w:rsidRDefault="00026B5B" w:rsidP="00BC149F">
      <w:pPr>
        <w:pStyle w:val="Corpo"/>
        <w:spacing w:after="120"/>
        <w:rPr>
          <w:szCs w:val="23"/>
        </w:rPr>
      </w:pPr>
    </w:p>
    <w:p w14:paraId="3613FCC8" w14:textId="7C2D979F" w:rsidR="00BC149F" w:rsidRPr="00C86E26" w:rsidRDefault="00BC149F" w:rsidP="00BC149F">
      <w:pPr>
        <w:pStyle w:val="Corpo"/>
        <w:spacing w:after="120"/>
        <w:rPr>
          <w:szCs w:val="23"/>
        </w:rPr>
      </w:pPr>
      <w:proofErr w:type="spellStart"/>
      <w:r w:rsidRPr="00C86E26">
        <w:rPr>
          <w:szCs w:val="23"/>
        </w:rPr>
        <w:t>Hod</w:t>
      </w:r>
      <w:proofErr w:type="spellEnd"/>
      <w:r w:rsidRPr="00C86E26">
        <w:rPr>
          <w:szCs w:val="23"/>
        </w:rPr>
        <w:t xml:space="preserve"> </w:t>
      </w:r>
      <w:r w:rsidRPr="00C86E26">
        <w:rPr>
          <w:i/>
          <w:szCs w:val="23"/>
        </w:rPr>
        <w:t>et al.</w:t>
      </w:r>
      <w:r w:rsidRPr="00C86E26">
        <w:rPr>
          <w:szCs w:val="23"/>
        </w:rPr>
        <w:t xml:space="preserve"> (2018) realizaram um estudo duplo-cego e placebo controlado para avaliar a eficácia de um </w:t>
      </w:r>
      <w:r w:rsidRPr="00C86E26">
        <w:rPr>
          <w:i/>
          <w:szCs w:val="23"/>
        </w:rPr>
        <w:t>pool</w:t>
      </w:r>
      <w:r w:rsidRPr="00C86E26">
        <w:rPr>
          <w:szCs w:val="23"/>
        </w:rPr>
        <w:t xml:space="preserve"> de probióticos na composição da microbiota em pacientes com síndrome do intestino irritável</w:t>
      </w:r>
      <w:r>
        <w:rPr>
          <w:szCs w:val="23"/>
        </w:rPr>
        <w:t xml:space="preserve"> com predominância de diarreia (IBS-D)</w:t>
      </w:r>
      <w:r w:rsidRPr="00C86E26">
        <w:rPr>
          <w:szCs w:val="23"/>
        </w:rPr>
        <w:t>.</w:t>
      </w:r>
    </w:p>
    <w:p w14:paraId="44426665" w14:textId="77777777" w:rsidR="00BC149F" w:rsidRPr="00453F67" w:rsidRDefault="00BC149F" w:rsidP="00BC149F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3016064" behindDoc="0" locked="0" layoutInCell="1" allowOverlap="1" wp14:anchorId="3A0EFA7A" wp14:editId="6BABE000">
                <wp:simplePos x="0" y="0"/>
                <wp:positionH relativeFrom="margin">
                  <wp:posOffset>11686</wp:posOffset>
                </wp:positionH>
                <wp:positionV relativeFrom="paragraph">
                  <wp:posOffset>155461</wp:posOffset>
                </wp:positionV>
                <wp:extent cx="5372100" cy="518615"/>
                <wp:effectExtent l="0" t="0" r="19050" b="15240"/>
                <wp:wrapNone/>
                <wp:docPr id="596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51861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2D9DB6F" w14:textId="77777777" w:rsidR="005D1916" w:rsidRPr="009D65A4" w:rsidRDefault="005D1916" w:rsidP="00BC149F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  <w:t xml:space="preserve">Para isso, 107 pacientes foram selecionadas e divididas em dois grupos, no qual receberam durante 8 semanas: </w:t>
                            </w:r>
                          </w:p>
                          <w:p w14:paraId="6D274867" w14:textId="77777777" w:rsidR="005D1916" w:rsidRPr="009D65A4" w:rsidRDefault="005D1916" w:rsidP="00BC149F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A0EFA7A" id="_x0000_s1192" type="#_x0000_t202" style="position:absolute;left:0;text-align:left;margin-left:.9pt;margin-top:12.25pt;width:423pt;height:40.85pt;z-index:2530160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" fillcolor="white [3212]" strokecolor="#0070c0">
                <v:textbox>
                  <w:txbxContent>
                    <w:p w14:paraId="62D9DB6F" w14:textId="77777777" w:rsidR="005D1916" w:rsidRPr="009D65A4" w:rsidRDefault="005D1916" w:rsidP="00BC149F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sz w:val="23"/>
                          <w:szCs w:val="23"/>
                        </w:rPr>
                        <w:t xml:space="preserve">Para isso, 107 pacientes foram selecionadas e divididas em dois grupos, no qual receberam durante 8 semanas: </w:t>
                      </w:r>
                    </w:p>
                    <w:p w14:paraId="6D274867" w14:textId="77777777" w:rsidR="005D1916" w:rsidRPr="009D65A4" w:rsidRDefault="005D1916" w:rsidP="00BC149F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25F08CF" w14:textId="77777777" w:rsidR="00BC149F" w:rsidRPr="00E7159F" w:rsidRDefault="00BC149F" w:rsidP="00BC149F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52E1B80D" w14:textId="77777777" w:rsidR="00BC149F" w:rsidRPr="00956C5B" w:rsidRDefault="00BC149F" w:rsidP="00BC149F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3018112" behindDoc="0" locked="0" layoutInCell="1" allowOverlap="1" wp14:anchorId="3BBD5D5B" wp14:editId="6AB3418D">
                <wp:simplePos x="0" y="0"/>
                <wp:positionH relativeFrom="margin">
                  <wp:posOffset>904240</wp:posOffset>
                </wp:positionH>
                <wp:positionV relativeFrom="paragraph">
                  <wp:posOffset>353060</wp:posOffset>
                </wp:positionV>
                <wp:extent cx="226695" cy="138430"/>
                <wp:effectExtent l="0" t="0" r="1905" b="0"/>
                <wp:wrapNone/>
                <wp:docPr id="597" name="Triângulo isósceles 59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40461FF" id="Triângulo isósceles 597" o:spid="_x0000_s1026" type="#_x0000_t5" style="position:absolute;margin-left:71.2pt;margin-top:27.8pt;width:17.85pt;height:10.9pt;flip:y;z-index:2530181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3017088" behindDoc="0" locked="0" layoutInCell="1" allowOverlap="1" wp14:anchorId="79E6A1B9" wp14:editId="1FD73ECE">
                <wp:simplePos x="0" y="0"/>
                <wp:positionH relativeFrom="margin">
                  <wp:posOffset>10160</wp:posOffset>
                </wp:positionH>
                <wp:positionV relativeFrom="paragraph">
                  <wp:posOffset>614680</wp:posOffset>
                </wp:positionV>
                <wp:extent cx="2046605" cy="941070"/>
                <wp:effectExtent l="0" t="0" r="10795" b="11430"/>
                <wp:wrapNone/>
                <wp:docPr id="598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4107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4357716" w14:textId="77777777" w:rsidR="005D1916" w:rsidRPr="00956C5B" w:rsidRDefault="005D1916" w:rsidP="00BC149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956C5B"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1</w:t>
                            </w:r>
                          </w:p>
                          <w:p w14:paraId="2C3C90C6" w14:textId="77777777" w:rsidR="005D1916" w:rsidRDefault="005D1916" w:rsidP="00BC149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7BB0D4D7" w14:textId="67330B12" w:rsidR="005D1916" w:rsidRPr="005827BA" w:rsidRDefault="005D1916" w:rsidP="00BC149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5827BA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Pool </w:t>
                            </w:r>
                            <w:r w:rsidRPr="005827BA"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de Probióticos</w:t>
                            </w:r>
                          </w:p>
                          <w:p w14:paraId="49E24825" w14:textId="77777777" w:rsidR="005D1916" w:rsidRPr="00086CFC" w:rsidRDefault="005D1916" w:rsidP="00BC149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2 vezes ao dia</w:t>
                            </w: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  <w:t xml:space="preserve"> </w:t>
                            </w:r>
                          </w:p>
                          <w:p w14:paraId="4B3B5AFE" w14:textId="77777777" w:rsidR="005D1916" w:rsidRPr="00086CFC" w:rsidRDefault="005D1916" w:rsidP="00BC149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9E6A1B9" id="_x0000_s1193" type="#_x0000_t202" style="position:absolute;left:0;text-align:left;margin-left:.8pt;margin-top:48.4pt;width:161.15pt;height:74.1pt;z-index:25301708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" fillcolor="#0070c0" strokecolor="#0070c0">
                <v:textbox>
                  <w:txbxContent>
                    <w:p w14:paraId="14357716" w14:textId="77777777" w:rsidR="005D1916" w:rsidRPr="00956C5B" w:rsidRDefault="005D1916" w:rsidP="00BC149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</w:pPr>
                      <w:r w:rsidRPr="00956C5B"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1</w:t>
                      </w:r>
                    </w:p>
                    <w:p w14:paraId="2C3C90C6" w14:textId="77777777" w:rsidR="005D1916" w:rsidRDefault="005D1916" w:rsidP="00BC149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7BB0D4D7" w14:textId="67330B12" w:rsidR="005D1916" w:rsidRPr="005827BA" w:rsidRDefault="005D1916" w:rsidP="00BC149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  <w:r w:rsidRPr="005827BA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Pool </w:t>
                      </w:r>
                      <w:r w:rsidRPr="005827BA"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de Probióticos</w:t>
                      </w:r>
                    </w:p>
                    <w:p w14:paraId="49E24825" w14:textId="77777777" w:rsidR="005D1916" w:rsidRPr="00086CFC" w:rsidRDefault="005D1916" w:rsidP="00BC149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2 vezes ao dia</w:t>
                      </w:r>
                      <w:r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  <w:t xml:space="preserve"> </w:t>
                      </w:r>
                    </w:p>
                    <w:p w14:paraId="4B3B5AFE" w14:textId="77777777" w:rsidR="005D1916" w:rsidRPr="00086CFC" w:rsidRDefault="005D1916" w:rsidP="00BC149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385EB62C" w14:textId="77777777" w:rsidR="00BC149F" w:rsidRDefault="00BC149F" w:rsidP="00BC149F">
      <w:pPr>
        <w:pStyle w:val="Corpo"/>
      </w:pPr>
      <w:r w:rsidRPr="000C637F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3020160" behindDoc="0" locked="0" layoutInCell="1" allowOverlap="1" wp14:anchorId="1F911D69" wp14:editId="1D21FDF1">
                <wp:simplePos x="0" y="0"/>
                <wp:positionH relativeFrom="margin">
                  <wp:posOffset>4233223</wp:posOffset>
                </wp:positionH>
                <wp:positionV relativeFrom="paragraph">
                  <wp:posOffset>0</wp:posOffset>
                </wp:positionV>
                <wp:extent cx="226695" cy="138430"/>
                <wp:effectExtent l="0" t="0" r="1905" b="0"/>
                <wp:wrapNone/>
                <wp:docPr id="599" name="Triângulo isósceles 59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1B4B042" id="Triângulo isósceles 599" o:spid="_x0000_s1026" type="#_x0000_t5" style="position:absolute;margin-left:333.3pt;margin-top:0;width:17.85pt;height:10.9pt;flip:y;z-index:2530201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" fillcolor="#d8d8d8 [2732]" stroked="f">
                <w10:wrap anchorx="margin"/>
              </v:shape>
            </w:pict>
          </mc:Fallback>
        </mc:AlternateContent>
      </w:r>
    </w:p>
    <w:p w14:paraId="247F7B98" w14:textId="77777777" w:rsidR="00BC149F" w:rsidRDefault="00BC149F" w:rsidP="00BC149F">
      <w:pPr>
        <w:pStyle w:val="Corpo"/>
      </w:pPr>
      <w:r w:rsidRPr="000C637F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3019136" behindDoc="0" locked="0" layoutInCell="1" allowOverlap="1" wp14:anchorId="3C17D441" wp14:editId="793682F3">
                <wp:simplePos x="0" y="0"/>
                <wp:positionH relativeFrom="margin">
                  <wp:posOffset>3339143</wp:posOffset>
                </wp:positionH>
                <wp:positionV relativeFrom="paragraph">
                  <wp:posOffset>74295</wp:posOffset>
                </wp:positionV>
                <wp:extent cx="2046605" cy="941070"/>
                <wp:effectExtent l="0" t="0" r="10795" b="11430"/>
                <wp:wrapNone/>
                <wp:docPr id="600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4107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58E483E" w14:textId="77777777" w:rsidR="005D1916" w:rsidRDefault="005D1916" w:rsidP="00BC149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2 </w:t>
                            </w:r>
                          </w:p>
                          <w:p w14:paraId="0E7634D7" w14:textId="77777777" w:rsidR="005D1916" w:rsidRDefault="005D1916" w:rsidP="00BC149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67D5C610" w14:textId="77777777" w:rsidR="005D1916" w:rsidRDefault="005D1916" w:rsidP="00BC149F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  <w:p w14:paraId="0F1C493A" w14:textId="77777777" w:rsidR="005D1916" w:rsidRPr="00086CFC" w:rsidRDefault="005D1916" w:rsidP="00BC149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C17D441" id="_x0000_s1194" type="#_x0000_t202" style="position:absolute;left:0;text-align:left;margin-left:262.9pt;margin-top:5.85pt;width:161.15pt;height:74.1pt;z-index:25301913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" fillcolor="#0070c0" strokecolor="#0070c0">
                <v:textbox>
                  <w:txbxContent>
                    <w:p w14:paraId="158E483E" w14:textId="77777777" w:rsidR="005D1916" w:rsidRDefault="005D1916" w:rsidP="00BC149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2 </w:t>
                      </w:r>
                    </w:p>
                    <w:p w14:paraId="0E7634D7" w14:textId="77777777" w:rsidR="005D1916" w:rsidRDefault="005D1916" w:rsidP="00BC149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67D5C610" w14:textId="77777777" w:rsidR="005D1916" w:rsidRDefault="005D1916" w:rsidP="00BC149F">
                      <w:pPr>
                        <w:spacing w:after="0" w:line="240" w:lineRule="auto"/>
                        <w:jc w:val="center"/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  <w:p w14:paraId="0F1C493A" w14:textId="77777777" w:rsidR="005D1916" w:rsidRPr="00086CFC" w:rsidRDefault="005D1916" w:rsidP="00BC149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9B5463E" w14:textId="77777777" w:rsidR="00BC149F" w:rsidRDefault="00BC149F" w:rsidP="00BC149F">
      <w:pPr>
        <w:pStyle w:val="Corpo"/>
      </w:pPr>
    </w:p>
    <w:p w14:paraId="4A549210" w14:textId="77777777" w:rsidR="00BC149F" w:rsidRDefault="00BC149F" w:rsidP="00BC149F">
      <w:pPr>
        <w:pStyle w:val="Corpo"/>
      </w:pPr>
    </w:p>
    <w:p w14:paraId="29744BFA" w14:textId="77777777" w:rsidR="00BC149F" w:rsidRDefault="00BC149F" w:rsidP="00BC149F">
      <w:pPr>
        <w:pStyle w:val="Corpo"/>
      </w:pPr>
    </w:p>
    <w:p w14:paraId="6D937954" w14:textId="77777777" w:rsidR="00BC149F" w:rsidRDefault="00BC149F" w:rsidP="00BC149F">
      <w:pPr>
        <w:pStyle w:val="Corpo"/>
      </w:pPr>
    </w:p>
    <w:p w14:paraId="4DA27E9B" w14:textId="77777777" w:rsidR="00BC149F" w:rsidRDefault="00BC149F" w:rsidP="00BC149F">
      <w:pPr>
        <w:pStyle w:val="Corpo"/>
        <w:rPr>
          <w:sz w:val="20"/>
          <w:szCs w:val="23"/>
        </w:rPr>
      </w:pPr>
    </w:p>
    <w:p w14:paraId="70E5A273" w14:textId="77777777" w:rsidR="00BC149F" w:rsidRPr="00BC149F" w:rsidRDefault="00BC149F" w:rsidP="00BC149F">
      <w:pPr>
        <w:pStyle w:val="Corpo"/>
        <w:numPr>
          <w:ilvl w:val="0"/>
          <w:numId w:val="25"/>
        </w:numPr>
        <w:rPr>
          <w:i/>
          <w:sz w:val="20"/>
          <w:szCs w:val="23"/>
        </w:rPr>
      </w:pPr>
      <w:r w:rsidRPr="00BC149F">
        <w:rPr>
          <w:sz w:val="20"/>
          <w:szCs w:val="23"/>
        </w:rPr>
        <w:t xml:space="preserve">O </w:t>
      </w:r>
      <w:r w:rsidRPr="00BC149F">
        <w:rPr>
          <w:i/>
          <w:sz w:val="20"/>
          <w:szCs w:val="23"/>
        </w:rPr>
        <w:t xml:space="preserve">pool </w:t>
      </w:r>
      <w:r w:rsidRPr="00BC149F">
        <w:rPr>
          <w:sz w:val="20"/>
          <w:szCs w:val="23"/>
        </w:rPr>
        <w:t xml:space="preserve">de probióticos é composto por </w:t>
      </w:r>
      <w:r w:rsidRPr="00BC149F">
        <w:rPr>
          <w:i/>
          <w:sz w:val="20"/>
          <w:szCs w:val="23"/>
        </w:rPr>
        <w:t xml:space="preserve">L. </w:t>
      </w:r>
      <w:proofErr w:type="spellStart"/>
      <w:r w:rsidRPr="00BC149F">
        <w:rPr>
          <w:i/>
          <w:sz w:val="20"/>
          <w:szCs w:val="23"/>
        </w:rPr>
        <w:t>rhamnosus</w:t>
      </w:r>
      <w:proofErr w:type="spellEnd"/>
      <w:r w:rsidRPr="00BC149F">
        <w:rPr>
          <w:sz w:val="20"/>
          <w:szCs w:val="23"/>
        </w:rPr>
        <w:t xml:space="preserve">, </w:t>
      </w:r>
      <w:r w:rsidRPr="00BC149F">
        <w:rPr>
          <w:i/>
          <w:sz w:val="20"/>
          <w:szCs w:val="23"/>
        </w:rPr>
        <w:t>L. casei</w:t>
      </w:r>
      <w:r w:rsidRPr="00BC149F">
        <w:rPr>
          <w:sz w:val="20"/>
          <w:szCs w:val="23"/>
        </w:rPr>
        <w:t xml:space="preserve">, </w:t>
      </w:r>
      <w:r w:rsidRPr="00BC149F">
        <w:rPr>
          <w:i/>
          <w:sz w:val="20"/>
          <w:szCs w:val="23"/>
        </w:rPr>
        <w:t xml:space="preserve">L. </w:t>
      </w:r>
      <w:proofErr w:type="spellStart"/>
      <w:r w:rsidRPr="00BC149F">
        <w:rPr>
          <w:i/>
          <w:sz w:val="20"/>
          <w:szCs w:val="23"/>
        </w:rPr>
        <w:t>paracasei</w:t>
      </w:r>
      <w:proofErr w:type="spellEnd"/>
      <w:r w:rsidRPr="00BC149F">
        <w:rPr>
          <w:sz w:val="20"/>
          <w:szCs w:val="23"/>
        </w:rPr>
        <w:t xml:space="preserve">, </w:t>
      </w:r>
      <w:r w:rsidRPr="00BC149F">
        <w:rPr>
          <w:i/>
          <w:sz w:val="20"/>
          <w:szCs w:val="23"/>
        </w:rPr>
        <w:t xml:space="preserve">L. </w:t>
      </w:r>
      <w:proofErr w:type="spellStart"/>
      <w:r w:rsidRPr="00BC149F">
        <w:rPr>
          <w:i/>
          <w:sz w:val="20"/>
          <w:szCs w:val="23"/>
        </w:rPr>
        <w:t>plantarum</w:t>
      </w:r>
      <w:proofErr w:type="spellEnd"/>
      <w:r w:rsidRPr="00BC149F">
        <w:rPr>
          <w:sz w:val="20"/>
          <w:szCs w:val="23"/>
        </w:rPr>
        <w:t xml:space="preserve">, </w:t>
      </w:r>
      <w:r w:rsidRPr="00BC149F">
        <w:rPr>
          <w:i/>
          <w:sz w:val="20"/>
          <w:szCs w:val="23"/>
        </w:rPr>
        <w:t xml:space="preserve">L. </w:t>
      </w:r>
      <w:proofErr w:type="spellStart"/>
      <w:r w:rsidRPr="00BC149F">
        <w:rPr>
          <w:sz w:val="20"/>
          <w:szCs w:val="23"/>
        </w:rPr>
        <w:t>acidophilus</w:t>
      </w:r>
      <w:proofErr w:type="spellEnd"/>
      <w:r w:rsidRPr="00BC149F">
        <w:rPr>
          <w:sz w:val="20"/>
          <w:szCs w:val="23"/>
        </w:rPr>
        <w:t xml:space="preserve">, </w:t>
      </w:r>
      <w:r w:rsidRPr="00BC149F">
        <w:rPr>
          <w:i/>
          <w:sz w:val="20"/>
          <w:szCs w:val="23"/>
        </w:rPr>
        <w:t xml:space="preserve">B. </w:t>
      </w:r>
      <w:proofErr w:type="spellStart"/>
      <w:r w:rsidRPr="00BC149F">
        <w:rPr>
          <w:i/>
          <w:sz w:val="20"/>
          <w:szCs w:val="23"/>
        </w:rPr>
        <w:t>bifidum</w:t>
      </w:r>
      <w:proofErr w:type="spellEnd"/>
      <w:r w:rsidRPr="00BC149F">
        <w:rPr>
          <w:sz w:val="20"/>
          <w:szCs w:val="23"/>
        </w:rPr>
        <w:t xml:space="preserve">, </w:t>
      </w:r>
      <w:r w:rsidRPr="00BC149F">
        <w:rPr>
          <w:i/>
          <w:sz w:val="20"/>
          <w:szCs w:val="23"/>
        </w:rPr>
        <w:t xml:space="preserve">B. </w:t>
      </w:r>
      <w:proofErr w:type="spellStart"/>
      <w:r w:rsidRPr="00BC149F">
        <w:rPr>
          <w:i/>
          <w:sz w:val="20"/>
          <w:szCs w:val="23"/>
        </w:rPr>
        <w:t>longum</w:t>
      </w:r>
      <w:proofErr w:type="spellEnd"/>
      <w:r w:rsidRPr="00BC149F">
        <w:rPr>
          <w:sz w:val="20"/>
          <w:szCs w:val="23"/>
        </w:rPr>
        <w:t xml:space="preserve">, </w:t>
      </w:r>
      <w:r w:rsidRPr="00BC149F">
        <w:rPr>
          <w:i/>
          <w:sz w:val="20"/>
          <w:szCs w:val="23"/>
        </w:rPr>
        <w:t>B. breve</w:t>
      </w:r>
      <w:r w:rsidRPr="00BC149F">
        <w:rPr>
          <w:sz w:val="20"/>
          <w:szCs w:val="23"/>
        </w:rPr>
        <w:t xml:space="preserve">, </w:t>
      </w:r>
      <w:r w:rsidRPr="00BC149F">
        <w:rPr>
          <w:i/>
          <w:sz w:val="20"/>
          <w:szCs w:val="23"/>
        </w:rPr>
        <w:t>B. infantis</w:t>
      </w:r>
      <w:r w:rsidRPr="00BC149F">
        <w:rPr>
          <w:sz w:val="20"/>
          <w:szCs w:val="23"/>
        </w:rPr>
        <w:t xml:space="preserve">, </w:t>
      </w:r>
      <w:r w:rsidRPr="00BC149F">
        <w:rPr>
          <w:i/>
          <w:sz w:val="20"/>
          <w:szCs w:val="23"/>
        </w:rPr>
        <w:t xml:space="preserve">S. </w:t>
      </w:r>
      <w:proofErr w:type="spellStart"/>
      <w:r w:rsidRPr="00BC149F">
        <w:rPr>
          <w:i/>
          <w:sz w:val="20"/>
          <w:szCs w:val="23"/>
        </w:rPr>
        <w:t>thermophilus</w:t>
      </w:r>
      <w:proofErr w:type="spellEnd"/>
      <w:r w:rsidRPr="00BC149F">
        <w:rPr>
          <w:sz w:val="20"/>
          <w:szCs w:val="23"/>
        </w:rPr>
        <w:t xml:space="preserve">, </w:t>
      </w:r>
      <w:proofErr w:type="spellStart"/>
      <w:proofErr w:type="gramStart"/>
      <w:r w:rsidRPr="00BC149F">
        <w:rPr>
          <w:i/>
          <w:sz w:val="20"/>
          <w:szCs w:val="23"/>
        </w:rPr>
        <w:t>L.bulgaricus</w:t>
      </w:r>
      <w:proofErr w:type="spellEnd"/>
      <w:proofErr w:type="gramEnd"/>
      <w:r w:rsidRPr="00BC149F">
        <w:rPr>
          <w:sz w:val="20"/>
          <w:szCs w:val="23"/>
        </w:rPr>
        <w:t xml:space="preserve">, </w:t>
      </w:r>
      <w:r w:rsidRPr="00BC149F">
        <w:rPr>
          <w:i/>
          <w:sz w:val="20"/>
          <w:szCs w:val="23"/>
        </w:rPr>
        <w:t xml:space="preserve">L. </w:t>
      </w:r>
      <w:proofErr w:type="spellStart"/>
      <w:r w:rsidRPr="00BC149F">
        <w:rPr>
          <w:i/>
          <w:sz w:val="20"/>
          <w:szCs w:val="23"/>
        </w:rPr>
        <w:t>lactis</w:t>
      </w:r>
      <w:proofErr w:type="spellEnd"/>
      <w:r w:rsidRPr="00BC149F">
        <w:rPr>
          <w:sz w:val="20"/>
          <w:szCs w:val="23"/>
        </w:rPr>
        <w:t>.</w:t>
      </w:r>
    </w:p>
    <w:p w14:paraId="5EFEE2DC" w14:textId="77777777" w:rsidR="00BC149F" w:rsidRDefault="00BC149F" w:rsidP="00BC149F">
      <w:pPr>
        <w:pStyle w:val="Corpo"/>
        <w:rPr>
          <w:b/>
          <w:color w:val="339966"/>
        </w:rPr>
      </w:pPr>
    </w:p>
    <w:p w14:paraId="29FBF24B" w14:textId="77777777" w:rsidR="00BC149F" w:rsidRDefault="00BC149F" w:rsidP="00BC149F">
      <w:pPr>
        <w:pStyle w:val="Corpo"/>
        <w:rPr>
          <w:b/>
          <w:color w:val="339966"/>
        </w:rPr>
      </w:pPr>
    </w:p>
    <w:p w14:paraId="7351EE15" w14:textId="1EB1E71C" w:rsidR="00BC149F" w:rsidRPr="00C72C0B" w:rsidRDefault="00BC149F" w:rsidP="00BC149F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29278581" w14:textId="77777777" w:rsidR="00BC149F" w:rsidRPr="00714E9A" w:rsidRDefault="00BC149F" w:rsidP="00BC149F">
      <w:pPr>
        <w:pStyle w:val="Corpo"/>
        <w:rPr>
          <w:sz w:val="16"/>
          <w:szCs w:val="16"/>
        </w:rPr>
      </w:pPr>
    </w:p>
    <w:p w14:paraId="425670F9" w14:textId="53988EFA" w:rsidR="00BC149F" w:rsidRPr="00BC149F" w:rsidRDefault="00BC149F" w:rsidP="00BC149F">
      <w:pPr>
        <w:pStyle w:val="Corpo"/>
        <w:numPr>
          <w:ilvl w:val="0"/>
          <w:numId w:val="1"/>
        </w:numPr>
        <w:rPr>
          <w:sz w:val="24"/>
        </w:rPr>
      </w:pPr>
      <w:r w:rsidRPr="00BC149F">
        <w:rPr>
          <w:sz w:val="24"/>
        </w:rPr>
        <w:t>Houve uma redução do escore de dor abdominal em 41,2% dos pacientes (média de melhora da dor de 53,9%±23,8%), melhora no escore de inchaço abdominal (49,2%±19,3%) em 38,9% dos pacientes e na consistência das fezes (40,6% ± 23,2%) em 21,6% dos pacientes;</w:t>
      </w:r>
    </w:p>
    <w:p w14:paraId="0938CDB6" w14:textId="77777777" w:rsidR="00BC149F" w:rsidRPr="00BC149F" w:rsidRDefault="00BC149F" w:rsidP="00BC149F">
      <w:pPr>
        <w:pStyle w:val="Corpo"/>
        <w:numPr>
          <w:ilvl w:val="0"/>
          <w:numId w:val="1"/>
        </w:numPr>
        <w:rPr>
          <w:sz w:val="24"/>
        </w:rPr>
      </w:pPr>
      <w:r w:rsidRPr="00BC149F">
        <w:rPr>
          <w:sz w:val="24"/>
        </w:rPr>
        <w:t xml:space="preserve">Pacientes que receberam o </w:t>
      </w:r>
      <w:r w:rsidRPr="00BC149F">
        <w:rPr>
          <w:i/>
          <w:sz w:val="24"/>
        </w:rPr>
        <w:t xml:space="preserve">pool </w:t>
      </w:r>
      <w:r w:rsidRPr="00BC149F">
        <w:rPr>
          <w:sz w:val="24"/>
        </w:rPr>
        <w:t xml:space="preserve">de probióticos e tinham dor abdominal e inchaço reduzidos mostraram aumento significativo de </w:t>
      </w:r>
      <w:r w:rsidRPr="00BC149F">
        <w:rPr>
          <w:i/>
          <w:sz w:val="24"/>
        </w:rPr>
        <w:t>Lactobacillus</w:t>
      </w:r>
      <w:r w:rsidRPr="00BC149F">
        <w:rPr>
          <w:sz w:val="24"/>
        </w:rPr>
        <w:t xml:space="preserve"> (0,0024 </w:t>
      </w:r>
      <w:proofErr w:type="spellStart"/>
      <w:r w:rsidRPr="00BC149F">
        <w:rPr>
          <w:i/>
          <w:sz w:val="24"/>
        </w:rPr>
        <w:t>vs</w:t>
      </w:r>
      <w:proofErr w:type="spellEnd"/>
      <w:r w:rsidRPr="00BC149F">
        <w:rPr>
          <w:sz w:val="24"/>
        </w:rPr>
        <w:t xml:space="preserve"> 0,0045, </w:t>
      </w:r>
      <w:proofErr w:type="spellStart"/>
      <w:r w:rsidRPr="00BC149F">
        <w:rPr>
          <w:i/>
          <w:sz w:val="24"/>
        </w:rPr>
        <w:t>vs</w:t>
      </w:r>
      <w:proofErr w:type="spellEnd"/>
      <w:r w:rsidRPr="00BC149F">
        <w:rPr>
          <w:sz w:val="24"/>
        </w:rPr>
        <w:t xml:space="preserve"> 0,0048, respectivamente) e </w:t>
      </w:r>
      <w:proofErr w:type="spellStart"/>
      <w:r w:rsidRPr="00BC149F">
        <w:rPr>
          <w:i/>
          <w:sz w:val="24"/>
        </w:rPr>
        <w:t>Lactococcus</w:t>
      </w:r>
      <w:proofErr w:type="spellEnd"/>
      <w:r w:rsidRPr="00BC149F">
        <w:rPr>
          <w:sz w:val="24"/>
        </w:rPr>
        <w:t xml:space="preserve"> (0,0014 </w:t>
      </w:r>
      <w:proofErr w:type="spellStart"/>
      <w:r w:rsidRPr="00BC149F">
        <w:rPr>
          <w:i/>
          <w:sz w:val="24"/>
        </w:rPr>
        <w:t>vs</w:t>
      </w:r>
      <w:proofErr w:type="spellEnd"/>
      <w:r w:rsidRPr="00BC149F">
        <w:rPr>
          <w:sz w:val="24"/>
        </w:rPr>
        <w:t xml:space="preserve"> 0,0028 </w:t>
      </w:r>
      <w:proofErr w:type="spellStart"/>
      <w:r w:rsidRPr="00BC149F">
        <w:rPr>
          <w:i/>
          <w:sz w:val="24"/>
        </w:rPr>
        <w:t>vs</w:t>
      </w:r>
      <w:proofErr w:type="spellEnd"/>
      <w:r w:rsidRPr="00BC149F">
        <w:rPr>
          <w:sz w:val="24"/>
        </w:rPr>
        <w:t xml:space="preserve"> 0,0024, respectivamente);</w:t>
      </w:r>
    </w:p>
    <w:p w14:paraId="63387D02" w14:textId="77777777" w:rsidR="00BC149F" w:rsidRPr="00BC149F" w:rsidRDefault="00BC149F" w:rsidP="00BC149F">
      <w:pPr>
        <w:pStyle w:val="Corpo"/>
        <w:numPr>
          <w:ilvl w:val="0"/>
          <w:numId w:val="1"/>
        </w:numPr>
        <w:rPr>
          <w:sz w:val="24"/>
        </w:rPr>
      </w:pPr>
      <w:r w:rsidRPr="00BC149F">
        <w:rPr>
          <w:sz w:val="24"/>
        </w:rPr>
        <w:t xml:space="preserve">Pacientes com dor abdominal reduzida e melhora na consistência das fezes mostraram uma significativa redução pós-terapia nas proporções relativas do gênero </w:t>
      </w:r>
      <w:proofErr w:type="spellStart"/>
      <w:r w:rsidRPr="00BC149F">
        <w:rPr>
          <w:i/>
          <w:sz w:val="24"/>
        </w:rPr>
        <w:t>Bilophila</w:t>
      </w:r>
      <w:proofErr w:type="spellEnd"/>
      <w:r w:rsidRPr="00BC149F">
        <w:rPr>
          <w:sz w:val="24"/>
        </w:rPr>
        <w:t xml:space="preserve"> (0,0024 </w:t>
      </w:r>
      <w:proofErr w:type="spellStart"/>
      <w:r w:rsidRPr="00BC149F">
        <w:rPr>
          <w:i/>
          <w:sz w:val="24"/>
        </w:rPr>
        <w:t>vs</w:t>
      </w:r>
      <w:proofErr w:type="spellEnd"/>
      <w:r w:rsidRPr="00BC149F">
        <w:rPr>
          <w:sz w:val="24"/>
        </w:rPr>
        <w:t xml:space="preserve"> 0,0013, </w:t>
      </w:r>
      <w:proofErr w:type="spellStart"/>
      <w:r w:rsidRPr="00BC149F">
        <w:rPr>
          <w:i/>
          <w:sz w:val="24"/>
        </w:rPr>
        <w:t>vs</w:t>
      </w:r>
      <w:proofErr w:type="spellEnd"/>
      <w:r w:rsidRPr="00BC149F">
        <w:rPr>
          <w:sz w:val="24"/>
        </w:rPr>
        <w:t xml:space="preserve"> 0,0005, respectivamente);</w:t>
      </w:r>
    </w:p>
    <w:p w14:paraId="092090EB" w14:textId="77777777" w:rsidR="00BC149F" w:rsidRPr="00BC149F" w:rsidRDefault="00BC149F" w:rsidP="00BC149F">
      <w:pPr>
        <w:pStyle w:val="Corpo"/>
        <w:numPr>
          <w:ilvl w:val="0"/>
          <w:numId w:val="1"/>
        </w:numPr>
        <w:rPr>
          <w:sz w:val="24"/>
        </w:rPr>
      </w:pPr>
      <w:r w:rsidRPr="00BC149F">
        <w:rPr>
          <w:sz w:val="24"/>
        </w:rPr>
        <w:t xml:space="preserve">Pacientes com alterações benéficas de marcadores inflamatórios tiveram maiores proporções iniciais de </w:t>
      </w:r>
      <w:proofErr w:type="spellStart"/>
      <w:r w:rsidRPr="00BC149F">
        <w:rPr>
          <w:i/>
          <w:sz w:val="24"/>
        </w:rPr>
        <w:t>Faecalibacterium</w:t>
      </w:r>
      <w:proofErr w:type="spellEnd"/>
      <w:r w:rsidRPr="00BC149F">
        <w:rPr>
          <w:sz w:val="24"/>
        </w:rPr>
        <w:t xml:space="preserve"> (P = 0,03), </w:t>
      </w:r>
      <w:proofErr w:type="spellStart"/>
      <w:r w:rsidRPr="00BC149F">
        <w:rPr>
          <w:i/>
          <w:sz w:val="24"/>
        </w:rPr>
        <w:t>Leuconostoc</w:t>
      </w:r>
      <w:proofErr w:type="spellEnd"/>
      <w:r w:rsidRPr="00BC149F">
        <w:rPr>
          <w:sz w:val="24"/>
        </w:rPr>
        <w:t xml:space="preserve"> (P = 0,03) e </w:t>
      </w:r>
      <w:proofErr w:type="spellStart"/>
      <w:r w:rsidRPr="00BC149F">
        <w:rPr>
          <w:i/>
          <w:sz w:val="24"/>
        </w:rPr>
        <w:t>Odoribacter</w:t>
      </w:r>
      <w:proofErr w:type="spellEnd"/>
      <w:r w:rsidRPr="00BC149F">
        <w:rPr>
          <w:sz w:val="24"/>
        </w:rPr>
        <w:t xml:space="preserve"> (P = 0,05) em comparação com os não respondedores correspondentes.</w:t>
      </w:r>
    </w:p>
    <w:p w14:paraId="017C4ED2" w14:textId="41643D05" w:rsidR="00BC149F" w:rsidRPr="00C23ABE" w:rsidRDefault="00BC149F" w:rsidP="00BC149F">
      <w:pPr>
        <w:pStyle w:val="Corpo"/>
        <w:spacing w:after="120"/>
        <w:ind w:left="360"/>
        <w:rPr>
          <w:sz w:val="24"/>
        </w:rPr>
      </w:pPr>
    </w:p>
    <w:p w14:paraId="18E87627" w14:textId="77777777" w:rsidR="00BC149F" w:rsidRDefault="00BC149F" w:rsidP="00BC149F">
      <w:pPr>
        <w:pStyle w:val="Ttulo1"/>
        <w:jc w:val="center"/>
      </w:pPr>
      <w:bookmarkStart w:id="159" w:name="_Toc62720179"/>
      <w:r>
        <w:lastRenderedPageBreak/>
        <w:t>Formulário</w:t>
      </w:r>
      <w:bookmarkEnd w:id="159"/>
    </w:p>
    <w:p w14:paraId="290981EC" w14:textId="77777777" w:rsidR="00BC149F" w:rsidRDefault="00BC149F" w:rsidP="00BC149F">
      <w:pPr>
        <w:pStyle w:val="Corpo"/>
        <w:spacing w:after="120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BC149F" w:rsidRPr="009537E7" w14:paraId="14A51E5B" w14:textId="77777777" w:rsidTr="008B77A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7D4D2C30" w14:textId="77777777" w:rsidR="00BC149F" w:rsidRPr="001D4566" w:rsidRDefault="00BC149F" w:rsidP="008B77AA">
            <w:pPr>
              <w:pStyle w:val="Corpo"/>
              <w:jc w:val="center"/>
              <w:rPr>
                <w:b/>
                <w:color w:val="FFFFFF" w:themeColor="background1"/>
              </w:rPr>
            </w:pPr>
            <w:r>
              <w:rPr>
                <w:b/>
                <w:i/>
                <w:color w:val="FFFFFF" w:themeColor="background1"/>
                <w:sz w:val="22"/>
              </w:rPr>
              <w:t xml:space="preserve">Pool </w:t>
            </w:r>
            <w:r>
              <w:rPr>
                <w:b/>
                <w:color w:val="FFFFFF" w:themeColor="background1"/>
                <w:sz w:val="22"/>
              </w:rPr>
              <w:t>de Probióticos</w:t>
            </w:r>
          </w:p>
        </w:tc>
      </w:tr>
      <w:tr w:rsidR="00BC149F" w:rsidRPr="00E46216" w14:paraId="5F79F4D0" w14:textId="77777777" w:rsidTr="008B77A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</w:tcPr>
          <w:p w14:paraId="1D8A58B6" w14:textId="77777777" w:rsidR="00BC149F" w:rsidRPr="005F554B" w:rsidRDefault="00BC149F" w:rsidP="008B77AA">
            <w:pPr>
              <w:spacing w:before="120"/>
              <w:jc w:val="center"/>
              <w:rPr>
                <w:rFonts w:ascii="Swis721 Th BT" w:hAnsi="Swis721 Th BT"/>
                <w:color w:val="404040" w:themeColor="text1" w:themeTint="BF"/>
                <w:sz w:val="23"/>
                <w:szCs w:val="23"/>
                <w:lang w:val="en-US"/>
              </w:rPr>
            </w:pPr>
            <w:bookmarkStart w:id="160" w:name="_Hlk62659524"/>
            <w:r w:rsidRPr="005F554B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  <w:lang w:val="en-US"/>
              </w:rPr>
              <w:t xml:space="preserve">Lactobacillus </w:t>
            </w:r>
            <w:proofErr w:type="spellStart"/>
            <w:r w:rsidRPr="005F554B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  <w:lang w:val="en-US"/>
              </w:rPr>
              <w:t>rhamnosus</w:t>
            </w:r>
            <w:bookmarkEnd w:id="160"/>
            <w:proofErr w:type="spellEnd"/>
            <w:r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  <w:lang w:val="en-US"/>
              </w:rPr>
              <w:t>……</w:t>
            </w:r>
            <w:r w:rsidRPr="005F554B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  <w:lang w:val="en-US"/>
              </w:rPr>
              <w:t xml:space="preserve"> </w:t>
            </w:r>
            <w:r w:rsidRPr="005F554B">
              <w:rPr>
                <w:rFonts w:ascii="Swis721 Th BT" w:hAnsi="Swis721 Th BT"/>
                <w:color w:val="404040" w:themeColor="text1" w:themeTint="BF"/>
                <w:sz w:val="23"/>
                <w:szCs w:val="23"/>
                <w:lang w:val="en-US"/>
              </w:rPr>
              <w:t>3x10</w:t>
            </w:r>
            <w:r w:rsidRPr="005F554B">
              <w:rPr>
                <w:rFonts w:ascii="Swis721 Th BT" w:hAnsi="Swis721 Th BT"/>
                <w:color w:val="404040" w:themeColor="text1" w:themeTint="BF"/>
                <w:sz w:val="23"/>
                <w:szCs w:val="23"/>
                <w:vertAlign w:val="superscript"/>
                <w:lang w:val="en-US"/>
              </w:rPr>
              <w:t xml:space="preserve">9 </w:t>
            </w:r>
            <w:r w:rsidRPr="005F554B">
              <w:rPr>
                <w:rFonts w:ascii="Swis721 Th BT" w:hAnsi="Swis721 Th BT"/>
                <w:color w:val="404040" w:themeColor="text1" w:themeTint="BF"/>
                <w:sz w:val="23"/>
                <w:szCs w:val="23"/>
                <w:lang w:val="en-US"/>
              </w:rPr>
              <w:t>UFC</w:t>
            </w:r>
          </w:p>
        </w:tc>
      </w:tr>
      <w:tr w:rsidR="00BC149F" w:rsidRPr="00E46216" w14:paraId="122C3E85" w14:textId="77777777" w:rsidTr="008B77AA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</w:tcPr>
          <w:p w14:paraId="64B1C054" w14:textId="77777777" w:rsidR="00BC149F" w:rsidRPr="005F554B" w:rsidRDefault="00BC149F" w:rsidP="008B77AA">
            <w:pPr>
              <w:spacing w:before="120"/>
              <w:jc w:val="center"/>
              <w:rPr>
                <w:rFonts w:ascii="Swis721 Th BT" w:hAnsi="Swis721 Th BT"/>
                <w:color w:val="404040" w:themeColor="text1" w:themeTint="BF"/>
                <w:sz w:val="23"/>
                <w:szCs w:val="23"/>
                <w:lang w:val="en-US"/>
              </w:rPr>
            </w:pPr>
            <w:bookmarkStart w:id="161" w:name="_Hlk62659527"/>
            <w:r w:rsidRPr="005F554B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  <w:lang w:val="en-US"/>
              </w:rPr>
              <w:t xml:space="preserve">Lactobacillus </w:t>
            </w:r>
            <w:proofErr w:type="spellStart"/>
            <w:r w:rsidRPr="005F554B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  <w:lang w:val="en-US"/>
              </w:rPr>
              <w:t>casei</w:t>
            </w:r>
            <w:bookmarkEnd w:id="161"/>
            <w:proofErr w:type="spellEnd"/>
            <w:r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  <w:lang w:val="en-US"/>
              </w:rPr>
              <w:t>……………</w:t>
            </w:r>
            <w:r w:rsidRPr="005F554B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  <w:lang w:val="en-US"/>
              </w:rPr>
              <w:t xml:space="preserve"> </w:t>
            </w:r>
            <w:r w:rsidRPr="005F554B">
              <w:rPr>
                <w:rFonts w:ascii="Swis721 Th BT" w:hAnsi="Swis721 Th BT"/>
                <w:color w:val="404040" w:themeColor="text1" w:themeTint="BF"/>
                <w:sz w:val="23"/>
                <w:szCs w:val="23"/>
                <w:lang w:val="en-US"/>
              </w:rPr>
              <w:t>2x10</w:t>
            </w:r>
            <w:r w:rsidRPr="005F554B">
              <w:rPr>
                <w:rFonts w:ascii="Swis721 Th BT" w:hAnsi="Swis721 Th BT"/>
                <w:color w:val="404040" w:themeColor="text1" w:themeTint="BF"/>
                <w:sz w:val="23"/>
                <w:szCs w:val="23"/>
                <w:vertAlign w:val="superscript"/>
                <w:lang w:val="en-US"/>
              </w:rPr>
              <w:t>9</w:t>
            </w:r>
            <w:r w:rsidRPr="005F554B">
              <w:rPr>
                <w:rFonts w:ascii="Swis721 Th BT" w:hAnsi="Swis721 Th BT"/>
                <w:color w:val="404040" w:themeColor="text1" w:themeTint="BF"/>
                <w:sz w:val="23"/>
                <w:szCs w:val="23"/>
                <w:lang w:val="en-US"/>
              </w:rPr>
              <w:t xml:space="preserve"> UFC</w:t>
            </w:r>
          </w:p>
        </w:tc>
      </w:tr>
      <w:tr w:rsidR="00BC149F" w:rsidRPr="00E46216" w14:paraId="7F1AE0A8" w14:textId="77777777" w:rsidTr="008B77AA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</w:tcPr>
          <w:p w14:paraId="46672C4A" w14:textId="77777777" w:rsidR="00BC149F" w:rsidRPr="005F554B" w:rsidRDefault="00BC149F" w:rsidP="008B77AA">
            <w:pPr>
              <w:spacing w:before="120"/>
              <w:jc w:val="center"/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  <w:lang w:val="en-US"/>
              </w:rPr>
            </w:pPr>
            <w:bookmarkStart w:id="162" w:name="_Hlk62659530"/>
            <w:r w:rsidRPr="005F554B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  <w:lang w:val="en-US"/>
              </w:rPr>
              <w:t xml:space="preserve">Lactobacillus </w:t>
            </w:r>
            <w:proofErr w:type="spellStart"/>
            <w:r w:rsidRPr="005F554B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  <w:lang w:val="en-US"/>
              </w:rPr>
              <w:t>paracasei</w:t>
            </w:r>
            <w:bookmarkEnd w:id="162"/>
            <w:proofErr w:type="spellEnd"/>
            <w:r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  <w:lang w:val="en-US"/>
              </w:rPr>
              <w:t>……….</w:t>
            </w:r>
            <w:r w:rsidRPr="005F554B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  <w:lang w:val="en-US"/>
              </w:rPr>
              <w:t xml:space="preserve"> </w:t>
            </w:r>
            <w:r w:rsidRPr="005F554B">
              <w:rPr>
                <w:rFonts w:ascii="Swis721 Th BT" w:hAnsi="Swis721 Th BT"/>
                <w:color w:val="404040" w:themeColor="text1" w:themeTint="BF"/>
                <w:sz w:val="23"/>
                <w:szCs w:val="23"/>
                <w:lang w:val="en-US"/>
              </w:rPr>
              <w:t>1x10</w:t>
            </w:r>
            <w:r w:rsidRPr="005F554B">
              <w:rPr>
                <w:rFonts w:ascii="Swis721 Th BT" w:hAnsi="Swis721 Th BT"/>
                <w:color w:val="404040" w:themeColor="text1" w:themeTint="BF"/>
                <w:sz w:val="23"/>
                <w:szCs w:val="23"/>
                <w:vertAlign w:val="superscript"/>
                <w:lang w:val="en-US"/>
              </w:rPr>
              <w:t>9</w:t>
            </w:r>
            <w:r w:rsidRPr="005F554B">
              <w:rPr>
                <w:rFonts w:ascii="Swis721 Th BT" w:hAnsi="Swis721 Th BT"/>
                <w:color w:val="404040" w:themeColor="text1" w:themeTint="BF"/>
                <w:sz w:val="23"/>
                <w:szCs w:val="23"/>
                <w:lang w:val="en-US"/>
              </w:rPr>
              <w:t xml:space="preserve"> UFC</w:t>
            </w:r>
          </w:p>
        </w:tc>
      </w:tr>
      <w:tr w:rsidR="00BC149F" w:rsidRPr="00E46216" w14:paraId="637B66CE" w14:textId="77777777" w:rsidTr="008B77AA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</w:tcPr>
          <w:p w14:paraId="45297BB3" w14:textId="77777777" w:rsidR="00BC149F" w:rsidRPr="005F554B" w:rsidRDefault="00BC149F" w:rsidP="008B77AA">
            <w:pPr>
              <w:spacing w:before="120"/>
              <w:jc w:val="center"/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  <w:lang w:val="en-US"/>
              </w:rPr>
            </w:pPr>
            <w:bookmarkStart w:id="163" w:name="_Hlk62659534"/>
            <w:r w:rsidRPr="005F554B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  <w:lang w:val="en-US"/>
              </w:rPr>
              <w:t>Lactobacillus plantarum</w:t>
            </w:r>
            <w:bookmarkEnd w:id="163"/>
            <w:r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  <w:lang w:val="en-US"/>
              </w:rPr>
              <w:t>……….</w:t>
            </w:r>
            <w:r w:rsidRPr="005F554B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  <w:lang w:val="en-US"/>
              </w:rPr>
              <w:t xml:space="preserve"> </w:t>
            </w:r>
            <w:r w:rsidRPr="005F554B">
              <w:rPr>
                <w:rFonts w:ascii="Swis721 Th BT" w:hAnsi="Swis721 Th BT"/>
                <w:color w:val="404040" w:themeColor="text1" w:themeTint="BF"/>
                <w:sz w:val="23"/>
                <w:szCs w:val="23"/>
                <w:lang w:val="en-US"/>
              </w:rPr>
              <w:t>1x10</w:t>
            </w:r>
            <w:r w:rsidRPr="005F554B">
              <w:rPr>
                <w:rFonts w:ascii="Swis721 Th BT" w:hAnsi="Swis721 Th BT"/>
                <w:color w:val="404040" w:themeColor="text1" w:themeTint="BF"/>
                <w:sz w:val="23"/>
                <w:szCs w:val="23"/>
                <w:vertAlign w:val="superscript"/>
                <w:lang w:val="en-US"/>
              </w:rPr>
              <w:t>9</w:t>
            </w:r>
            <w:r w:rsidRPr="005F554B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  <w:vertAlign w:val="superscript"/>
                <w:lang w:val="en-US"/>
              </w:rPr>
              <w:t xml:space="preserve"> </w:t>
            </w:r>
            <w:r w:rsidRPr="005F554B">
              <w:rPr>
                <w:rFonts w:ascii="Swis721 Th BT" w:hAnsi="Swis721 Th BT"/>
                <w:color w:val="404040" w:themeColor="text1" w:themeTint="BF"/>
                <w:sz w:val="23"/>
                <w:szCs w:val="23"/>
                <w:lang w:val="en-US"/>
              </w:rPr>
              <w:t>UFC</w:t>
            </w:r>
          </w:p>
        </w:tc>
      </w:tr>
      <w:tr w:rsidR="00BC149F" w:rsidRPr="00E46216" w14:paraId="494CF837" w14:textId="77777777" w:rsidTr="008B77AA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</w:tcPr>
          <w:p w14:paraId="1023D271" w14:textId="77777777" w:rsidR="00BC149F" w:rsidRPr="00E46216" w:rsidRDefault="00BC149F" w:rsidP="008B77AA">
            <w:pPr>
              <w:spacing w:before="120"/>
              <w:jc w:val="center"/>
              <w:rPr>
                <w:rFonts w:ascii="Swis721 Th BT" w:hAnsi="Swis721 Th BT"/>
                <w:color w:val="404040" w:themeColor="text1" w:themeTint="BF"/>
                <w:sz w:val="23"/>
                <w:szCs w:val="23"/>
                <w:lang w:val="en-US"/>
              </w:rPr>
            </w:pPr>
            <w:bookmarkStart w:id="164" w:name="_Hlk62659536"/>
            <w:r w:rsidRPr="00E46216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  <w:lang w:val="en-US"/>
              </w:rPr>
              <w:t xml:space="preserve">Lactobacillus </w:t>
            </w:r>
            <w:r w:rsidRPr="00E46216">
              <w:rPr>
                <w:rFonts w:ascii="Swis721 Th BT" w:hAnsi="Swis721 Th BT"/>
                <w:color w:val="404040" w:themeColor="text1" w:themeTint="BF"/>
                <w:sz w:val="23"/>
                <w:szCs w:val="23"/>
                <w:lang w:val="en-US"/>
              </w:rPr>
              <w:t>acidophilus</w:t>
            </w:r>
            <w:bookmarkEnd w:id="164"/>
            <w:r w:rsidRPr="00E46216">
              <w:rPr>
                <w:rFonts w:ascii="Swis721 Th BT" w:hAnsi="Swis721 Th BT"/>
                <w:color w:val="404040" w:themeColor="text1" w:themeTint="BF"/>
                <w:sz w:val="23"/>
                <w:szCs w:val="23"/>
                <w:lang w:val="en-US"/>
              </w:rPr>
              <w:t>.......... 5x10</w:t>
            </w:r>
            <w:r w:rsidRPr="00E46216">
              <w:rPr>
                <w:rFonts w:ascii="Swis721 Th BT" w:hAnsi="Swis721 Th BT"/>
                <w:color w:val="404040" w:themeColor="text1" w:themeTint="BF"/>
                <w:sz w:val="23"/>
                <w:szCs w:val="23"/>
                <w:vertAlign w:val="superscript"/>
                <w:lang w:val="en-US"/>
              </w:rPr>
              <w:t>9</w:t>
            </w:r>
            <w:r w:rsidRPr="00E46216">
              <w:rPr>
                <w:rFonts w:ascii="Swis721 Th BT" w:hAnsi="Swis721 Th BT"/>
                <w:color w:val="404040" w:themeColor="text1" w:themeTint="BF"/>
                <w:sz w:val="23"/>
                <w:szCs w:val="23"/>
                <w:lang w:val="en-US"/>
              </w:rPr>
              <w:t xml:space="preserve"> UFC </w:t>
            </w:r>
          </w:p>
        </w:tc>
      </w:tr>
      <w:tr w:rsidR="00BC149F" w:rsidRPr="009537E7" w14:paraId="7C7B74CF" w14:textId="77777777" w:rsidTr="008B77AA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</w:tcPr>
          <w:p w14:paraId="28DB348B" w14:textId="77777777" w:rsidR="00BC149F" w:rsidRPr="005F554B" w:rsidRDefault="00BC149F" w:rsidP="008B77AA">
            <w:pPr>
              <w:spacing w:before="120"/>
              <w:jc w:val="center"/>
              <w:rPr>
                <w:rFonts w:ascii="Swis721 Th BT" w:hAnsi="Swis721 Th BT"/>
                <w:color w:val="404040" w:themeColor="text1" w:themeTint="BF"/>
                <w:sz w:val="23"/>
                <w:szCs w:val="23"/>
              </w:rPr>
            </w:pPr>
            <w:bookmarkStart w:id="165" w:name="_Hlk62659540"/>
            <w:proofErr w:type="spellStart"/>
            <w:r w:rsidRPr="005F554B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</w:rPr>
              <w:t>Bificobacterium</w:t>
            </w:r>
            <w:proofErr w:type="spellEnd"/>
            <w:r w:rsidRPr="005F554B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</w:rPr>
              <w:t xml:space="preserve"> </w:t>
            </w:r>
            <w:proofErr w:type="spellStart"/>
            <w:r w:rsidRPr="005F554B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</w:rPr>
              <w:t>bifidum</w:t>
            </w:r>
            <w:bookmarkEnd w:id="165"/>
            <w:proofErr w:type="spellEnd"/>
            <w:r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</w:rPr>
              <w:t>............</w:t>
            </w:r>
            <w:r w:rsidRPr="005F554B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</w:rPr>
              <w:t xml:space="preserve"> </w:t>
            </w:r>
            <w:r w:rsidRPr="005F554B">
              <w:rPr>
                <w:rFonts w:ascii="Swis721 Th BT" w:hAnsi="Swis721 Th BT"/>
                <w:color w:val="404040" w:themeColor="text1" w:themeTint="BF"/>
                <w:sz w:val="23"/>
                <w:szCs w:val="23"/>
              </w:rPr>
              <w:t>4x10</w:t>
            </w:r>
            <w:r w:rsidRPr="005F554B">
              <w:rPr>
                <w:rFonts w:ascii="Swis721 Th BT" w:hAnsi="Swis721 Th BT"/>
                <w:color w:val="404040" w:themeColor="text1" w:themeTint="BF"/>
                <w:sz w:val="23"/>
                <w:szCs w:val="23"/>
                <w:vertAlign w:val="superscript"/>
              </w:rPr>
              <w:t>9</w:t>
            </w:r>
            <w:r w:rsidRPr="005F554B">
              <w:rPr>
                <w:rFonts w:ascii="Swis721 Th BT" w:hAnsi="Swis721 Th BT"/>
                <w:color w:val="404040" w:themeColor="text1" w:themeTint="BF"/>
                <w:sz w:val="23"/>
                <w:szCs w:val="23"/>
              </w:rPr>
              <w:t xml:space="preserve"> UFC </w:t>
            </w:r>
          </w:p>
        </w:tc>
      </w:tr>
      <w:tr w:rsidR="00BC149F" w:rsidRPr="009537E7" w14:paraId="71AEF779" w14:textId="77777777" w:rsidTr="008B77AA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</w:tcPr>
          <w:p w14:paraId="273D31DF" w14:textId="77777777" w:rsidR="00BC149F" w:rsidRPr="005F554B" w:rsidRDefault="00BC149F" w:rsidP="008B77AA">
            <w:pPr>
              <w:spacing w:before="120"/>
              <w:jc w:val="center"/>
              <w:rPr>
                <w:rFonts w:ascii="Swis721 Th BT" w:hAnsi="Swis721 Th BT"/>
                <w:color w:val="404040" w:themeColor="text1" w:themeTint="BF"/>
                <w:sz w:val="23"/>
                <w:szCs w:val="23"/>
              </w:rPr>
            </w:pPr>
            <w:proofErr w:type="spellStart"/>
            <w:r w:rsidRPr="005F554B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</w:rPr>
              <w:t>Bificobacterium</w:t>
            </w:r>
            <w:proofErr w:type="spellEnd"/>
            <w:r w:rsidRPr="005F554B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</w:rPr>
              <w:t xml:space="preserve"> </w:t>
            </w:r>
            <w:proofErr w:type="spellStart"/>
            <w:r w:rsidRPr="005F554B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</w:rPr>
              <w:t>longum</w:t>
            </w:r>
            <w:proofErr w:type="spellEnd"/>
            <w:r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</w:rPr>
              <w:t>............</w:t>
            </w:r>
            <w:r w:rsidRPr="005F554B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</w:rPr>
              <w:t xml:space="preserve"> </w:t>
            </w:r>
            <w:r w:rsidRPr="005F554B">
              <w:rPr>
                <w:rFonts w:ascii="Swis721 Th BT" w:hAnsi="Swis721 Th BT"/>
                <w:color w:val="404040" w:themeColor="text1" w:themeTint="BF"/>
                <w:sz w:val="23"/>
                <w:szCs w:val="23"/>
              </w:rPr>
              <w:t>1x10</w:t>
            </w:r>
            <w:r w:rsidRPr="005F554B">
              <w:rPr>
                <w:rFonts w:ascii="Swis721 Th BT" w:hAnsi="Swis721 Th BT"/>
                <w:color w:val="404040" w:themeColor="text1" w:themeTint="BF"/>
                <w:sz w:val="23"/>
                <w:szCs w:val="23"/>
                <w:vertAlign w:val="superscript"/>
              </w:rPr>
              <w:t>9</w:t>
            </w:r>
            <w:r w:rsidRPr="005F554B">
              <w:rPr>
                <w:rFonts w:ascii="Swis721 Th BT" w:hAnsi="Swis721 Th BT"/>
                <w:color w:val="404040" w:themeColor="text1" w:themeTint="BF"/>
                <w:sz w:val="23"/>
                <w:szCs w:val="23"/>
              </w:rPr>
              <w:t xml:space="preserve"> UFC</w:t>
            </w:r>
          </w:p>
        </w:tc>
      </w:tr>
      <w:tr w:rsidR="00BC149F" w:rsidRPr="009537E7" w14:paraId="4B4BE9AD" w14:textId="77777777" w:rsidTr="008B77AA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</w:tcPr>
          <w:p w14:paraId="6058D763" w14:textId="77777777" w:rsidR="00BC149F" w:rsidRPr="005F554B" w:rsidRDefault="00BC149F" w:rsidP="008B77AA">
            <w:pPr>
              <w:spacing w:before="120"/>
              <w:jc w:val="center"/>
              <w:rPr>
                <w:rFonts w:ascii="Swis721 Th BT" w:hAnsi="Swis721 Th BT"/>
                <w:color w:val="404040" w:themeColor="text1" w:themeTint="BF"/>
                <w:sz w:val="23"/>
                <w:szCs w:val="23"/>
              </w:rPr>
            </w:pPr>
            <w:proofErr w:type="spellStart"/>
            <w:r w:rsidRPr="005F554B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</w:rPr>
              <w:t>Bificobacterium</w:t>
            </w:r>
            <w:proofErr w:type="spellEnd"/>
            <w:r w:rsidRPr="005F554B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</w:rPr>
              <w:t xml:space="preserve"> breve</w:t>
            </w:r>
            <w:r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</w:rPr>
              <w:t>...............</w:t>
            </w:r>
            <w:r w:rsidRPr="005F554B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</w:rPr>
              <w:t xml:space="preserve"> </w:t>
            </w:r>
            <w:r w:rsidRPr="005F554B">
              <w:rPr>
                <w:rFonts w:ascii="Swis721 Th BT" w:hAnsi="Swis721 Th BT"/>
                <w:color w:val="404040" w:themeColor="text1" w:themeTint="BF"/>
                <w:sz w:val="23"/>
                <w:szCs w:val="23"/>
              </w:rPr>
              <w:t>2x10</w:t>
            </w:r>
            <w:r w:rsidRPr="005F554B">
              <w:rPr>
                <w:rFonts w:ascii="Swis721 Th BT" w:hAnsi="Swis721 Th BT"/>
                <w:color w:val="404040" w:themeColor="text1" w:themeTint="BF"/>
                <w:sz w:val="23"/>
                <w:szCs w:val="23"/>
                <w:vertAlign w:val="superscript"/>
              </w:rPr>
              <w:t>9</w:t>
            </w:r>
            <w:r w:rsidRPr="005F554B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</w:rPr>
              <w:t xml:space="preserve"> </w:t>
            </w:r>
            <w:r w:rsidRPr="005F554B">
              <w:rPr>
                <w:rFonts w:ascii="Swis721 Th BT" w:hAnsi="Swis721 Th BT"/>
                <w:color w:val="404040" w:themeColor="text1" w:themeTint="BF"/>
                <w:sz w:val="23"/>
                <w:szCs w:val="23"/>
              </w:rPr>
              <w:t xml:space="preserve">UFC </w:t>
            </w:r>
          </w:p>
        </w:tc>
      </w:tr>
      <w:tr w:rsidR="00BC149F" w:rsidRPr="00E46216" w14:paraId="38154992" w14:textId="77777777" w:rsidTr="008B77AA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</w:tcPr>
          <w:p w14:paraId="3A505D3A" w14:textId="77777777" w:rsidR="00BC149F" w:rsidRPr="00E46216" w:rsidRDefault="00BC149F" w:rsidP="008B77AA">
            <w:pPr>
              <w:spacing w:before="120"/>
              <w:jc w:val="center"/>
              <w:rPr>
                <w:rFonts w:ascii="Swis721 Th BT" w:hAnsi="Swis721 Th BT"/>
                <w:color w:val="404040" w:themeColor="text1" w:themeTint="BF"/>
                <w:sz w:val="23"/>
                <w:szCs w:val="23"/>
              </w:rPr>
            </w:pPr>
            <w:proofErr w:type="spellStart"/>
            <w:r w:rsidRPr="00E46216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</w:rPr>
              <w:t>Bificobacterium</w:t>
            </w:r>
            <w:proofErr w:type="spellEnd"/>
            <w:r w:rsidRPr="00E46216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</w:rPr>
              <w:t xml:space="preserve"> infantis……</w:t>
            </w:r>
            <w:proofErr w:type="gramStart"/>
            <w:r w:rsidRPr="00E46216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</w:rPr>
              <w:t>…..</w:t>
            </w:r>
            <w:proofErr w:type="gramEnd"/>
            <w:r w:rsidRPr="00E46216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</w:rPr>
              <w:t xml:space="preserve"> </w:t>
            </w:r>
            <w:r w:rsidRPr="00E46216">
              <w:rPr>
                <w:rFonts w:ascii="Swis721 Th BT" w:hAnsi="Swis721 Th BT"/>
                <w:color w:val="404040" w:themeColor="text1" w:themeTint="BF"/>
                <w:sz w:val="23"/>
                <w:szCs w:val="23"/>
              </w:rPr>
              <w:t>1x10</w:t>
            </w:r>
            <w:r w:rsidRPr="00E46216">
              <w:rPr>
                <w:rFonts w:ascii="Swis721 Th BT" w:hAnsi="Swis721 Th BT"/>
                <w:color w:val="404040" w:themeColor="text1" w:themeTint="BF"/>
                <w:sz w:val="23"/>
                <w:szCs w:val="23"/>
                <w:vertAlign w:val="superscript"/>
              </w:rPr>
              <w:t>9</w:t>
            </w:r>
            <w:r w:rsidRPr="00E46216">
              <w:rPr>
                <w:rFonts w:ascii="Swis721 Th BT" w:hAnsi="Swis721 Th BT"/>
                <w:color w:val="404040" w:themeColor="text1" w:themeTint="BF"/>
                <w:sz w:val="23"/>
                <w:szCs w:val="23"/>
              </w:rPr>
              <w:t xml:space="preserve"> UFC</w:t>
            </w:r>
          </w:p>
        </w:tc>
      </w:tr>
      <w:tr w:rsidR="00BC149F" w:rsidRPr="00E46216" w14:paraId="53685EE7" w14:textId="77777777" w:rsidTr="008B77AA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</w:tcPr>
          <w:p w14:paraId="23B4352A" w14:textId="77777777" w:rsidR="00BC149F" w:rsidRPr="00E46216" w:rsidRDefault="00BC149F" w:rsidP="008B77AA">
            <w:pPr>
              <w:spacing w:before="120"/>
              <w:jc w:val="center"/>
              <w:rPr>
                <w:rFonts w:ascii="Swis721 Th BT" w:hAnsi="Swis721 Th BT"/>
                <w:color w:val="404040" w:themeColor="text1" w:themeTint="BF"/>
                <w:sz w:val="23"/>
                <w:szCs w:val="23"/>
              </w:rPr>
            </w:pPr>
            <w:r w:rsidRPr="00E46216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</w:rPr>
              <w:t xml:space="preserve">Streptococcus. </w:t>
            </w:r>
            <w:proofErr w:type="spellStart"/>
            <w:r w:rsidRPr="00E46216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</w:rPr>
              <w:t>Thermophilus</w:t>
            </w:r>
            <w:proofErr w:type="spellEnd"/>
            <w:r w:rsidRPr="00E46216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</w:rPr>
              <w:t xml:space="preserve">... </w:t>
            </w:r>
            <w:r w:rsidRPr="00E46216">
              <w:rPr>
                <w:rFonts w:ascii="Swis721 Th BT" w:hAnsi="Swis721 Th BT"/>
                <w:color w:val="404040" w:themeColor="text1" w:themeTint="BF"/>
                <w:sz w:val="23"/>
                <w:szCs w:val="23"/>
              </w:rPr>
              <w:t>2x10</w:t>
            </w:r>
            <w:r w:rsidRPr="00E46216">
              <w:rPr>
                <w:rFonts w:ascii="Swis721 Th BT" w:hAnsi="Swis721 Th BT"/>
                <w:color w:val="404040" w:themeColor="text1" w:themeTint="BF"/>
                <w:sz w:val="23"/>
                <w:szCs w:val="23"/>
                <w:vertAlign w:val="superscript"/>
              </w:rPr>
              <w:t>9</w:t>
            </w:r>
            <w:r w:rsidRPr="00E46216">
              <w:rPr>
                <w:rFonts w:ascii="Swis721 Th BT" w:hAnsi="Swis721 Th BT"/>
                <w:color w:val="404040" w:themeColor="text1" w:themeTint="BF"/>
                <w:sz w:val="23"/>
                <w:szCs w:val="23"/>
              </w:rPr>
              <w:t xml:space="preserve"> UFC</w:t>
            </w:r>
          </w:p>
        </w:tc>
      </w:tr>
      <w:tr w:rsidR="00BC149F" w:rsidRPr="00E46216" w14:paraId="356C7600" w14:textId="77777777" w:rsidTr="008B77AA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</w:tcPr>
          <w:p w14:paraId="660DAB2B" w14:textId="77777777" w:rsidR="00BC149F" w:rsidRPr="00E46216" w:rsidRDefault="00BC149F" w:rsidP="008B77AA">
            <w:pPr>
              <w:spacing w:before="120"/>
              <w:jc w:val="center"/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</w:rPr>
            </w:pPr>
            <w:r w:rsidRPr="00E46216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</w:rPr>
              <w:t xml:space="preserve">Lactobacillus </w:t>
            </w:r>
            <w:proofErr w:type="spellStart"/>
            <w:r w:rsidRPr="00E46216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</w:rPr>
              <w:t>bulgaricus</w:t>
            </w:r>
            <w:proofErr w:type="spellEnd"/>
            <w:r w:rsidRPr="00E46216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</w:rPr>
              <w:t xml:space="preserve">.......... </w:t>
            </w:r>
            <w:r w:rsidRPr="00E46216">
              <w:rPr>
                <w:rFonts w:ascii="Swis721 Th BT" w:hAnsi="Swis721 Th BT"/>
                <w:color w:val="404040" w:themeColor="text1" w:themeTint="BF"/>
                <w:sz w:val="23"/>
                <w:szCs w:val="23"/>
              </w:rPr>
              <w:t>3x10</w:t>
            </w:r>
            <w:r w:rsidRPr="00E46216">
              <w:rPr>
                <w:rFonts w:ascii="Swis721 Th BT" w:hAnsi="Swis721 Th BT"/>
                <w:color w:val="404040" w:themeColor="text1" w:themeTint="BF"/>
                <w:sz w:val="23"/>
                <w:szCs w:val="23"/>
                <w:vertAlign w:val="superscript"/>
              </w:rPr>
              <w:t>9</w:t>
            </w:r>
            <w:r w:rsidRPr="00E46216">
              <w:rPr>
                <w:rFonts w:ascii="Swis721 Th BT" w:hAnsi="Swis721 Th BT"/>
                <w:color w:val="404040" w:themeColor="text1" w:themeTint="BF"/>
                <w:sz w:val="23"/>
                <w:szCs w:val="23"/>
              </w:rPr>
              <w:t xml:space="preserve"> UFC</w:t>
            </w:r>
          </w:p>
        </w:tc>
      </w:tr>
      <w:tr w:rsidR="00BC149F" w:rsidRPr="00E46216" w14:paraId="64F2F4AF" w14:textId="77777777" w:rsidTr="008B77AA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</w:tcPr>
          <w:p w14:paraId="1CF7AEA0" w14:textId="77777777" w:rsidR="00BC149F" w:rsidRPr="00E46216" w:rsidRDefault="00BC149F" w:rsidP="008B77AA">
            <w:pPr>
              <w:spacing w:before="120"/>
              <w:jc w:val="center"/>
              <w:rPr>
                <w:rFonts w:ascii="Swis721 Th BT" w:hAnsi="Swis721 Th BT"/>
                <w:color w:val="404040" w:themeColor="text1" w:themeTint="BF"/>
                <w:sz w:val="23"/>
                <w:szCs w:val="23"/>
                <w:lang w:val="en-US"/>
              </w:rPr>
            </w:pPr>
            <w:r w:rsidRPr="00E46216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  <w:lang w:val="en-US"/>
              </w:rPr>
              <w:t xml:space="preserve">Lactobacillus lactis.................. </w:t>
            </w:r>
            <w:r w:rsidRPr="00E46216">
              <w:rPr>
                <w:rFonts w:ascii="Swis721 Th BT" w:hAnsi="Swis721 Th BT"/>
                <w:color w:val="404040" w:themeColor="text1" w:themeTint="BF"/>
                <w:sz w:val="23"/>
                <w:szCs w:val="23"/>
                <w:lang w:val="en-US"/>
              </w:rPr>
              <w:t>3x10</w:t>
            </w:r>
            <w:r w:rsidRPr="00E46216">
              <w:rPr>
                <w:rFonts w:ascii="Swis721 Th BT" w:hAnsi="Swis721 Th BT"/>
                <w:color w:val="404040" w:themeColor="text1" w:themeTint="BF"/>
                <w:sz w:val="23"/>
                <w:szCs w:val="23"/>
                <w:vertAlign w:val="superscript"/>
                <w:lang w:val="en-US"/>
              </w:rPr>
              <w:t>9</w:t>
            </w:r>
            <w:r w:rsidRPr="00E46216">
              <w:rPr>
                <w:rFonts w:ascii="Swis721 Th BT" w:hAnsi="Swis721 Th BT"/>
                <w:color w:val="404040" w:themeColor="text1" w:themeTint="BF"/>
                <w:sz w:val="23"/>
                <w:szCs w:val="23"/>
                <w:lang w:val="en-US"/>
              </w:rPr>
              <w:t xml:space="preserve"> UFC</w:t>
            </w:r>
          </w:p>
        </w:tc>
      </w:tr>
      <w:tr w:rsidR="00BC149F" w:rsidRPr="009537E7" w14:paraId="732E41DB" w14:textId="77777777" w:rsidTr="008B77AA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</w:tcPr>
          <w:p w14:paraId="57A1BF21" w14:textId="77777777" w:rsidR="00BC149F" w:rsidRPr="00E46216" w:rsidRDefault="00BC149F" w:rsidP="008B77AA">
            <w:pPr>
              <w:spacing w:before="120"/>
              <w:jc w:val="center"/>
              <w:rPr>
                <w:rFonts w:ascii="Swis721 Th BT" w:hAnsi="Swis721 Th BT"/>
                <w:color w:val="404040" w:themeColor="text1" w:themeTint="BF"/>
                <w:sz w:val="23"/>
                <w:szCs w:val="23"/>
              </w:rPr>
            </w:pPr>
            <w:r w:rsidRPr="00E46216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  <w:lang w:val="en-US"/>
              </w:rPr>
              <w:t xml:space="preserve">Lactobacillus </w:t>
            </w:r>
            <w:proofErr w:type="spellStart"/>
            <w:r w:rsidRPr="00E46216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  <w:lang w:val="en-US"/>
              </w:rPr>
              <w:t>rhamnosus</w:t>
            </w:r>
            <w:proofErr w:type="spellEnd"/>
            <w:r w:rsidRPr="00E46216">
              <w:rPr>
                <w:rFonts w:ascii="Swis721 Th BT" w:hAnsi="Swis721 Th BT"/>
                <w:i/>
                <w:color w:val="404040" w:themeColor="text1" w:themeTint="BF"/>
                <w:sz w:val="23"/>
                <w:szCs w:val="23"/>
                <w:lang w:val="en-US"/>
              </w:rPr>
              <w:t>…….</w:t>
            </w:r>
            <w:r w:rsidRPr="00E46216">
              <w:rPr>
                <w:rFonts w:ascii="Swis721 Th BT" w:hAnsi="Swis721 Th BT"/>
                <w:color w:val="404040" w:themeColor="text1" w:themeTint="BF"/>
                <w:sz w:val="23"/>
                <w:szCs w:val="23"/>
                <w:lang w:val="en-US"/>
              </w:rPr>
              <w:t>3x10</w:t>
            </w:r>
            <w:r w:rsidRPr="00E46216">
              <w:rPr>
                <w:rFonts w:ascii="Swis721 Th BT" w:hAnsi="Swis721 Th BT"/>
                <w:color w:val="404040" w:themeColor="text1" w:themeTint="BF"/>
                <w:sz w:val="23"/>
                <w:szCs w:val="23"/>
                <w:vertAlign w:val="superscript"/>
                <w:lang w:val="en-US"/>
              </w:rPr>
              <w:t xml:space="preserve">9 </w:t>
            </w:r>
            <w:r w:rsidRPr="00E46216">
              <w:rPr>
                <w:rFonts w:ascii="Swis721 Th BT" w:hAnsi="Swis721 Th BT"/>
                <w:color w:val="404040" w:themeColor="text1" w:themeTint="BF"/>
                <w:sz w:val="23"/>
                <w:szCs w:val="23"/>
              </w:rPr>
              <w:t>UFC</w:t>
            </w:r>
          </w:p>
        </w:tc>
      </w:tr>
      <w:tr w:rsidR="00BC149F" w:rsidRPr="009537E7" w14:paraId="5BB2E58E" w14:textId="77777777" w:rsidTr="008B77AA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</w:tcPr>
          <w:p w14:paraId="50A16BD7" w14:textId="77777777" w:rsidR="00BC149F" w:rsidRPr="00E46216" w:rsidRDefault="00BC149F" w:rsidP="008B77AA">
            <w:pPr>
              <w:spacing w:before="120"/>
              <w:jc w:val="center"/>
              <w:rPr>
                <w:rFonts w:ascii="Swis721 Th BT" w:hAnsi="Swis721 Th BT"/>
                <w:color w:val="404040" w:themeColor="text1" w:themeTint="BF"/>
                <w:sz w:val="23"/>
                <w:szCs w:val="23"/>
              </w:rPr>
            </w:pPr>
            <w:r w:rsidRPr="00E46216">
              <w:rPr>
                <w:rFonts w:ascii="Swis721 Th BT" w:hAnsi="Swis721 Th BT"/>
                <w:color w:val="404040" w:themeColor="text1" w:themeTint="BF"/>
                <w:sz w:val="23"/>
                <w:szCs w:val="23"/>
              </w:rPr>
              <w:t>Excipiente qsp……………… 1 Cápsula</w:t>
            </w:r>
          </w:p>
        </w:tc>
      </w:tr>
    </w:tbl>
    <w:p w14:paraId="791D593E" w14:textId="77777777" w:rsidR="00BC149F" w:rsidRPr="00B12A58" w:rsidRDefault="00BC149F" w:rsidP="00BC149F">
      <w:pPr>
        <w:pStyle w:val="Corpo"/>
        <w:ind w:right="3969"/>
        <w:jc w:val="left"/>
        <w:rPr>
          <w:sz w:val="16"/>
          <w:szCs w:val="16"/>
        </w:rPr>
      </w:pPr>
      <w:r>
        <w:rPr>
          <w:sz w:val="16"/>
          <w:szCs w:val="16"/>
        </w:rPr>
        <w:t>Administrar 1 cápsula duas vezes ao dia ou conforme orientação médica.</w:t>
      </w:r>
    </w:p>
    <w:p w14:paraId="11425DA3" w14:textId="77777777" w:rsidR="00BC149F" w:rsidRDefault="00BC149F" w:rsidP="00BC149F">
      <w:pPr>
        <w:pStyle w:val="Corpo"/>
        <w:spacing w:after="0"/>
        <w:ind w:left="360"/>
        <w:rPr>
          <w:sz w:val="20"/>
          <w:szCs w:val="20"/>
        </w:rPr>
      </w:pPr>
    </w:p>
    <w:p w14:paraId="6F5226D3" w14:textId="3DA85C12" w:rsidR="000925CF" w:rsidRDefault="000925CF" w:rsidP="00B70169">
      <w:pPr>
        <w:pStyle w:val="Corpo"/>
        <w:spacing w:line="276" w:lineRule="auto"/>
        <w:rPr>
          <w:b/>
        </w:rPr>
      </w:pPr>
    </w:p>
    <w:p w14:paraId="7EE0FC45" w14:textId="183AEC30" w:rsidR="000925CF" w:rsidRDefault="000925CF" w:rsidP="00B70169">
      <w:pPr>
        <w:pStyle w:val="Corpo"/>
        <w:spacing w:line="276" w:lineRule="auto"/>
        <w:rPr>
          <w:b/>
        </w:rPr>
      </w:pPr>
    </w:p>
    <w:p w14:paraId="2783B080" w14:textId="0216E7C9" w:rsidR="000925CF" w:rsidRDefault="000925CF" w:rsidP="00B70169">
      <w:pPr>
        <w:pStyle w:val="Corpo"/>
        <w:spacing w:line="276" w:lineRule="auto"/>
        <w:rPr>
          <w:b/>
        </w:rPr>
      </w:pPr>
    </w:p>
    <w:p w14:paraId="43C6AFDC" w14:textId="38555A59" w:rsidR="000925CF" w:rsidRDefault="000925CF" w:rsidP="00B70169">
      <w:pPr>
        <w:pStyle w:val="Corpo"/>
        <w:spacing w:line="276" w:lineRule="auto"/>
        <w:rPr>
          <w:b/>
        </w:rPr>
      </w:pPr>
    </w:p>
    <w:p w14:paraId="3D77E77E" w14:textId="3BF89A7A" w:rsidR="000925CF" w:rsidRDefault="000925CF" w:rsidP="00B70169">
      <w:pPr>
        <w:pStyle w:val="Corpo"/>
        <w:spacing w:line="276" w:lineRule="auto"/>
        <w:rPr>
          <w:b/>
        </w:rPr>
      </w:pPr>
    </w:p>
    <w:p w14:paraId="4B4AFBA8" w14:textId="16A544DC" w:rsidR="000925CF" w:rsidRDefault="000925CF" w:rsidP="00B70169">
      <w:pPr>
        <w:pStyle w:val="Corpo"/>
        <w:spacing w:line="276" w:lineRule="auto"/>
        <w:rPr>
          <w:b/>
        </w:rPr>
      </w:pPr>
    </w:p>
    <w:p w14:paraId="2DA8DF00" w14:textId="15CA9FAD" w:rsidR="009B23F0" w:rsidRPr="00453F67" w:rsidRDefault="009B23F0" w:rsidP="009B23F0">
      <w:pPr>
        <w:pStyle w:val="Ttulo1"/>
        <w:jc w:val="center"/>
        <w:rPr>
          <w:bCs/>
        </w:rPr>
      </w:pPr>
      <w:bookmarkStart w:id="166" w:name="_Toc62720180"/>
      <w:r>
        <w:lastRenderedPageBreak/>
        <w:t>Suplementação com Probióticos</w:t>
      </w:r>
      <w:bookmarkEnd w:id="166"/>
    </w:p>
    <w:p w14:paraId="6674457B" w14:textId="77777777" w:rsidR="009B23F0" w:rsidRPr="009B23F0" w:rsidRDefault="009B23F0" w:rsidP="009B23F0">
      <w:pPr>
        <w:pStyle w:val="Subtitulocorpo"/>
        <w:rPr>
          <w:bCs/>
        </w:rPr>
      </w:pPr>
      <w:r w:rsidRPr="009B23F0">
        <w:rPr>
          <w:bCs/>
        </w:rPr>
        <w:t>Reduz a Diarreia em Pacientes com SII</w:t>
      </w:r>
    </w:p>
    <w:p w14:paraId="3CCF66B8" w14:textId="77777777" w:rsidR="009B23F0" w:rsidRDefault="009B23F0" w:rsidP="009B23F0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7BB0B148" w14:textId="77777777" w:rsidR="009B23F0" w:rsidRPr="009B23F0" w:rsidRDefault="009B23F0" w:rsidP="009B23F0">
      <w:pPr>
        <w:pStyle w:val="Subtitulocorpo"/>
        <w:jc w:val="both"/>
        <w:rPr>
          <w:b w:val="0"/>
          <w:bCs/>
          <w:color w:val="404040" w:themeColor="text1" w:themeTint="BF"/>
          <w:sz w:val="24"/>
          <w:szCs w:val="24"/>
        </w:rPr>
      </w:pPr>
      <w:proofErr w:type="spellStart"/>
      <w:r w:rsidRPr="009B23F0">
        <w:rPr>
          <w:b w:val="0"/>
          <w:bCs/>
          <w:color w:val="404040" w:themeColor="text1" w:themeTint="BF"/>
          <w:sz w:val="24"/>
          <w:szCs w:val="24"/>
        </w:rPr>
        <w:t>Yoon</w:t>
      </w:r>
      <w:proofErr w:type="spellEnd"/>
      <w:r w:rsidRPr="009B23F0">
        <w:rPr>
          <w:b w:val="0"/>
          <w:bCs/>
          <w:color w:val="404040" w:themeColor="text1" w:themeTint="BF"/>
          <w:sz w:val="24"/>
          <w:szCs w:val="24"/>
        </w:rPr>
        <w:t xml:space="preserve"> </w:t>
      </w:r>
      <w:r w:rsidRPr="009B23F0">
        <w:rPr>
          <w:b w:val="0"/>
          <w:bCs/>
          <w:i/>
          <w:color w:val="404040" w:themeColor="text1" w:themeTint="BF"/>
          <w:sz w:val="24"/>
          <w:szCs w:val="24"/>
        </w:rPr>
        <w:t>et al</w:t>
      </w:r>
      <w:r w:rsidRPr="009B23F0">
        <w:rPr>
          <w:b w:val="0"/>
          <w:bCs/>
          <w:color w:val="404040" w:themeColor="text1" w:themeTint="BF"/>
          <w:sz w:val="24"/>
          <w:szCs w:val="24"/>
        </w:rPr>
        <w:t>. (2015) conduziram um estudo que teve como objetivo avaliar os efeitos da administração de uma mistura probiótica nos sintomas da síndrome do intestino irritável e sobre a microbiota fecal.</w:t>
      </w:r>
    </w:p>
    <w:p w14:paraId="705C793C" w14:textId="77777777" w:rsidR="009B23F0" w:rsidRPr="00453F67" w:rsidRDefault="009B23F0" w:rsidP="009B23F0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3022208" behindDoc="0" locked="0" layoutInCell="1" allowOverlap="1" wp14:anchorId="36767EEF" wp14:editId="7AF05B3C">
                <wp:simplePos x="0" y="0"/>
                <wp:positionH relativeFrom="margin">
                  <wp:posOffset>11686</wp:posOffset>
                </wp:positionH>
                <wp:positionV relativeFrom="paragraph">
                  <wp:posOffset>155461</wp:posOffset>
                </wp:positionV>
                <wp:extent cx="5372100" cy="518615"/>
                <wp:effectExtent l="0" t="0" r="19050" b="15240"/>
                <wp:wrapNone/>
                <wp:docPr id="601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51861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2CE1DB5" w14:textId="77777777" w:rsidR="005D1916" w:rsidRPr="009B23F0" w:rsidRDefault="005D1916" w:rsidP="009B23F0">
                            <w:pPr>
                              <w:jc w:val="center"/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</w:pPr>
                            <w:r w:rsidRPr="009B23F0"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  <w:t xml:space="preserve">Para isso, 81 pacientes com SII foram </w:t>
                            </w:r>
                            <w:proofErr w:type="spellStart"/>
                            <w:r w:rsidRPr="009B23F0"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  <w:t>selelecionados</w:t>
                            </w:r>
                            <w:proofErr w:type="spellEnd"/>
                            <w:r w:rsidRPr="009B23F0"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  <w:t xml:space="preserve"> para participar deste estudo, e divididos em 2 grupos para receber por 4 semanas:</w:t>
                            </w:r>
                          </w:p>
                          <w:p w14:paraId="7A7D6CCD" w14:textId="77777777" w:rsidR="005D1916" w:rsidRPr="009D65A4" w:rsidRDefault="005D1916" w:rsidP="009B23F0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6767EEF" id="_x0000_s1195" type="#_x0000_t202" style="position:absolute;left:0;text-align:left;margin-left:.9pt;margin-top:12.25pt;width:423pt;height:40.85pt;z-index:25302220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" fillcolor="white [3212]" strokecolor="#0070c0">
                <v:textbox>
                  <w:txbxContent>
                    <w:p w14:paraId="52CE1DB5" w14:textId="77777777" w:rsidR="005D1916" w:rsidRPr="009B23F0" w:rsidRDefault="005D1916" w:rsidP="009B23F0">
                      <w:pPr>
                        <w:jc w:val="center"/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</w:pPr>
                      <w:r w:rsidRPr="009B23F0"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  <w:t xml:space="preserve">Para isso, 81 pacientes com SII foram </w:t>
                      </w:r>
                      <w:proofErr w:type="spellStart"/>
                      <w:r w:rsidRPr="009B23F0"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  <w:t>selelecionados</w:t>
                      </w:r>
                      <w:proofErr w:type="spellEnd"/>
                      <w:r w:rsidRPr="009B23F0"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  <w:t xml:space="preserve"> para participar deste estudo, e divididos em 2 grupos para receber por 4 semanas:</w:t>
                      </w:r>
                    </w:p>
                    <w:p w14:paraId="7A7D6CCD" w14:textId="77777777" w:rsidR="005D1916" w:rsidRPr="009D65A4" w:rsidRDefault="005D1916" w:rsidP="009B23F0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26A3E5F7" w14:textId="77777777" w:rsidR="009B23F0" w:rsidRPr="00E7159F" w:rsidRDefault="009B23F0" w:rsidP="009B23F0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78B9EF3F" w14:textId="5AA4EEF0" w:rsidR="009B23F0" w:rsidRPr="00956C5B" w:rsidRDefault="009B23F0" w:rsidP="009B23F0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3024256" behindDoc="0" locked="0" layoutInCell="1" allowOverlap="1" wp14:anchorId="71E8F76B" wp14:editId="1168AFFF">
                <wp:simplePos x="0" y="0"/>
                <wp:positionH relativeFrom="margin">
                  <wp:posOffset>904240</wp:posOffset>
                </wp:positionH>
                <wp:positionV relativeFrom="paragraph">
                  <wp:posOffset>353060</wp:posOffset>
                </wp:positionV>
                <wp:extent cx="226695" cy="138430"/>
                <wp:effectExtent l="0" t="0" r="1905" b="0"/>
                <wp:wrapNone/>
                <wp:docPr id="602" name="Triângulo isósceles 60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061D405" id="Triângulo isósceles 602" o:spid="_x0000_s1026" type="#_x0000_t5" style="position:absolute;margin-left:71.2pt;margin-top:27.8pt;width:17.85pt;height:10.9pt;flip:y;z-index:2530242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" fillcolor="#d8d8d8 [2732]" stroked="f">
                <w10:wrap anchorx="margin"/>
              </v:shape>
            </w:pict>
          </mc:Fallback>
        </mc:AlternateContent>
      </w:r>
      <w:r>
        <w:rPr>
          <w:sz w:val="24"/>
        </w:rPr>
        <w:br/>
      </w:r>
    </w:p>
    <w:p w14:paraId="101C3EC6" w14:textId="77777777" w:rsidR="009B23F0" w:rsidRDefault="009B23F0" w:rsidP="009B23F0">
      <w:pPr>
        <w:pStyle w:val="Corpo"/>
      </w:pPr>
      <w:r w:rsidRPr="000C637F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3026304" behindDoc="0" locked="0" layoutInCell="1" allowOverlap="1" wp14:anchorId="00735BAD" wp14:editId="6490A043">
                <wp:simplePos x="0" y="0"/>
                <wp:positionH relativeFrom="margin">
                  <wp:posOffset>4233223</wp:posOffset>
                </wp:positionH>
                <wp:positionV relativeFrom="paragraph">
                  <wp:posOffset>0</wp:posOffset>
                </wp:positionV>
                <wp:extent cx="226695" cy="138430"/>
                <wp:effectExtent l="0" t="0" r="1905" b="0"/>
                <wp:wrapNone/>
                <wp:docPr id="606" name="Triângulo isósceles 60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884A3A3" id="Triângulo isósceles 606" o:spid="_x0000_s1026" type="#_x0000_t5" style="position:absolute;margin-left:333.3pt;margin-top:0;width:17.85pt;height:10.9pt;flip:y;z-index:25302630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" fillcolor="#d8d8d8 [2732]" stroked="f">
                <w10:wrap anchorx="margin"/>
              </v:shape>
            </w:pict>
          </mc:Fallback>
        </mc:AlternateContent>
      </w:r>
    </w:p>
    <w:p w14:paraId="26A0E136" w14:textId="2C27CB79" w:rsidR="009B23F0" w:rsidRDefault="009B23F0" w:rsidP="009B23F0">
      <w:pPr>
        <w:pStyle w:val="Corpo"/>
      </w:pPr>
      <w:r w:rsidRPr="000C637F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3025280" behindDoc="0" locked="0" layoutInCell="1" allowOverlap="1" wp14:anchorId="1B610ED3" wp14:editId="57771EC7">
                <wp:simplePos x="0" y="0"/>
                <wp:positionH relativeFrom="margin">
                  <wp:posOffset>3341740</wp:posOffset>
                </wp:positionH>
                <wp:positionV relativeFrom="paragraph">
                  <wp:posOffset>80086</wp:posOffset>
                </wp:positionV>
                <wp:extent cx="2046605" cy="1514901"/>
                <wp:effectExtent l="0" t="0" r="10795" b="28575"/>
                <wp:wrapNone/>
                <wp:docPr id="607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1514901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108F636" w14:textId="77777777" w:rsidR="005D1916" w:rsidRDefault="005D1916" w:rsidP="009B23F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2 </w:t>
                            </w:r>
                          </w:p>
                          <w:p w14:paraId="2FDA554D" w14:textId="77777777" w:rsidR="005D1916" w:rsidRDefault="005D1916" w:rsidP="009B23F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32BC058E" w14:textId="77777777" w:rsidR="005D1916" w:rsidRDefault="005D1916" w:rsidP="009B23F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635623D6" w14:textId="77777777" w:rsidR="005D1916" w:rsidRDefault="005D1916" w:rsidP="009B23F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66074316" w14:textId="722DD520" w:rsidR="005D1916" w:rsidRDefault="005D1916" w:rsidP="009B23F0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  <w:p w14:paraId="3FA59436" w14:textId="77777777" w:rsidR="005D1916" w:rsidRPr="00086CFC" w:rsidRDefault="005D1916" w:rsidP="009B23F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B610ED3" id="_x0000_s1196" type="#_x0000_t202" style="position:absolute;left:0;text-align:left;margin-left:263.15pt;margin-top:6.3pt;width:161.15pt;height:119.3pt;z-index:25302528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" fillcolor="#0070c0" strokecolor="#0070c0">
                <v:textbox>
                  <w:txbxContent>
                    <w:p w14:paraId="6108F636" w14:textId="77777777" w:rsidR="005D1916" w:rsidRDefault="005D1916" w:rsidP="009B23F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2 </w:t>
                      </w:r>
                    </w:p>
                    <w:p w14:paraId="2FDA554D" w14:textId="77777777" w:rsidR="005D1916" w:rsidRDefault="005D1916" w:rsidP="009B23F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32BC058E" w14:textId="77777777" w:rsidR="005D1916" w:rsidRDefault="005D1916" w:rsidP="009B23F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635623D6" w14:textId="77777777" w:rsidR="005D1916" w:rsidRDefault="005D1916" w:rsidP="009B23F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66074316" w14:textId="722DD520" w:rsidR="005D1916" w:rsidRDefault="005D1916" w:rsidP="009B23F0">
                      <w:pPr>
                        <w:spacing w:after="0" w:line="240" w:lineRule="auto"/>
                        <w:jc w:val="center"/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  <w:p w14:paraId="3FA59436" w14:textId="77777777" w:rsidR="005D1916" w:rsidRPr="00086CFC" w:rsidRDefault="005D1916" w:rsidP="009B23F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3023232" behindDoc="0" locked="0" layoutInCell="1" allowOverlap="1" wp14:anchorId="7834814E" wp14:editId="7BAA832C">
                <wp:simplePos x="0" y="0"/>
                <wp:positionH relativeFrom="margin">
                  <wp:posOffset>11686</wp:posOffset>
                </wp:positionH>
                <wp:positionV relativeFrom="paragraph">
                  <wp:posOffset>52790</wp:posOffset>
                </wp:positionV>
                <wp:extent cx="2046605" cy="1538580"/>
                <wp:effectExtent l="0" t="0" r="10795" b="24130"/>
                <wp:wrapNone/>
                <wp:docPr id="604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153858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FDC2A9D" w14:textId="77777777" w:rsidR="005D1916" w:rsidRPr="00956C5B" w:rsidRDefault="005D1916" w:rsidP="009B23F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956C5B"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1</w:t>
                            </w:r>
                          </w:p>
                          <w:p w14:paraId="286E9730" w14:textId="77777777" w:rsidR="005D1916" w:rsidRPr="009B23F0" w:rsidRDefault="005D1916" w:rsidP="009B23F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9B23F0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Lactobacillus </w:t>
                            </w:r>
                            <w:proofErr w:type="spellStart"/>
                            <w:r w:rsidRPr="009B23F0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acidophilus</w:t>
                            </w:r>
                            <w:proofErr w:type="spellEnd"/>
                          </w:p>
                          <w:p w14:paraId="35AAD75E" w14:textId="77777777" w:rsidR="005D1916" w:rsidRPr="009B23F0" w:rsidRDefault="005D1916" w:rsidP="009B23F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9B23F0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Lactobacillus </w:t>
                            </w:r>
                            <w:proofErr w:type="spellStart"/>
                            <w:r w:rsidRPr="009B23F0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rhamnosus</w:t>
                            </w:r>
                            <w:proofErr w:type="spellEnd"/>
                            <w:r w:rsidRPr="009B23F0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  <w:proofErr w:type="spellStart"/>
                            <w:r w:rsidRPr="009B23F0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Bifidobacterium</w:t>
                            </w:r>
                            <w:proofErr w:type="spellEnd"/>
                            <w:r w:rsidRPr="009B23F0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breve</w:t>
                            </w:r>
                          </w:p>
                          <w:p w14:paraId="7614FD33" w14:textId="77777777" w:rsidR="005D1916" w:rsidRPr="009B23F0" w:rsidRDefault="005D1916" w:rsidP="009B23F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9B23F0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  <w:proofErr w:type="spellStart"/>
                            <w:r w:rsidRPr="009B23F0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Bifidobacterium</w:t>
                            </w:r>
                            <w:proofErr w:type="spellEnd"/>
                            <w:r w:rsidRPr="009B23F0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  <w:proofErr w:type="spellStart"/>
                            <w:r w:rsidRPr="009B23F0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lactis</w:t>
                            </w:r>
                            <w:proofErr w:type="spellEnd"/>
                          </w:p>
                          <w:p w14:paraId="1E427561" w14:textId="77777777" w:rsidR="005D1916" w:rsidRPr="009B23F0" w:rsidRDefault="005D1916" w:rsidP="009B23F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proofErr w:type="spellStart"/>
                            <w:r w:rsidRPr="009B23F0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Bifidobacterium</w:t>
                            </w:r>
                            <w:proofErr w:type="spellEnd"/>
                            <w:r w:rsidRPr="009B23F0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  <w:proofErr w:type="spellStart"/>
                            <w:r w:rsidRPr="009B23F0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longum</w:t>
                            </w:r>
                            <w:proofErr w:type="spellEnd"/>
                          </w:p>
                          <w:p w14:paraId="769DDAC8" w14:textId="77777777" w:rsidR="005D1916" w:rsidRPr="009B23F0" w:rsidRDefault="005D1916" w:rsidP="009B23F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9B23F0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Streptococcus </w:t>
                            </w:r>
                            <w:proofErr w:type="spellStart"/>
                            <w:r w:rsidRPr="009B23F0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thermophilus</w:t>
                            </w:r>
                            <w:proofErr w:type="spellEnd"/>
                          </w:p>
                          <w:p w14:paraId="20DF34FA" w14:textId="77777777" w:rsidR="005D1916" w:rsidRPr="009B23F0" w:rsidRDefault="005D1916" w:rsidP="009B23F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9B23F0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5 x 10</w:t>
                            </w:r>
                            <w:r w:rsidRPr="009B23F0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  <w:vertAlign w:val="superscript"/>
                              </w:rPr>
                              <w:t>9</w:t>
                            </w:r>
                            <w:r w:rsidRPr="009B23F0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UFC, 2 vezes ao dia</w:t>
                            </w:r>
                          </w:p>
                          <w:p w14:paraId="5C38D242" w14:textId="77777777" w:rsidR="005D1916" w:rsidRPr="00086CFC" w:rsidRDefault="005D1916" w:rsidP="009B23F0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834814E" id="_x0000_s1197" type="#_x0000_t202" style="position:absolute;left:0;text-align:left;margin-left:.9pt;margin-top:4.15pt;width:161.15pt;height:121.15pt;z-index:25302323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" fillcolor="#0070c0" strokecolor="#0070c0">
                <v:textbox>
                  <w:txbxContent>
                    <w:p w14:paraId="4FDC2A9D" w14:textId="77777777" w:rsidR="005D1916" w:rsidRPr="00956C5B" w:rsidRDefault="005D1916" w:rsidP="009B23F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</w:pPr>
                      <w:r w:rsidRPr="00956C5B"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1</w:t>
                      </w:r>
                    </w:p>
                    <w:p w14:paraId="286E9730" w14:textId="77777777" w:rsidR="005D1916" w:rsidRPr="009B23F0" w:rsidRDefault="005D1916" w:rsidP="009B23F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r w:rsidRPr="009B23F0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Lactobacillus </w:t>
                      </w:r>
                      <w:proofErr w:type="spellStart"/>
                      <w:r w:rsidRPr="009B23F0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>acidophilus</w:t>
                      </w:r>
                      <w:proofErr w:type="spellEnd"/>
                    </w:p>
                    <w:p w14:paraId="35AAD75E" w14:textId="77777777" w:rsidR="005D1916" w:rsidRPr="009B23F0" w:rsidRDefault="005D1916" w:rsidP="009B23F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r w:rsidRPr="009B23F0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Lactobacillus </w:t>
                      </w:r>
                      <w:proofErr w:type="spellStart"/>
                      <w:r w:rsidRPr="009B23F0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>rhamnosus</w:t>
                      </w:r>
                      <w:proofErr w:type="spellEnd"/>
                      <w:r w:rsidRPr="009B23F0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  <w:proofErr w:type="spellStart"/>
                      <w:r w:rsidRPr="009B23F0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>Bifidobacterium</w:t>
                      </w:r>
                      <w:proofErr w:type="spellEnd"/>
                      <w:r w:rsidRPr="009B23F0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breve</w:t>
                      </w:r>
                    </w:p>
                    <w:p w14:paraId="7614FD33" w14:textId="77777777" w:rsidR="005D1916" w:rsidRPr="009B23F0" w:rsidRDefault="005D1916" w:rsidP="009B23F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r w:rsidRPr="009B23F0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  <w:proofErr w:type="spellStart"/>
                      <w:r w:rsidRPr="009B23F0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>Bifidobacterium</w:t>
                      </w:r>
                      <w:proofErr w:type="spellEnd"/>
                      <w:r w:rsidRPr="009B23F0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  <w:proofErr w:type="spellStart"/>
                      <w:r w:rsidRPr="009B23F0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>lactis</w:t>
                      </w:r>
                      <w:proofErr w:type="spellEnd"/>
                    </w:p>
                    <w:p w14:paraId="1E427561" w14:textId="77777777" w:rsidR="005D1916" w:rsidRPr="009B23F0" w:rsidRDefault="005D1916" w:rsidP="009B23F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proofErr w:type="spellStart"/>
                      <w:r w:rsidRPr="009B23F0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>Bifidobacterium</w:t>
                      </w:r>
                      <w:proofErr w:type="spellEnd"/>
                      <w:r w:rsidRPr="009B23F0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  <w:proofErr w:type="spellStart"/>
                      <w:r w:rsidRPr="009B23F0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>longum</w:t>
                      </w:r>
                      <w:proofErr w:type="spellEnd"/>
                    </w:p>
                    <w:p w14:paraId="769DDAC8" w14:textId="77777777" w:rsidR="005D1916" w:rsidRPr="009B23F0" w:rsidRDefault="005D1916" w:rsidP="009B23F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r w:rsidRPr="009B23F0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Streptococcus </w:t>
                      </w:r>
                      <w:proofErr w:type="spellStart"/>
                      <w:r w:rsidRPr="009B23F0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>thermophilus</w:t>
                      </w:r>
                      <w:proofErr w:type="spellEnd"/>
                    </w:p>
                    <w:p w14:paraId="20DF34FA" w14:textId="77777777" w:rsidR="005D1916" w:rsidRPr="009B23F0" w:rsidRDefault="005D1916" w:rsidP="009B23F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r w:rsidRPr="009B23F0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>5 x 10</w:t>
                      </w:r>
                      <w:r w:rsidRPr="009B23F0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  <w:vertAlign w:val="superscript"/>
                        </w:rPr>
                        <w:t>9</w:t>
                      </w:r>
                      <w:r w:rsidRPr="009B23F0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UFC, 2 vezes ao dia</w:t>
                      </w:r>
                    </w:p>
                    <w:p w14:paraId="5C38D242" w14:textId="77777777" w:rsidR="005D1916" w:rsidRPr="00086CFC" w:rsidRDefault="005D1916" w:rsidP="009B23F0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4EC9FB3" w14:textId="77777777" w:rsidR="009B23F0" w:rsidRDefault="009B23F0" w:rsidP="009B23F0">
      <w:pPr>
        <w:pStyle w:val="Corpo"/>
      </w:pPr>
    </w:p>
    <w:p w14:paraId="04B749A8" w14:textId="77777777" w:rsidR="009B23F0" w:rsidRDefault="009B23F0" w:rsidP="009B23F0">
      <w:pPr>
        <w:pStyle w:val="Corpo"/>
      </w:pPr>
    </w:p>
    <w:p w14:paraId="06916B48" w14:textId="77777777" w:rsidR="009B23F0" w:rsidRDefault="009B23F0" w:rsidP="009B23F0">
      <w:pPr>
        <w:pStyle w:val="Corpo"/>
      </w:pPr>
    </w:p>
    <w:p w14:paraId="13CD53F1" w14:textId="77777777" w:rsidR="009B23F0" w:rsidRDefault="009B23F0" w:rsidP="009B23F0">
      <w:pPr>
        <w:pStyle w:val="Corpo"/>
      </w:pPr>
    </w:p>
    <w:p w14:paraId="471A1386" w14:textId="77777777" w:rsidR="009B23F0" w:rsidRDefault="009B23F0" w:rsidP="009B23F0">
      <w:pPr>
        <w:pStyle w:val="Corpo"/>
        <w:rPr>
          <w:sz w:val="20"/>
          <w:szCs w:val="23"/>
        </w:rPr>
      </w:pPr>
    </w:p>
    <w:p w14:paraId="1C80433F" w14:textId="0DB5A61F" w:rsidR="009B23F0" w:rsidRDefault="009B23F0" w:rsidP="009B23F0">
      <w:pPr>
        <w:pStyle w:val="Corpo"/>
        <w:rPr>
          <w:sz w:val="20"/>
          <w:szCs w:val="23"/>
        </w:rPr>
      </w:pPr>
    </w:p>
    <w:p w14:paraId="0CB2997B" w14:textId="382F91B0" w:rsidR="009B23F0" w:rsidRDefault="009B23F0" w:rsidP="009B23F0">
      <w:pPr>
        <w:pStyle w:val="Corpo"/>
        <w:rPr>
          <w:sz w:val="20"/>
          <w:szCs w:val="23"/>
        </w:rPr>
      </w:pPr>
    </w:p>
    <w:p w14:paraId="13F4DB8A" w14:textId="3397055D" w:rsidR="009B23F0" w:rsidRDefault="009B23F0" w:rsidP="009B23F0">
      <w:pPr>
        <w:pStyle w:val="Corpo"/>
        <w:rPr>
          <w:sz w:val="20"/>
          <w:szCs w:val="23"/>
        </w:rPr>
      </w:pPr>
    </w:p>
    <w:p w14:paraId="43B59E85" w14:textId="77777777" w:rsidR="009B23F0" w:rsidRDefault="009B23F0" w:rsidP="009B23F0">
      <w:pPr>
        <w:pStyle w:val="Corpo"/>
        <w:rPr>
          <w:sz w:val="20"/>
          <w:szCs w:val="23"/>
        </w:rPr>
      </w:pPr>
    </w:p>
    <w:p w14:paraId="7FA08626" w14:textId="77777777" w:rsidR="009B23F0" w:rsidRDefault="009B23F0" w:rsidP="009B23F0">
      <w:pPr>
        <w:pStyle w:val="Corpo"/>
        <w:rPr>
          <w:b/>
          <w:color w:val="339966"/>
        </w:rPr>
      </w:pPr>
    </w:p>
    <w:p w14:paraId="4C475DD5" w14:textId="77777777" w:rsidR="009B23F0" w:rsidRPr="00C72C0B" w:rsidRDefault="009B23F0" w:rsidP="009B23F0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68E7A24C" w14:textId="77777777" w:rsidR="009B23F0" w:rsidRPr="00714E9A" w:rsidRDefault="009B23F0" w:rsidP="009B23F0">
      <w:pPr>
        <w:pStyle w:val="Corpo"/>
        <w:rPr>
          <w:sz w:val="16"/>
          <w:szCs w:val="16"/>
        </w:rPr>
      </w:pPr>
    </w:p>
    <w:p w14:paraId="1BF820EA" w14:textId="5E21A380" w:rsidR="009B23F0" w:rsidRPr="009B23F0" w:rsidRDefault="009B23F0" w:rsidP="009B23F0">
      <w:pPr>
        <w:pStyle w:val="Corpo"/>
        <w:numPr>
          <w:ilvl w:val="0"/>
          <w:numId w:val="1"/>
        </w:numPr>
        <w:spacing w:after="120"/>
        <w:rPr>
          <w:sz w:val="24"/>
        </w:rPr>
      </w:pPr>
      <w:r w:rsidRPr="009B23F0">
        <w:rPr>
          <w:sz w:val="24"/>
        </w:rPr>
        <w:t>Após o consumo dos probióticos, houve aumento significativo das cepas de probióticos nas fezes;</w:t>
      </w:r>
    </w:p>
    <w:p w14:paraId="19137F89" w14:textId="77777777" w:rsidR="009B23F0" w:rsidRPr="009B23F0" w:rsidRDefault="009B23F0" w:rsidP="009B23F0">
      <w:pPr>
        <w:pStyle w:val="Corpo"/>
        <w:numPr>
          <w:ilvl w:val="0"/>
          <w:numId w:val="1"/>
        </w:numPr>
        <w:spacing w:after="120"/>
        <w:rPr>
          <w:sz w:val="24"/>
        </w:rPr>
      </w:pPr>
      <w:r w:rsidRPr="009B23F0">
        <w:rPr>
          <w:sz w:val="24"/>
        </w:rPr>
        <w:t>A proporção de pacientes com alívio dos sintomas foi maior no grupo que recebeu probióticos, em comparação com a administração de placebo;</w:t>
      </w:r>
    </w:p>
    <w:p w14:paraId="1C106C09" w14:textId="176C0903" w:rsidR="009B23F0" w:rsidRDefault="009B23F0" w:rsidP="009B23F0">
      <w:pPr>
        <w:pStyle w:val="Corpo"/>
        <w:numPr>
          <w:ilvl w:val="0"/>
          <w:numId w:val="1"/>
        </w:numPr>
        <w:spacing w:after="120"/>
        <w:rPr>
          <w:sz w:val="24"/>
        </w:rPr>
      </w:pPr>
      <w:r w:rsidRPr="009B23F0">
        <w:rPr>
          <w:sz w:val="24"/>
        </w:rPr>
        <w:t>O principal sintoma influenciado positivamente pela administração de probióticos foi a diarreia</w:t>
      </w:r>
      <w:r>
        <w:rPr>
          <w:sz w:val="24"/>
        </w:rPr>
        <w:t>.</w:t>
      </w:r>
    </w:p>
    <w:p w14:paraId="26A27934" w14:textId="421093CF" w:rsidR="009B23F0" w:rsidRDefault="009B23F0" w:rsidP="009B23F0">
      <w:pPr>
        <w:pStyle w:val="Corpo"/>
        <w:spacing w:after="120"/>
        <w:rPr>
          <w:sz w:val="24"/>
        </w:rPr>
      </w:pPr>
    </w:p>
    <w:p w14:paraId="2BFCEF76" w14:textId="05D63835" w:rsidR="009B23F0" w:rsidRPr="00C72C0B" w:rsidRDefault="009B23F0" w:rsidP="009B23F0">
      <w:pPr>
        <w:pStyle w:val="Corpo"/>
        <w:rPr>
          <w:b/>
          <w:color w:val="339966"/>
        </w:rPr>
      </w:pPr>
      <w:r>
        <w:rPr>
          <w:b/>
          <w:color w:val="339966"/>
        </w:rPr>
        <w:t>Conclusão:</w:t>
      </w:r>
    </w:p>
    <w:p w14:paraId="110356D3" w14:textId="4826A256" w:rsidR="009B23F0" w:rsidRDefault="009B23F0" w:rsidP="009B23F0">
      <w:pPr>
        <w:pStyle w:val="Corpo"/>
        <w:spacing w:after="120"/>
        <w:rPr>
          <w:sz w:val="24"/>
        </w:rPr>
      </w:pPr>
    </w:p>
    <w:p w14:paraId="63FD48C7" w14:textId="77777777" w:rsidR="009B23F0" w:rsidRPr="009B23F0" w:rsidRDefault="009B23F0" w:rsidP="009B23F0">
      <w:pPr>
        <w:pStyle w:val="Corpo"/>
        <w:spacing w:after="120"/>
        <w:jc w:val="center"/>
        <w:rPr>
          <w:b/>
          <w:iCs/>
          <w:sz w:val="24"/>
        </w:rPr>
      </w:pPr>
      <w:r w:rsidRPr="009B23F0">
        <w:rPr>
          <w:b/>
          <w:iCs/>
          <w:sz w:val="24"/>
        </w:rPr>
        <w:t>Este estudo permitiu concluir que a administração de diversas cepas de probióticos representa uma estratégia segura e eficaz para manejo dos sintomas associados à síndrome do intestino irritável, principalmente a diarreia.</w:t>
      </w:r>
    </w:p>
    <w:p w14:paraId="0D2E943D" w14:textId="4EF99737" w:rsidR="009B23F0" w:rsidRDefault="009B23F0" w:rsidP="009B23F0">
      <w:pPr>
        <w:pStyle w:val="Corpo"/>
        <w:spacing w:after="120"/>
        <w:rPr>
          <w:sz w:val="24"/>
        </w:rPr>
      </w:pPr>
    </w:p>
    <w:p w14:paraId="582AF584" w14:textId="0319AF4F" w:rsidR="009B23F0" w:rsidRDefault="009B23F0" w:rsidP="009B23F0">
      <w:pPr>
        <w:pStyle w:val="Corpo"/>
        <w:spacing w:after="120"/>
        <w:rPr>
          <w:sz w:val="24"/>
        </w:rPr>
      </w:pPr>
    </w:p>
    <w:p w14:paraId="0B6721D3" w14:textId="0E895102" w:rsidR="009B23F0" w:rsidRDefault="009B23F0" w:rsidP="009B23F0">
      <w:pPr>
        <w:pStyle w:val="Corpo"/>
        <w:spacing w:after="120"/>
        <w:rPr>
          <w:sz w:val="24"/>
        </w:rPr>
      </w:pPr>
    </w:p>
    <w:p w14:paraId="123B3E66" w14:textId="77777777" w:rsidR="009B23F0" w:rsidRDefault="009B23F0" w:rsidP="009B23F0">
      <w:pPr>
        <w:pStyle w:val="Ttulo1"/>
        <w:jc w:val="center"/>
      </w:pPr>
      <w:bookmarkStart w:id="167" w:name="_Toc62720181"/>
      <w:r>
        <w:lastRenderedPageBreak/>
        <w:t>Formulário</w:t>
      </w:r>
      <w:bookmarkEnd w:id="167"/>
    </w:p>
    <w:p w14:paraId="05D57FD6" w14:textId="77777777" w:rsidR="009B23F0" w:rsidRDefault="009B23F0" w:rsidP="009B23F0">
      <w:pPr>
        <w:pStyle w:val="Corpo"/>
        <w:spacing w:after="120"/>
      </w:pPr>
    </w:p>
    <w:p w14:paraId="6A95F1BB" w14:textId="77777777" w:rsidR="009B23F0" w:rsidRPr="00C30C20" w:rsidRDefault="009B23F0" w:rsidP="009B23F0">
      <w:pPr>
        <w:pStyle w:val="Corpo"/>
      </w:pPr>
    </w:p>
    <w:tbl>
      <w:tblPr>
        <w:tblStyle w:val="Tabelacomgrade"/>
        <w:tblpPr w:leftFromText="141" w:rightFromText="141" w:vertAnchor="text" w:tblpY="1"/>
        <w:tblOverlap w:val="never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9B23F0" w:rsidRPr="009537E7" w14:paraId="40AFC0F5" w14:textId="77777777" w:rsidTr="005241C4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15678D98" w14:textId="77777777" w:rsidR="009B23F0" w:rsidRDefault="009B23F0" w:rsidP="005241C4">
            <w:pPr>
              <w:pStyle w:val="Corpo"/>
              <w:spacing w:after="0"/>
              <w:jc w:val="center"/>
              <w:rPr>
                <w:b/>
                <w:color w:val="FFFFFF" w:themeColor="background1"/>
                <w:sz w:val="22"/>
              </w:rPr>
            </w:pPr>
            <w:r>
              <w:rPr>
                <w:b/>
                <w:color w:val="FFFFFF" w:themeColor="background1"/>
                <w:sz w:val="22"/>
              </w:rPr>
              <w:t>Cápsulas Probióticas</w:t>
            </w:r>
          </w:p>
        </w:tc>
      </w:tr>
      <w:tr w:rsidR="005241C4" w:rsidRPr="009537E7" w14:paraId="21F04448" w14:textId="77777777" w:rsidTr="005241C4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318A4E72" w14:textId="25F31156" w:rsidR="005241C4" w:rsidRDefault="005241C4" w:rsidP="005241C4">
            <w:pPr>
              <w:pStyle w:val="Corpo"/>
              <w:jc w:val="center"/>
              <w:rPr>
                <w:i/>
              </w:rPr>
            </w:pPr>
            <w:r w:rsidRPr="00AE188C">
              <w:rPr>
                <w:i/>
              </w:rPr>
              <w:t xml:space="preserve">Lactobacillus </w:t>
            </w:r>
            <w:proofErr w:type="spellStart"/>
            <w:r w:rsidRPr="00AE188C">
              <w:rPr>
                <w:i/>
              </w:rPr>
              <w:t>acidophilus</w:t>
            </w:r>
            <w:proofErr w:type="spellEnd"/>
            <w:r>
              <w:t>.................8 x 10</w:t>
            </w:r>
            <w:r>
              <w:rPr>
                <w:vertAlign w:val="superscript"/>
              </w:rPr>
              <w:t>8</w:t>
            </w:r>
          </w:p>
        </w:tc>
      </w:tr>
      <w:tr w:rsidR="005241C4" w:rsidRPr="009537E7" w14:paraId="35878955" w14:textId="77777777" w:rsidTr="005241C4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197841F8" w14:textId="010B855C" w:rsidR="005241C4" w:rsidRDefault="005241C4" w:rsidP="005241C4">
            <w:pPr>
              <w:pStyle w:val="Corpo"/>
              <w:jc w:val="center"/>
              <w:rPr>
                <w:i/>
              </w:rPr>
            </w:pPr>
            <w:r w:rsidRPr="00AE188C">
              <w:rPr>
                <w:i/>
              </w:rPr>
              <w:t xml:space="preserve">Lactobacillus </w:t>
            </w:r>
            <w:proofErr w:type="spellStart"/>
            <w:r w:rsidRPr="00AE188C">
              <w:rPr>
                <w:i/>
              </w:rPr>
              <w:t>rhamnosus</w:t>
            </w:r>
            <w:proofErr w:type="spellEnd"/>
            <w:r>
              <w:t>.................8 x 10</w:t>
            </w:r>
            <w:r>
              <w:rPr>
                <w:vertAlign w:val="superscript"/>
              </w:rPr>
              <w:t>8</w:t>
            </w:r>
          </w:p>
        </w:tc>
      </w:tr>
      <w:tr w:rsidR="005241C4" w:rsidRPr="009537E7" w14:paraId="0BCF0FF9" w14:textId="77777777" w:rsidTr="005241C4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BAC4B3C" w14:textId="63FEAF61" w:rsidR="005241C4" w:rsidRDefault="005241C4" w:rsidP="005241C4">
            <w:pPr>
              <w:pStyle w:val="Corpo"/>
              <w:jc w:val="center"/>
            </w:pPr>
            <w:proofErr w:type="spellStart"/>
            <w:r w:rsidRPr="00AE188C">
              <w:rPr>
                <w:i/>
              </w:rPr>
              <w:t>Bifidobacterium</w:t>
            </w:r>
            <w:proofErr w:type="spellEnd"/>
            <w:r w:rsidRPr="00AE188C">
              <w:rPr>
                <w:i/>
              </w:rPr>
              <w:t xml:space="preserve"> breve</w:t>
            </w:r>
            <w:r>
              <w:t>......................8 x 10</w:t>
            </w:r>
            <w:r>
              <w:rPr>
                <w:vertAlign w:val="superscript"/>
              </w:rPr>
              <w:t>8</w:t>
            </w:r>
          </w:p>
        </w:tc>
      </w:tr>
      <w:tr w:rsidR="005241C4" w:rsidRPr="009537E7" w14:paraId="4217FAA7" w14:textId="77777777" w:rsidTr="005241C4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37E5F3A" w14:textId="06526139" w:rsidR="005241C4" w:rsidRDefault="005241C4" w:rsidP="005241C4">
            <w:pPr>
              <w:pStyle w:val="Corpo"/>
              <w:jc w:val="center"/>
              <w:rPr>
                <w:i/>
              </w:rPr>
            </w:pPr>
            <w:proofErr w:type="spellStart"/>
            <w:r w:rsidRPr="00AE188C">
              <w:rPr>
                <w:i/>
              </w:rPr>
              <w:t>Bifidobacterium</w:t>
            </w:r>
            <w:proofErr w:type="spellEnd"/>
            <w:r w:rsidRPr="00AE188C">
              <w:rPr>
                <w:i/>
              </w:rPr>
              <w:t xml:space="preserve"> </w:t>
            </w:r>
            <w:proofErr w:type="spellStart"/>
            <w:r w:rsidRPr="00AE188C">
              <w:rPr>
                <w:i/>
              </w:rPr>
              <w:t>lactis</w:t>
            </w:r>
            <w:proofErr w:type="spellEnd"/>
            <w:r>
              <w:t>.......................8 x 10</w:t>
            </w:r>
            <w:r>
              <w:rPr>
                <w:vertAlign w:val="superscript"/>
              </w:rPr>
              <w:t>8</w:t>
            </w:r>
          </w:p>
        </w:tc>
      </w:tr>
      <w:tr w:rsidR="005241C4" w:rsidRPr="009537E7" w14:paraId="5EA9076D" w14:textId="77777777" w:rsidTr="005241C4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3B12A1B" w14:textId="1E0FFFDE" w:rsidR="005241C4" w:rsidRDefault="005241C4" w:rsidP="005241C4">
            <w:pPr>
              <w:pStyle w:val="Corpo"/>
              <w:jc w:val="center"/>
              <w:rPr>
                <w:i/>
              </w:rPr>
            </w:pPr>
            <w:proofErr w:type="spellStart"/>
            <w:r w:rsidRPr="00AE188C">
              <w:rPr>
                <w:i/>
              </w:rPr>
              <w:t>Bifidobacterium</w:t>
            </w:r>
            <w:proofErr w:type="spellEnd"/>
            <w:r w:rsidRPr="00AE188C">
              <w:rPr>
                <w:i/>
              </w:rPr>
              <w:t xml:space="preserve"> </w:t>
            </w:r>
            <w:proofErr w:type="spellStart"/>
            <w:r w:rsidRPr="00AE188C">
              <w:rPr>
                <w:i/>
              </w:rPr>
              <w:t>longum</w:t>
            </w:r>
            <w:proofErr w:type="spellEnd"/>
            <w:r>
              <w:t>...................8 x 10</w:t>
            </w:r>
            <w:r>
              <w:rPr>
                <w:vertAlign w:val="superscript"/>
              </w:rPr>
              <w:t>8</w:t>
            </w:r>
          </w:p>
        </w:tc>
      </w:tr>
      <w:tr w:rsidR="005241C4" w:rsidRPr="009537E7" w14:paraId="5045BEE0" w14:textId="77777777" w:rsidTr="005241C4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4E6AB47" w14:textId="78782B85" w:rsidR="005241C4" w:rsidRDefault="005241C4" w:rsidP="005241C4">
            <w:pPr>
              <w:pStyle w:val="Corpo"/>
              <w:jc w:val="center"/>
              <w:rPr>
                <w:i/>
              </w:rPr>
            </w:pPr>
            <w:bookmarkStart w:id="168" w:name="_Hlk62659556"/>
            <w:r w:rsidRPr="00AE188C">
              <w:rPr>
                <w:i/>
              </w:rPr>
              <w:t xml:space="preserve">Streptococcus </w:t>
            </w:r>
            <w:proofErr w:type="spellStart"/>
            <w:r w:rsidRPr="00AE188C">
              <w:rPr>
                <w:i/>
              </w:rPr>
              <w:t>thermophilus</w:t>
            </w:r>
            <w:bookmarkEnd w:id="168"/>
            <w:proofErr w:type="spellEnd"/>
            <w:r>
              <w:t>...........8 x 10</w:t>
            </w:r>
            <w:r>
              <w:rPr>
                <w:vertAlign w:val="superscript"/>
              </w:rPr>
              <w:t>8</w:t>
            </w:r>
          </w:p>
        </w:tc>
      </w:tr>
      <w:tr w:rsidR="005241C4" w:rsidRPr="009537E7" w14:paraId="3B45D996" w14:textId="77777777" w:rsidTr="005241C4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1A46866" w14:textId="38BE2484" w:rsidR="005241C4" w:rsidRDefault="005241C4" w:rsidP="005241C4">
            <w:pPr>
              <w:pStyle w:val="Corpo"/>
              <w:jc w:val="center"/>
            </w:pPr>
            <w:r>
              <w:t>Excipiente qsp...........................1 Cápsula</w:t>
            </w:r>
          </w:p>
        </w:tc>
      </w:tr>
    </w:tbl>
    <w:p w14:paraId="43A551B9" w14:textId="77DCF369" w:rsidR="005241C4" w:rsidRPr="005241C4" w:rsidRDefault="005241C4" w:rsidP="005241C4">
      <w:pPr>
        <w:pStyle w:val="formulas"/>
        <w:ind w:right="4393"/>
        <w:rPr>
          <w:rFonts w:ascii="Swis721 Th BT" w:hAnsi="Swis721 Th BT"/>
          <w:b w:val="0"/>
          <w:bCs/>
          <w:sz w:val="16"/>
          <w:szCs w:val="16"/>
        </w:rPr>
      </w:pPr>
      <w:r w:rsidRPr="005241C4">
        <w:rPr>
          <w:rFonts w:ascii="Swis721 Th BT" w:hAnsi="Swis721 Th BT"/>
          <w:b w:val="0"/>
          <w:bCs/>
          <w:sz w:val="16"/>
          <w:szCs w:val="16"/>
        </w:rPr>
        <w:t>Administrar 2 cápsulas ao dia ou conforme orientação médica.</w:t>
      </w:r>
    </w:p>
    <w:p w14:paraId="5D4F63D1" w14:textId="49B53619" w:rsidR="000925CF" w:rsidRDefault="000925CF" w:rsidP="00B70169">
      <w:pPr>
        <w:pStyle w:val="Corpo"/>
        <w:spacing w:line="276" w:lineRule="auto"/>
        <w:rPr>
          <w:b/>
        </w:rPr>
      </w:pPr>
    </w:p>
    <w:p w14:paraId="47E92982" w14:textId="56EA448E" w:rsidR="000925CF" w:rsidRDefault="000925CF" w:rsidP="00B70169">
      <w:pPr>
        <w:pStyle w:val="Corpo"/>
        <w:spacing w:line="276" w:lineRule="auto"/>
        <w:rPr>
          <w:b/>
        </w:rPr>
      </w:pPr>
    </w:p>
    <w:p w14:paraId="7454DDBD" w14:textId="76CB99E9" w:rsidR="000925CF" w:rsidRDefault="000925CF" w:rsidP="00B70169">
      <w:pPr>
        <w:pStyle w:val="Corpo"/>
        <w:spacing w:line="276" w:lineRule="auto"/>
        <w:rPr>
          <w:b/>
        </w:rPr>
      </w:pPr>
    </w:p>
    <w:p w14:paraId="7BDC8264" w14:textId="5583352E" w:rsidR="000925CF" w:rsidRDefault="000925CF" w:rsidP="00B70169">
      <w:pPr>
        <w:pStyle w:val="Corpo"/>
        <w:spacing w:line="276" w:lineRule="auto"/>
        <w:rPr>
          <w:b/>
        </w:rPr>
      </w:pPr>
    </w:p>
    <w:p w14:paraId="259C137C" w14:textId="6FA4337E" w:rsidR="000925CF" w:rsidRDefault="000925CF" w:rsidP="00B70169">
      <w:pPr>
        <w:pStyle w:val="Corpo"/>
        <w:spacing w:line="276" w:lineRule="auto"/>
        <w:rPr>
          <w:b/>
        </w:rPr>
      </w:pPr>
    </w:p>
    <w:p w14:paraId="09585280" w14:textId="1C61B75E" w:rsidR="000925CF" w:rsidRDefault="000925CF" w:rsidP="00B70169">
      <w:pPr>
        <w:pStyle w:val="Corpo"/>
        <w:spacing w:line="276" w:lineRule="auto"/>
        <w:rPr>
          <w:b/>
        </w:rPr>
      </w:pPr>
    </w:p>
    <w:p w14:paraId="6BC453D5" w14:textId="65D1058B" w:rsidR="000925CF" w:rsidRDefault="000925CF" w:rsidP="00B70169">
      <w:pPr>
        <w:pStyle w:val="Corpo"/>
        <w:spacing w:line="276" w:lineRule="auto"/>
        <w:rPr>
          <w:b/>
        </w:rPr>
      </w:pPr>
    </w:p>
    <w:p w14:paraId="1ECE8661" w14:textId="74060BC1" w:rsidR="000925CF" w:rsidRDefault="000925CF" w:rsidP="00B70169">
      <w:pPr>
        <w:pStyle w:val="Corpo"/>
        <w:spacing w:line="276" w:lineRule="auto"/>
        <w:rPr>
          <w:b/>
        </w:rPr>
      </w:pPr>
    </w:p>
    <w:p w14:paraId="26FDE71F" w14:textId="75985B69" w:rsidR="000925CF" w:rsidRDefault="000925CF" w:rsidP="00B70169">
      <w:pPr>
        <w:pStyle w:val="Corpo"/>
        <w:spacing w:line="276" w:lineRule="auto"/>
        <w:rPr>
          <w:b/>
        </w:rPr>
      </w:pPr>
    </w:p>
    <w:p w14:paraId="70F7D276" w14:textId="6E51FADE" w:rsidR="000925CF" w:rsidRDefault="000925CF" w:rsidP="00B70169">
      <w:pPr>
        <w:pStyle w:val="Corpo"/>
        <w:spacing w:line="276" w:lineRule="auto"/>
        <w:rPr>
          <w:b/>
        </w:rPr>
      </w:pPr>
    </w:p>
    <w:p w14:paraId="5A11F62E" w14:textId="7E1E3353" w:rsidR="000925CF" w:rsidRDefault="000925CF" w:rsidP="00B70169">
      <w:pPr>
        <w:pStyle w:val="Corpo"/>
        <w:spacing w:line="276" w:lineRule="auto"/>
        <w:rPr>
          <w:b/>
        </w:rPr>
      </w:pPr>
    </w:p>
    <w:p w14:paraId="67A3F794" w14:textId="185DCF7F" w:rsidR="000925CF" w:rsidRDefault="000925CF" w:rsidP="00B70169">
      <w:pPr>
        <w:pStyle w:val="Corpo"/>
        <w:spacing w:line="276" w:lineRule="auto"/>
        <w:rPr>
          <w:b/>
        </w:rPr>
      </w:pPr>
    </w:p>
    <w:p w14:paraId="61EDEFBC" w14:textId="0012ECC5" w:rsidR="000925CF" w:rsidRDefault="000925CF" w:rsidP="00B70169">
      <w:pPr>
        <w:pStyle w:val="Corpo"/>
        <w:spacing w:line="276" w:lineRule="auto"/>
        <w:rPr>
          <w:b/>
        </w:rPr>
      </w:pPr>
    </w:p>
    <w:p w14:paraId="71120380" w14:textId="5B1D3FB5" w:rsidR="000925CF" w:rsidRDefault="000925CF" w:rsidP="00B70169">
      <w:pPr>
        <w:pStyle w:val="Corpo"/>
        <w:spacing w:line="276" w:lineRule="auto"/>
        <w:rPr>
          <w:b/>
        </w:rPr>
      </w:pPr>
    </w:p>
    <w:p w14:paraId="0C21F420" w14:textId="0D9F1C49" w:rsidR="000925CF" w:rsidRDefault="000925CF" w:rsidP="00B70169">
      <w:pPr>
        <w:pStyle w:val="Corpo"/>
        <w:spacing w:line="276" w:lineRule="auto"/>
        <w:rPr>
          <w:b/>
        </w:rPr>
      </w:pPr>
    </w:p>
    <w:p w14:paraId="2C0CD9E3" w14:textId="040FAA3E" w:rsidR="000925CF" w:rsidRDefault="000925CF" w:rsidP="00B70169">
      <w:pPr>
        <w:pStyle w:val="Corpo"/>
        <w:spacing w:line="276" w:lineRule="auto"/>
        <w:rPr>
          <w:b/>
        </w:rPr>
      </w:pPr>
    </w:p>
    <w:p w14:paraId="6802B8A7" w14:textId="4B72DE58" w:rsidR="000925CF" w:rsidRDefault="000925CF" w:rsidP="00B70169">
      <w:pPr>
        <w:pStyle w:val="Corpo"/>
        <w:spacing w:line="276" w:lineRule="auto"/>
        <w:rPr>
          <w:b/>
        </w:rPr>
      </w:pPr>
    </w:p>
    <w:p w14:paraId="6914D88A" w14:textId="5E79FBCA" w:rsidR="005241C4" w:rsidRPr="00453F67" w:rsidRDefault="005241C4" w:rsidP="005241C4">
      <w:pPr>
        <w:pStyle w:val="Ttulo1"/>
        <w:jc w:val="center"/>
        <w:rPr>
          <w:bCs/>
        </w:rPr>
      </w:pPr>
      <w:bookmarkStart w:id="169" w:name="_Toc62720182"/>
      <w:r w:rsidRPr="005241C4">
        <w:lastRenderedPageBreak/>
        <w:t>Suplementação de Diferentes Cepas de Probióticos</w:t>
      </w:r>
      <w:bookmarkEnd w:id="169"/>
    </w:p>
    <w:p w14:paraId="18241F41" w14:textId="77777777" w:rsidR="005241C4" w:rsidRPr="007C1510" w:rsidRDefault="005241C4" w:rsidP="005241C4">
      <w:pPr>
        <w:pStyle w:val="Subtitulocorpo"/>
        <w:ind w:right="-1"/>
      </w:pPr>
      <w:r>
        <w:t>Trata as Disfunções Intestinais</w:t>
      </w:r>
    </w:p>
    <w:p w14:paraId="02CBC53F" w14:textId="77777777" w:rsidR="005241C4" w:rsidRDefault="005241C4" w:rsidP="005241C4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20FB569C" w14:textId="77777777" w:rsidR="005241C4" w:rsidRPr="005241C4" w:rsidRDefault="005241C4" w:rsidP="005241C4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  <w:proofErr w:type="spellStart"/>
      <w:r w:rsidRPr="005241C4">
        <w:rPr>
          <w:b w:val="0"/>
          <w:color w:val="404040" w:themeColor="text1" w:themeTint="BF"/>
          <w:sz w:val="24"/>
          <w:szCs w:val="24"/>
        </w:rPr>
        <w:t>Mezzasalma</w:t>
      </w:r>
      <w:proofErr w:type="spellEnd"/>
      <w:r w:rsidRPr="005241C4">
        <w:rPr>
          <w:b w:val="0"/>
          <w:color w:val="404040" w:themeColor="text1" w:themeTint="BF"/>
          <w:sz w:val="24"/>
          <w:szCs w:val="24"/>
        </w:rPr>
        <w:t xml:space="preserve"> </w:t>
      </w:r>
      <w:r w:rsidRPr="005241C4">
        <w:rPr>
          <w:b w:val="0"/>
          <w:i/>
          <w:color w:val="404040" w:themeColor="text1" w:themeTint="BF"/>
          <w:sz w:val="24"/>
          <w:szCs w:val="24"/>
        </w:rPr>
        <w:t>et al</w:t>
      </w:r>
      <w:r w:rsidRPr="005241C4">
        <w:rPr>
          <w:b w:val="0"/>
          <w:color w:val="404040" w:themeColor="text1" w:themeTint="BF"/>
          <w:sz w:val="24"/>
          <w:szCs w:val="24"/>
        </w:rPr>
        <w:t xml:space="preserve">. (2016) conduziram um estudo que teve como objetivo avaliar os efeitos da suplementação de </w:t>
      </w:r>
      <w:proofErr w:type="spellStart"/>
      <w:r w:rsidRPr="005241C4">
        <w:rPr>
          <w:b w:val="0"/>
          <w:color w:val="404040" w:themeColor="text1" w:themeTint="BF"/>
          <w:sz w:val="24"/>
          <w:szCs w:val="24"/>
        </w:rPr>
        <w:t>multiespécies</w:t>
      </w:r>
      <w:proofErr w:type="spellEnd"/>
      <w:r w:rsidRPr="005241C4">
        <w:rPr>
          <w:b w:val="0"/>
          <w:color w:val="404040" w:themeColor="text1" w:themeTint="BF"/>
          <w:sz w:val="24"/>
          <w:szCs w:val="24"/>
        </w:rPr>
        <w:t xml:space="preserve"> de probióticos em pacientes com síndrome do intestino irritável e constipação. </w:t>
      </w:r>
    </w:p>
    <w:p w14:paraId="587987A2" w14:textId="77777777" w:rsidR="005241C4" w:rsidRPr="00453F67" w:rsidRDefault="005241C4" w:rsidP="005241C4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3028352" behindDoc="0" locked="0" layoutInCell="1" allowOverlap="1" wp14:anchorId="765C9EC0" wp14:editId="18C6E3CD">
                <wp:simplePos x="0" y="0"/>
                <wp:positionH relativeFrom="margin">
                  <wp:posOffset>11686</wp:posOffset>
                </wp:positionH>
                <wp:positionV relativeFrom="paragraph">
                  <wp:posOffset>149746</wp:posOffset>
                </wp:positionV>
                <wp:extent cx="5372100" cy="709684"/>
                <wp:effectExtent l="0" t="0" r="19050" b="14605"/>
                <wp:wrapNone/>
                <wp:docPr id="609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709684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8DCAC93" w14:textId="77777777" w:rsidR="005D1916" w:rsidRPr="005241C4" w:rsidRDefault="005D1916" w:rsidP="005241C4">
                            <w:pPr>
                              <w:jc w:val="center"/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</w:pPr>
                            <w:r w:rsidRPr="005241C4"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  <w:t>Para isso, 150 pacientes com síndrome do intestino irritável e constipação participaram deste estudo clínico randomizado, duplo-cego e paralelo. Eles foram separados em 3 grupos para receberem a seguinte posologia:</w:t>
                            </w:r>
                          </w:p>
                          <w:p w14:paraId="26B90C4F" w14:textId="77777777" w:rsidR="005D1916" w:rsidRPr="009D65A4" w:rsidRDefault="005D1916" w:rsidP="005241C4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65C9EC0" id="_x0000_s1198" type="#_x0000_t202" style="position:absolute;left:0;text-align:left;margin-left:.9pt;margin-top:11.8pt;width:423pt;height:55.9pt;z-index:25302835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" fillcolor="white [3212]" strokecolor="#0070c0">
                <v:textbox>
                  <w:txbxContent>
                    <w:p w14:paraId="78DCAC93" w14:textId="77777777" w:rsidR="005D1916" w:rsidRPr="005241C4" w:rsidRDefault="005D1916" w:rsidP="005241C4">
                      <w:pPr>
                        <w:jc w:val="center"/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</w:pPr>
                      <w:r w:rsidRPr="005241C4"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  <w:t>Para isso, 150 pacientes com síndrome do intestino irritável e constipação participaram deste estudo clínico randomizado, duplo-cego e paralelo. Eles foram separados em 3 grupos para receberem a seguinte posologia:</w:t>
                      </w:r>
                    </w:p>
                    <w:p w14:paraId="26B90C4F" w14:textId="77777777" w:rsidR="005D1916" w:rsidRPr="009D65A4" w:rsidRDefault="005D1916" w:rsidP="005241C4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9552745" w14:textId="77777777" w:rsidR="005241C4" w:rsidRPr="00E7159F" w:rsidRDefault="005241C4" w:rsidP="005241C4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62D05E9A" w14:textId="6EF8FE2D" w:rsidR="005241C4" w:rsidRDefault="005241C4" w:rsidP="005241C4">
      <w:pPr>
        <w:pStyle w:val="Corpo"/>
        <w:rPr>
          <w:sz w:val="24"/>
        </w:rPr>
      </w:pPr>
      <w:r>
        <w:rPr>
          <w:sz w:val="24"/>
        </w:rPr>
        <w:br/>
      </w:r>
    </w:p>
    <w:p w14:paraId="4A2D654A" w14:textId="49C485B9" w:rsidR="005241C4" w:rsidRPr="00956C5B" w:rsidRDefault="00176BD5" w:rsidP="005241C4">
      <w:pPr>
        <w:pStyle w:val="Corpo"/>
        <w:rPr>
          <w:sz w:val="24"/>
        </w:rPr>
      </w:pPr>
      <w:r w:rsidRPr="00176BD5">
        <w:rPr>
          <w:noProof/>
          <w:sz w:val="20"/>
          <w:szCs w:val="23"/>
          <w:lang w:eastAsia="pt-BR"/>
        </w:rPr>
        <mc:AlternateContent>
          <mc:Choice Requires="wps">
            <w:drawing>
              <wp:anchor distT="0" distB="0" distL="114300" distR="114300" simplePos="0" relativeHeight="253038592" behindDoc="0" locked="0" layoutInCell="1" allowOverlap="1" wp14:anchorId="472D99B7" wp14:editId="5476ECEF">
                <wp:simplePos x="0" y="0"/>
                <wp:positionH relativeFrom="margin">
                  <wp:posOffset>4662805</wp:posOffset>
                </wp:positionH>
                <wp:positionV relativeFrom="paragraph">
                  <wp:posOffset>177800</wp:posOffset>
                </wp:positionV>
                <wp:extent cx="226695" cy="138430"/>
                <wp:effectExtent l="0" t="0" r="1905" b="0"/>
                <wp:wrapNone/>
                <wp:docPr id="626" name="Triângulo isósceles 62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E042036" id="Triângulo isósceles 626" o:spid="_x0000_s1026" type="#_x0000_t5" style="position:absolute;margin-left:367.15pt;margin-top:14pt;width:17.85pt;height:10.9pt;flip:y;z-index:25303859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" fillcolor="#d8d8d8 [2732]" stroked="f">
                <w10:wrap anchorx="margin"/>
              </v:shape>
            </w:pict>
          </mc:Fallback>
        </mc:AlternateContent>
      </w:r>
      <w:r w:rsidRPr="00176BD5">
        <w:rPr>
          <w:noProof/>
          <w:sz w:val="24"/>
          <w:lang w:eastAsia="pt-BR"/>
        </w:rPr>
        <mc:AlternateContent>
          <mc:Choice Requires="wps">
            <w:drawing>
              <wp:anchor distT="0" distB="0" distL="114300" distR="114300" simplePos="0" relativeHeight="253035520" behindDoc="0" locked="0" layoutInCell="1" allowOverlap="1" wp14:anchorId="4F312F79" wp14:editId="7E4FBF9D">
                <wp:simplePos x="0" y="0"/>
                <wp:positionH relativeFrom="margin">
                  <wp:posOffset>2653030</wp:posOffset>
                </wp:positionH>
                <wp:positionV relativeFrom="paragraph">
                  <wp:posOffset>189230</wp:posOffset>
                </wp:positionV>
                <wp:extent cx="226695" cy="138430"/>
                <wp:effectExtent l="0" t="0" r="1905" b="0"/>
                <wp:wrapNone/>
                <wp:docPr id="620" name="Triângulo isósceles 6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AEBCFF9" id="Triângulo isósceles 620" o:spid="_x0000_s1026" type="#_x0000_t5" style="position:absolute;margin-left:208.9pt;margin-top:14.9pt;width:17.85pt;height:10.9pt;flip:y;z-index:25303552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3030400" behindDoc="0" locked="0" layoutInCell="1" allowOverlap="1" wp14:anchorId="5EBD7897" wp14:editId="7FE138DF">
                <wp:simplePos x="0" y="0"/>
                <wp:positionH relativeFrom="margin">
                  <wp:posOffset>576580</wp:posOffset>
                </wp:positionH>
                <wp:positionV relativeFrom="paragraph">
                  <wp:posOffset>178435</wp:posOffset>
                </wp:positionV>
                <wp:extent cx="226695" cy="138430"/>
                <wp:effectExtent l="0" t="0" r="1905" b="0"/>
                <wp:wrapNone/>
                <wp:docPr id="613" name="Triângulo isósceles 6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6D0AA0C" id="Triângulo isósceles 613" o:spid="_x0000_s1026" type="#_x0000_t5" style="position:absolute;margin-left:45.4pt;margin-top:14.05pt;width:17.85pt;height:10.9pt;flip:y;z-index:25303040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" fillcolor="#d8d8d8 [2732]" stroked="f"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3029376" behindDoc="0" locked="0" layoutInCell="1" allowOverlap="1" wp14:anchorId="7544A337" wp14:editId="399D233B">
                <wp:simplePos x="0" y="0"/>
                <wp:positionH relativeFrom="margin">
                  <wp:posOffset>-234315</wp:posOffset>
                </wp:positionH>
                <wp:positionV relativeFrom="paragraph">
                  <wp:posOffset>415290</wp:posOffset>
                </wp:positionV>
                <wp:extent cx="1828800" cy="1159510"/>
                <wp:effectExtent l="0" t="0" r="19050" b="21590"/>
                <wp:wrapNone/>
                <wp:docPr id="618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828800" cy="115951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4C5D7A9" w14:textId="77777777" w:rsidR="005D1916" w:rsidRPr="00956C5B" w:rsidRDefault="005D1916" w:rsidP="005241C4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956C5B"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1</w:t>
                            </w:r>
                          </w:p>
                          <w:p w14:paraId="283DA562" w14:textId="1104246F" w:rsidR="005D1916" w:rsidRPr="005241C4" w:rsidRDefault="005D1916" w:rsidP="005241C4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5241C4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L</w:t>
                            </w:r>
                            <w:r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.</w:t>
                            </w:r>
                            <w:r w:rsidRPr="005241C4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  <w:proofErr w:type="spellStart"/>
                            <w:r w:rsidRPr="005241C4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acidophilus</w:t>
                            </w:r>
                            <w:proofErr w:type="spellEnd"/>
                            <w:r w:rsidRPr="005241C4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- </w:t>
                            </w:r>
                            <w:r w:rsidRPr="005241C4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5x10</w:t>
                            </w:r>
                            <w:r w:rsidRPr="005241C4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  <w:vertAlign w:val="superscript"/>
                              </w:rPr>
                              <w:t xml:space="preserve">9 </w:t>
                            </w:r>
                            <w:r w:rsidRPr="005241C4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UFC</w:t>
                            </w:r>
                            <w:r w:rsidRPr="005241C4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</w:p>
                          <w:p w14:paraId="5FFE616A" w14:textId="1787A0AA" w:rsidR="005D1916" w:rsidRPr="005241C4" w:rsidRDefault="005D1916" w:rsidP="005241C4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5241C4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L</w:t>
                            </w:r>
                            <w:r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.</w:t>
                            </w:r>
                            <w:r w:rsidRPr="005241C4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  <w:proofErr w:type="spellStart"/>
                            <w:r w:rsidRPr="005241C4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reuteri</w:t>
                            </w:r>
                            <w:proofErr w:type="spellEnd"/>
                            <w:r w:rsidRPr="005241C4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- </w:t>
                            </w:r>
                            <w:r w:rsidRPr="005241C4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5x10</w:t>
                            </w:r>
                            <w:r w:rsidRPr="005241C4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  <w:vertAlign w:val="superscript"/>
                              </w:rPr>
                              <w:t xml:space="preserve">9 </w:t>
                            </w:r>
                            <w:r w:rsidRPr="005241C4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UFC</w:t>
                            </w:r>
                            <w:r w:rsidRPr="005241C4">
                              <w:rPr>
                                <w:rFonts w:ascii="Swis721 Th BT" w:hAnsi="Swis721 Th BT"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</w:p>
                          <w:p w14:paraId="3CEBFDEB" w14:textId="77777777" w:rsidR="005D1916" w:rsidRPr="005241C4" w:rsidRDefault="005D1916" w:rsidP="005241C4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5241C4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Inulina - 330 mg</w:t>
                            </w:r>
                          </w:p>
                          <w:p w14:paraId="4478F51D" w14:textId="77777777" w:rsidR="005D1916" w:rsidRPr="005241C4" w:rsidRDefault="005D1916" w:rsidP="005241C4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5241C4">
                              <w:rPr>
                                <w:rFonts w:ascii="Swis721 Th BT" w:hAnsi="Swis721 Th BT"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Dose diária</w:t>
                            </w:r>
                          </w:p>
                          <w:p w14:paraId="08CA1C1A" w14:textId="77777777" w:rsidR="005D1916" w:rsidRPr="00086CFC" w:rsidRDefault="005D1916" w:rsidP="005241C4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544A337" id="_x0000_s1199" type="#_x0000_t202" style="position:absolute;left:0;text-align:left;margin-left:-18.45pt;margin-top:32.7pt;width:2in;height:91.3pt;z-index:25302937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" fillcolor="#0070c0" strokecolor="#0070c0">
                <v:textbox>
                  <w:txbxContent>
                    <w:p w14:paraId="24C5D7A9" w14:textId="77777777" w:rsidR="005D1916" w:rsidRPr="00956C5B" w:rsidRDefault="005D1916" w:rsidP="005241C4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</w:pPr>
                      <w:r w:rsidRPr="00956C5B"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1</w:t>
                      </w:r>
                    </w:p>
                    <w:p w14:paraId="283DA562" w14:textId="1104246F" w:rsidR="005D1916" w:rsidRPr="005241C4" w:rsidRDefault="005D1916" w:rsidP="005241C4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r w:rsidRPr="005241C4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>L</w:t>
                      </w:r>
                      <w:r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>.</w:t>
                      </w:r>
                      <w:r w:rsidRPr="005241C4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  <w:proofErr w:type="spellStart"/>
                      <w:r w:rsidRPr="005241C4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>acidophilus</w:t>
                      </w:r>
                      <w:proofErr w:type="spellEnd"/>
                      <w:r w:rsidRPr="005241C4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- </w:t>
                      </w:r>
                      <w:r w:rsidRPr="005241C4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5x10</w:t>
                      </w:r>
                      <w:r w:rsidRPr="005241C4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  <w:vertAlign w:val="superscript"/>
                        </w:rPr>
                        <w:t xml:space="preserve">9 </w:t>
                      </w:r>
                      <w:r w:rsidRPr="005241C4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UFC</w:t>
                      </w:r>
                      <w:r w:rsidRPr="005241C4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</w:p>
                    <w:p w14:paraId="5FFE616A" w14:textId="1787A0AA" w:rsidR="005D1916" w:rsidRPr="005241C4" w:rsidRDefault="005D1916" w:rsidP="005241C4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r w:rsidRPr="005241C4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>L</w:t>
                      </w:r>
                      <w:r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>.</w:t>
                      </w:r>
                      <w:r w:rsidRPr="005241C4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  <w:proofErr w:type="spellStart"/>
                      <w:r w:rsidRPr="005241C4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>reuteri</w:t>
                      </w:r>
                      <w:proofErr w:type="spellEnd"/>
                      <w:r w:rsidRPr="005241C4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- </w:t>
                      </w:r>
                      <w:r w:rsidRPr="005241C4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5x10</w:t>
                      </w:r>
                      <w:r w:rsidRPr="005241C4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  <w:vertAlign w:val="superscript"/>
                        </w:rPr>
                        <w:t xml:space="preserve">9 </w:t>
                      </w:r>
                      <w:r w:rsidRPr="005241C4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UFC</w:t>
                      </w:r>
                      <w:r w:rsidRPr="005241C4">
                        <w:rPr>
                          <w:rFonts w:ascii="Swis721 Th BT" w:hAnsi="Swis721 Th BT"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</w:p>
                    <w:p w14:paraId="3CEBFDEB" w14:textId="77777777" w:rsidR="005D1916" w:rsidRPr="005241C4" w:rsidRDefault="005D1916" w:rsidP="005241C4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5241C4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Inulina - 330 mg</w:t>
                      </w:r>
                    </w:p>
                    <w:p w14:paraId="4478F51D" w14:textId="77777777" w:rsidR="005D1916" w:rsidRPr="005241C4" w:rsidRDefault="005D1916" w:rsidP="005241C4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5241C4">
                        <w:rPr>
                          <w:rFonts w:ascii="Swis721 Th BT" w:hAnsi="Swis721 Th BT"/>
                          <w:iCs/>
                          <w:color w:val="FFFFFF" w:themeColor="background1"/>
                          <w:sz w:val="23"/>
                          <w:szCs w:val="23"/>
                        </w:rPr>
                        <w:t>Dose diária</w:t>
                      </w:r>
                    </w:p>
                    <w:p w14:paraId="08CA1C1A" w14:textId="77777777" w:rsidR="005D1916" w:rsidRPr="00086CFC" w:rsidRDefault="005D1916" w:rsidP="005241C4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 w:rsidRPr="00176BD5">
        <w:rPr>
          <w:noProof/>
          <w:sz w:val="24"/>
          <w:lang w:eastAsia="pt-BR"/>
        </w:rPr>
        <mc:AlternateContent>
          <mc:Choice Requires="wps">
            <w:drawing>
              <wp:anchor distT="0" distB="0" distL="114300" distR="114300" simplePos="0" relativeHeight="253034496" behindDoc="0" locked="0" layoutInCell="1" allowOverlap="1" wp14:anchorId="3C705DE6" wp14:editId="5C5D72D6">
                <wp:simplePos x="0" y="0"/>
                <wp:positionH relativeFrom="margin">
                  <wp:posOffset>1842135</wp:posOffset>
                </wp:positionH>
                <wp:positionV relativeFrom="paragraph">
                  <wp:posOffset>426085</wp:posOffset>
                </wp:positionV>
                <wp:extent cx="1828800" cy="1159510"/>
                <wp:effectExtent l="0" t="0" r="19050" b="21590"/>
                <wp:wrapNone/>
                <wp:docPr id="619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828800" cy="115951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99FA27B" w14:textId="688E43B3" w:rsidR="005D1916" w:rsidRPr="00956C5B" w:rsidRDefault="005D1916" w:rsidP="00176BD5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956C5B"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2</w:t>
                            </w:r>
                          </w:p>
                          <w:p w14:paraId="570B1A25" w14:textId="1F26EAB0" w:rsidR="005D1916" w:rsidRPr="00B21FB8" w:rsidRDefault="005D1916" w:rsidP="00176BD5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B21FB8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L. </w:t>
                            </w:r>
                            <w:proofErr w:type="spellStart"/>
                            <w:r w:rsidRPr="00B21FB8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plantarum</w:t>
                            </w:r>
                            <w:proofErr w:type="spellEnd"/>
                            <w:r w:rsidRPr="00B21FB8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- </w:t>
                            </w:r>
                            <w:r w:rsidRPr="00B21FB8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5x10</w:t>
                            </w:r>
                            <w:r w:rsidRPr="00B21FB8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  <w:vertAlign w:val="superscript"/>
                              </w:rPr>
                              <w:t xml:space="preserve">9 </w:t>
                            </w:r>
                            <w:r w:rsidRPr="00B21FB8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UFC</w:t>
                            </w:r>
                            <w:r w:rsidRPr="00B21FB8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</w:p>
                          <w:p w14:paraId="5FF6E477" w14:textId="384DDB9A" w:rsidR="005D1916" w:rsidRPr="00B21FB8" w:rsidRDefault="005D1916" w:rsidP="00176BD5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B21FB8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L. </w:t>
                            </w:r>
                            <w:proofErr w:type="spellStart"/>
                            <w:r w:rsidRPr="00B21FB8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rhamnosus</w:t>
                            </w:r>
                            <w:proofErr w:type="spellEnd"/>
                            <w:r w:rsidRPr="00B21FB8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- </w:t>
                            </w:r>
                            <w:r w:rsidRPr="00B21FB8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5x10</w:t>
                            </w:r>
                            <w:r w:rsidRPr="00B21FB8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  <w:vertAlign w:val="superscript"/>
                              </w:rPr>
                              <w:t xml:space="preserve">9 </w:t>
                            </w:r>
                            <w:r w:rsidRPr="00B21FB8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UFC</w:t>
                            </w:r>
                            <w:r w:rsidRPr="00B21FB8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</w:p>
                          <w:p w14:paraId="1DA7A012" w14:textId="7B0142A3" w:rsidR="005D1916" w:rsidRPr="00176BD5" w:rsidRDefault="005D1916" w:rsidP="00176BD5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176BD5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B</w:t>
                            </w:r>
                            <w:r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.</w:t>
                            </w:r>
                            <w:r w:rsidRPr="00176BD5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</w:t>
                            </w:r>
                            <w:proofErr w:type="spellStart"/>
                            <w:r w:rsidRPr="00176BD5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lactis</w:t>
                            </w:r>
                            <w:proofErr w:type="spellEnd"/>
                            <w:r w:rsidRPr="00176BD5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 - </w:t>
                            </w:r>
                            <w:r w:rsidRPr="00176BD5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5x10</w:t>
                            </w:r>
                            <w:r w:rsidRPr="00176BD5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  <w:vertAlign w:val="superscript"/>
                              </w:rPr>
                              <w:t xml:space="preserve">9 </w:t>
                            </w:r>
                            <w:r w:rsidRPr="00176BD5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UFC</w:t>
                            </w:r>
                          </w:p>
                          <w:p w14:paraId="42B48929" w14:textId="77777777" w:rsidR="005D1916" w:rsidRPr="00176BD5" w:rsidRDefault="005D1916" w:rsidP="00176BD5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176BD5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Inulina - 298 mg</w:t>
                            </w:r>
                          </w:p>
                          <w:p w14:paraId="22FED3B2" w14:textId="77777777" w:rsidR="005D1916" w:rsidRPr="00176BD5" w:rsidRDefault="005D1916" w:rsidP="00176BD5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/>
                                <w:iCs/>
                                <w:color w:val="FFFFFF" w:themeColor="background1"/>
                                <w:sz w:val="23"/>
                                <w:szCs w:val="23"/>
                                <w:lang w:val="en-US"/>
                              </w:rPr>
                            </w:pPr>
                            <w:r w:rsidRPr="00176BD5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  <w:lang w:val="en-US"/>
                              </w:rPr>
                              <w:t xml:space="preserve">Dose </w:t>
                            </w:r>
                            <w:proofErr w:type="spellStart"/>
                            <w:r w:rsidRPr="00176BD5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  <w:lang w:val="en-US"/>
                              </w:rPr>
                              <w:t>diária</w:t>
                            </w:r>
                            <w:proofErr w:type="spellEnd"/>
                          </w:p>
                          <w:p w14:paraId="2A0EC92D" w14:textId="77777777" w:rsidR="005D1916" w:rsidRPr="00086CFC" w:rsidRDefault="005D1916" w:rsidP="00176BD5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C705DE6" id="_x0000_s1200" type="#_x0000_t202" style="position:absolute;left:0;text-align:left;margin-left:145.05pt;margin-top:33.55pt;width:2in;height:91.3pt;z-index:25303449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" fillcolor="#0070c0" strokecolor="#0070c0">
                <v:textbox>
                  <w:txbxContent>
                    <w:p w14:paraId="299FA27B" w14:textId="688E43B3" w:rsidR="005D1916" w:rsidRPr="00956C5B" w:rsidRDefault="005D1916" w:rsidP="00176BD5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</w:pPr>
                      <w:r w:rsidRPr="00956C5B"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2</w:t>
                      </w:r>
                    </w:p>
                    <w:p w14:paraId="570B1A25" w14:textId="1F26EAB0" w:rsidR="005D1916" w:rsidRPr="00B21FB8" w:rsidRDefault="005D1916" w:rsidP="00176BD5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r w:rsidRPr="00B21FB8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L. </w:t>
                      </w:r>
                      <w:proofErr w:type="spellStart"/>
                      <w:r w:rsidRPr="00B21FB8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>plantarum</w:t>
                      </w:r>
                      <w:proofErr w:type="spellEnd"/>
                      <w:r w:rsidRPr="00B21FB8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- </w:t>
                      </w:r>
                      <w:r w:rsidRPr="00B21FB8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5x10</w:t>
                      </w:r>
                      <w:r w:rsidRPr="00B21FB8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  <w:vertAlign w:val="superscript"/>
                        </w:rPr>
                        <w:t xml:space="preserve">9 </w:t>
                      </w:r>
                      <w:r w:rsidRPr="00B21FB8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UFC</w:t>
                      </w:r>
                      <w:r w:rsidRPr="00B21FB8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</w:p>
                    <w:p w14:paraId="5FF6E477" w14:textId="384DDB9A" w:rsidR="005D1916" w:rsidRPr="00B21FB8" w:rsidRDefault="005D1916" w:rsidP="00176BD5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r w:rsidRPr="00B21FB8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L. </w:t>
                      </w:r>
                      <w:proofErr w:type="spellStart"/>
                      <w:r w:rsidRPr="00B21FB8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>rhamnosus</w:t>
                      </w:r>
                      <w:proofErr w:type="spellEnd"/>
                      <w:r w:rsidRPr="00B21FB8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- </w:t>
                      </w:r>
                      <w:r w:rsidRPr="00B21FB8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5x10</w:t>
                      </w:r>
                      <w:r w:rsidRPr="00B21FB8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  <w:vertAlign w:val="superscript"/>
                        </w:rPr>
                        <w:t xml:space="preserve">9 </w:t>
                      </w:r>
                      <w:r w:rsidRPr="00B21FB8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UFC</w:t>
                      </w:r>
                      <w:r w:rsidRPr="00B21FB8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</w:p>
                    <w:p w14:paraId="1DA7A012" w14:textId="7B0142A3" w:rsidR="005D1916" w:rsidRPr="00176BD5" w:rsidRDefault="005D1916" w:rsidP="00176BD5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r w:rsidRPr="00176BD5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>B</w:t>
                      </w:r>
                      <w:r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>.</w:t>
                      </w:r>
                      <w:r w:rsidRPr="00176BD5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</w:t>
                      </w:r>
                      <w:proofErr w:type="spellStart"/>
                      <w:r w:rsidRPr="00176BD5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>lactis</w:t>
                      </w:r>
                      <w:proofErr w:type="spellEnd"/>
                      <w:r w:rsidRPr="00176BD5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 - </w:t>
                      </w:r>
                      <w:r w:rsidRPr="00176BD5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5x10</w:t>
                      </w:r>
                      <w:r w:rsidRPr="00176BD5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  <w:vertAlign w:val="superscript"/>
                        </w:rPr>
                        <w:t xml:space="preserve">9 </w:t>
                      </w:r>
                      <w:r w:rsidRPr="00176BD5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UFC</w:t>
                      </w:r>
                    </w:p>
                    <w:p w14:paraId="42B48929" w14:textId="77777777" w:rsidR="005D1916" w:rsidRPr="00176BD5" w:rsidRDefault="005D1916" w:rsidP="00176BD5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176BD5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Inulina - 298 mg</w:t>
                      </w:r>
                    </w:p>
                    <w:p w14:paraId="22FED3B2" w14:textId="77777777" w:rsidR="005D1916" w:rsidRPr="00176BD5" w:rsidRDefault="005D1916" w:rsidP="00176BD5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/>
                          <w:iCs/>
                          <w:color w:val="FFFFFF" w:themeColor="background1"/>
                          <w:sz w:val="23"/>
                          <w:szCs w:val="23"/>
                          <w:lang w:val="en-US"/>
                        </w:rPr>
                      </w:pPr>
                      <w:r w:rsidRPr="00176BD5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  <w:lang w:val="en-US"/>
                        </w:rPr>
                        <w:t xml:space="preserve">Dose </w:t>
                      </w:r>
                      <w:proofErr w:type="spellStart"/>
                      <w:r w:rsidRPr="00176BD5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  <w:lang w:val="en-US"/>
                        </w:rPr>
                        <w:t>diária</w:t>
                      </w:r>
                      <w:proofErr w:type="spellEnd"/>
                    </w:p>
                    <w:p w14:paraId="2A0EC92D" w14:textId="77777777" w:rsidR="005D1916" w:rsidRPr="00086CFC" w:rsidRDefault="005D1916" w:rsidP="00176BD5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ECA204B" w14:textId="3B6635C5" w:rsidR="005241C4" w:rsidRDefault="005241C4" w:rsidP="005241C4">
      <w:pPr>
        <w:pStyle w:val="Corpo"/>
      </w:pPr>
    </w:p>
    <w:p w14:paraId="5B45E218" w14:textId="6042364F" w:rsidR="005241C4" w:rsidRDefault="00176BD5" w:rsidP="005241C4">
      <w:pPr>
        <w:pStyle w:val="Corpo"/>
      </w:pPr>
      <w:r w:rsidRPr="00176BD5">
        <w:rPr>
          <w:noProof/>
          <w:sz w:val="20"/>
          <w:szCs w:val="23"/>
          <w:lang w:eastAsia="pt-BR"/>
        </w:rPr>
        <mc:AlternateContent>
          <mc:Choice Requires="wps">
            <w:drawing>
              <wp:anchor distT="0" distB="0" distL="114300" distR="114300" simplePos="0" relativeHeight="253037568" behindDoc="0" locked="0" layoutInCell="1" allowOverlap="1" wp14:anchorId="5651A487" wp14:editId="1D5FB3B7">
                <wp:simplePos x="0" y="0"/>
                <wp:positionH relativeFrom="margin">
                  <wp:posOffset>3851995</wp:posOffset>
                </wp:positionH>
                <wp:positionV relativeFrom="paragraph">
                  <wp:posOffset>31522</wp:posOffset>
                </wp:positionV>
                <wp:extent cx="1828800" cy="1160060"/>
                <wp:effectExtent l="0" t="0" r="19050" b="21590"/>
                <wp:wrapNone/>
                <wp:docPr id="621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828800" cy="116006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F129F2B" w14:textId="26F41F2D" w:rsidR="005D1916" w:rsidRPr="00956C5B" w:rsidRDefault="005D1916" w:rsidP="00176BD5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956C5B"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3</w:t>
                            </w:r>
                          </w:p>
                          <w:p w14:paraId="18AB8F59" w14:textId="77777777" w:rsidR="005D1916" w:rsidRDefault="005D1916" w:rsidP="00176BD5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3F069A35" w14:textId="36954CAE" w:rsidR="005D1916" w:rsidRPr="00176BD5" w:rsidRDefault="005D1916" w:rsidP="00176BD5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176BD5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Inulina - 390 mg</w:t>
                            </w:r>
                          </w:p>
                          <w:p w14:paraId="7B56C4BB" w14:textId="77777777" w:rsidR="005D1916" w:rsidRPr="00176BD5" w:rsidRDefault="005D1916" w:rsidP="00176BD5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176BD5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Dose diária</w:t>
                            </w:r>
                          </w:p>
                          <w:p w14:paraId="4F332552" w14:textId="77777777" w:rsidR="005D1916" w:rsidRPr="00086CFC" w:rsidRDefault="005D1916" w:rsidP="00176BD5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651A487" id="_x0000_s1201" type="#_x0000_t202" style="position:absolute;left:0;text-align:left;margin-left:303.3pt;margin-top:2.5pt;width:2in;height:91.35pt;z-index:25303756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" fillcolor="#0070c0" strokecolor="#0070c0">
                <v:textbox>
                  <w:txbxContent>
                    <w:p w14:paraId="2F129F2B" w14:textId="26F41F2D" w:rsidR="005D1916" w:rsidRPr="00956C5B" w:rsidRDefault="005D1916" w:rsidP="00176BD5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</w:pPr>
                      <w:r w:rsidRPr="00956C5B"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3</w:t>
                      </w:r>
                    </w:p>
                    <w:p w14:paraId="18AB8F59" w14:textId="77777777" w:rsidR="005D1916" w:rsidRDefault="005D1916" w:rsidP="00176BD5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3F069A35" w14:textId="36954CAE" w:rsidR="005D1916" w:rsidRPr="00176BD5" w:rsidRDefault="005D1916" w:rsidP="00176BD5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176BD5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Inulina - 390 mg</w:t>
                      </w:r>
                    </w:p>
                    <w:p w14:paraId="7B56C4BB" w14:textId="77777777" w:rsidR="005D1916" w:rsidRPr="00176BD5" w:rsidRDefault="005D1916" w:rsidP="00176BD5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176BD5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Dose diária</w:t>
                      </w:r>
                    </w:p>
                    <w:p w14:paraId="4F332552" w14:textId="77777777" w:rsidR="005D1916" w:rsidRPr="00086CFC" w:rsidRDefault="005D1916" w:rsidP="00176BD5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22FF8E82" w14:textId="189BBE85" w:rsidR="005241C4" w:rsidRDefault="005241C4" w:rsidP="005241C4">
      <w:pPr>
        <w:pStyle w:val="Corpo"/>
      </w:pPr>
    </w:p>
    <w:p w14:paraId="410AD842" w14:textId="68AFBBDB" w:rsidR="005241C4" w:rsidRDefault="005241C4" w:rsidP="005241C4">
      <w:pPr>
        <w:pStyle w:val="Corpo"/>
      </w:pPr>
    </w:p>
    <w:p w14:paraId="58173D4F" w14:textId="653F4266" w:rsidR="005241C4" w:rsidRDefault="005241C4" w:rsidP="005241C4">
      <w:pPr>
        <w:pStyle w:val="Corpo"/>
      </w:pPr>
    </w:p>
    <w:p w14:paraId="0E97D7AB" w14:textId="4163547C" w:rsidR="005241C4" w:rsidRDefault="005241C4" w:rsidP="005241C4">
      <w:pPr>
        <w:pStyle w:val="Corpo"/>
      </w:pPr>
    </w:p>
    <w:p w14:paraId="72397809" w14:textId="4A54BD2C" w:rsidR="005241C4" w:rsidRDefault="005241C4" w:rsidP="005241C4">
      <w:pPr>
        <w:pStyle w:val="Corpo"/>
        <w:rPr>
          <w:sz w:val="20"/>
          <w:szCs w:val="23"/>
        </w:rPr>
      </w:pPr>
    </w:p>
    <w:p w14:paraId="21BEE4F6" w14:textId="77777777" w:rsidR="005241C4" w:rsidRDefault="005241C4" w:rsidP="005241C4">
      <w:pPr>
        <w:pStyle w:val="Corpo"/>
        <w:rPr>
          <w:sz w:val="20"/>
          <w:szCs w:val="23"/>
        </w:rPr>
      </w:pPr>
    </w:p>
    <w:p w14:paraId="704EE753" w14:textId="77777777" w:rsidR="00176BD5" w:rsidRPr="00176BD5" w:rsidRDefault="00176BD5" w:rsidP="00176BD5">
      <w:pPr>
        <w:pStyle w:val="Corpo"/>
        <w:numPr>
          <w:ilvl w:val="0"/>
          <w:numId w:val="28"/>
        </w:numPr>
        <w:rPr>
          <w:sz w:val="20"/>
          <w:szCs w:val="23"/>
        </w:rPr>
      </w:pPr>
      <w:r w:rsidRPr="00176BD5">
        <w:rPr>
          <w:sz w:val="20"/>
          <w:szCs w:val="23"/>
        </w:rPr>
        <w:t xml:space="preserve">Foram realizadas análises microbiológicas das fezes utilizando PCR (reação em cadeia de polimerase) para medir as diferenças entre as cepas de probióticos. </w:t>
      </w:r>
    </w:p>
    <w:p w14:paraId="3362763A" w14:textId="6E761F02" w:rsidR="005241C4" w:rsidRDefault="005241C4" w:rsidP="005241C4">
      <w:pPr>
        <w:pStyle w:val="Corpo"/>
        <w:rPr>
          <w:sz w:val="20"/>
          <w:szCs w:val="23"/>
        </w:rPr>
      </w:pPr>
    </w:p>
    <w:p w14:paraId="635E6623" w14:textId="76B92C5C" w:rsidR="005241C4" w:rsidRDefault="005241C4" w:rsidP="005241C4">
      <w:pPr>
        <w:pStyle w:val="Corpo"/>
        <w:rPr>
          <w:sz w:val="20"/>
          <w:szCs w:val="23"/>
        </w:rPr>
      </w:pPr>
    </w:p>
    <w:p w14:paraId="72FEB8A5" w14:textId="77777777" w:rsidR="005241C4" w:rsidRPr="00C72C0B" w:rsidRDefault="005241C4" w:rsidP="005241C4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30FE9358" w14:textId="77777777" w:rsidR="005241C4" w:rsidRPr="00714E9A" w:rsidRDefault="005241C4" w:rsidP="005241C4">
      <w:pPr>
        <w:pStyle w:val="Corpo"/>
        <w:rPr>
          <w:sz w:val="16"/>
          <w:szCs w:val="16"/>
        </w:rPr>
      </w:pPr>
    </w:p>
    <w:p w14:paraId="20E805FA" w14:textId="635C8F84" w:rsidR="00176BD5" w:rsidRDefault="00176BD5" w:rsidP="00176BD5">
      <w:pPr>
        <w:pStyle w:val="Corpo"/>
        <w:numPr>
          <w:ilvl w:val="0"/>
          <w:numId w:val="1"/>
        </w:numPr>
        <w:spacing w:after="120"/>
        <w:rPr>
          <w:bCs/>
          <w:sz w:val="24"/>
        </w:rPr>
      </w:pPr>
      <w:r w:rsidRPr="00176BD5">
        <w:rPr>
          <w:bCs/>
          <w:noProof/>
          <w:sz w:val="24"/>
          <w:lang w:eastAsia="pt-BR"/>
        </w:rPr>
        <w:drawing>
          <wp:anchor distT="0" distB="0" distL="114300" distR="114300" simplePos="0" relativeHeight="253041664" behindDoc="0" locked="0" layoutInCell="1" allowOverlap="1" wp14:anchorId="66703BC7" wp14:editId="713584FF">
            <wp:simplePos x="0" y="0"/>
            <wp:positionH relativeFrom="column">
              <wp:posOffset>248920</wp:posOffset>
            </wp:positionH>
            <wp:positionV relativeFrom="paragraph">
              <wp:posOffset>556867</wp:posOffset>
            </wp:positionV>
            <wp:extent cx="3056255" cy="1597025"/>
            <wp:effectExtent l="0" t="0" r="0" b="3175"/>
            <wp:wrapNone/>
            <wp:docPr id="634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56255" cy="15970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Pr="00176BD5">
        <w:rPr>
          <w:bCs/>
          <w:sz w:val="24"/>
        </w:rPr>
        <w:t>A porcentagem de respondedores para cada sintoma foi elevada nos grupos probióticos quando comparado com o grupo placebo durante o período de tratamento (60 dias);</w:t>
      </w:r>
    </w:p>
    <w:p w14:paraId="77EBA2A2" w14:textId="39CC0806" w:rsidR="00176BD5" w:rsidRDefault="00176BD5" w:rsidP="00176BD5">
      <w:pPr>
        <w:pStyle w:val="Corpo"/>
        <w:spacing w:after="120"/>
        <w:rPr>
          <w:bCs/>
          <w:sz w:val="24"/>
        </w:rPr>
      </w:pPr>
    </w:p>
    <w:p w14:paraId="7B869600" w14:textId="04EA04EA" w:rsidR="00176BD5" w:rsidRDefault="00176BD5" w:rsidP="00176BD5">
      <w:pPr>
        <w:pStyle w:val="Corpo"/>
        <w:spacing w:after="120"/>
        <w:rPr>
          <w:bCs/>
          <w:sz w:val="24"/>
        </w:rPr>
      </w:pPr>
      <w:r w:rsidRPr="00176BD5">
        <w:rPr>
          <w:bCs/>
          <w:noProof/>
          <w:sz w:val="24"/>
          <w:lang w:eastAsia="pt-BR"/>
        </w:rPr>
        <mc:AlternateContent>
          <mc:Choice Requires="wps">
            <w:drawing>
              <wp:anchor distT="0" distB="0" distL="114300" distR="114300" simplePos="0" relativeHeight="253040640" behindDoc="0" locked="0" layoutInCell="1" allowOverlap="1" wp14:anchorId="4AD2B32A" wp14:editId="6E60DDCA">
                <wp:simplePos x="0" y="0"/>
                <wp:positionH relativeFrom="column">
                  <wp:posOffset>3441700</wp:posOffset>
                </wp:positionH>
                <wp:positionV relativeFrom="paragraph">
                  <wp:posOffset>120167</wp:posOffset>
                </wp:positionV>
                <wp:extent cx="2701925" cy="765810"/>
                <wp:effectExtent l="12065" t="13335" r="10160" b="11430"/>
                <wp:wrapNone/>
                <wp:docPr id="635" name="Caixa de Texto 63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701925" cy="765810"/>
                        </a:xfrm>
                        <a:prstGeom prst="rect">
                          <a:avLst/>
                        </a:prstGeom>
                        <a:solidFill>
                          <a:srgbClr val="FFFBEF"/>
                        </a:solidFill>
                        <a:ln w="15875">
                          <a:solidFill>
                            <a:schemeClr val="tx2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0301D7D" w14:textId="77777777" w:rsidR="005D1916" w:rsidRPr="004D32DC" w:rsidRDefault="005D1916" w:rsidP="00176BD5">
                            <w:pPr>
                              <w:jc w:val="both"/>
                              <w:rPr>
                                <w:sz w:val="16"/>
                                <w:szCs w:val="16"/>
                              </w:rPr>
                            </w:pPr>
                            <w:r w:rsidRPr="004D32DC">
                              <w:rPr>
                                <w:b/>
                                <w:sz w:val="16"/>
                                <w:szCs w:val="16"/>
                              </w:rPr>
                              <w:t>Legenda:</w:t>
                            </w:r>
                            <w:r w:rsidRPr="004D32DC">
                              <w:rPr>
                                <w:sz w:val="16"/>
                                <w:szCs w:val="16"/>
                              </w:rPr>
                              <w:t xml:space="preserve"> Percentual de respondedores para cada sintoma associado com a síndrome do intestino irritável e constipação durante 60 dias. A resposta ao tratamento foi definida como a redução dos sintomas em 30% em relação à linha base.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AD2B32A" id="Caixa de Texto 635" o:spid="_x0000_s1202" type="#_x0000_t202" style="position:absolute;left:0;text-align:left;margin-left:271pt;margin-top:9.45pt;width:212.75pt;height:60.3pt;z-index:2530406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" fillcolor="#fffbef" strokecolor="#44546a [3215]" strokeweight="1.25pt">
                <v:textbox>
                  <w:txbxContent>
                    <w:p w14:paraId="10301D7D" w14:textId="77777777" w:rsidR="005D1916" w:rsidRPr="004D32DC" w:rsidRDefault="005D1916" w:rsidP="00176BD5">
                      <w:pPr>
                        <w:jc w:val="both"/>
                        <w:rPr>
                          <w:sz w:val="16"/>
                          <w:szCs w:val="16"/>
                        </w:rPr>
                      </w:pPr>
                      <w:r w:rsidRPr="004D32DC">
                        <w:rPr>
                          <w:b/>
                          <w:sz w:val="16"/>
                          <w:szCs w:val="16"/>
                        </w:rPr>
                        <w:t>Legenda:</w:t>
                      </w:r>
                      <w:r w:rsidRPr="004D32DC">
                        <w:rPr>
                          <w:sz w:val="16"/>
                          <w:szCs w:val="16"/>
                        </w:rPr>
                        <w:t xml:space="preserve"> Percentual de respondedores para cada sintoma associado com a síndrome do intestino irritável e constipação durante 60 dias. A resposta ao tratamento foi definida como a redução dos sintomas em 30% em relação à linha base. </w:t>
                      </w:r>
                    </w:p>
                  </w:txbxContent>
                </v:textbox>
              </v:shape>
            </w:pict>
          </mc:Fallback>
        </mc:AlternateContent>
      </w:r>
    </w:p>
    <w:p w14:paraId="20907EB5" w14:textId="0A83FF69" w:rsidR="00176BD5" w:rsidRDefault="00176BD5" w:rsidP="00176BD5">
      <w:pPr>
        <w:pStyle w:val="Corpo"/>
        <w:spacing w:after="120"/>
        <w:rPr>
          <w:bCs/>
          <w:sz w:val="24"/>
        </w:rPr>
      </w:pPr>
    </w:p>
    <w:p w14:paraId="227ABC8E" w14:textId="2A732522" w:rsidR="00176BD5" w:rsidRDefault="00176BD5" w:rsidP="00176BD5">
      <w:pPr>
        <w:pStyle w:val="Corpo"/>
        <w:spacing w:after="120"/>
        <w:rPr>
          <w:bCs/>
          <w:sz w:val="24"/>
        </w:rPr>
      </w:pPr>
    </w:p>
    <w:p w14:paraId="78D8142F" w14:textId="77777777" w:rsidR="00176BD5" w:rsidRPr="00176BD5" w:rsidRDefault="00176BD5" w:rsidP="00176BD5">
      <w:pPr>
        <w:pStyle w:val="Corpo"/>
        <w:spacing w:after="120"/>
        <w:rPr>
          <w:bCs/>
          <w:sz w:val="24"/>
        </w:rPr>
      </w:pPr>
    </w:p>
    <w:p w14:paraId="0039F8D4" w14:textId="77777777" w:rsidR="00176BD5" w:rsidRPr="00176BD5" w:rsidRDefault="00176BD5" w:rsidP="00176BD5">
      <w:pPr>
        <w:pStyle w:val="Corpo"/>
        <w:spacing w:after="120"/>
        <w:ind w:left="360"/>
        <w:rPr>
          <w:bCs/>
          <w:sz w:val="24"/>
        </w:rPr>
      </w:pPr>
    </w:p>
    <w:p w14:paraId="4B0B888C" w14:textId="2FC18BC2" w:rsidR="00176BD5" w:rsidRPr="00176BD5" w:rsidRDefault="00176BD5" w:rsidP="00176BD5">
      <w:pPr>
        <w:pStyle w:val="Corpo"/>
        <w:numPr>
          <w:ilvl w:val="0"/>
          <w:numId w:val="1"/>
        </w:numPr>
        <w:spacing w:after="120"/>
        <w:rPr>
          <w:bCs/>
          <w:sz w:val="24"/>
        </w:rPr>
      </w:pPr>
      <w:r w:rsidRPr="00176BD5">
        <w:rPr>
          <w:bCs/>
          <w:sz w:val="24"/>
        </w:rPr>
        <w:t>A análise fecal demonstrou que as formulações contendo probióticos aumentaram durante o tempo de tratamento somente nos grupos 1 e 2.</w:t>
      </w:r>
    </w:p>
    <w:p w14:paraId="685FAC58" w14:textId="77777777" w:rsidR="005241C4" w:rsidRDefault="005241C4" w:rsidP="005241C4">
      <w:pPr>
        <w:pStyle w:val="Ttulo1"/>
        <w:jc w:val="center"/>
      </w:pPr>
      <w:bookmarkStart w:id="170" w:name="_Toc62720183"/>
      <w:r>
        <w:lastRenderedPageBreak/>
        <w:t>Formulário</w:t>
      </w:r>
      <w:bookmarkEnd w:id="170"/>
    </w:p>
    <w:p w14:paraId="39639578" w14:textId="77777777" w:rsidR="005241C4" w:rsidRDefault="005241C4" w:rsidP="005241C4">
      <w:pPr>
        <w:pStyle w:val="Corpo"/>
        <w:spacing w:after="120"/>
      </w:pPr>
    </w:p>
    <w:p w14:paraId="3C69ECD8" w14:textId="77777777" w:rsidR="005241C4" w:rsidRPr="00C30C20" w:rsidRDefault="005241C4" w:rsidP="005241C4">
      <w:pPr>
        <w:pStyle w:val="Corpo"/>
      </w:pPr>
    </w:p>
    <w:tbl>
      <w:tblPr>
        <w:tblStyle w:val="Tabelacomgrade"/>
        <w:tblpPr w:leftFromText="141" w:rightFromText="141" w:vertAnchor="text" w:tblpY="1"/>
        <w:tblOverlap w:val="never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5241C4" w:rsidRPr="009537E7" w14:paraId="64930B05" w14:textId="77777777" w:rsidTr="008B77A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46AFE28D" w14:textId="77777777" w:rsidR="005241C4" w:rsidRDefault="005241C4" w:rsidP="008B77AA">
            <w:pPr>
              <w:pStyle w:val="Corpo"/>
              <w:spacing w:after="0"/>
              <w:jc w:val="center"/>
              <w:rPr>
                <w:b/>
                <w:color w:val="FFFFFF" w:themeColor="background1"/>
                <w:sz w:val="22"/>
              </w:rPr>
            </w:pPr>
            <w:r>
              <w:rPr>
                <w:b/>
                <w:color w:val="FFFFFF" w:themeColor="background1"/>
                <w:sz w:val="22"/>
              </w:rPr>
              <w:t>Cápsulas Probióticas</w:t>
            </w:r>
          </w:p>
        </w:tc>
      </w:tr>
      <w:tr w:rsidR="00176BD5" w:rsidRPr="009537E7" w14:paraId="31F17917" w14:textId="77777777" w:rsidTr="008B77A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781AA9D0" w14:textId="140E98BE" w:rsidR="00176BD5" w:rsidRDefault="00176BD5" w:rsidP="00176BD5">
            <w:pPr>
              <w:pStyle w:val="Corpo"/>
              <w:jc w:val="center"/>
              <w:rPr>
                <w:i/>
              </w:rPr>
            </w:pPr>
            <w:r w:rsidRPr="003F054C">
              <w:rPr>
                <w:i/>
                <w:color w:val="000000" w:themeColor="text1"/>
                <w:szCs w:val="20"/>
              </w:rPr>
              <w:t>Lactobacillus</w:t>
            </w:r>
            <w:r>
              <w:rPr>
                <w:i/>
                <w:color w:val="000000" w:themeColor="text1"/>
                <w:szCs w:val="20"/>
              </w:rPr>
              <w:t xml:space="preserve"> </w:t>
            </w:r>
            <w:proofErr w:type="spellStart"/>
            <w:r w:rsidRPr="003F054C">
              <w:rPr>
                <w:i/>
                <w:color w:val="000000" w:themeColor="text1"/>
                <w:szCs w:val="20"/>
              </w:rPr>
              <w:t>acidophilus</w:t>
            </w:r>
            <w:proofErr w:type="spellEnd"/>
            <w:r w:rsidRPr="004F18C5">
              <w:rPr>
                <w:i/>
                <w:color w:val="000000" w:themeColor="text1"/>
                <w:szCs w:val="20"/>
              </w:rPr>
              <w:t>..</w:t>
            </w:r>
            <w:r w:rsidRPr="004F18C5">
              <w:rPr>
                <w:color w:val="000000" w:themeColor="text1"/>
                <w:szCs w:val="20"/>
              </w:rPr>
              <w:t>...</w:t>
            </w:r>
            <w:r>
              <w:rPr>
                <w:color w:val="000000" w:themeColor="text1"/>
                <w:szCs w:val="20"/>
              </w:rPr>
              <w:t>....5 x 10</w:t>
            </w:r>
            <w:r w:rsidRPr="00216296">
              <w:rPr>
                <w:color w:val="000000" w:themeColor="text1"/>
                <w:szCs w:val="20"/>
                <w:vertAlign w:val="superscript"/>
              </w:rPr>
              <w:t>9</w:t>
            </w:r>
            <w:r>
              <w:rPr>
                <w:color w:val="000000" w:themeColor="text1"/>
                <w:szCs w:val="20"/>
              </w:rPr>
              <w:t xml:space="preserve"> UFC</w:t>
            </w:r>
          </w:p>
        </w:tc>
      </w:tr>
      <w:tr w:rsidR="00176BD5" w:rsidRPr="009537E7" w14:paraId="1BB41530" w14:textId="77777777" w:rsidTr="008B77A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17BF29D2" w14:textId="57FC8AF8" w:rsidR="00176BD5" w:rsidRDefault="00176BD5" w:rsidP="00176BD5">
            <w:pPr>
              <w:pStyle w:val="Corpo"/>
              <w:jc w:val="center"/>
              <w:rPr>
                <w:i/>
              </w:rPr>
            </w:pPr>
            <w:r w:rsidRPr="003F054C">
              <w:rPr>
                <w:i/>
                <w:color w:val="000000" w:themeColor="text1"/>
                <w:szCs w:val="20"/>
              </w:rPr>
              <w:t xml:space="preserve">Lactobacillus </w:t>
            </w:r>
            <w:proofErr w:type="spellStart"/>
            <w:r>
              <w:rPr>
                <w:i/>
                <w:color w:val="000000" w:themeColor="text1"/>
                <w:szCs w:val="20"/>
              </w:rPr>
              <w:t>reuteri</w:t>
            </w:r>
            <w:proofErr w:type="spellEnd"/>
            <w:r>
              <w:rPr>
                <w:color w:val="000000" w:themeColor="text1"/>
                <w:szCs w:val="20"/>
              </w:rPr>
              <w:t>..................5 x 10</w:t>
            </w:r>
            <w:r w:rsidRPr="00216296">
              <w:rPr>
                <w:color w:val="000000" w:themeColor="text1"/>
                <w:szCs w:val="20"/>
                <w:vertAlign w:val="superscript"/>
              </w:rPr>
              <w:t>9</w:t>
            </w:r>
            <w:r>
              <w:rPr>
                <w:color w:val="000000" w:themeColor="text1"/>
                <w:szCs w:val="20"/>
              </w:rPr>
              <w:t>UFC</w:t>
            </w:r>
          </w:p>
        </w:tc>
      </w:tr>
      <w:tr w:rsidR="00176BD5" w:rsidRPr="009537E7" w14:paraId="470CD250" w14:textId="77777777" w:rsidTr="008B77A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69D993E" w14:textId="4A8C29D4" w:rsidR="00176BD5" w:rsidRDefault="00176BD5" w:rsidP="00176BD5">
            <w:pPr>
              <w:pStyle w:val="Corpo"/>
              <w:jc w:val="center"/>
            </w:pPr>
            <w:bookmarkStart w:id="171" w:name="_Hlk62659566"/>
            <w:r>
              <w:rPr>
                <w:color w:val="000000" w:themeColor="text1"/>
                <w:szCs w:val="20"/>
              </w:rPr>
              <w:t>Inulina</w:t>
            </w:r>
            <w:bookmarkEnd w:id="171"/>
            <w:r>
              <w:rPr>
                <w:color w:val="000000" w:themeColor="text1"/>
                <w:szCs w:val="20"/>
              </w:rPr>
              <w:t>.............................................330 mg</w:t>
            </w:r>
          </w:p>
        </w:tc>
      </w:tr>
      <w:tr w:rsidR="00176BD5" w:rsidRPr="009537E7" w14:paraId="2CE424A2" w14:textId="77777777" w:rsidTr="008B77AA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5215E44C" w14:textId="75BAAFAC" w:rsidR="00176BD5" w:rsidRDefault="00176BD5" w:rsidP="00176BD5">
            <w:pPr>
              <w:pStyle w:val="Corpo"/>
              <w:jc w:val="center"/>
            </w:pPr>
            <w:r>
              <w:rPr>
                <w:color w:val="000000" w:themeColor="text1"/>
                <w:szCs w:val="20"/>
              </w:rPr>
              <w:t>Excipiente qsp............................1 Cápsula</w:t>
            </w:r>
          </w:p>
        </w:tc>
      </w:tr>
    </w:tbl>
    <w:p w14:paraId="5147B596" w14:textId="3F6775EE" w:rsidR="00176BD5" w:rsidRPr="00176BD5" w:rsidRDefault="00176BD5" w:rsidP="00176BD5">
      <w:pPr>
        <w:pStyle w:val="formulas"/>
        <w:ind w:right="4109"/>
        <w:rPr>
          <w:rFonts w:ascii="Swis721 Th BT" w:hAnsi="Swis721 Th BT"/>
          <w:b w:val="0"/>
          <w:bCs/>
          <w:sz w:val="16"/>
          <w:szCs w:val="16"/>
        </w:rPr>
      </w:pPr>
      <w:r w:rsidRPr="00176BD5">
        <w:rPr>
          <w:rFonts w:ascii="Swis721 Th BT" w:hAnsi="Swis721 Th BT"/>
          <w:b w:val="0"/>
          <w:bCs/>
          <w:sz w:val="16"/>
          <w:szCs w:val="16"/>
        </w:rPr>
        <w:t xml:space="preserve">Administrar 1 cápsula ao dia ou conforme orientação médica. </w:t>
      </w:r>
    </w:p>
    <w:p w14:paraId="7FFF0B2C" w14:textId="77777777" w:rsidR="005241C4" w:rsidRDefault="005241C4" w:rsidP="005241C4">
      <w:pPr>
        <w:pStyle w:val="Corpo"/>
        <w:spacing w:line="276" w:lineRule="auto"/>
        <w:rPr>
          <w:b/>
        </w:rPr>
      </w:pPr>
    </w:p>
    <w:p w14:paraId="10C8C398" w14:textId="010447BC" w:rsidR="000925CF" w:rsidRDefault="000925CF" w:rsidP="00B70169">
      <w:pPr>
        <w:pStyle w:val="Corpo"/>
        <w:spacing w:line="276" w:lineRule="auto"/>
        <w:rPr>
          <w:b/>
        </w:rPr>
      </w:pPr>
    </w:p>
    <w:p w14:paraId="1C409C8A" w14:textId="75C2182C" w:rsidR="000925CF" w:rsidRDefault="000925CF" w:rsidP="00B70169">
      <w:pPr>
        <w:pStyle w:val="Corpo"/>
        <w:spacing w:line="276" w:lineRule="auto"/>
        <w:rPr>
          <w:b/>
        </w:rPr>
      </w:pPr>
    </w:p>
    <w:p w14:paraId="3226449D" w14:textId="0122F735" w:rsidR="000925CF" w:rsidRDefault="000925CF" w:rsidP="00B70169">
      <w:pPr>
        <w:pStyle w:val="Corpo"/>
        <w:spacing w:line="276" w:lineRule="auto"/>
        <w:rPr>
          <w:b/>
        </w:rPr>
      </w:pPr>
    </w:p>
    <w:p w14:paraId="35725A43" w14:textId="7EFD840B" w:rsidR="000925CF" w:rsidRDefault="000925CF" w:rsidP="00B70169">
      <w:pPr>
        <w:pStyle w:val="Corpo"/>
        <w:spacing w:line="276" w:lineRule="auto"/>
        <w:rPr>
          <w:b/>
        </w:rPr>
      </w:pPr>
    </w:p>
    <w:p w14:paraId="5EBF9F24" w14:textId="78491FBC" w:rsidR="000925CF" w:rsidRDefault="000925CF" w:rsidP="00B70169">
      <w:pPr>
        <w:pStyle w:val="Corpo"/>
        <w:spacing w:line="276" w:lineRule="auto"/>
        <w:rPr>
          <w:b/>
        </w:rPr>
      </w:pPr>
    </w:p>
    <w:p w14:paraId="28537293" w14:textId="245F2DDF" w:rsidR="000925CF" w:rsidRDefault="000925CF" w:rsidP="00B70169">
      <w:pPr>
        <w:pStyle w:val="Corpo"/>
        <w:spacing w:line="276" w:lineRule="auto"/>
        <w:rPr>
          <w:b/>
        </w:rPr>
      </w:pPr>
    </w:p>
    <w:p w14:paraId="726F8DE3" w14:textId="3CA3416A" w:rsidR="000925CF" w:rsidRDefault="000925CF" w:rsidP="00B70169">
      <w:pPr>
        <w:pStyle w:val="Corpo"/>
        <w:spacing w:line="276" w:lineRule="auto"/>
        <w:rPr>
          <w:b/>
        </w:rPr>
      </w:pPr>
    </w:p>
    <w:p w14:paraId="5E115466" w14:textId="59DFC58A" w:rsidR="000925CF" w:rsidRDefault="000925CF" w:rsidP="00B70169">
      <w:pPr>
        <w:pStyle w:val="Corpo"/>
        <w:spacing w:line="276" w:lineRule="auto"/>
        <w:rPr>
          <w:b/>
        </w:rPr>
      </w:pPr>
    </w:p>
    <w:p w14:paraId="78AA1BF7" w14:textId="30FFD4F5" w:rsidR="000925CF" w:rsidRDefault="000925CF" w:rsidP="00B70169">
      <w:pPr>
        <w:pStyle w:val="Corpo"/>
        <w:spacing w:line="276" w:lineRule="auto"/>
        <w:rPr>
          <w:b/>
        </w:rPr>
      </w:pPr>
    </w:p>
    <w:p w14:paraId="61998927" w14:textId="5A2F8850" w:rsidR="000925CF" w:rsidRDefault="000925CF" w:rsidP="00B70169">
      <w:pPr>
        <w:pStyle w:val="Corpo"/>
        <w:spacing w:line="276" w:lineRule="auto"/>
        <w:rPr>
          <w:b/>
        </w:rPr>
      </w:pPr>
    </w:p>
    <w:p w14:paraId="6C8D5B86" w14:textId="05FD0431" w:rsidR="000925CF" w:rsidRDefault="000925CF" w:rsidP="00B70169">
      <w:pPr>
        <w:pStyle w:val="Corpo"/>
        <w:spacing w:line="276" w:lineRule="auto"/>
        <w:rPr>
          <w:b/>
        </w:rPr>
      </w:pPr>
    </w:p>
    <w:p w14:paraId="56967D7A" w14:textId="66589B91" w:rsidR="000925CF" w:rsidRDefault="000925CF" w:rsidP="00B70169">
      <w:pPr>
        <w:pStyle w:val="Corpo"/>
        <w:spacing w:line="276" w:lineRule="auto"/>
        <w:rPr>
          <w:b/>
        </w:rPr>
      </w:pPr>
    </w:p>
    <w:p w14:paraId="7054F93E" w14:textId="06EAAB20" w:rsidR="000925CF" w:rsidRDefault="000925CF" w:rsidP="00B70169">
      <w:pPr>
        <w:pStyle w:val="Corpo"/>
        <w:spacing w:line="276" w:lineRule="auto"/>
        <w:rPr>
          <w:b/>
        </w:rPr>
      </w:pPr>
    </w:p>
    <w:p w14:paraId="73B397CE" w14:textId="4BD3A7FB" w:rsidR="000925CF" w:rsidRDefault="000925CF" w:rsidP="00B70169">
      <w:pPr>
        <w:pStyle w:val="Corpo"/>
        <w:spacing w:line="276" w:lineRule="auto"/>
        <w:rPr>
          <w:b/>
        </w:rPr>
      </w:pPr>
    </w:p>
    <w:p w14:paraId="11E022A0" w14:textId="5E9D10D1" w:rsidR="000925CF" w:rsidRDefault="000925CF" w:rsidP="00B70169">
      <w:pPr>
        <w:pStyle w:val="Corpo"/>
        <w:spacing w:line="276" w:lineRule="auto"/>
        <w:rPr>
          <w:b/>
        </w:rPr>
      </w:pPr>
    </w:p>
    <w:p w14:paraId="4A9B00B6" w14:textId="37771757" w:rsidR="000925CF" w:rsidRDefault="000925CF" w:rsidP="00B70169">
      <w:pPr>
        <w:pStyle w:val="Corpo"/>
        <w:spacing w:line="276" w:lineRule="auto"/>
        <w:rPr>
          <w:b/>
        </w:rPr>
      </w:pPr>
    </w:p>
    <w:p w14:paraId="6EC73A8C" w14:textId="77777777" w:rsidR="000925CF" w:rsidRDefault="000925CF" w:rsidP="00B70169">
      <w:pPr>
        <w:pStyle w:val="Corpo"/>
        <w:spacing w:line="276" w:lineRule="auto"/>
        <w:rPr>
          <w:b/>
        </w:rPr>
      </w:pPr>
    </w:p>
    <w:p w14:paraId="53B10916" w14:textId="7E5CB7AB" w:rsidR="00650726" w:rsidRDefault="00650726" w:rsidP="00B70169">
      <w:pPr>
        <w:pStyle w:val="Corpo"/>
        <w:spacing w:line="276" w:lineRule="auto"/>
        <w:rPr>
          <w:b/>
        </w:rPr>
      </w:pPr>
    </w:p>
    <w:p w14:paraId="45FF0F69" w14:textId="64FF0563" w:rsidR="005C14CF" w:rsidRDefault="005C14CF" w:rsidP="00B70169">
      <w:pPr>
        <w:pStyle w:val="Corpo"/>
        <w:spacing w:line="276" w:lineRule="auto"/>
        <w:rPr>
          <w:b/>
        </w:rPr>
      </w:pPr>
    </w:p>
    <w:p w14:paraId="267E836E" w14:textId="5E84CBFB" w:rsidR="005C14CF" w:rsidRDefault="005C14CF" w:rsidP="00B70169">
      <w:pPr>
        <w:pStyle w:val="Corpo"/>
        <w:spacing w:line="276" w:lineRule="auto"/>
        <w:rPr>
          <w:b/>
        </w:rPr>
      </w:pPr>
    </w:p>
    <w:p w14:paraId="27923ECB" w14:textId="307FA6B9" w:rsidR="005C14CF" w:rsidRDefault="005C14CF" w:rsidP="00B70169">
      <w:pPr>
        <w:pStyle w:val="Corpo"/>
        <w:spacing w:line="276" w:lineRule="auto"/>
        <w:rPr>
          <w:b/>
        </w:rPr>
      </w:pPr>
    </w:p>
    <w:p w14:paraId="2C2BCACB" w14:textId="270FA171" w:rsidR="005C14CF" w:rsidRDefault="005C14CF" w:rsidP="00B70169">
      <w:pPr>
        <w:pStyle w:val="Corpo"/>
        <w:spacing w:line="276" w:lineRule="auto"/>
        <w:rPr>
          <w:b/>
        </w:rPr>
      </w:pPr>
    </w:p>
    <w:p w14:paraId="1DB141C5" w14:textId="3434F49D" w:rsidR="005C14CF" w:rsidRDefault="005C14CF" w:rsidP="00B70169">
      <w:pPr>
        <w:pStyle w:val="Corpo"/>
        <w:spacing w:line="276" w:lineRule="auto"/>
        <w:rPr>
          <w:b/>
        </w:rPr>
      </w:pPr>
    </w:p>
    <w:p w14:paraId="6E9900E7" w14:textId="7EC47DE6" w:rsidR="005C14CF" w:rsidRDefault="005C14CF" w:rsidP="00B70169">
      <w:pPr>
        <w:pStyle w:val="Corpo"/>
        <w:spacing w:line="276" w:lineRule="auto"/>
        <w:rPr>
          <w:b/>
        </w:rPr>
      </w:pPr>
    </w:p>
    <w:p w14:paraId="6792C95C" w14:textId="19D9366E" w:rsidR="005C14CF" w:rsidRPr="005C14CF" w:rsidRDefault="005C14CF" w:rsidP="005C14CF">
      <w:pPr>
        <w:pStyle w:val="Ttulo1"/>
        <w:jc w:val="center"/>
        <w:rPr>
          <w:bCs/>
          <w:i/>
        </w:rPr>
      </w:pPr>
      <w:bookmarkStart w:id="172" w:name="_Toc62720184"/>
      <w:r>
        <w:rPr>
          <w:bCs/>
          <w:i/>
        </w:rPr>
        <w:lastRenderedPageBreak/>
        <w:t>L</w:t>
      </w:r>
      <w:r w:rsidRPr="005C14CF">
        <w:rPr>
          <w:bCs/>
          <w:i/>
        </w:rPr>
        <w:t xml:space="preserve">. </w:t>
      </w:r>
      <w:proofErr w:type="spellStart"/>
      <w:r w:rsidRPr="005C14CF">
        <w:rPr>
          <w:bCs/>
          <w:i/>
        </w:rPr>
        <w:t>acidophilus</w:t>
      </w:r>
      <w:bookmarkEnd w:id="172"/>
      <w:proofErr w:type="spellEnd"/>
    </w:p>
    <w:p w14:paraId="71818E77" w14:textId="77777777" w:rsidR="005C14CF" w:rsidRPr="005C14CF" w:rsidRDefault="005C14CF" w:rsidP="005C14CF">
      <w:pPr>
        <w:pStyle w:val="Subtitulocorpo"/>
        <w:rPr>
          <w:bCs/>
        </w:rPr>
      </w:pPr>
      <w:r w:rsidRPr="005C14CF">
        <w:rPr>
          <w:bCs/>
        </w:rPr>
        <w:t>Trata a Síndrome do Intestino Irritável</w:t>
      </w:r>
    </w:p>
    <w:p w14:paraId="12836285" w14:textId="77777777" w:rsidR="005C14CF" w:rsidRDefault="005C14CF" w:rsidP="005C14CF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23D432BD" w14:textId="77777777" w:rsidR="005C14CF" w:rsidRPr="005C14CF" w:rsidRDefault="005C14CF" w:rsidP="005C14CF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  <w:r w:rsidRPr="005C14CF">
        <w:rPr>
          <w:b w:val="0"/>
          <w:color w:val="404040" w:themeColor="text1" w:themeTint="BF"/>
          <w:sz w:val="24"/>
          <w:szCs w:val="24"/>
        </w:rPr>
        <w:t xml:space="preserve">Estudo conduzido por </w:t>
      </w:r>
      <w:proofErr w:type="spellStart"/>
      <w:r w:rsidRPr="005C14CF">
        <w:rPr>
          <w:b w:val="0"/>
          <w:color w:val="404040" w:themeColor="text1" w:themeTint="BF"/>
          <w:sz w:val="24"/>
          <w:szCs w:val="24"/>
        </w:rPr>
        <w:t>Sadrin</w:t>
      </w:r>
      <w:proofErr w:type="spellEnd"/>
      <w:r w:rsidRPr="005C14CF">
        <w:rPr>
          <w:b w:val="0"/>
          <w:color w:val="404040" w:themeColor="text1" w:themeTint="BF"/>
          <w:sz w:val="24"/>
          <w:szCs w:val="24"/>
        </w:rPr>
        <w:t xml:space="preserve"> </w:t>
      </w:r>
      <w:r w:rsidRPr="005C14CF">
        <w:rPr>
          <w:b w:val="0"/>
          <w:i/>
          <w:color w:val="404040" w:themeColor="text1" w:themeTint="BF"/>
          <w:sz w:val="24"/>
          <w:szCs w:val="24"/>
        </w:rPr>
        <w:t>et al.</w:t>
      </w:r>
      <w:r w:rsidRPr="005C14CF">
        <w:rPr>
          <w:b w:val="0"/>
          <w:color w:val="404040" w:themeColor="text1" w:themeTint="BF"/>
          <w:sz w:val="24"/>
          <w:szCs w:val="24"/>
        </w:rPr>
        <w:t xml:space="preserve"> (2018) teve como objetivo avaliar os efeitos da suplementação de </w:t>
      </w:r>
      <w:r w:rsidRPr="005C14CF">
        <w:rPr>
          <w:b w:val="0"/>
          <w:i/>
          <w:color w:val="404040" w:themeColor="text1" w:themeTint="BF"/>
          <w:sz w:val="24"/>
          <w:szCs w:val="24"/>
        </w:rPr>
        <w:t xml:space="preserve">L. </w:t>
      </w:r>
      <w:proofErr w:type="spellStart"/>
      <w:r w:rsidRPr="005C14CF">
        <w:rPr>
          <w:b w:val="0"/>
          <w:i/>
          <w:color w:val="404040" w:themeColor="text1" w:themeTint="BF"/>
          <w:sz w:val="24"/>
          <w:szCs w:val="24"/>
        </w:rPr>
        <w:t>acidophilus</w:t>
      </w:r>
      <w:proofErr w:type="spellEnd"/>
      <w:r w:rsidRPr="005C14CF">
        <w:rPr>
          <w:b w:val="0"/>
          <w:color w:val="404040" w:themeColor="text1" w:themeTint="BF"/>
          <w:sz w:val="24"/>
          <w:szCs w:val="24"/>
        </w:rPr>
        <w:t xml:space="preserve"> em pacientes com síndrome do intestino irritável. </w:t>
      </w:r>
    </w:p>
    <w:p w14:paraId="7562016C" w14:textId="77777777" w:rsidR="005C14CF" w:rsidRPr="00453F67" w:rsidRDefault="005C14CF" w:rsidP="005C14CF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3043712" behindDoc="0" locked="0" layoutInCell="1" allowOverlap="1" wp14:anchorId="38DA119B" wp14:editId="4ECF0B4D">
                <wp:simplePos x="0" y="0"/>
                <wp:positionH relativeFrom="margin">
                  <wp:posOffset>11686</wp:posOffset>
                </wp:positionH>
                <wp:positionV relativeFrom="paragraph">
                  <wp:posOffset>156646</wp:posOffset>
                </wp:positionV>
                <wp:extent cx="5372100" cy="887104"/>
                <wp:effectExtent l="0" t="0" r="19050" b="27305"/>
                <wp:wrapNone/>
                <wp:docPr id="636" name="Caixa de tex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72100" cy="887104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B0E112F" w14:textId="77777777" w:rsidR="005D1916" w:rsidRPr="005C14CF" w:rsidRDefault="005D1916" w:rsidP="005C14CF">
                            <w:pPr>
                              <w:jc w:val="center"/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</w:pPr>
                            <w:r w:rsidRPr="005C14CF">
                              <w:rPr>
                                <w:rFonts w:ascii="Swis721 Th BT" w:hAnsi="Swis721 Th BT"/>
                                <w:bCs/>
                                <w:sz w:val="23"/>
                                <w:szCs w:val="23"/>
                              </w:rPr>
                              <w:t xml:space="preserve">Assim, 80 pacientes com síndrome do intestino irritável segundo o critério Roma III participaram deste estudo clínico, multicêntrico, duplo-cego, placebo-controlado randomizado e paralelo. Eles foram divididos em 2 grupos para receberem a seguinte formulação por um período de 8 semanas: </w:t>
                            </w:r>
                          </w:p>
                          <w:p w14:paraId="75DF5BF7" w14:textId="77777777" w:rsidR="005D1916" w:rsidRPr="009D65A4" w:rsidRDefault="005D1916" w:rsidP="005C14CF">
                            <w:pPr>
                              <w:jc w:val="center"/>
                              <w:rPr>
                                <w:rFonts w:ascii="Swis721 Th BT" w:hAnsi="Swis721 Th BT"/>
                                <w:sz w:val="23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8DA119B" id="_x0000_s1203" type="#_x0000_t202" style="position:absolute;left:0;text-align:left;margin-left:.9pt;margin-top:12.35pt;width:423pt;height:69.85pt;z-index:2530437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" fillcolor="white [3212]" strokecolor="#0070c0">
                <v:textbox>
                  <w:txbxContent>
                    <w:p w14:paraId="6B0E112F" w14:textId="77777777" w:rsidR="005D1916" w:rsidRPr="005C14CF" w:rsidRDefault="005D1916" w:rsidP="005C14CF">
                      <w:pPr>
                        <w:jc w:val="center"/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</w:pPr>
                      <w:r w:rsidRPr="005C14CF">
                        <w:rPr>
                          <w:rFonts w:ascii="Swis721 Th BT" w:hAnsi="Swis721 Th BT"/>
                          <w:bCs/>
                          <w:sz w:val="23"/>
                          <w:szCs w:val="23"/>
                        </w:rPr>
                        <w:t xml:space="preserve">Assim, 80 pacientes com síndrome do intestino irritável segundo o critério Roma III participaram deste estudo clínico, multicêntrico, duplo-cego, placebo-controlado randomizado e paralelo. Eles foram divididos em 2 grupos para receberem a seguinte formulação por um período de 8 semanas: </w:t>
                      </w:r>
                    </w:p>
                    <w:p w14:paraId="75DF5BF7" w14:textId="77777777" w:rsidR="005D1916" w:rsidRPr="009D65A4" w:rsidRDefault="005D1916" w:rsidP="005C14CF">
                      <w:pPr>
                        <w:jc w:val="center"/>
                        <w:rPr>
                          <w:rFonts w:ascii="Swis721 Th BT" w:hAnsi="Swis721 Th BT"/>
                          <w:sz w:val="23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BDD86F7" w14:textId="77777777" w:rsidR="005C14CF" w:rsidRPr="00E7159F" w:rsidRDefault="005C14CF" w:rsidP="005C14CF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0C8F9FF4" w14:textId="3A1A6293" w:rsidR="005C14CF" w:rsidRDefault="005C14CF" w:rsidP="005C14CF">
      <w:pPr>
        <w:pStyle w:val="Corpo"/>
        <w:rPr>
          <w:sz w:val="24"/>
        </w:rPr>
      </w:pPr>
      <w:r>
        <w:rPr>
          <w:sz w:val="24"/>
        </w:rPr>
        <w:br/>
      </w:r>
    </w:p>
    <w:p w14:paraId="3D9209C2" w14:textId="169DCA34" w:rsidR="005C14CF" w:rsidRDefault="005C14CF" w:rsidP="005C14CF">
      <w:pPr>
        <w:pStyle w:val="Corpo"/>
        <w:rPr>
          <w:sz w:val="24"/>
        </w:rPr>
      </w:pPr>
    </w:p>
    <w:p w14:paraId="0FC6D7D4" w14:textId="21447C71" w:rsidR="005C14CF" w:rsidRPr="00956C5B" w:rsidRDefault="005C14CF" w:rsidP="005C14CF">
      <w:pPr>
        <w:pStyle w:val="Corpo"/>
        <w:rPr>
          <w:sz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3045760" behindDoc="0" locked="0" layoutInCell="1" allowOverlap="1" wp14:anchorId="1FE20366" wp14:editId="74EC0523">
                <wp:simplePos x="0" y="0"/>
                <wp:positionH relativeFrom="margin">
                  <wp:posOffset>876944</wp:posOffset>
                </wp:positionH>
                <wp:positionV relativeFrom="paragraph">
                  <wp:posOffset>202736</wp:posOffset>
                </wp:positionV>
                <wp:extent cx="226695" cy="138430"/>
                <wp:effectExtent l="0" t="0" r="1905" b="0"/>
                <wp:wrapNone/>
                <wp:docPr id="637" name="Triângulo isósceles 63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25F9F7A" id="Triângulo isósceles 637" o:spid="_x0000_s1026" type="#_x0000_t5" style="position:absolute;margin-left:69.05pt;margin-top:15.95pt;width:17.85pt;height:10.9pt;flip:y;z-index:2530457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" fillcolor="#d8d8d8 [2732]" stroked="f">
                <w10:wrap anchorx="margin"/>
              </v:shape>
            </w:pict>
          </mc:Fallback>
        </mc:AlternateContent>
      </w:r>
    </w:p>
    <w:p w14:paraId="7CF80E88" w14:textId="77777777" w:rsidR="005C14CF" w:rsidRDefault="005C14CF" w:rsidP="005C14CF">
      <w:pPr>
        <w:pStyle w:val="Corpo"/>
      </w:pPr>
      <w:r w:rsidRPr="000C637F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3047808" behindDoc="0" locked="0" layoutInCell="1" allowOverlap="1" wp14:anchorId="3D539A99" wp14:editId="4B5EA318">
                <wp:simplePos x="0" y="0"/>
                <wp:positionH relativeFrom="margin">
                  <wp:posOffset>4233223</wp:posOffset>
                </wp:positionH>
                <wp:positionV relativeFrom="paragraph">
                  <wp:posOffset>0</wp:posOffset>
                </wp:positionV>
                <wp:extent cx="226695" cy="138430"/>
                <wp:effectExtent l="0" t="0" r="1905" b="0"/>
                <wp:wrapNone/>
                <wp:docPr id="638" name="Triângulo isósceles 63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V="1">
                          <a:off x="0" y="0"/>
                          <a:ext cx="226695" cy="138430"/>
                        </a:xfrm>
                        <a:prstGeom prst="triangle">
                          <a:avLst>
                            <a:gd name="adj" fmla="val 50000"/>
                          </a:avLst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549C34B" id="Triângulo isósceles 638" o:spid="_x0000_s1026" type="#_x0000_t5" style="position:absolute;margin-left:333.3pt;margin-top:0;width:17.85pt;height:10.9pt;flip:y;z-index:25304780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" fillcolor="#d8d8d8 [2732]" stroked="f">
                <w10:wrap anchorx="margin"/>
              </v:shape>
            </w:pict>
          </mc:Fallback>
        </mc:AlternateContent>
      </w:r>
    </w:p>
    <w:p w14:paraId="53526EC4" w14:textId="42F6D54A" w:rsidR="005C14CF" w:rsidRDefault="005C14CF" w:rsidP="005C14CF">
      <w:pPr>
        <w:pStyle w:val="Corpo"/>
      </w:pPr>
      <w:r w:rsidRPr="000C637F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3046784" behindDoc="0" locked="0" layoutInCell="1" allowOverlap="1" wp14:anchorId="08A39C73" wp14:editId="2657051D">
                <wp:simplePos x="0" y="0"/>
                <wp:positionH relativeFrom="margin">
                  <wp:posOffset>3341740</wp:posOffset>
                </wp:positionH>
                <wp:positionV relativeFrom="paragraph">
                  <wp:posOffset>76523</wp:posOffset>
                </wp:positionV>
                <wp:extent cx="2046605" cy="995690"/>
                <wp:effectExtent l="0" t="0" r="10795" b="13970"/>
                <wp:wrapNone/>
                <wp:docPr id="639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99569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FE831BF" w14:textId="77777777" w:rsidR="005D1916" w:rsidRDefault="005D1916" w:rsidP="005C14C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2 </w:t>
                            </w:r>
                          </w:p>
                          <w:p w14:paraId="49C931C5" w14:textId="77777777" w:rsidR="005D1916" w:rsidRDefault="005D1916" w:rsidP="005C14C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1B656361" w14:textId="77777777" w:rsidR="005D1916" w:rsidRDefault="005D1916" w:rsidP="005C14CF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rPr>
                                <w:rFonts w:ascii="Swis721 Th BT" w:hAnsi="Swis721 Th BT"/>
                                <w:color w:val="FFFFFF" w:themeColor="background1"/>
                                <w:sz w:val="23"/>
                                <w:szCs w:val="23"/>
                              </w:rPr>
                              <w:t>Placebo</w:t>
                            </w:r>
                          </w:p>
                          <w:p w14:paraId="1BA24E51" w14:textId="77777777" w:rsidR="005D1916" w:rsidRPr="00086CFC" w:rsidRDefault="005D1916" w:rsidP="005C14C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8A39C73" id="_x0000_s1204" type="#_x0000_t202" style="position:absolute;left:0;text-align:left;margin-left:263.15pt;margin-top:6.05pt;width:161.15pt;height:78.4pt;z-index:25304678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" fillcolor="#0070c0" strokecolor="#0070c0">
                <v:textbox>
                  <w:txbxContent>
                    <w:p w14:paraId="3FE831BF" w14:textId="77777777" w:rsidR="005D1916" w:rsidRDefault="005D1916" w:rsidP="005C14C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</w:pP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2 </w:t>
                      </w:r>
                    </w:p>
                    <w:p w14:paraId="49C931C5" w14:textId="77777777" w:rsidR="005D1916" w:rsidRDefault="005D1916" w:rsidP="005C14C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1B656361" w14:textId="77777777" w:rsidR="005D1916" w:rsidRDefault="005D1916" w:rsidP="005C14CF">
                      <w:pPr>
                        <w:spacing w:after="0" w:line="240" w:lineRule="auto"/>
                        <w:jc w:val="center"/>
                      </w:pPr>
                      <w:r>
                        <w:rPr>
                          <w:rFonts w:ascii="Swis721 Th BT" w:hAnsi="Swis721 Th BT"/>
                          <w:color w:val="FFFFFF" w:themeColor="background1"/>
                          <w:sz w:val="23"/>
                          <w:szCs w:val="23"/>
                        </w:rPr>
                        <w:t>Placebo</w:t>
                      </w:r>
                    </w:p>
                    <w:p w14:paraId="1BA24E51" w14:textId="77777777" w:rsidR="005D1916" w:rsidRPr="00086CFC" w:rsidRDefault="005D1916" w:rsidP="005C14C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3044736" behindDoc="0" locked="0" layoutInCell="1" allowOverlap="1" wp14:anchorId="5D11DE49" wp14:editId="0DF14CAD">
                <wp:simplePos x="0" y="0"/>
                <wp:positionH relativeFrom="margin">
                  <wp:posOffset>11686</wp:posOffset>
                </wp:positionH>
                <wp:positionV relativeFrom="paragraph">
                  <wp:posOffset>49227</wp:posOffset>
                </wp:positionV>
                <wp:extent cx="2046605" cy="1023582"/>
                <wp:effectExtent l="0" t="0" r="10795" b="24765"/>
                <wp:wrapNone/>
                <wp:docPr id="640" name="Caixa de tex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46605" cy="1023582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 w="9525">
                          <a:solidFill>
                            <a:srgbClr val="0070C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C8B19BE" w14:textId="77777777" w:rsidR="005D1916" w:rsidRPr="00956C5B" w:rsidRDefault="005D1916" w:rsidP="005C14C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956C5B"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Grupo </w:t>
                            </w:r>
                            <w:r>
                              <w:rPr>
                                <w:rFonts w:ascii="Swis721 Th BT" w:hAnsi="Swis721 Th BT"/>
                                <w:b/>
                                <w:color w:val="FFFFFF" w:themeColor="background1"/>
                                <w:sz w:val="23"/>
                                <w:szCs w:val="23"/>
                              </w:rPr>
                              <w:t>1</w:t>
                            </w:r>
                          </w:p>
                          <w:p w14:paraId="696333D5" w14:textId="77777777" w:rsidR="005D1916" w:rsidRDefault="005D1916" w:rsidP="005C14C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</w:p>
                          <w:p w14:paraId="3AF72E73" w14:textId="25D7F874" w:rsidR="005D1916" w:rsidRPr="005C14CF" w:rsidRDefault="005D1916" w:rsidP="005C14C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5C14CF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 xml:space="preserve">L. </w:t>
                            </w:r>
                            <w:proofErr w:type="spellStart"/>
                            <w:r w:rsidRPr="005C14CF">
                              <w:rPr>
                                <w:rFonts w:ascii="Swis721 Th BT" w:hAnsi="Swis721 Th BT"/>
                                <w:bCs/>
                                <w:i/>
                                <w:color w:val="FFFFFF" w:themeColor="background1"/>
                                <w:sz w:val="23"/>
                                <w:szCs w:val="23"/>
                              </w:rPr>
                              <w:t>acidophilus</w:t>
                            </w:r>
                            <w:proofErr w:type="spellEnd"/>
                          </w:p>
                          <w:p w14:paraId="37BDC446" w14:textId="77777777" w:rsidR="005D1916" w:rsidRPr="005C14CF" w:rsidRDefault="005D1916" w:rsidP="005C14C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</w:pPr>
                            <w:r w:rsidRPr="005C14CF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5 x 10</w:t>
                            </w:r>
                            <w:r w:rsidRPr="005C14CF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  <w:vertAlign w:val="superscript"/>
                              </w:rPr>
                              <w:t xml:space="preserve">9 </w:t>
                            </w:r>
                            <w:r w:rsidRPr="005C14CF">
                              <w:rPr>
                                <w:rFonts w:ascii="Swis721 Th BT" w:hAnsi="Swis721 Th BT"/>
                                <w:bCs/>
                                <w:iCs/>
                                <w:color w:val="FFFFFF" w:themeColor="background1"/>
                                <w:sz w:val="23"/>
                                <w:szCs w:val="23"/>
                              </w:rPr>
                              <w:t>UFC/Dia</w:t>
                            </w:r>
                          </w:p>
                          <w:p w14:paraId="75EFC9F3" w14:textId="77777777" w:rsidR="005D1916" w:rsidRPr="00086CFC" w:rsidRDefault="005D1916" w:rsidP="005C14CF">
                            <w:pPr>
                              <w:spacing w:after="0" w:line="240" w:lineRule="auto"/>
                              <w:jc w:val="center"/>
                              <w:rPr>
                                <w:rFonts w:ascii="Swis721 Th BT" w:hAnsi="Swis721 Th BT"/>
                                <w:color w:val="FFFFFF" w:themeColor="background1"/>
                                <w:szCs w:val="23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D11DE49" id="_x0000_s1205" type="#_x0000_t202" style="position:absolute;left:0;text-align:left;margin-left:.9pt;margin-top:3.9pt;width:161.15pt;height:80.6pt;z-index:25304473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" fillcolor="#0070c0" strokecolor="#0070c0">
                <v:textbox>
                  <w:txbxContent>
                    <w:p w14:paraId="5C8B19BE" w14:textId="77777777" w:rsidR="005D1916" w:rsidRPr="00956C5B" w:rsidRDefault="005D1916" w:rsidP="005C14C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</w:pPr>
                      <w:r w:rsidRPr="00956C5B"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 xml:space="preserve">Grupo </w:t>
                      </w:r>
                      <w:r>
                        <w:rPr>
                          <w:rFonts w:ascii="Swis721 Th BT" w:hAnsi="Swis721 Th BT"/>
                          <w:b/>
                          <w:color w:val="FFFFFF" w:themeColor="background1"/>
                          <w:sz w:val="23"/>
                          <w:szCs w:val="23"/>
                        </w:rPr>
                        <w:t>1</w:t>
                      </w:r>
                    </w:p>
                    <w:p w14:paraId="696333D5" w14:textId="77777777" w:rsidR="005D1916" w:rsidRDefault="005D1916" w:rsidP="005C14C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</w:p>
                    <w:p w14:paraId="3AF72E73" w14:textId="25D7F874" w:rsidR="005D1916" w:rsidRPr="005C14CF" w:rsidRDefault="005D1916" w:rsidP="005C14C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</w:pPr>
                      <w:r w:rsidRPr="005C14CF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 xml:space="preserve">L. </w:t>
                      </w:r>
                      <w:proofErr w:type="spellStart"/>
                      <w:r w:rsidRPr="005C14CF">
                        <w:rPr>
                          <w:rFonts w:ascii="Swis721 Th BT" w:hAnsi="Swis721 Th BT"/>
                          <w:bCs/>
                          <w:i/>
                          <w:color w:val="FFFFFF" w:themeColor="background1"/>
                          <w:sz w:val="23"/>
                          <w:szCs w:val="23"/>
                        </w:rPr>
                        <w:t>acidophilus</w:t>
                      </w:r>
                      <w:proofErr w:type="spellEnd"/>
                    </w:p>
                    <w:p w14:paraId="37BDC446" w14:textId="77777777" w:rsidR="005D1916" w:rsidRPr="005C14CF" w:rsidRDefault="005D1916" w:rsidP="005C14C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</w:pPr>
                      <w:r w:rsidRPr="005C14CF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5 x 10</w:t>
                      </w:r>
                      <w:r w:rsidRPr="005C14CF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  <w:vertAlign w:val="superscript"/>
                        </w:rPr>
                        <w:t xml:space="preserve">9 </w:t>
                      </w:r>
                      <w:r w:rsidRPr="005C14CF">
                        <w:rPr>
                          <w:rFonts w:ascii="Swis721 Th BT" w:hAnsi="Swis721 Th BT"/>
                          <w:bCs/>
                          <w:iCs/>
                          <w:color w:val="FFFFFF" w:themeColor="background1"/>
                          <w:sz w:val="23"/>
                          <w:szCs w:val="23"/>
                        </w:rPr>
                        <w:t>UFC/Dia</w:t>
                      </w:r>
                    </w:p>
                    <w:p w14:paraId="75EFC9F3" w14:textId="77777777" w:rsidR="005D1916" w:rsidRPr="00086CFC" w:rsidRDefault="005D1916" w:rsidP="005C14CF">
                      <w:pPr>
                        <w:spacing w:after="0" w:line="240" w:lineRule="auto"/>
                        <w:jc w:val="center"/>
                        <w:rPr>
                          <w:rFonts w:ascii="Swis721 Th BT" w:hAnsi="Swis721 Th BT"/>
                          <w:color w:val="FFFFFF" w:themeColor="background1"/>
                          <w:szCs w:val="23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1C703CAE" w14:textId="77777777" w:rsidR="005C14CF" w:rsidRDefault="005C14CF" w:rsidP="005C14CF">
      <w:pPr>
        <w:pStyle w:val="Corpo"/>
      </w:pPr>
    </w:p>
    <w:p w14:paraId="18D4B322" w14:textId="77777777" w:rsidR="005C14CF" w:rsidRDefault="005C14CF" w:rsidP="005C14CF">
      <w:pPr>
        <w:pStyle w:val="Corpo"/>
      </w:pPr>
    </w:p>
    <w:p w14:paraId="32E8E39D" w14:textId="77777777" w:rsidR="005C14CF" w:rsidRDefault="005C14CF" w:rsidP="005C14CF">
      <w:pPr>
        <w:pStyle w:val="Corpo"/>
      </w:pPr>
    </w:p>
    <w:p w14:paraId="2B70C3B8" w14:textId="77777777" w:rsidR="005C14CF" w:rsidRDefault="005C14CF" w:rsidP="005C14CF">
      <w:pPr>
        <w:pStyle w:val="Corpo"/>
      </w:pPr>
    </w:p>
    <w:p w14:paraId="201140D6" w14:textId="77777777" w:rsidR="005C14CF" w:rsidRDefault="005C14CF" w:rsidP="005C14CF">
      <w:pPr>
        <w:pStyle w:val="Corpo"/>
        <w:rPr>
          <w:sz w:val="20"/>
          <w:szCs w:val="23"/>
        </w:rPr>
      </w:pPr>
    </w:p>
    <w:p w14:paraId="752BBC40" w14:textId="77777777" w:rsidR="005C14CF" w:rsidRPr="005C14CF" w:rsidRDefault="005C14CF" w:rsidP="005C14CF">
      <w:pPr>
        <w:pStyle w:val="Corpo"/>
        <w:numPr>
          <w:ilvl w:val="0"/>
          <w:numId w:val="28"/>
        </w:numPr>
        <w:rPr>
          <w:sz w:val="20"/>
          <w:szCs w:val="23"/>
        </w:rPr>
      </w:pPr>
      <w:r w:rsidRPr="005C14CF">
        <w:rPr>
          <w:sz w:val="20"/>
          <w:szCs w:val="23"/>
        </w:rPr>
        <w:t xml:space="preserve">As primeiras medidas avaliadas foram às alterações que medem a dor e o desconforto abdominal avaliados através de uma escala analógica visual. Também foram avaliados o edema abdominal, a frequência de flatulência e a consistência e frequência das fezes. </w:t>
      </w:r>
    </w:p>
    <w:p w14:paraId="50F12729" w14:textId="77777777" w:rsidR="005C14CF" w:rsidRDefault="005C14CF" w:rsidP="005C14CF">
      <w:pPr>
        <w:pStyle w:val="Corpo"/>
        <w:rPr>
          <w:sz w:val="20"/>
          <w:szCs w:val="23"/>
        </w:rPr>
      </w:pPr>
    </w:p>
    <w:p w14:paraId="6BD033A5" w14:textId="77777777" w:rsidR="005C14CF" w:rsidRDefault="005C14CF" w:rsidP="005C14CF">
      <w:pPr>
        <w:pStyle w:val="Corpo"/>
        <w:rPr>
          <w:b/>
          <w:color w:val="339966"/>
        </w:rPr>
      </w:pPr>
    </w:p>
    <w:p w14:paraId="2D5A2E6A" w14:textId="77777777" w:rsidR="005C14CF" w:rsidRPr="00C72C0B" w:rsidRDefault="005C14CF" w:rsidP="005C14CF">
      <w:pPr>
        <w:pStyle w:val="Corpo"/>
        <w:rPr>
          <w:b/>
          <w:color w:val="339966"/>
        </w:rPr>
      </w:pPr>
      <w:r w:rsidRPr="00C72C0B">
        <w:rPr>
          <w:b/>
          <w:color w:val="339966"/>
        </w:rPr>
        <w:t>Resultados</w:t>
      </w:r>
      <w:r>
        <w:rPr>
          <w:b/>
          <w:color w:val="339966"/>
        </w:rPr>
        <w:t>:</w:t>
      </w:r>
    </w:p>
    <w:p w14:paraId="77B35A84" w14:textId="77777777" w:rsidR="005C14CF" w:rsidRPr="00714E9A" w:rsidRDefault="005C14CF" w:rsidP="005C14CF">
      <w:pPr>
        <w:pStyle w:val="Corpo"/>
        <w:rPr>
          <w:sz w:val="16"/>
          <w:szCs w:val="16"/>
        </w:rPr>
      </w:pPr>
    </w:p>
    <w:p w14:paraId="40DADF86" w14:textId="4B67A75D" w:rsidR="005C14CF" w:rsidRPr="005C14CF" w:rsidRDefault="005C14CF" w:rsidP="005C14CF">
      <w:pPr>
        <w:pStyle w:val="Corpo"/>
        <w:numPr>
          <w:ilvl w:val="0"/>
          <w:numId w:val="1"/>
        </w:numPr>
        <w:spacing w:after="120"/>
        <w:rPr>
          <w:b/>
          <w:sz w:val="24"/>
        </w:rPr>
      </w:pPr>
      <w:r w:rsidRPr="005C14CF">
        <w:rPr>
          <w:sz w:val="24"/>
        </w:rPr>
        <w:t xml:space="preserve">Após o período do estudo, os autores concluíram que a suplementação com </w:t>
      </w:r>
      <w:r w:rsidRPr="005C14CF">
        <w:rPr>
          <w:i/>
          <w:sz w:val="24"/>
        </w:rPr>
        <w:t xml:space="preserve">Lactobacillus </w:t>
      </w:r>
      <w:proofErr w:type="spellStart"/>
      <w:r w:rsidRPr="005C14CF">
        <w:rPr>
          <w:i/>
          <w:sz w:val="24"/>
        </w:rPr>
        <w:t>acidophilus</w:t>
      </w:r>
      <w:proofErr w:type="spellEnd"/>
      <w:r w:rsidRPr="005C14CF">
        <w:rPr>
          <w:sz w:val="24"/>
        </w:rPr>
        <w:t xml:space="preserve"> promoveu redução da dor e do desconforto abdominal avaliados por meio de uma escala analógica virtual;</w:t>
      </w:r>
    </w:p>
    <w:p w14:paraId="27BDDBF1" w14:textId="77777777" w:rsidR="005C14CF" w:rsidRPr="005C14CF" w:rsidRDefault="005C14CF" w:rsidP="005C14CF">
      <w:pPr>
        <w:pStyle w:val="Corpo"/>
        <w:numPr>
          <w:ilvl w:val="0"/>
          <w:numId w:val="1"/>
        </w:numPr>
        <w:spacing w:after="120"/>
        <w:rPr>
          <w:sz w:val="24"/>
        </w:rPr>
      </w:pPr>
      <w:r w:rsidRPr="005C14CF">
        <w:rPr>
          <w:sz w:val="24"/>
        </w:rPr>
        <w:t>A consistência das fezes melhorou significativamente no grupo 1, assim como a qualidade de vida, que tendeu a ser melhor no grupo 1;</w:t>
      </w:r>
    </w:p>
    <w:p w14:paraId="39AB723C" w14:textId="77777777" w:rsidR="005C14CF" w:rsidRPr="005C14CF" w:rsidRDefault="005C14CF" w:rsidP="005C14CF">
      <w:pPr>
        <w:pStyle w:val="Corpo"/>
        <w:numPr>
          <w:ilvl w:val="0"/>
          <w:numId w:val="1"/>
        </w:numPr>
        <w:spacing w:after="120"/>
        <w:rPr>
          <w:sz w:val="24"/>
        </w:rPr>
      </w:pPr>
      <w:r w:rsidRPr="005C14CF">
        <w:rPr>
          <w:sz w:val="24"/>
        </w:rPr>
        <w:t>A composição fecal foi melhor no grupo probiótico.</w:t>
      </w:r>
    </w:p>
    <w:p w14:paraId="20AAF105" w14:textId="014A3ECB" w:rsidR="005C14CF" w:rsidRDefault="005C14CF" w:rsidP="005C14CF">
      <w:pPr>
        <w:pStyle w:val="Corpo"/>
        <w:spacing w:after="120"/>
        <w:ind w:left="360"/>
        <w:rPr>
          <w:sz w:val="24"/>
        </w:rPr>
      </w:pPr>
    </w:p>
    <w:p w14:paraId="58ED1126" w14:textId="77777777" w:rsidR="005C14CF" w:rsidRPr="00C72C0B" w:rsidRDefault="005C14CF" w:rsidP="005C14CF">
      <w:pPr>
        <w:pStyle w:val="Corpo"/>
        <w:rPr>
          <w:b/>
          <w:color w:val="339966"/>
        </w:rPr>
      </w:pPr>
      <w:r>
        <w:rPr>
          <w:b/>
          <w:color w:val="339966"/>
        </w:rPr>
        <w:t>Conclusão:</w:t>
      </w:r>
    </w:p>
    <w:p w14:paraId="19B7D1D3" w14:textId="77777777" w:rsidR="005C14CF" w:rsidRDefault="005C14CF" w:rsidP="005C14CF">
      <w:pPr>
        <w:pStyle w:val="Corpo"/>
        <w:spacing w:after="120"/>
        <w:rPr>
          <w:sz w:val="24"/>
        </w:rPr>
      </w:pPr>
    </w:p>
    <w:p w14:paraId="7F0BA667" w14:textId="77777777" w:rsidR="005C14CF" w:rsidRPr="005C14CF" w:rsidRDefault="005C14CF" w:rsidP="005C14CF">
      <w:pPr>
        <w:pStyle w:val="Corpo"/>
        <w:spacing w:after="120"/>
        <w:jc w:val="center"/>
        <w:rPr>
          <w:b/>
          <w:iCs/>
          <w:sz w:val="24"/>
        </w:rPr>
      </w:pPr>
      <w:r w:rsidRPr="005C14CF">
        <w:rPr>
          <w:b/>
          <w:iCs/>
          <w:sz w:val="24"/>
        </w:rPr>
        <w:t xml:space="preserve">A suplementação com </w:t>
      </w:r>
      <w:r w:rsidRPr="005C14CF">
        <w:rPr>
          <w:b/>
          <w:i/>
          <w:iCs/>
          <w:sz w:val="24"/>
        </w:rPr>
        <w:t xml:space="preserve">L. </w:t>
      </w:r>
      <w:proofErr w:type="spellStart"/>
      <w:r w:rsidRPr="005C14CF">
        <w:rPr>
          <w:b/>
          <w:i/>
          <w:iCs/>
          <w:sz w:val="24"/>
        </w:rPr>
        <w:t>acidophilus</w:t>
      </w:r>
      <w:proofErr w:type="spellEnd"/>
      <w:r w:rsidRPr="005C14CF">
        <w:rPr>
          <w:b/>
          <w:iCs/>
          <w:sz w:val="24"/>
        </w:rPr>
        <w:t xml:space="preserve"> foi efetiva em prover alívio dos sintomas gerais da síndrome do intestino irritável e melhorou a consistência das fezes. Os efeitos terapêuticos dos probióticos estão associados com a estabilização da microbiota intestinal.</w:t>
      </w:r>
    </w:p>
    <w:p w14:paraId="62EC52B0" w14:textId="77777777" w:rsidR="005C14CF" w:rsidRDefault="005C14CF" w:rsidP="005C14CF">
      <w:pPr>
        <w:pStyle w:val="Corpo"/>
        <w:spacing w:after="120"/>
        <w:rPr>
          <w:sz w:val="24"/>
        </w:rPr>
      </w:pPr>
    </w:p>
    <w:p w14:paraId="0368E254" w14:textId="77777777" w:rsidR="005C14CF" w:rsidRDefault="005C14CF" w:rsidP="005C14CF">
      <w:pPr>
        <w:pStyle w:val="Ttulo1"/>
        <w:jc w:val="center"/>
      </w:pPr>
      <w:bookmarkStart w:id="173" w:name="_Toc62720185"/>
      <w:r>
        <w:lastRenderedPageBreak/>
        <w:t>Formulário</w:t>
      </w:r>
      <w:bookmarkEnd w:id="173"/>
    </w:p>
    <w:p w14:paraId="69BF5441" w14:textId="77777777" w:rsidR="005C14CF" w:rsidRDefault="005C14CF" w:rsidP="005C14CF">
      <w:pPr>
        <w:pStyle w:val="Corpo"/>
        <w:spacing w:after="120"/>
      </w:pPr>
    </w:p>
    <w:p w14:paraId="6C10341A" w14:textId="77777777" w:rsidR="005C14CF" w:rsidRPr="00C30C20" w:rsidRDefault="005C14CF" w:rsidP="005C14CF">
      <w:pPr>
        <w:pStyle w:val="Corpo"/>
      </w:pPr>
    </w:p>
    <w:tbl>
      <w:tblPr>
        <w:tblStyle w:val="Tabelacomgrade"/>
        <w:tblpPr w:leftFromText="141" w:rightFromText="141" w:vertAnchor="text" w:tblpY="1"/>
        <w:tblOverlap w:val="never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5C14CF" w:rsidRPr="009537E7" w14:paraId="0AC8D50F" w14:textId="77777777" w:rsidTr="008B77A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44ABB844" w14:textId="6395F2C7" w:rsidR="005C14CF" w:rsidRDefault="005C14CF" w:rsidP="005C14CF">
            <w:pPr>
              <w:pStyle w:val="Corpo"/>
              <w:spacing w:after="0"/>
              <w:jc w:val="center"/>
              <w:rPr>
                <w:b/>
                <w:color w:val="FFFFFF" w:themeColor="background1"/>
                <w:sz w:val="22"/>
              </w:rPr>
            </w:pPr>
            <w:r>
              <w:rPr>
                <w:b/>
                <w:color w:val="FFFFFF" w:themeColor="background1"/>
                <w:sz w:val="22"/>
              </w:rPr>
              <w:t xml:space="preserve">Cápsulas de </w:t>
            </w:r>
            <w:r>
              <w:rPr>
                <w:b/>
                <w:i/>
                <w:color w:val="FFFFFF" w:themeColor="background1"/>
                <w:sz w:val="22"/>
              </w:rPr>
              <w:t xml:space="preserve">Lactobacillus </w:t>
            </w:r>
            <w:proofErr w:type="spellStart"/>
            <w:r>
              <w:rPr>
                <w:b/>
                <w:i/>
                <w:color w:val="FFFFFF" w:themeColor="background1"/>
                <w:sz w:val="22"/>
              </w:rPr>
              <w:t>acidophilus</w:t>
            </w:r>
            <w:proofErr w:type="spellEnd"/>
          </w:p>
        </w:tc>
      </w:tr>
      <w:tr w:rsidR="005C14CF" w:rsidRPr="009537E7" w14:paraId="500196B1" w14:textId="77777777" w:rsidTr="008B77A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55A25772" w14:textId="46679DE5" w:rsidR="005C14CF" w:rsidRDefault="005C14CF" w:rsidP="005C14CF">
            <w:pPr>
              <w:pStyle w:val="Corpo"/>
              <w:jc w:val="center"/>
              <w:rPr>
                <w:i/>
              </w:rPr>
            </w:pPr>
            <w:r>
              <w:rPr>
                <w:i/>
              </w:rPr>
              <w:t xml:space="preserve">L. </w:t>
            </w:r>
            <w:proofErr w:type="spellStart"/>
            <w:r>
              <w:rPr>
                <w:i/>
              </w:rPr>
              <w:t>acidophilus</w:t>
            </w:r>
            <w:proofErr w:type="spellEnd"/>
            <w:r>
              <w:t>..........................5 x 10</w:t>
            </w:r>
            <w:r>
              <w:rPr>
                <w:vertAlign w:val="superscript"/>
              </w:rPr>
              <w:t>9</w:t>
            </w:r>
            <w:r>
              <w:t xml:space="preserve"> UFC</w:t>
            </w:r>
          </w:p>
        </w:tc>
      </w:tr>
      <w:tr w:rsidR="005C14CF" w:rsidRPr="009537E7" w14:paraId="3743C0C3" w14:textId="77777777" w:rsidTr="008B77AA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7FEDBD1" w14:textId="64600DE1" w:rsidR="005C14CF" w:rsidRDefault="005C14CF" w:rsidP="005C14CF">
            <w:pPr>
              <w:pStyle w:val="Corpo"/>
              <w:jc w:val="center"/>
              <w:rPr>
                <w:i/>
              </w:rPr>
            </w:pPr>
            <w:r>
              <w:t>Excipiente qsp.............................1 cápsula</w:t>
            </w:r>
          </w:p>
        </w:tc>
      </w:tr>
    </w:tbl>
    <w:p w14:paraId="52D8A771" w14:textId="77777777" w:rsidR="005C14CF" w:rsidRPr="00B12A58" w:rsidRDefault="005C14CF" w:rsidP="005C14CF">
      <w:pPr>
        <w:pStyle w:val="Corpo"/>
        <w:ind w:right="3969"/>
        <w:jc w:val="left"/>
        <w:rPr>
          <w:sz w:val="16"/>
          <w:szCs w:val="16"/>
        </w:rPr>
      </w:pPr>
      <w:r>
        <w:rPr>
          <w:sz w:val="16"/>
          <w:szCs w:val="16"/>
        </w:rPr>
        <w:t>Administrar 1 cápsula ao dia ou conforme orientação médica.</w:t>
      </w:r>
    </w:p>
    <w:p w14:paraId="312BE1B2" w14:textId="77777777" w:rsidR="005C14CF" w:rsidRDefault="005C14CF" w:rsidP="005C14CF">
      <w:pPr>
        <w:pStyle w:val="Corpo"/>
        <w:spacing w:line="276" w:lineRule="auto"/>
        <w:rPr>
          <w:b/>
        </w:rPr>
      </w:pPr>
    </w:p>
    <w:p w14:paraId="7B7E45E6" w14:textId="77777777" w:rsidR="005C14CF" w:rsidRDefault="005C14CF" w:rsidP="005C14CF">
      <w:pPr>
        <w:pStyle w:val="Corpo"/>
        <w:spacing w:line="276" w:lineRule="auto"/>
        <w:rPr>
          <w:b/>
        </w:rPr>
      </w:pPr>
    </w:p>
    <w:p w14:paraId="364C7966" w14:textId="77777777" w:rsidR="005C14CF" w:rsidRDefault="005C14CF" w:rsidP="005C14CF">
      <w:pPr>
        <w:pStyle w:val="Corpo"/>
        <w:spacing w:line="276" w:lineRule="auto"/>
        <w:rPr>
          <w:b/>
        </w:rPr>
      </w:pPr>
    </w:p>
    <w:p w14:paraId="2EDA06D0" w14:textId="77777777" w:rsidR="005C14CF" w:rsidRDefault="005C14CF" w:rsidP="005C14CF">
      <w:pPr>
        <w:pStyle w:val="Corpo"/>
        <w:spacing w:line="276" w:lineRule="auto"/>
        <w:rPr>
          <w:b/>
        </w:rPr>
      </w:pPr>
    </w:p>
    <w:p w14:paraId="7D441B59" w14:textId="77777777" w:rsidR="005C14CF" w:rsidRDefault="005C14CF" w:rsidP="005C14CF">
      <w:pPr>
        <w:pStyle w:val="Corpo"/>
        <w:spacing w:line="276" w:lineRule="auto"/>
        <w:rPr>
          <w:b/>
        </w:rPr>
      </w:pPr>
    </w:p>
    <w:p w14:paraId="531ED49E" w14:textId="60CF992C" w:rsidR="005C14CF" w:rsidRDefault="005C14CF" w:rsidP="00B70169">
      <w:pPr>
        <w:pStyle w:val="Corpo"/>
        <w:spacing w:line="276" w:lineRule="auto"/>
        <w:rPr>
          <w:b/>
        </w:rPr>
      </w:pPr>
    </w:p>
    <w:p w14:paraId="17341CC8" w14:textId="4540D86F" w:rsidR="005C14CF" w:rsidRDefault="005C14CF" w:rsidP="00B70169">
      <w:pPr>
        <w:pStyle w:val="Corpo"/>
        <w:spacing w:line="276" w:lineRule="auto"/>
        <w:rPr>
          <w:b/>
        </w:rPr>
      </w:pPr>
    </w:p>
    <w:p w14:paraId="63BBE181" w14:textId="39C70122" w:rsidR="005C14CF" w:rsidRDefault="005C14CF" w:rsidP="00B70169">
      <w:pPr>
        <w:pStyle w:val="Corpo"/>
        <w:spacing w:line="276" w:lineRule="auto"/>
        <w:rPr>
          <w:b/>
        </w:rPr>
      </w:pPr>
    </w:p>
    <w:p w14:paraId="22834514" w14:textId="20FDCDEF" w:rsidR="005C14CF" w:rsidRDefault="005C14CF" w:rsidP="00B70169">
      <w:pPr>
        <w:pStyle w:val="Corpo"/>
        <w:spacing w:line="276" w:lineRule="auto"/>
        <w:rPr>
          <w:b/>
        </w:rPr>
      </w:pPr>
    </w:p>
    <w:p w14:paraId="43D2101B" w14:textId="6CC0C42E" w:rsidR="005C14CF" w:rsidRDefault="005C14CF" w:rsidP="00B70169">
      <w:pPr>
        <w:pStyle w:val="Corpo"/>
        <w:spacing w:line="276" w:lineRule="auto"/>
        <w:rPr>
          <w:b/>
        </w:rPr>
      </w:pPr>
    </w:p>
    <w:p w14:paraId="3A3319E3" w14:textId="5574F8FF" w:rsidR="005C14CF" w:rsidRDefault="005C14CF" w:rsidP="00B70169">
      <w:pPr>
        <w:pStyle w:val="Corpo"/>
        <w:spacing w:line="276" w:lineRule="auto"/>
        <w:rPr>
          <w:b/>
        </w:rPr>
      </w:pPr>
    </w:p>
    <w:p w14:paraId="03813F2F" w14:textId="10619ACF" w:rsidR="005C14CF" w:rsidRDefault="005C14CF" w:rsidP="00B70169">
      <w:pPr>
        <w:pStyle w:val="Corpo"/>
        <w:spacing w:line="276" w:lineRule="auto"/>
        <w:rPr>
          <w:b/>
        </w:rPr>
      </w:pPr>
    </w:p>
    <w:p w14:paraId="0B7CBB8A" w14:textId="4B33436C" w:rsidR="005C14CF" w:rsidRDefault="005C14CF" w:rsidP="00B70169">
      <w:pPr>
        <w:pStyle w:val="Corpo"/>
        <w:spacing w:line="276" w:lineRule="auto"/>
        <w:rPr>
          <w:b/>
        </w:rPr>
      </w:pPr>
    </w:p>
    <w:p w14:paraId="08AE591C" w14:textId="239D369B" w:rsidR="005C14CF" w:rsidRDefault="005C14CF" w:rsidP="00B70169">
      <w:pPr>
        <w:pStyle w:val="Corpo"/>
        <w:spacing w:line="276" w:lineRule="auto"/>
        <w:rPr>
          <w:b/>
        </w:rPr>
      </w:pPr>
    </w:p>
    <w:p w14:paraId="61448AF5" w14:textId="1D93D11E" w:rsidR="005C14CF" w:rsidRDefault="005C14CF" w:rsidP="00B70169">
      <w:pPr>
        <w:pStyle w:val="Corpo"/>
        <w:spacing w:line="276" w:lineRule="auto"/>
        <w:rPr>
          <w:b/>
        </w:rPr>
      </w:pPr>
    </w:p>
    <w:p w14:paraId="4ACA25E5" w14:textId="481C8C4C" w:rsidR="005C14CF" w:rsidRDefault="005C14CF" w:rsidP="00B70169">
      <w:pPr>
        <w:pStyle w:val="Corpo"/>
        <w:spacing w:line="276" w:lineRule="auto"/>
        <w:rPr>
          <w:b/>
        </w:rPr>
      </w:pPr>
    </w:p>
    <w:p w14:paraId="0A3F0BBD" w14:textId="2FB21A1E" w:rsidR="005C14CF" w:rsidRDefault="005C14CF" w:rsidP="00B70169">
      <w:pPr>
        <w:pStyle w:val="Corpo"/>
        <w:spacing w:line="276" w:lineRule="auto"/>
        <w:rPr>
          <w:b/>
        </w:rPr>
      </w:pPr>
    </w:p>
    <w:p w14:paraId="5EA0BD2D" w14:textId="57863DBD" w:rsidR="005C14CF" w:rsidRDefault="005C14CF" w:rsidP="00B70169">
      <w:pPr>
        <w:pStyle w:val="Corpo"/>
        <w:spacing w:line="276" w:lineRule="auto"/>
        <w:rPr>
          <w:b/>
        </w:rPr>
      </w:pPr>
    </w:p>
    <w:p w14:paraId="53FB660F" w14:textId="6E872497" w:rsidR="005C14CF" w:rsidRDefault="005C14CF" w:rsidP="00B70169">
      <w:pPr>
        <w:pStyle w:val="Corpo"/>
        <w:spacing w:line="276" w:lineRule="auto"/>
        <w:rPr>
          <w:b/>
        </w:rPr>
      </w:pPr>
    </w:p>
    <w:p w14:paraId="51939836" w14:textId="26432410" w:rsidR="005C14CF" w:rsidRDefault="005C14CF" w:rsidP="00B70169">
      <w:pPr>
        <w:pStyle w:val="Corpo"/>
        <w:spacing w:line="276" w:lineRule="auto"/>
        <w:rPr>
          <w:b/>
        </w:rPr>
      </w:pPr>
    </w:p>
    <w:p w14:paraId="78CB487C" w14:textId="29A8B29C" w:rsidR="005C14CF" w:rsidRDefault="005C14CF" w:rsidP="00B70169">
      <w:pPr>
        <w:pStyle w:val="Corpo"/>
        <w:spacing w:line="276" w:lineRule="auto"/>
        <w:rPr>
          <w:b/>
        </w:rPr>
      </w:pPr>
    </w:p>
    <w:p w14:paraId="47D8E45C" w14:textId="66BD8785" w:rsidR="005C14CF" w:rsidRDefault="005C14CF" w:rsidP="00B70169">
      <w:pPr>
        <w:pStyle w:val="Corpo"/>
        <w:spacing w:line="276" w:lineRule="auto"/>
        <w:rPr>
          <w:b/>
        </w:rPr>
      </w:pPr>
    </w:p>
    <w:p w14:paraId="1004DAF4" w14:textId="255069C1" w:rsidR="005C14CF" w:rsidRDefault="005C14CF" w:rsidP="00B70169">
      <w:pPr>
        <w:pStyle w:val="Corpo"/>
        <w:spacing w:line="276" w:lineRule="auto"/>
        <w:rPr>
          <w:b/>
        </w:rPr>
      </w:pPr>
    </w:p>
    <w:p w14:paraId="18F5E3E9" w14:textId="2C353078" w:rsidR="005C14CF" w:rsidRDefault="005C14CF" w:rsidP="00B70169">
      <w:pPr>
        <w:pStyle w:val="Corpo"/>
        <w:spacing w:line="276" w:lineRule="auto"/>
        <w:rPr>
          <w:b/>
        </w:rPr>
      </w:pPr>
    </w:p>
    <w:p w14:paraId="0F9148BC" w14:textId="539FFF4E" w:rsidR="005C14CF" w:rsidRDefault="005C14CF" w:rsidP="00B70169">
      <w:pPr>
        <w:pStyle w:val="Corpo"/>
        <w:spacing w:line="276" w:lineRule="auto"/>
        <w:rPr>
          <w:b/>
        </w:rPr>
      </w:pPr>
    </w:p>
    <w:p w14:paraId="3C123737" w14:textId="21DD17B1" w:rsidR="005C14CF" w:rsidRDefault="005C14CF" w:rsidP="00B70169">
      <w:pPr>
        <w:pStyle w:val="Corpo"/>
        <w:spacing w:line="276" w:lineRule="auto"/>
        <w:rPr>
          <w:b/>
        </w:rPr>
      </w:pPr>
    </w:p>
    <w:p w14:paraId="39E2AB8E" w14:textId="47DC40A6" w:rsidR="005C14CF" w:rsidRDefault="005C14CF" w:rsidP="00B70169">
      <w:pPr>
        <w:pStyle w:val="Corpo"/>
        <w:spacing w:line="276" w:lineRule="auto"/>
        <w:rPr>
          <w:b/>
        </w:rPr>
      </w:pPr>
    </w:p>
    <w:p w14:paraId="67A906E1" w14:textId="5A79D920" w:rsidR="005C14CF" w:rsidRDefault="005C14CF" w:rsidP="00B70169">
      <w:pPr>
        <w:pStyle w:val="Corpo"/>
        <w:spacing w:line="276" w:lineRule="auto"/>
        <w:rPr>
          <w:b/>
        </w:rPr>
      </w:pPr>
    </w:p>
    <w:p w14:paraId="74EF515B" w14:textId="7CFB52F2" w:rsidR="008B77AA" w:rsidRPr="005C14CF" w:rsidRDefault="003C37A7" w:rsidP="008B77AA">
      <w:pPr>
        <w:pStyle w:val="Ttulo1"/>
        <w:jc w:val="center"/>
        <w:rPr>
          <w:bCs/>
          <w:i/>
        </w:rPr>
      </w:pPr>
      <w:bookmarkStart w:id="174" w:name="_Toc62720186"/>
      <w:r>
        <w:lastRenderedPageBreak/>
        <w:t>Outras Formulações</w:t>
      </w:r>
      <w:bookmarkEnd w:id="174"/>
    </w:p>
    <w:p w14:paraId="6212014B" w14:textId="77777777" w:rsidR="008B77AA" w:rsidRDefault="008B77AA" w:rsidP="008B77AA">
      <w:pPr>
        <w:pStyle w:val="Subtitulocorpo"/>
        <w:jc w:val="both"/>
        <w:rPr>
          <w:b w:val="0"/>
          <w:color w:val="404040" w:themeColor="text1" w:themeTint="BF"/>
          <w:sz w:val="24"/>
          <w:szCs w:val="24"/>
        </w:rPr>
      </w:pPr>
    </w:p>
    <w:p w14:paraId="73DC6EA2" w14:textId="718D6A8F" w:rsidR="005C14CF" w:rsidRDefault="005C14CF" w:rsidP="00B70169">
      <w:pPr>
        <w:pStyle w:val="Corpo"/>
        <w:spacing w:line="276" w:lineRule="auto"/>
        <w:rPr>
          <w:b/>
        </w:rPr>
      </w:pPr>
    </w:p>
    <w:tbl>
      <w:tblPr>
        <w:tblStyle w:val="Tabelacomgrade"/>
        <w:tblpPr w:leftFromText="141" w:rightFromText="141" w:vertAnchor="text" w:horzAnchor="margin" w:tblpXSpec="center" w:tblpY="35"/>
        <w:tblW w:w="97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12"/>
        <w:gridCol w:w="3689"/>
        <w:gridCol w:w="3707"/>
      </w:tblGrid>
      <w:tr w:rsidR="003C37A7" w:rsidRPr="00F75A97" w14:paraId="085C520D" w14:textId="77777777" w:rsidTr="003C37A7">
        <w:trPr>
          <w:trHeight w:val="321"/>
        </w:trPr>
        <w:tc>
          <w:tcPr>
            <w:tcW w:w="9708" w:type="dxa"/>
            <w:gridSpan w:val="3"/>
            <w:shd w:val="clear" w:color="auto" w:fill="0070C0"/>
            <w:vAlign w:val="center"/>
          </w:tcPr>
          <w:p w14:paraId="362D7132" w14:textId="77777777" w:rsidR="003C37A7" w:rsidRPr="003C37A7" w:rsidRDefault="003C37A7" w:rsidP="00553901">
            <w:pPr>
              <w:pStyle w:val="Cabealho"/>
              <w:tabs>
                <w:tab w:val="clear" w:pos="4252"/>
                <w:tab w:val="clear" w:pos="8504"/>
                <w:tab w:val="center" w:pos="4419"/>
                <w:tab w:val="right" w:pos="8838"/>
              </w:tabs>
              <w:jc w:val="center"/>
              <w:rPr>
                <w:rFonts w:ascii="Swis721 Th BT" w:hAnsi="Swis721 Th BT"/>
                <w:b/>
                <w:color w:val="FFFFFF" w:themeColor="background1"/>
                <w:sz w:val="23"/>
                <w:szCs w:val="23"/>
              </w:rPr>
            </w:pPr>
            <w:r w:rsidRPr="003C37A7">
              <w:rPr>
                <w:rFonts w:ascii="Swis721 Th BT" w:hAnsi="Swis721 Th BT"/>
                <w:b/>
                <w:color w:val="FFFFFF" w:themeColor="background1"/>
                <w:sz w:val="23"/>
                <w:szCs w:val="23"/>
              </w:rPr>
              <w:t>Fármacos / Suplementos</w:t>
            </w:r>
          </w:p>
        </w:tc>
      </w:tr>
      <w:tr w:rsidR="003C37A7" w:rsidRPr="00F75A97" w14:paraId="4C115329" w14:textId="77777777" w:rsidTr="003C37A7">
        <w:trPr>
          <w:trHeight w:val="321"/>
        </w:trPr>
        <w:tc>
          <w:tcPr>
            <w:tcW w:w="2312" w:type="dxa"/>
            <w:shd w:val="clear" w:color="auto" w:fill="0070C0"/>
            <w:vAlign w:val="center"/>
          </w:tcPr>
          <w:p w14:paraId="58C469C1" w14:textId="77777777" w:rsidR="003C37A7" w:rsidRPr="003C37A7" w:rsidRDefault="003C37A7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FFFFFF" w:themeColor="background1"/>
                <w:sz w:val="23"/>
                <w:szCs w:val="23"/>
              </w:rPr>
            </w:pPr>
            <w:r w:rsidRPr="003C37A7">
              <w:rPr>
                <w:rFonts w:ascii="Swis721 Th BT" w:hAnsi="Swis721 Th BT"/>
                <w:b/>
                <w:color w:val="FFFFFF" w:themeColor="background1"/>
                <w:sz w:val="23"/>
                <w:szCs w:val="23"/>
              </w:rPr>
              <w:t>Fármacos / Suplementos</w:t>
            </w:r>
          </w:p>
        </w:tc>
        <w:tc>
          <w:tcPr>
            <w:tcW w:w="3689" w:type="dxa"/>
            <w:shd w:val="clear" w:color="auto" w:fill="0070C0"/>
            <w:vAlign w:val="center"/>
          </w:tcPr>
          <w:p w14:paraId="0219F153" w14:textId="77777777" w:rsidR="003C37A7" w:rsidRPr="003C37A7" w:rsidRDefault="003C37A7" w:rsidP="00553901">
            <w:pPr>
              <w:pStyle w:val="bibliografia"/>
              <w:jc w:val="center"/>
              <w:rPr>
                <w:b/>
                <w:color w:val="FFFFFF" w:themeColor="background1"/>
                <w:sz w:val="23"/>
                <w:szCs w:val="23"/>
                <w:lang w:val="pt-BR"/>
              </w:rPr>
            </w:pPr>
            <w:r w:rsidRPr="003C37A7">
              <w:rPr>
                <w:b/>
                <w:color w:val="FFFFFF" w:themeColor="background1"/>
                <w:sz w:val="23"/>
                <w:szCs w:val="23"/>
                <w:lang w:val="pt-BR"/>
              </w:rPr>
              <w:t>Dose e Posologia</w:t>
            </w:r>
          </w:p>
        </w:tc>
        <w:tc>
          <w:tcPr>
            <w:tcW w:w="3707" w:type="dxa"/>
            <w:shd w:val="clear" w:color="auto" w:fill="0070C0"/>
            <w:vAlign w:val="center"/>
          </w:tcPr>
          <w:p w14:paraId="384BB952" w14:textId="77777777" w:rsidR="003C37A7" w:rsidRPr="003C37A7" w:rsidRDefault="003C37A7" w:rsidP="00553901">
            <w:pPr>
              <w:pStyle w:val="Cabealho"/>
              <w:tabs>
                <w:tab w:val="clear" w:pos="4252"/>
                <w:tab w:val="clear" w:pos="8504"/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</w:pPr>
            <w:r w:rsidRPr="003C37A7"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  <w:t>Propriedades e Descrição</w:t>
            </w:r>
          </w:p>
        </w:tc>
      </w:tr>
      <w:tr w:rsidR="003C37A7" w:rsidRPr="00F75A97" w14:paraId="05FEA9B8" w14:textId="77777777" w:rsidTr="003C37A7">
        <w:trPr>
          <w:trHeight w:val="1987"/>
        </w:trPr>
        <w:tc>
          <w:tcPr>
            <w:tcW w:w="2312" w:type="dxa"/>
            <w:shd w:val="clear" w:color="auto" w:fill="F2F2F2" w:themeFill="background1" w:themeFillShade="F2"/>
            <w:vAlign w:val="center"/>
          </w:tcPr>
          <w:p w14:paraId="3DA041B8" w14:textId="77777777" w:rsidR="003C37A7" w:rsidRPr="003C37A7" w:rsidRDefault="003C37A7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808080"/>
                <w:sz w:val="23"/>
                <w:szCs w:val="23"/>
              </w:rPr>
            </w:pPr>
            <w:bookmarkStart w:id="175" w:name="_Hlk62659581"/>
            <w:bookmarkStart w:id="176" w:name="_Hlk62659577"/>
            <w:proofErr w:type="spellStart"/>
            <w:r w:rsidRPr="003C37A7">
              <w:rPr>
                <w:rFonts w:ascii="Swis721 Th BT" w:hAnsi="Swis721 Th BT" w:cs="Arial"/>
                <w:b/>
                <w:bCs/>
                <w:color w:val="808080"/>
                <w:sz w:val="23"/>
                <w:szCs w:val="23"/>
              </w:rPr>
              <w:t>Trimebutina</w:t>
            </w:r>
            <w:bookmarkEnd w:id="175"/>
            <w:proofErr w:type="spellEnd"/>
          </w:p>
        </w:tc>
        <w:tc>
          <w:tcPr>
            <w:tcW w:w="3689" w:type="dxa"/>
            <w:shd w:val="clear" w:color="auto" w:fill="F2F2F2" w:themeFill="background1" w:themeFillShade="F2"/>
            <w:vAlign w:val="center"/>
          </w:tcPr>
          <w:p w14:paraId="480611B3" w14:textId="77777777" w:rsidR="003C37A7" w:rsidRPr="003C37A7" w:rsidRDefault="003C37A7" w:rsidP="00553901">
            <w:pPr>
              <w:pStyle w:val="bibliografia"/>
              <w:jc w:val="center"/>
              <w:rPr>
                <w:color w:val="7F7F7F" w:themeColor="text1" w:themeTint="80"/>
                <w:sz w:val="23"/>
                <w:szCs w:val="23"/>
                <w:lang w:val="pt-BR"/>
              </w:rPr>
            </w:pPr>
            <w:r w:rsidRPr="003C37A7">
              <w:rPr>
                <w:color w:val="7F7F7F" w:themeColor="text1" w:themeTint="80"/>
                <w:sz w:val="23"/>
                <w:szCs w:val="23"/>
                <w:lang w:val="pt-BR"/>
              </w:rPr>
              <w:t>Adultos:</w:t>
            </w:r>
          </w:p>
          <w:p w14:paraId="2BE1E269" w14:textId="77777777" w:rsidR="003C37A7" w:rsidRPr="003C37A7" w:rsidRDefault="003C37A7" w:rsidP="00553901">
            <w:pPr>
              <w:pStyle w:val="bibliografia"/>
              <w:jc w:val="center"/>
              <w:rPr>
                <w:color w:val="7F7F7F" w:themeColor="text1" w:themeTint="80"/>
                <w:sz w:val="23"/>
                <w:szCs w:val="23"/>
                <w:lang w:val="pt-BR"/>
              </w:rPr>
            </w:pPr>
            <w:r w:rsidRPr="003C37A7">
              <w:rPr>
                <w:color w:val="7F7F7F" w:themeColor="text1" w:themeTint="80"/>
                <w:sz w:val="23"/>
                <w:szCs w:val="23"/>
                <w:lang w:val="pt-BR"/>
              </w:rPr>
              <w:t>200 mg, 3 vezes ao dia.</w:t>
            </w:r>
          </w:p>
        </w:tc>
        <w:tc>
          <w:tcPr>
            <w:tcW w:w="3707" w:type="dxa"/>
            <w:shd w:val="clear" w:color="auto" w:fill="F2F2F2" w:themeFill="background1" w:themeFillShade="F2"/>
            <w:vAlign w:val="center"/>
          </w:tcPr>
          <w:p w14:paraId="13B79C95" w14:textId="77777777" w:rsidR="003C37A7" w:rsidRPr="003C37A7" w:rsidRDefault="003C37A7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808080"/>
                <w:sz w:val="23"/>
                <w:szCs w:val="23"/>
              </w:rPr>
            </w:pPr>
            <w:r w:rsidRPr="003C37A7">
              <w:rPr>
                <w:rFonts w:ascii="Swis721 Th BT" w:hAnsi="Swis721 Th BT" w:cs="Arial"/>
                <w:color w:val="808080"/>
                <w:sz w:val="23"/>
                <w:szCs w:val="23"/>
              </w:rPr>
              <w:t xml:space="preserve">Antiespasmódico. </w:t>
            </w:r>
            <w:r w:rsidRPr="003C37A7">
              <w:rPr>
                <w:rFonts w:ascii="Swis721 Th BT" w:hAnsi="Swis721 Th BT"/>
                <w:sz w:val="23"/>
                <w:szCs w:val="23"/>
              </w:rPr>
              <w:t xml:space="preserve"> </w:t>
            </w:r>
            <w:r w:rsidRPr="003C37A7">
              <w:rPr>
                <w:rFonts w:ascii="Swis721 Th BT" w:hAnsi="Swis721 Th BT" w:cs="Arial"/>
                <w:color w:val="808080"/>
                <w:sz w:val="23"/>
                <w:szCs w:val="23"/>
              </w:rPr>
              <w:t xml:space="preserve">A terapia com </w:t>
            </w:r>
            <w:proofErr w:type="spellStart"/>
            <w:r w:rsidRPr="003C37A7">
              <w:rPr>
                <w:rFonts w:ascii="Swis721 Th BT" w:hAnsi="Swis721 Th BT" w:cs="Arial"/>
                <w:color w:val="808080"/>
                <w:sz w:val="23"/>
                <w:szCs w:val="23"/>
              </w:rPr>
              <w:t>trimebutina</w:t>
            </w:r>
            <w:proofErr w:type="spellEnd"/>
            <w:r w:rsidRPr="003C37A7">
              <w:rPr>
                <w:rFonts w:ascii="Swis721 Th BT" w:hAnsi="Swis721 Th BT" w:cs="Arial"/>
                <w:color w:val="808080"/>
                <w:sz w:val="23"/>
                <w:szCs w:val="23"/>
              </w:rPr>
              <w:t xml:space="preserve">, por 3 dias, promoveu alívio rápido dos sintomas e foi significativamente mais efetiva que o placebo no tratamento de pacientes com </w:t>
            </w:r>
            <w:proofErr w:type="gramStart"/>
            <w:r w:rsidRPr="003C37A7">
              <w:rPr>
                <w:rFonts w:ascii="Swis721 Th BT" w:hAnsi="Swis721 Th BT" w:cs="Arial"/>
                <w:color w:val="808080"/>
                <w:sz w:val="23"/>
                <w:szCs w:val="23"/>
              </w:rPr>
              <w:t>SII  (</w:t>
            </w:r>
            <w:proofErr w:type="spellStart"/>
            <w:proofErr w:type="gramEnd"/>
            <w:r w:rsidRPr="003C37A7">
              <w:rPr>
                <w:rFonts w:ascii="Swis721 Th BT" w:hAnsi="Swis721 Th BT" w:cs="Arial"/>
                <w:color w:val="808080"/>
                <w:sz w:val="23"/>
                <w:szCs w:val="23"/>
              </w:rPr>
              <w:t>Luttecke</w:t>
            </w:r>
            <w:proofErr w:type="spellEnd"/>
            <w:r w:rsidRPr="003C37A7">
              <w:rPr>
                <w:rFonts w:ascii="Swis721 Th BT" w:hAnsi="Swis721 Th BT" w:cs="Arial"/>
                <w:color w:val="808080"/>
                <w:sz w:val="23"/>
                <w:szCs w:val="23"/>
              </w:rPr>
              <w:t>, 1980).</w:t>
            </w:r>
          </w:p>
        </w:tc>
      </w:tr>
      <w:tr w:rsidR="003C37A7" w:rsidRPr="00F75A97" w14:paraId="51253199" w14:textId="77777777" w:rsidTr="00290889">
        <w:trPr>
          <w:trHeight w:val="2514"/>
        </w:trPr>
        <w:tc>
          <w:tcPr>
            <w:tcW w:w="2312" w:type="dxa"/>
            <w:shd w:val="clear" w:color="auto" w:fill="auto"/>
            <w:vAlign w:val="center"/>
          </w:tcPr>
          <w:p w14:paraId="10746DFF" w14:textId="77777777" w:rsidR="003C37A7" w:rsidRPr="003C37A7" w:rsidRDefault="003C37A7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808080"/>
                <w:sz w:val="23"/>
                <w:szCs w:val="23"/>
              </w:rPr>
            </w:pPr>
            <w:bookmarkStart w:id="177" w:name="_Hlk62659587"/>
            <w:bookmarkEnd w:id="176"/>
            <w:proofErr w:type="spellStart"/>
            <w:r w:rsidRPr="003C37A7">
              <w:rPr>
                <w:rFonts w:ascii="Swis721 Th BT" w:hAnsi="Swis721 Th BT" w:cs="Arial"/>
                <w:b/>
                <w:bCs/>
                <w:color w:val="808080"/>
                <w:sz w:val="23"/>
                <w:szCs w:val="23"/>
              </w:rPr>
              <w:t>Metronizadol</w:t>
            </w:r>
            <w:bookmarkEnd w:id="177"/>
            <w:proofErr w:type="spellEnd"/>
          </w:p>
        </w:tc>
        <w:tc>
          <w:tcPr>
            <w:tcW w:w="3689" w:type="dxa"/>
            <w:shd w:val="clear" w:color="auto" w:fill="auto"/>
            <w:vAlign w:val="center"/>
          </w:tcPr>
          <w:p w14:paraId="5DAC9445" w14:textId="77777777" w:rsidR="003C37A7" w:rsidRPr="003C37A7" w:rsidRDefault="003C37A7" w:rsidP="00553901">
            <w:pPr>
              <w:pStyle w:val="bibliografia"/>
              <w:jc w:val="center"/>
              <w:rPr>
                <w:color w:val="7F7F7F" w:themeColor="text1" w:themeTint="80"/>
                <w:sz w:val="23"/>
                <w:szCs w:val="23"/>
                <w:lang w:val="pt-BR"/>
              </w:rPr>
            </w:pPr>
            <w:r w:rsidRPr="003C37A7">
              <w:rPr>
                <w:color w:val="7F7F7F" w:themeColor="text1" w:themeTint="80"/>
                <w:sz w:val="23"/>
                <w:szCs w:val="23"/>
                <w:lang w:val="pt-BR"/>
              </w:rPr>
              <w:t>Adultos:</w:t>
            </w:r>
          </w:p>
          <w:p w14:paraId="40C10397" w14:textId="77777777" w:rsidR="003C37A7" w:rsidRPr="003C37A7" w:rsidRDefault="003C37A7" w:rsidP="00553901">
            <w:pPr>
              <w:pStyle w:val="bibliografia"/>
              <w:jc w:val="center"/>
              <w:rPr>
                <w:color w:val="7F7F7F" w:themeColor="text1" w:themeTint="80"/>
                <w:sz w:val="23"/>
                <w:szCs w:val="23"/>
                <w:lang w:val="pt-BR"/>
              </w:rPr>
            </w:pPr>
            <w:r w:rsidRPr="003C37A7">
              <w:rPr>
                <w:color w:val="7F7F7F" w:themeColor="text1" w:themeTint="80"/>
                <w:sz w:val="23"/>
                <w:szCs w:val="23"/>
                <w:lang w:val="pt-BR"/>
              </w:rPr>
              <w:t>400 mg, 3 vezes ao dia.</w:t>
            </w:r>
          </w:p>
        </w:tc>
        <w:tc>
          <w:tcPr>
            <w:tcW w:w="3707" w:type="dxa"/>
            <w:shd w:val="clear" w:color="auto" w:fill="auto"/>
            <w:vAlign w:val="center"/>
          </w:tcPr>
          <w:p w14:paraId="47B3A09B" w14:textId="77777777" w:rsidR="003C37A7" w:rsidRPr="003C37A7" w:rsidRDefault="003C37A7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808080"/>
                <w:sz w:val="23"/>
                <w:szCs w:val="23"/>
              </w:rPr>
            </w:pPr>
            <w:r w:rsidRPr="003C37A7">
              <w:rPr>
                <w:rFonts w:ascii="Swis721 Th BT" w:hAnsi="Swis721 Th BT" w:cs="Arial"/>
                <w:color w:val="808080"/>
                <w:sz w:val="23"/>
                <w:szCs w:val="23"/>
              </w:rPr>
              <w:t xml:space="preserve">Antimicrobiano. </w:t>
            </w:r>
            <w:r w:rsidRPr="003C37A7">
              <w:rPr>
                <w:rFonts w:ascii="Swis721 Th BT" w:hAnsi="Swis721 Th BT"/>
                <w:sz w:val="23"/>
                <w:szCs w:val="23"/>
              </w:rPr>
              <w:t xml:space="preserve"> </w:t>
            </w:r>
            <w:r w:rsidRPr="003C37A7">
              <w:rPr>
                <w:rFonts w:ascii="Swis721 Th BT" w:hAnsi="Swis721 Th BT" w:cs="Arial"/>
                <w:color w:val="808080"/>
                <w:sz w:val="23"/>
                <w:szCs w:val="23"/>
              </w:rPr>
              <w:t>Em um estudo realizado em 45 pacientes, o metronidazol, na dose de 400 mg, 3 vezes ao dia, por 10 dias promoveu alívio nos sinais e sintomas da síndrome do intestino irritável, sem afetar a motilidade intestinal (</w:t>
            </w:r>
            <w:proofErr w:type="spellStart"/>
            <w:r w:rsidRPr="003C37A7">
              <w:rPr>
                <w:rFonts w:ascii="Swis721 Th BT" w:hAnsi="Swis721 Th BT" w:cs="Arial"/>
                <w:color w:val="808080"/>
                <w:sz w:val="23"/>
                <w:szCs w:val="23"/>
              </w:rPr>
              <w:t>Nayak</w:t>
            </w:r>
            <w:proofErr w:type="spellEnd"/>
            <w:r w:rsidRPr="003C37A7">
              <w:rPr>
                <w:rFonts w:ascii="Swis721 Th BT" w:hAnsi="Swis721 Th BT" w:cs="Arial"/>
                <w:color w:val="808080"/>
                <w:sz w:val="23"/>
                <w:szCs w:val="23"/>
              </w:rPr>
              <w:t xml:space="preserve"> </w:t>
            </w:r>
            <w:r w:rsidRPr="003C37A7">
              <w:rPr>
                <w:rFonts w:ascii="Swis721 Th BT" w:hAnsi="Swis721 Th BT" w:cs="Arial"/>
                <w:i/>
                <w:color w:val="808080"/>
                <w:sz w:val="23"/>
                <w:szCs w:val="23"/>
              </w:rPr>
              <w:t>et al</w:t>
            </w:r>
            <w:r w:rsidRPr="003C37A7">
              <w:rPr>
                <w:rFonts w:ascii="Swis721 Th BT" w:hAnsi="Swis721 Th BT" w:cs="Arial"/>
                <w:color w:val="808080"/>
                <w:sz w:val="23"/>
                <w:szCs w:val="23"/>
              </w:rPr>
              <w:t>., 1997).</w:t>
            </w:r>
          </w:p>
        </w:tc>
      </w:tr>
      <w:tr w:rsidR="003C37A7" w:rsidRPr="00F75A97" w14:paraId="4958415D" w14:textId="77777777" w:rsidTr="00290889">
        <w:trPr>
          <w:trHeight w:val="2549"/>
        </w:trPr>
        <w:tc>
          <w:tcPr>
            <w:tcW w:w="2312" w:type="dxa"/>
            <w:shd w:val="clear" w:color="auto" w:fill="F2F2F2" w:themeFill="background1" w:themeFillShade="F2"/>
            <w:vAlign w:val="center"/>
          </w:tcPr>
          <w:p w14:paraId="1AECABE0" w14:textId="77777777" w:rsidR="003C37A7" w:rsidRPr="003C37A7" w:rsidRDefault="003C37A7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i/>
                <w:color w:val="808080"/>
                <w:sz w:val="23"/>
                <w:szCs w:val="23"/>
              </w:rPr>
            </w:pPr>
            <w:bookmarkStart w:id="178" w:name="_Hlk62659590"/>
            <w:proofErr w:type="spellStart"/>
            <w:r w:rsidRPr="003C37A7">
              <w:rPr>
                <w:rFonts w:ascii="Swis721 Th BT" w:hAnsi="Swis721 Th BT" w:cs="Arial"/>
                <w:b/>
                <w:bCs/>
                <w:i/>
                <w:color w:val="808080"/>
                <w:sz w:val="23"/>
                <w:szCs w:val="23"/>
              </w:rPr>
              <w:t>Plantago</w:t>
            </w:r>
            <w:proofErr w:type="spellEnd"/>
            <w:r w:rsidRPr="003C37A7">
              <w:rPr>
                <w:rFonts w:ascii="Swis721 Th BT" w:hAnsi="Swis721 Th BT" w:cs="Arial"/>
                <w:b/>
                <w:bCs/>
                <w:i/>
                <w:color w:val="808080"/>
                <w:sz w:val="23"/>
                <w:szCs w:val="23"/>
              </w:rPr>
              <w:t xml:space="preserve"> </w:t>
            </w:r>
            <w:proofErr w:type="spellStart"/>
            <w:r w:rsidRPr="003C37A7">
              <w:rPr>
                <w:rFonts w:ascii="Swis721 Th BT" w:hAnsi="Swis721 Th BT" w:cs="Arial"/>
                <w:b/>
                <w:bCs/>
                <w:i/>
                <w:color w:val="808080"/>
                <w:sz w:val="23"/>
                <w:szCs w:val="23"/>
              </w:rPr>
              <w:t>ovata</w:t>
            </w:r>
            <w:bookmarkEnd w:id="178"/>
            <w:proofErr w:type="spellEnd"/>
          </w:p>
        </w:tc>
        <w:tc>
          <w:tcPr>
            <w:tcW w:w="3689" w:type="dxa"/>
            <w:shd w:val="clear" w:color="auto" w:fill="F2F2F2" w:themeFill="background1" w:themeFillShade="F2"/>
            <w:vAlign w:val="center"/>
          </w:tcPr>
          <w:p w14:paraId="048A7C6E" w14:textId="77777777" w:rsidR="003C37A7" w:rsidRPr="003C37A7" w:rsidRDefault="003C37A7" w:rsidP="00553901">
            <w:pPr>
              <w:pStyle w:val="bibliografia"/>
              <w:jc w:val="center"/>
              <w:rPr>
                <w:color w:val="7F7F7F" w:themeColor="text1" w:themeTint="80"/>
                <w:sz w:val="23"/>
                <w:szCs w:val="23"/>
                <w:lang w:val="pt-BR"/>
              </w:rPr>
            </w:pPr>
            <w:r w:rsidRPr="003C37A7">
              <w:rPr>
                <w:color w:val="7F7F7F" w:themeColor="text1" w:themeTint="80"/>
                <w:sz w:val="23"/>
                <w:szCs w:val="23"/>
                <w:lang w:val="pt-BR"/>
              </w:rPr>
              <w:t>Adultos:</w:t>
            </w:r>
          </w:p>
          <w:p w14:paraId="4FD44973" w14:textId="77777777" w:rsidR="003C37A7" w:rsidRPr="003C37A7" w:rsidRDefault="003C37A7" w:rsidP="00553901">
            <w:pPr>
              <w:pStyle w:val="bibliografia"/>
              <w:jc w:val="center"/>
              <w:rPr>
                <w:color w:val="7F7F7F" w:themeColor="text1" w:themeTint="80"/>
                <w:sz w:val="23"/>
                <w:szCs w:val="23"/>
                <w:lang w:val="pt-BR"/>
              </w:rPr>
            </w:pPr>
            <w:r w:rsidRPr="003C37A7">
              <w:rPr>
                <w:color w:val="7F7F7F" w:themeColor="text1" w:themeTint="80"/>
                <w:sz w:val="23"/>
                <w:szCs w:val="23"/>
                <w:lang w:val="pt-BR"/>
              </w:rPr>
              <w:t xml:space="preserve"> 5,1 g, 2 vezes ao dia.</w:t>
            </w:r>
          </w:p>
        </w:tc>
        <w:tc>
          <w:tcPr>
            <w:tcW w:w="3707" w:type="dxa"/>
            <w:shd w:val="clear" w:color="auto" w:fill="F2F2F2" w:themeFill="background1" w:themeFillShade="F2"/>
            <w:vAlign w:val="center"/>
          </w:tcPr>
          <w:p w14:paraId="1E12912E" w14:textId="77777777" w:rsidR="003C37A7" w:rsidRPr="003C37A7" w:rsidRDefault="003C37A7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808080"/>
                <w:sz w:val="23"/>
                <w:szCs w:val="23"/>
              </w:rPr>
            </w:pPr>
            <w:r w:rsidRPr="003C37A7">
              <w:rPr>
                <w:rFonts w:ascii="Swis721 Th BT" w:hAnsi="Swis721 Th BT" w:cs="Arial"/>
                <w:color w:val="808080"/>
                <w:sz w:val="23"/>
                <w:szCs w:val="23"/>
              </w:rPr>
              <w:t xml:space="preserve">Fibra mista. </w:t>
            </w:r>
            <w:r w:rsidRPr="003C37A7">
              <w:rPr>
                <w:rFonts w:ascii="Swis721 Th BT" w:hAnsi="Swis721 Th BT"/>
                <w:sz w:val="23"/>
                <w:szCs w:val="23"/>
              </w:rPr>
              <w:t xml:space="preserve"> </w:t>
            </w:r>
            <w:r w:rsidRPr="003C37A7">
              <w:rPr>
                <w:rFonts w:ascii="Swis721 Th BT" w:hAnsi="Swis721 Th BT" w:cs="Arial"/>
                <w:color w:val="808080"/>
                <w:sz w:val="23"/>
                <w:szCs w:val="23"/>
              </w:rPr>
              <w:t xml:space="preserve">O </w:t>
            </w:r>
            <w:proofErr w:type="spellStart"/>
            <w:r w:rsidRPr="003C37A7">
              <w:rPr>
                <w:rFonts w:ascii="Swis721 Th BT" w:hAnsi="Swis721 Th BT" w:cs="Arial"/>
                <w:color w:val="808080"/>
                <w:sz w:val="23"/>
                <w:szCs w:val="23"/>
              </w:rPr>
              <w:t>Psyllium</w:t>
            </w:r>
            <w:proofErr w:type="spellEnd"/>
            <w:r w:rsidRPr="003C37A7">
              <w:rPr>
                <w:rFonts w:ascii="Swis721 Th BT" w:hAnsi="Swis721 Th BT" w:cs="Arial"/>
                <w:color w:val="808080"/>
                <w:sz w:val="23"/>
                <w:szCs w:val="23"/>
              </w:rPr>
              <w:t xml:space="preserve"> (5,1 g, 2 vezes ao dia) mostrou-se mais eficaz para a promoção do aumento de água no bolo fecal (fezes mais suaves) quando comparado à terapia com </w:t>
            </w:r>
            <w:proofErr w:type="spellStart"/>
            <w:r w:rsidRPr="003C37A7">
              <w:rPr>
                <w:rFonts w:ascii="Swis721 Th BT" w:hAnsi="Swis721 Th BT" w:cs="Arial"/>
                <w:color w:val="808080"/>
                <w:sz w:val="23"/>
                <w:szCs w:val="23"/>
              </w:rPr>
              <w:t>docusato</w:t>
            </w:r>
            <w:proofErr w:type="spellEnd"/>
            <w:r w:rsidRPr="003C37A7">
              <w:rPr>
                <w:rFonts w:ascii="Swis721 Th BT" w:hAnsi="Swis721 Th BT" w:cs="Arial"/>
                <w:color w:val="808080"/>
                <w:sz w:val="23"/>
                <w:szCs w:val="23"/>
              </w:rPr>
              <w:t xml:space="preserve"> sódico em portadores de constipação crônica idiopática (</w:t>
            </w:r>
            <w:proofErr w:type="spellStart"/>
            <w:r w:rsidRPr="003C37A7">
              <w:rPr>
                <w:rFonts w:ascii="Swis721 Th BT" w:hAnsi="Swis721 Th BT" w:cs="Arial"/>
                <w:color w:val="808080"/>
                <w:sz w:val="23"/>
                <w:szCs w:val="23"/>
              </w:rPr>
              <w:t>McRorie</w:t>
            </w:r>
            <w:proofErr w:type="spellEnd"/>
            <w:r w:rsidRPr="003C37A7">
              <w:rPr>
                <w:rFonts w:ascii="Swis721 Th BT" w:hAnsi="Swis721 Th BT" w:cs="Arial"/>
                <w:color w:val="808080"/>
                <w:sz w:val="23"/>
                <w:szCs w:val="23"/>
              </w:rPr>
              <w:t xml:space="preserve"> </w:t>
            </w:r>
            <w:r w:rsidRPr="003C37A7">
              <w:rPr>
                <w:rFonts w:ascii="Swis721 Th BT" w:hAnsi="Swis721 Th BT" w:cs="Arial"/>
                <w:i/>
                <w:color w:val="808080"/>
                <w:sz w:val="23"/>
                <w:szCs w:val="23"/>
              </w:rPr>
              <w:t>et al</w:t>
            </w:r>
            <w:r w:rsidRPr="003C37A7">
              <w:rPr>
                <w:rFonts w:ascii="Swis721 Th BT" w:hAnsi="Swis721 Th BT" w:cs="Arial"/>
                <w:color w:val="808080"/>
                <w:sz w:val="23"/>
                <w:szCs w:val="23"/>
              </w:rPr>
              <w:t>., 1998).</w:t>
            </w:r>
          </w:p>
        </w:tc>
      </w:tr>
    </w:tbl>
    <w:p w14:paraId="593DE2AA" w14:textId="15E0CA80" w:rsidR="003C37A7" w:rsidRDefault="003C37A7" w:rsidP="00B70169">
      <w:pPr>
        <w:pStyle w:val="Corpo"/>
        <w:spacing w:line="276" w:lineRule="auto"/>
        <w:rPr>
          <w:b/>
        </w:rPr>
      </w:pPr>
    </w:p>
    <w:p w14:paraId="6D5E30C3" w14:textId="2F41552F" w:rsidR="00517E41" w:rsidRDefault="00517E41" w:rsidP="00517E41"/>
    <w:p w14:paraId="51819FFA" w14:textId="04F006C6" w:rsidR="00517E41" w:rsidRDefault="00517E41" w:rsidP="00517E41">
      <w:pPr>
        <w:pStyle w:val="Corpo"/>
        <w:jc w:val="center"/>
        <w:rPr>
          <w:b/>
          <w:i/>
        </w:rPr>
      </w:pPr>
    </w:p>
    <w:p w14:paraId="74E30C77" w14:textId="77777777" w:rsidR="00517E41" w:rsidRDefault="00517E41" w:rsidP="00517E41">
      <w:pPr>
        <w:pStyle w:val="Corpo"/>
        <w:jc w:val="center"/>
        <w:rPr>
          <w:b/>
          <w:i/>
        </w:rPr>
      </w:pPr>
    </w:p>
    <w:p w14:paraId="4562187B" w14:textId="70A265F9" w:rsidR="00517E41" w:rsidRDefault="00517E41" w:rsidP="00517E41">
      <w:pPr>
        <w:pStyle w:val="Corpo"/>
        <w:jc w:val="center"/>
        <w:rPr>
          <w:b/>
          <w:i/>
        </w:rPr>
      </w:pPr>
    </w:p>
    <w:p w14:paraId="524B88D5" w14:textId="25A80B03" w:rsidR="00290889" w:rsidRDefault="00290889" w:rsidP="00517E41">
      <w:pPr>
        <w:pStyle w:val="Corpo"/>
        <w:jc w:val="center"/>
        <w:rPr>
          <w:b/>
          <w:i/>
        </w:rPr>
      </w:pPr>
    </w:p>
    <w:p w14:paraId="3ABB36F3" w14:textId="76FF3273" w:rsidR="00290889" w:rsidRDefault="00290889" w:rsidP="00517E41">
      <w:pPr>
        <w:pStyle w:val="Corpo"/>
        <w:jc w:val="center"/>
        <w:rPr>
          <w:b/>
          <w:i/>
        </w:rPr>
      </w:pPr>
    </w:p>
    <w:p w14:paraId="69800F5A" w14:textId="3AB929BA" w:rsidR="00290889" w:rsidRDefault="00290889" w:rsidP="00517E41">
      <w:pPr>
        <w:pStyle w:val="Corpo"/>
        <w:jc w:val="center"/>
        <w:rPr>
          <w:b/>
          <w:i/>
        </w:rPr>
      </w:pPr>
    </w:p>
    <w:p w14:paraId="5F520C36" w14:textId="499FA42D" w:rsidR="00517E41" w:rsidRDefault="00517E41" w:rsidP="00517E41">
      <w:pPr>
        <w:pStyle w:val="Corpo"/>
        <w:jc w:val="center"/>
        <w:rPr>
          <w:b/>
          <w:i/>
        </w:rPr>
      </w:pPr>
    </w:p>
    <w:p w14:paraId="69AB522D" w14:textId="4FEC34B1" w:rsidR="00517E41" w:rsidRDefault="00517E41" w:rsidP="00517E41">
      <w:pPr>
        <w:pStyle w:val="Corpo"/>
        <w:jc w:val="center"/>
        <w:rPr>
          <w:b/>
          <w:i/>
        </w:rPr>
      </w:pPr>
    </w:p>
    <w:p w14:paraId="6C7C6B07" w14:textId="02C85FED" w:rsidR="00517E41" w:rsidRDefault="00517E41" w:rsidP="00517E41">
      <w:pPr>
        <w:pStyle w:val="Corpo"/>
        <w:jc w:val="center"/>
        <w:rPr>
          <w:b/>
          <w:i/>
        </w:rPr>
      </w:pPr>
    </w:p>
    <w:p w14:paraId="7C22CDD8" w14:textId="373F6CE0" w:rsidR="00517E41" w:rsidRDefault="00C8347C" w:rsidP="00517E41">
      <w:pPr>
        <w:pStyle w:val="Corpo"/>
        <w:jc w:val="center"/>
        <w:rPr>
          <w:b/>
          <w:i/>
        </w:rPr>
      </w:pPr>
      <w:r>
        <w:rPr>
          <w:noProof/>
          <w:lang w:eastAsia="pt-BR"/>
        </w:rPr>
        <w:lastRenderedPageBreak/>
        <w:drawing>
          <wp:anchor distT="0" distB="0" distL="114300" distR="114300" simplePos="0" relativeHeight="253110272" behindDoc="0" locked="0" layoutInCell="1" allowOverlap="1" wp14:anchorId="0B12F95D" wp14:editId="402E9773">
            <wp:simplePos x="0" y="0"/>
            <wp:positionH relativeFrom="column">
              <wp:posOffset>-1958398</wp:posOffset>
            </wp:positionH>
            <wp:positionV relativeFrom="paragraph">
              <wp:posOffset>-904644</wp:posOffset>
            </wp:positionV>
            <wp:extent cx="11640185" cy="7760335"/>
            <wp:effectExtent l="0" t="0" r="0" b="0"/>
            <wp:wrapNone/>
            <wp:docPr id="20" name="Imagem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uas cápsulas brancas e montão de cápsulas no fundo branco. Produto de alta resolução. Conceito de cuidados de saúde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640185" cy="77603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E3FE3A8" w14:textId="77777777" w:rsidR="00517E41" w:rsidRDefault="00517E41" w:rsidP="00517E41">
      <w:pPr>
        <w:pStyle w:val="Corpo"/>
        <w:jc w:val="center"/>
        <w:rPr>
          <w:b/>
          <w:i/>
        </w:rPr>
      </w:pPr>
    </w:p>
    <w:p w14:paraId="540D9E8A" w14:textId="77777777" w:rsidR="00517E41" w:rsidRDefault="00517E41" w:rsidP="00517E41">
      <w:pPr>
        <w:pStyle w:val="Corpo"/>
        <w:jc w:val="center"/>
        <w:rPr>
          <w:b/>
          <w:i/>
        </w:rPr>
      </w:pPr>
    </w:p>
    <w:p w14:paraId="2987ED4D" w14:textId="77777777" w:rsidR="00517E41" w:rsidRDefault="00517E41" w:rsidP="00517E41">
      <w:pPr>
        <w:pStyle w:val="Corpo"/>
        <w:jc w:val="center"/>
        <w:rPr>
          <w:b/>
          <w:i/>
        </w:rPr>
      </w:pPr>
    </w:p>
    <w:p w14:paraId="5EA75C4B" w14:textId="77777777" w:rsidR="00517E41" w:rsidRDefault="00517E41" w:rsidP="00517E41">
      <w:pPr>
        <w:pStyle w:val="Corpo"/>
        <w:jc w:val="center"/>
        <w:rPr>
          <w:b/>
          <w:i/>
        </w:rPr>
      </w:pPr>
    </w:p>
    <w:p w14:paraId="558C815C" w14:textId="77777777" w:rsidR="00517E41" w:rsidRDefault="00517E41" w:rsidP="00517E41">
      <w:pPr>
        <w:pStyle w:val="Corpo"/>
        <w:jc w:val="center"/>
        <w:rPr>
          <w:b/>
          <w:i/>
        </w:rPr>
      </w:pPr>
    </w:p>
    <w:p w14:paraId="0A4B97A4" w14:textId="77777777" w:rsidR="00517E41" w:rsidRDefault="00517E41" w:rsidP="00517E41">
      <w:pPr>
        <w:pStyle w:val="Corpo"/>
        <w:jc w:val="center"/>
        <w:rPr>
          <w:b/>
          <w:i/>
        </w:rPr>
      </w:pPr>
    </w:p>
    <w:p w14:paraId="110533AA" w14:textId="77777777" w:rsidR="00517E41" w:rsidRDefault="00517E41" w:rsidP="00517E41">
      <w:pPr>
        <w:pStyle w:val="Corpo"/>
        <w:jc w:val="center"/>
        <w:rPr>
          <w:b/>
          <w:i/>
        </w:rPr>
      </w:pPr>
    </w:p>
    <w:p w14:paraId="0F9BC65F" w14:textId="77777777" w:rsidR="00517E41" w:rsidRDefault="00517E41" w:rsidP="00517E41">
      <w:pPr>
        <w:pStyle w:val="Corpo"/>
        <w:jc w:val="center"/>
        <w:rPr>
          <w:b/>
          <w:i/>
        </w:rPr>
      </w:pPr>
    </w:p>
    <w:p w14:paraId="6615D42B" w14:textId="77777777" w:rsidR="00517E41" w:rsidRDefault="00517E41" w:rsidP="00517E41">
      <w:pPr>
        <w:pStyle w:val="Corpo"/>
        <w:jc w:val="center"/>
        <w:rPr>
          <w:b/>
          <w:i/>
        </w:rPr>
      </w:pPr>
    </w:p>
    <w:p w14:paraId="6E797585" w14:textId="77777777" w:rsidR="00517E41" w:rsidRDefault="00517E41" w:rsidP="00517E41">
      <w:pPr>
        <w:pStyle w:val="Corpo"/>
        <w:jc w:val="center"/>
        <w:rPr>
          <w:b/>
          <w:i/>
        </w:rPr>
      </w:pPr>
    </w:p>
    <w:p w14:paraId="449E71D7" w14:textId="77777777" w:rsidR="00517E41" w:rsidRDefault="00517E41" w:rsidP="00517E41">
      <w:pPr>
        <w:pStyle w:val="Corpo"/>
        <w:jc w:val="center"/>
        <w:rPr>
          <w:b/>
          <w:i/>
        </w:rPr>
      </w:pPr>
    </w:p>
    <w:p w14:paraId="0D822F22" w14:textId="77777777" w:rsidR="00517E41" w:rsidRDefault="00517E41" w:rsidP="00517E41">
      <w:pPr>
        <w:pStyle w:val="Corpo"/>
        <w:jc w:val="center"/>
        <w:rPr>
          <w:b/>
          <w:i/>
        </w:rPr>
      </w:pPr>
    </w:p>
    <w:p w14:paraId="5656DFA7" w14:textId="77777777" w:rsidR="00517E41" w:rsidRDefault="00517E41" w:rsidP="00517E41">
      <w:pPr>
        <w:pStyle w:val="Corpo"/>
        <w:jc w:val="center"/>
        <w:rPr>
          <w:b/>
          <w:i/>
        </w:rPr>
      </w:pPr>
    </w:p>
    <w:p w14:paraId="5DCEDB43" w14:textId="77777777" w:rsidR="00517E41" w:rsidRDefault="00517E41" w:rsidP="00517E41">
      <w:pPr>
        <w:pStyle w:val="Corpo"/>
        <w:jc w:val="center"/>
        <w:rPr>
          <w:b/>
          <w:i/>
        </w:rPr>
      </w:pPr>
    </w:p>
    <w:p w14:paraId="63BE921F" w14:textId="77777777" w:rsidR="00517E41" w:rsidRDefault="00517E41" w:rsidP="00517E41">
      <w:pPr>
        <w:pStyle w:val="Corpo"/>
        <w:jc w:val="center"/>
        <w:rPr>
          <w:b/>
          <w:i/>
        </w:rPr>
      </w:pPr>
    </w:p>
    <w:p w14:paraId="20F8A7F9" w14:textId="77777777" w:rsidR="00517E41" w:rsidRDefault="00517E41" w:rsidP="00517E41">
      <w:pPr>
        <w:pStyle w:val="Corpo"/>
        <w:jc w:val="center"/>
        <w:rPr>
          <w:b/>
          <w:i/>
        </w:rPr>
      </w:pPr>
    </w:p>
    <w:p w14:paraId="7E50C6D5" w14:textId="77777777" w:rsidR="00517E41" w:rsidRDefault="00517E41" w:rsidP="00517E41">
      <w:pPr>
        <w:pStyle w:val="Corpo"/>
        <w:jc w:val="center"/>
        <w:rPr>
          <w:b/>
          <w:i/>
        </w:rPr>
      </w:pPr>
    </w:p>
    <w:p w14:paraId="7BE8CF3D" w14:textId="77777777" w:rsidR="00517E41" w:rsidRDefault="00517E41" w:rsidP="00517E41">
      <w:pPr>
        <w:pStyle w:val="Corpo"/>
        <w:jc w:val="center"/>
        <w:rPr>
          <w:b/>
          <w:i/>
        </w:rPr>
      </w:pPr>
    </w:p>
    <w:p w14:paraId="2D634CB9" w14:textId="77777777" w:rsidR="00517E41" w:rsidRDefault="00517E41" w:rsidP="00517E41">
      <w:pPr>
        <w:pStyle w:val="Corpo"/>
        <w:jc w:val="center"/>
        <w:rPr>
          <w:b/>
          <w:i/>
        </w:rPr>
      </w:pPr>
    </w:p>
    <w:p w14:paraId="55832EE5" w14:textId="77777777" w:rsidR="00517E41" w:rsidRDefault="00517E41" w:rsidP="00517E41">
      <w:pPr>
        <w:pStyle w:val="Corpo"/>
        <w:jc w:val="center"/>
        <w:rPr>
          <w:b/>
          <w:i/>
        </w:rPr>
      </w:pPr>
    </w:p>
    <w:p w14:paraId="24AAF14B" w14:textId="77777777" w:rsidR="00517E41" w:rsidRDefault="00517E41" w:rsidP="00517E41">
      <w:pPr>
        <w:pStyle w:val="Corpo"/>
        <w:jc w:val="center"/>
        <w:rPr>
          <w:b/>
          <w:i/>
        </w:rPr>
      </w:pPr>
    </w:p>
    <w:p w14:paraId="4CF78584" w14:textId="77777777" w:rsidR="00517E41" w:rsidRDefault="00517E41" w:rsidP="00517E41">
      <w:pPr>
        <w:pStyle w:val="Corpo"/>
        <w:jc w:val="center"/>
        <w:rPr>
          <w:b/>
          <w:i/>
        </w:rPr>
      </w:pPr>
    </w:p>
    <w:p w14:paraId="4EC9E66E" w14:textId="77777777" w:rsidR="00517E41" w:rsidRDefault="00517E41" w:rsidP="00517E41">
      <w:pPr>
        <w:pStyle w:val="Corpo"/>
        <w:jc w:val="center"/>
        <w:rPr>
          <w:b/>
          <w:i/>
        </w:rPr>
      </w:pPr>
    </w:p>
    <w:p w14:paraId="3299DCC2" w14:textId="77777777" w:rsidR="00517E41" w:rsidRDefault="00517E41" w:rsidP="00517E41">
      <w:pPr>
        <w:pStyle w:val="Corpo"/>
        <w:jc w:val="center"/>
        <w:rPr>
          <w:b/>
          <w:i/>
        </w:rPr>
      </w:pPr>
    </w:p>
    <w:p w14:paraId="53B6CD4D" w14:textId="77777777" w:rsidR="00517E41" w:rsidRDefault="00517E41" w:rsidP="00517E41">
      <w:pPr>
        <w:pStyle w:val="Corpo"/>
        <w:jc w:val="center"/>
        <w:rPr>
          <w:b/>
          <w:i/>
        </w:rPr>
      </w:pPr>
    </w:p>
    <w:p w14:paraId="26EEE01C" w14:textId="17A9CBF5" w:rsidR="00517E41" w:rsidRDefault="00517E41" w:rsidP="00517E41">
      <w:pPr>
        <w:pStyle w:val="Corpo"/>
        <w:jc w:val="center"/>
        <w:rPr>
          <w:b/>
          <w:i/>
        </w:rPr>
      </w:pPr>
    </w:p>
    <w:p w14:paraId="68023CF5" w14:textId="38E983BB" w:rsidR="00352050" w:rsidRDefault="00352050" w:rsidP="00517E41">
      <w:pPr>
        <w:pStyle w:val="Corpo"/>
        <w:jc w:val="center"/>
        <w:rPr>
          <w:b/>
          <w:i/>
        </w:rPr>
      </w:pPr>
    </w:p>
    <w:p w14:paraId="716F7905" w14:textId="5C8297B8" w:rsidR="00352050" w:rsidRDefault="00352050" w:rsidP="00517E41">
      <w:pPr>
        <w:pStyle w:val="Corpo"/>
        <w:jc w:val="center"/>
        <w:rPr>
          <w:b/>
          <w:i/>
        </w:rPr>
      </w:pPr>
    </w:p>
    <w:p w14:paraId="1903650F" w14:textId="3248A38D" w:rsidR="00352050" w:rsidRDefault="00352050" w:rsidP="00517E41">
      <w:pPr>
        <w:pStyle w:val="Corpo"/>
        <w:jc w:val="center"/>
        <w:rPr>
          <w:b/>
          <w:i/>
        </w:rPr>
      </w:pPr>
    </w:p>
    <w:p w14:paraId="27B72D6B" w14:textId="39562981" w:rsidR="00352050" w:rsidRDefault="00352050" w:rsidP="00517E41">
      <w:pPr>
        <w:pStyle w:val="Corpo"/>
        <w:jc w:val="center"/>
        <w:rPr>
          <w:b/>
          <w:i/>
        </w:rPr>
      </w:pPr>
    </w:p>
    <w:p w14:paraId="39830637" w14:textId="72924957" w:rsidR="00352050" w:rsidRDefault="00352050" w:rsidP="00517E41">
      <w:pPr>
        <w:pStyle w:val="Corpo"/>
        <w:jc w:val="center"/>
        <w:rPr>
          <w:b/>
          <w:i/>
        </w:rPr>
      </w:pPr>
    </w:p>
    <w:p w14:paraId="711474E1" w14:textId="38D4D9B2" w:rsidR="00352050" w:rsidRDefault="00352050" w:rsidP="00517E41">
      <w:pPr>
        <w:pStyle w:val="Corpo"/>
        <w:jc w:val="center"/>
        <w:rPr>
          <w:b/>
          <w:i/>
        </w:rPr>
      </w:pPr>
    </w:p>
    <w:p w14:paraId="58B0422D" w14:textId="7CE7A13E" w:rsidR="00352050" w:rsidRDefault="00352050" w:rsidP="00517E41">
      <w:pPr>
        <w:pStyle w:val="Corpo"/>
        <w:jc w:val="center"/>
        <w:rPr>
          <w:b/>
          <w:i/>
        </w:rPr>
      </w:pPr>
    </w:p>
    <w:p w14:paraId="5D21D31D" w14:textId="77777777" w:rsidR="00352050" w:rsidRDefault="00352050" w:rsidP="00517E41">
      <w:pPr>
        <w:pStyle w:val="Corpo"/>
        <w:jc w:val="center"/>
        <w:rPr>
          <w:b/>
          <w:i/>
        </w:rPr>
      </w:pPr>
    </w:p>
    <w:p w14:paraId="3518638C" w14:textId="77777777" w:rsidR="00517E41" w:rsidRDefault="00517E41" w:rsidP="00517E41">
      <w:pPr>
        <w:pStyle w:val="Corpo"/>
        <w:jc w:val="center"/>
        <w:rPr>
          <w:b/>
          <w:i/>
        </w:rPr>
      </w:pPr>
    </w:p>
    <w:p w14:paraId="03AFAF61" w14:textId="77777777" w:rsidR="00517E41" w:rsidRDefault="00517E41" w:rsidP="00517E41"/>
    <w:p w14:paraId="05E7D497" w14:textId="77777777" w:rsidR="00517E41" w:rsidRPr="00F62D86" w:rsidRDefault="00517E41" w:rsidP="00517E41"/>
    <w:p w14:paraId="29D348BF" w14:textId="5480FAEB" w:rsidR="00517E41" w:rsidRPr="00DC0B7C" w:rsidRDefault="00B0692E" w:rsidP="00517E41">
      <w:pPr>
        <w:pStyle w:val="Ttulo1"/>
        <w:jc w:val="center"/>
      </w:pPr>
      <w:bookmarkStart w:id="179" w:name="_Toc62720187"/>
      <w:r>
        <w:t>Formulações Diversas</w:t>
      </w:r>
      <w:bookmarkEnd w:id="179"/>
    </w:p>
    <w:p w14:paraId="299AA174" w14:textId="77777777" w:rsidR="00517E41" w:rsidRDefault="00517E41" w:rsidP="00517E41">
      <w:pPr>
        <w:pStyle w:val="Corpo"/>
        <w:spacing w:line="276" w:lineRule="auto"/>
        <w:rPr>
          <w:b/>
        </w:rPr>
      </w:pPr>
    </w:p>
    <w:p w14:paraId="6D3F5E91" w14:textId="77777777" w:rsidR="00517E41" w:rsidRDefault="00517E41" w:rsidP="00517E41">
      <w:pPr>
        <w:pStyle w:val="Ttulo1"/>
        <w:jc w:val="center"/>
      </w:pPr>
      <w:bookmarkStart w:id="180" w:name="_Toc62720188"/>
      <w:r>
        <w:lastRenderedPageBreak/>
        <w:t>Formulário</w:t>
      </w:r>
      <w:bookmarkEnd w:id="180"/>
    </w:p>
    <w:p w14:paraId="331BD08B" w14:textId="77777777" w:rsidR="00517E41" w:rsidRDefault="00517E41" w:rsidP="00517E41">
      <w:pPr>
        <w:pStyle w:val="Corpo"/>
        <w:spacing w:after="120"/>
      </w:pPr>
    </w:p>
    <w:p w14:paraId="4D1C45AD" w14:textId="26318FA5" w:rsidR="00517E41" w:rsidRPr="00B94E54" w:rsidRDefault="00B94E54" w:rsidP="00517E41">
      <w:pPr>
        <w:pStyle w:val="Corpo"/>
        <w:rPr>
          <w:b/>
          <w:i/>
          <w:iCs/>
          <w:sz w:val="24"/>
        </w:rPr>
      </w:pPr>
      <w:r w:rsidRPr="00B94E54">
        <w:rPr>
          <w:b/>
          <w:i/>
          <w:iCs/>
          <w:sz w:val="24"/>
        </w:rPr>
        <w:t xml:space="preserve">Baixa Dose de </w:t>
      </w:r>
      <w:proofErr w:type="spellStart"/>
      <w:r w:rsidRPr="00B94E54">
        <w:rPr>
          <w:b/>
          <w:i/>
          <w:iCs/>
          <w:sz w:val="24"/>
        </w:rPr>
        <w:t>Azatioprina</w:t>
      </w:r>
      <w:proofErr w:type="spellEnd"/>
      <w:r w:rsidRPr="00B94E54">
        <w:rPr>
          <w:b/>
          <w:i/>
          <w:iCs/>
          <w:sz w:val="24"/>
        </w:rPr>
        <w:t xml:space="preserve"> é Tão Eficaz Quanto Dose Padrão na Remissão da Doença de </w:t>
      </w:r>
      <w:proofErr w:type="spellStart"/>
      <w:r w:rsidRPr="00B94E54">
        <w:rPr>
          <w:b/>
          <w:i/>
          <w:iCs/>
          <w:sz w:val="24"/>
        </w:rPr>
        <w:t>Crohn</w:t>
      </w:r>
      <w:proofErr w:type="spellEnd"/>
    </w:p>
    <w:p w14:paraId="2CBB4C7B" w14:textId="77777777" w:rsidR="00B94E54" w:rsidRPr="00C30C20" w:rsidRDefault="00B94E54" w:rsidP="00517E41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517E41" w:rsidRPr="009537E7" w14:paraId="222585AF" w14:textId="77777777" w:rsidTr="00517E4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38475CD7" w14:textId="389402BA" w:rsidR="00517E41" w:rsidRDefault="00517E41" w:rsidP="00517E41">
            <w:pPr>
              <w:pStyle w:val="Corpo"/>
              <w:spacing w:after="0"/>
              <w:jc w:val="center"/>
              <w:rPr>
                <w:b/>
                <w:color w:val="FFFFFF"/>
                <w:sz w:val="22"/>
              </w:rPr>
            </w:pPr>
            <w:r>
              <w:rPr>
                <w:b/>
                <w:color w:val="FFFFFF" w:themeColor="background1"/>
                <w:sz w:val="22"/>
              </w:rPr>
              <w:t xml:space="preserve">Cápsulas de </w:t>
            </w:r>
            <w:proofErr w:type="spellStart"/>
            <w:r>
              <w:rPr>
                <w:b/>
                <w:color w:val="FFFFFF" w:themeColor="background1"/>
                <w:sz w:val="22"/>
              </w:rPr>
              <w:t>Azatioprina</w:t>
            </w:r>
            <w:proofErr w:type="spellEnd"/>
          </w:p>
        </w:tc>
      </w:tr>
      <w:tr w:rsidR="00517E41" w:rsidRPr="009537E7" w14:paraId="00CA3F13" w14:textId="77777777" w:rsidTr="00517E4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B6BBCB8" w14:textId="21396939" w:rsidR="00517E41" w:rsidRDefault="00517E41" w:rsidP="00517E41">
            <w:pPr>
              <w:pStyle w:val="Corpo"/>
              <w:jc w:val="center"/>
              <w:rPr>
                <w:rFonts w:cs="Calibri"/>
                <w:szCs w:val="23"/>
              </w:rPr>
            </w:pPr>
            <w:bookmarkStart w:id="181" w:name="_Hlk62659594"/>
            <w:proofErr w:type="spellStart"/>
            <w:r>
              <w:t>Azatioprina</w:t>
            </w:r>
            <w:bookmarkEnd w:id="181"/>
            <w:proofErr w:type="spellEnd"/>
            <w:r>
              <w:t>..................................1,5 mg/kg</w:t>
            </w:r>
          </w:p>
        </w:tc>
      </w:tr>
      <w:tr w:rsidR="00517E41" w:rsidRPr="009537E7" w14:paraId="2EDA8DC9" w14:textId="77777777" w:rsidTr="00517E41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5E5AC215" w14:textId="32866668" w:rsidR="00517E41" w:rsidRDefault="00517E41" w:rsidP="00517E41">
            <w:pPr>
              <w:pStyle w:val="Corpo"/>
              <w:jc w:val="center"/>
            </w:pPr>
            <w:r>
              <w:t>Excipiente qsp............................1 Cápsula</w:t>
            </w:r>
          </w:p>
        </w:tc>
      </w:tr>
    </w:tbl>
    <w:p w14:paraId="73702E8D" w14:textId="77777777" w:rsidR="00517E41" w:rsidRPr="00B12A58" w:rsidRDefault="00517E41" w:rsidP="00517E41">
      <w:pPr>
        <w:pStyle w:val="Corpo"/>
        <w:ind w:right="3969"/>
        <w:jc w:val="left"/>
        <w:rPr>
          <w:sz w:val="16"/>
          <w:szCs w:val="16"/>
        </w:rPr>
      </w:pPr>
      <w:r>
        <w:rPr>
          <w:sz w:val="16"/>
          <w:szCs w:val="16"/>
        </w:rPr>
        <w:t>Administrar 1 cápsula ao dia ou conforme orientação médica.</w:t>
      </w:r>
    </w:p>
    <w:p w14:paraId="2C944CE9" w14:textId="77777777" w:rsidR="00517E41" w:rsidRDefault="00517E41" w:rsidP="00517E41">
      <w:pPr>
        <w:pStyle w:val="Corpo"/>
        <w:spacing w:after="0"/>
        <w:ind w:left="360"/>
        <w:rPr>
          <w:sz w:val="20"/>
          <w:szCs w:val="20"/>
        </w:rPr>
      </w:pPr>
    </w:p>
    <w:p w14:paraId="50576487" w14:textId="44B57926" w:rsidR="00517E41" w:rsidRDefault="00B94E54" w:rsidP="00517E41">
      <w:pPr>
        <w:pStyle w:val="Corpo"/>
        <w:spacing w:after="0"/>
        <w:rPr>
          <w:sz w:val="20"/>
          <w:szCs w:val="20"/>
        </w:rPr>
      </w:pPr>
      <w:r>
        <w:rPr>
          <w:noProof/>
          <w:sz w:val="16"/>
          <w:szCs w:val="16"/>
          <w:lang w:eastAsia="pt-BR"/>
        </w:rPr>
        <mc:AlternateContent>
          <mc:Choice Requires="wps">
            <w:drawing>
              <wp:anchor distT="0" distB="0" distL="114300" distR="114300" simplePos="0" relativeHeight="253081600" behindDoc="0" locked="0" layoutInCell="1" allowOverlap="1" wp14:anchorId="41684665" wp14:editId="2CE522F5">
                <wp:simplePos x="0" y="0"/>
                <wp:positionH relativeFrom="margin">
                  <wp:posOffset>0</wp:posOffset>
                </wp:positionH>
                <wp:positionV relativeFrom="paragraph">
                  <wp:posOffset>97337</wp:posOffset>
                </wp:positionV>
                <wp:extent cx="5753100" cy="1294411"/>
                <wp:effectExtent l="0" t="0" r="0" b="1270"/>
                <wp:wrapNone/>
                <wp:docPr id="250" name="Caixa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53100" cy="1294411"/>
                        </a:xfrm>
                        <a:prstGeom prst="rect">
                          <a:avLst/>
                        </a:prstGeom>
                        <a:solidFill>
                          <a:schemeClr val="bg2">
                            <a:lumMod val="100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F25121D" w14:textId="00459BBE" w:rsidR="005D1916" w:rsidRPr="00B94E54" w:rsidRDefault="005D1916" w:rsidP="00B94E54">
                            <w:pPr>
                              <w:pStyle w:val="Corpo"/>
                              <w:spacing w:line="276" w:lineRule="auto"/>
                              <w:rPr>
                                <w:sz w:val="18"/>
                                <w:szCs w:val="18"/>
                              </w:rPr>
                            </w:pPr>
                            <w:r w:rsidRPr="00B94E54">
                              <w:rPr>
                                <w:sz w:val="18"/>
                                <w:szCs w:val="18"/>
                              </w:rPr>
                              <w:t xml:space="preserve">Esse estudo aberto, observacional e prospectivo de </w:t>
                            </w:r>
                            <w:r w:rsidRPr="00B94E54">
                              <w:rPr>
                                <w:sz w:val="18"/>
                                <w:szCs w:val="18"/>
                              </w:rPr>
                              <w:fldChar w:fldCharType="begin">
                                <w:fldData xml:space="preserve">PEVuZE5vdGU+PENpdGU+PEF1dGhvcj5RaWFuPC9BdXRob3I+PFllYXI+MjAxODwvWWVhcj48SURU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</w:fldData>
                              </w:fldChar>
                            </w:r>
                            <w:r w:rsidRPr="00B94E54">
                              <w:rPr>
                                <w:sz w:val="18"/>
                                <w:szCs w:val="18"/>
                              </w:rPr>
                              <w:instrText xml:space="preserve"> ADDIN EN.CITE </w:instrText>
                            </w:r>
                            <w:r w:rsidRPr="00B94E54">
                              <w:rPr>
                                <w:sz w:val="18"/>
                                <w:szCs w:val="18"/>
                              </w:rPr>
                              <w:fldChar w:fldCharType="begin">
                                <w:fldData xml:space="preserve">PEVuZE5vdGU+PENpdGU+PEF1dGhvcj5RaWFuPC9BdXRob3I+PFllYXI+MjAxODwvWWVhcj48SURU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</w:fldData>
                              </w:fldChar>
                            </w:r>
                            <w:r w:rsidRPr="00B94E54">
                              <w:rPr>
                                <w:sz w:val="18"/>
                                <w:szCs w:val="18"/>
                              </w:rPr>
                              <w:instrText xml:space="preserve"> ADDIN EN.CITE.DATA </w:instrText>
                            </w:r>
                            <w:r w:rsidRPr="00B94E54">
                              <w:rPr>
                                <w:sz w:val="18"/>
                                <w:szCs w:val="18"/>
                              </w:rPr>
                            </w:r>
                            <w:r w:rsidRPr="00B94E54">
                              <w:rPr>
                                <w:sz w:val="18"/>
                                <w:szCs w:val="18"/>
                              </w:rPr>
                              <w:fldChar w:fldCharType="end"/>
                            </w:r>
                            <w:r w:rsidRPr="00B94E54">
                              <w:rPr>
                                <w:sz w:val="18"/>
                                <w:szCs w:val="18"/>
                              </w:rPr>
                            </w:r>
                            <w:r w:rsidRPr="00B94E54">
                              <w:rPr>
                                <w:sz w:val="18"/>
                                <w:szCs w:val="18"/>
                              </w:rPr>
                              <w:fldChar w:fldCharType="separate"/>
                            </w:r>
                            <w:r w:rsidRPr="00B94E54">
                              <w:rPr>
                                <w:sz w:val="18"/>
                                <w:szCs w:val="18"/>
                              </w:rPr>
                              <w:t>(Qian</w:t>
                            </w:r>
                            <w:r w:rsidRPr="00B94E54">
                              <w:rPr>
                                <w:i/>
                                <w:sz w:val="18"/>
                                <w:szCs w:val="18"/>
                              </w:rPr>
                              <w:t xml:space="preserve"> et al.</w:t>
                            </w:r>
                            <w:r w:rsidRPr="00B94E54">
                              <w:rPr>
                                <w:sz w:val="18"/>
                                <w:szCs w:val="18"/>
                              </w:rPr>
                              <w:t>, 2018)</w:t>
                            </w:r>
                            <w:r w:rsidRPr="00B94E54">
                              <w:rPr>
                                <w:sz w:val="18"/>
                                <w:szCs w:val="18"/>
                              </w:rPr>
                              <w:fldChar w:fldCharType="end"/>
                            </w:r>
                            <w:r w:rsidRPr="00B94E54">
                              <w:rPr>
                                <w:sz w:val="18"/>
                                <w:szCs w:val="18"/>
                              </w:rPr>
                              <w:t xml:space="preserve"> avaliou a eficácia e segurança de doses padrão e baixas de </w:t>
                            </w:r>
                            <w:proofErr w:type="spellStart"/>
                            <w:r w:rsidRPr="00B94E54">
                              <w:rPr>
                                <w:sz w:val="18"/>
                                <w:szCs w:val="18"/>
                              </w:rPr>
                              <w:t>azatioprina</w:t>
                            </w:r>
                            <w:proofErr w:type="spellEnd"/>
                            <w:r w:rsidRPr="00B94E54">
                              <w:rPr>
                                <w:sz w:val="18"/>
                                <w:szCs w:val="18"/>
                              </w:rPr>
                              <w:t xml:space="preserve"> em combinação com esteroides no tratamento da </w:t>
                            </w:r>
                            <w:r w:rsidRPr="00B94E54">
                              <w:rPr>
                                <w:bCs/>
                                <w:sz w:val="18"/>
                                <w:szCs w:val="18"/>
                              </w:rPr>
                              <w:t xml:space="preserve">Doença de </w:t>
                            </w:r>
                            <w:proofErr w:type="spellStart"/>
                            <w:r w:rsidRPr="00B94E54">
                              <w:rPr>
                                <w:bCs/>
                                <w:sz w:val="18"/>
                                <w:szCs w:val="18"/>
                              </w:rPr>
                              <w:t>Crohn</w:t>
                            </w:r>
                            <w:proofErr w:type="spellEnd"/>
                            <w:r w:rsidRPr="00B94E54">
                              <w:rPr>
                                <w:bCs/>
                                <w:sz w:val="18"/>
                                <w:szCs w:val="18"/>
                              </w:rPr>
                              <w:t xml:space="preserve"> (DC)</w:t>
                            </w:r>
                            <w:r w:rsidRPr="00B94E54">
                              <w:rPr>
                                <w:sz w:val="18"/>
                                <w:szCs w:val="18"/>
                              </w:rPr>
                              <w:t xml:space="preserve"> ativa.</w:t>
                            </w:r>
                            <w:r>
                              <w:rPr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B94E54">
                              <w:rPr>
                                <w:sz w:val="18"/>
                                <w:szCs w:val="18"/>
                              </w:rPr>
                              <w:t>O grupo 1 foi tão eficaz quanto o 2 para induzir a remissão de DC ativa nos primeiros 6 meses de administração, na manutenção da remissão de DC inativa no primeiro e segundo ano de administração;</w:t>
                            </w:r>
                            <w:r>
                              <w:rPr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B94E54">
                              <w:rPr>
                                <w:sz w:val="18"/>
                                <w:szCs w:val="18"/>
                              </w:rPr>
                              <w:t>O grupo 1 não aumentou a recorrência de DC ativa após remissão clínica comparado ao grupo 2 nos primeiros 2 anos de administração;</w:t>
                            </w:r>
                            <w:r>
                              <w:rPr>
                                <w:sz w:val="18"/>
                                <w:szCs w:val="18"/>
                              </w:rPr>
                              <w:t xml:space="preserve"> </w:t>
                            </w:r>
                            <w:proofErr w:type="spellStart"/>
                            <w:r w:rsidRPr="00B94E54">
                              <w:rPr>
                                <w:sz w:val="18"/>
                                <w:szCs w:val="18"/>
                              </w:rPr>
                              <w:t>Azatioprina</w:t>
                            </w:r>
                            <w:proofErr w:type="spellEnd"/>
                            <w:r w:rsidRPr="00B94E54">
                              <w:rPr>
                                <w:sz w:val="18"/>
                                <w:szCs w:val="18"/>
                              </w:rPr>
                              <w:t xml:space="preserve"> na dose de 1,5 mg/ kg ao dia apresentou menor taxa de efeitos adversos que o 2,0mg/ kg ao dia, mas as análises não mostraram diferença estatisticamente significativa. O efeito adverso mais comum foi </w:t>
                            </w:r>
                            <w:proofErr w:type="spellStart"/>
                            <w:r w:rsidRPr="00B94E54">
                              <w:rPr>
                                <w:sz w:val="18"/>
                                <w:szCs w:val="18"/>
                              </w:rPr>
                              <w:t>mielosupressão</w:t>
                            </w:r>
                            <w:proofErr w:type="spellEnd"/>
                            <w:r w:rsidRPr="00B94E54">
                              <w:rPr>
                                <w:sz w:val="18"/>
                                <w:szCs w:val="18"/>
                              </w:rPr>
                              <w:t>.</w:t>
                            </w:r>
                          </w:p>
                          <w:p w14:paraId="257D9253" w14:textId="0C34B137" w:rsidR="005D1916" w:rsidRPr="00B94E54" w:rsidRDefault="005D1916" w:rsidP="00B94E54">
                            <w:pPr>
                              <w:pStyle w:val="Corpo"/>
                              <w:spacing w:line="276" w:lineRule="auto"/>
                              <w:rPr>
                                <w:sz w:val="18"/>
                                <w:szCs w:val="18"/>
                              </w:rPr>
                            </w:pPr>
                          </w:p>
                          <w:p w14:paraId="74773C60" w14:textId="77777777" w:rsidR="005D1916" w:rsidRPr="00601BC7" w:rsidRDefault="005D1916" w:rsidP="00B94E54">
                            <w:pPr>
                              <w:pStyle w:val="Corpo"/>
                              <w:spacing w:line="276" w:lineRule="auto"/>
                              <w:rPr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1684665" id="_x0000_s1206" type="#_x0000_t202" style="position:absolute;left:0;text-align:left;margin-left:0;margin-top:7.65pt;width:453pt;height:101.9pt;z-index:25308160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" fillcolor="#e7e6e6 [3214]" stroked="f">
                <v:textbox>
                  <w:txbxContent>
                    <w:p w14:paraId="3F25121D" w14:textId="00459BBE" w:rsidR="005D1916" w:rsidRPr="00B94E54" w:rsidRDefault="005D1916" w:rsidP="00B94E54">
                      <w:pPr>
                        <w:pStyle w:val="Corpo"/>
                        <w:spacing w:line="276" w:lineRule="auto"/>
                        <w:rPr>
                          <w:sz w:val="18"/>
                          <w:szCs w:val="18"/>
                        </w:rPr>
                      </w:pPr>
                      <w:r w:rsidRPr="00B94E54">
                        <w:rPr>
                          <w:sz w:val="18"/>
                          <w:szCs w:val="18"/>
                        </w:rPr>
                        <w:t xml:space="preserve">Esse estudo aberto, observacional e prospectivo de </w:t>
                      </w:r>
                      <w:r w:rsidRPr="00B94E54">
                        <w:rPr>
                          <w:sz w:val="18"/>
                          <w:szCs w:val="18"/>
                        </w:rPr>
                        <w:fldChar w:fldCharType="begin">
                          <w:fldData xml:space="preserve">PEVuZE5vdGU+PENpdGU+PEF1dGhvcj5RaWFuPC9BdXRob3I+PFllYXI+MjAxODwvWWVhcj48SURU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</w:fldData>
                        </w:fldChar>
                      </w:r>
                      <w:r w:rsidRPr="00B94E54">
                        <w:rPr>
                          <w:sz w:val="18"/>
                          <w:szCs w:val="18"/>
                        </w:rPr>
                        <w:instrText xml:space="preserve"> ADDIN EN.CITE </w:instrText>
                      </w:r>
                      <w:r w:rsidRPr="00B94E54">
                        <w:rPr>
                          <w:sz w:val="18"/>
                          <w:szCs w:val="18"/>
                        </w:rPr>
                        <w:fldChar w:fldCharType="begin">
                          <w:fldData xml:space="preserve">PEVuZE5vdGU+PENpdGU+PEF1dGhvcj5RaWFuPC9BdXRob3I+PFllYXI+MjAxODwvWWVhcj48SURU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</w:fldData>
                        </w:fldChar>
                      </w:r>
                      <w:r w:rsidRPr="00B94E54">
                        <w:rPr>
                          <w:sz w:val="18"/>
                          <w:szCs w:val="18"/>
                        </w:rPr>
                        <w:instrText xml:space="preserve"> ADDIN EN.CITE.DATA </w:instrText>
                      </w:r>
                      <w:r w:rsidRPr="00B94E54">
                        <w:rPr>
                          <w:sz w:val="18"/>
                          <w:szCs w:val="18"/>
                        </w:rPr>
                      </w:r>
                      <w:r w:rsidRPr="00B94E54">
                        <w:rPr>
                          <w:sz w:val="18"/>
                          <w:szCs w:val="18"/>
                        </w:rPr>
                        <w:fldChar w:fldCharType="end"/>
                      </w:r>
                      <w:r w:rsidRPr="00B94E54">
                        <w:rPr>
                          <w:sz w:val="18"/>
                          <w:szCs w:val="18"/>
                        </w:rPr>
                      </w:r>
                      <w:r w:rsidRPr="00B94E54">
                        <w:rPr>
                          <w:sz w:val="18"/>
                          <w:szCs w:val="18"/>
                        </w:rPr>
                        <w:fldChar w:fldCharType="separate"/>
                      </w:r>
                      <w:r w:rsidRPr="00B94E54">
                        <w:rPr>
                          <w:sz w:val="18"/>
                          <w:szCs w:val="18"/>
                        </w:rPr>
                        <w:t>(Qian</w:t>
                      </w:r>
                      <w:r w:rsidRPr="00B94E54">
                        <w:rPr>
                          <w:i/>
                          <w:sz w:val="18"/>
                          <w:szCs w:val="18"/>
                        </w:rPr>
                        <w:t xml:space="preserve"> et al.</w:t>
                      </w:r>
                      <w:r w:rsidRPr="00B94E54">
                        <w:rPr>
                          <w:sz w:val="18"/>
                          <w:szCs w:val="18"/>
                        </w:rPr>
                        <w:t>, 2018)</w:t>
                      </w:r>
                      <w:r w:rsidRPr="00B94E54">
                        <w:rPr>
                          <w:sz w:val="18"/>
                          <w:szCs w:val="18"/>
                        </w:rPr>
                        <w:fldChar w:fldCharType="end"/>
                      </w:r>
                      <w:r w:rsidRPr="00B94E54">
                        <w:rPr>
                          <w:sz w:val="18"/>
                          <w:szCs w:val="18"/>
                        </w:rPr>
                        <w:t xml:space="preserve"> avaliou a eficácia e segurança de doses padrão e baixas de </w:t>
                      </w:r>
                      <w:proofErr w:type="spellStart"/>
                      <w:r w:rsidRPr="00B94E54">
                        <w:rPr>
                          <w:sz w:val="18"/>
                          <w:szCs w:val="18"/>
                        </w:rPr>
                        <w:t>azatioprina</w:t>
                      </w:r>
                      <w:proofErr w:type="spellEnd"/>
                      <w:r w:rsidRPr="00B94E54">
                        <w:rPr>
                          <w:sz w:val="18"/>
                          <w:szCs w:val="18"/>
                        </w:rPr>
                        <w:t xml:space="preserve"> em combinação com esteroides no tratamento da </w:t>
                      </w:r>
                      <w:r w:rsidRPr="00B94E54">
                        <w:rPr>
                          <w:bCs/>
                          <w:sz w:val="18"/>
                          <w:szCs w:val="18"/>
                        </w:rPr>
                        <w:t xml:space="preserve">Doença de </w:t>
                      </w:r>
                      <w:proofErr w:type="spellStart"/>
                      <w:r w:rsidRPr="00B94E54">
                        <w:rPr>
                          <w:bCs/>
                          <w:sz w:val="18"/>
                          <w:szCs w:val="18"/>
                        </w:rPr>
                        <w:t>Crohn</w:t>
                      </w:r>
                      <w:proofErr w:type="spellEnd"/>
                      <w:r w:rsidRPr="00B94E54">
                        <w:rPr>
                          <w:bCs/>
                          <w:sz w:val="18"/>
                          <w:szCs w:val="18"/>
                        </w:rPr>
                        <w:t xml:space="preserve"> (DC)</w:t>
                      </w:r>
                      <w:r w:rsidRPr="00B94E54">
                        <w:rPr>
                          <w:sz w:val="18"/>
                          <w:szCs w:val="18"/>
                        </w:rPr>
                        <w:t xml:space="preserve"> ativa.</w:t>
                      </w:r>
                      <w:r>
                        <w:rPr>
                          <w:sz w:val="18"/>
                          <w:szCs w:val="18"/>
                        </w:rPr>
                        <w:t xml:space="preserve"> </w:t>
                      </w:r>
                      <w:r w:rsidRPr="00B94E54">
                        <w:rPr>
                          <w:sz w:val="18"/>
                          <w:szCs w:val="18"/>
                        </w:rPr>
                        <w:t>O grupo 1 foi tão eficaz quanto o 2 para induzir a remissão de DC ativa nos primeiros 6 meses de administração, na manutenção da remissão de DC inativa no primeiro e segundo ano de administração;</w:t>
                      </w:r>
                      <w:r>
                        <w:rPr>
                          <w:sz w:val="18"/>
                          <w:szCs w:val="18"/>
                        </w:rPr>
                        <w:t xml:space="preserve"> </w:t>
                      </w:r>
                      <w:r w:rsidRPr="00B94E54">
                        <w:rPr>
                          <w:sz w:val="18"/>
                          <w:szCs w:val="18"/>
                        </w:rPr>
                        <w:t>O grupo 1 não aumentou a recorrência de DC ativa após remissão clínica comparado ao grupo 2 nos primeiros 2 anos de administração;</w:t>
                      </w:r>
                      <w:r>
                        <w:rPr>
                          <w:sz w:val="18"/>
                          <w:szCs w:val="18"/>
                        </w:rPr>
                        <w:t xml:space="preserve"> </w:t>
                      </w:r>
                      <w:proofErr w:type="spellStart"/>
                      <w:r w:rsidRPr="00B94E54">
                        <w:rPr>
                          <w:sz w:val="18"/>
                          <w:szCs w:val="18"/>
                        </w:rPr>
                        <w:t>Azatioprina</w:t>
                      </w:r>
                      <w:proofErr w:type="spellEnd"/>
                      <w:r w:rsidRPr="00B94E54">
                        <w:rPr>
                          <w:sz w:val="18"/>
                          <w:szCs w:val="18"/>
                        </w:rPr>
                        <w:t xml:space="preserve"> na dose de 1,5 mg/ kg ao dia apresentou menor taxa de efeitos adversos que o 2,0mg/ kg ao dia, mas as análises não mostraram diferença estatisticamente significativa. O efeito adverso mais comum foi </w:t>
                      </w:r>
                      <w:proofErr w:type="spellStart"/>
                      <w:r w:rsidRPr="00B94E54">
                        <w:rPr>
                          <w:sz w:val="18"/>
                          <w:szCs w:val="18"/>
                        </w:rPr>
                        <w:t>mielosupressão</w:t>
                      </w:r>
                      <w:proofErr w:type="spellEnd"/>
                      <w:r w:rsidRPr="00B94E54">
                        <w:rPr>
                          <w:sz w:val="18"/>
                          <w:szCs w:val="18"/>
                        </w:rPr>
                        <w:t>.</w:t>
                      </w:r>
                    </w:p>
                    <w:p w14:paraId="257D9253" w14:textId="0C34B137" w:rsidR="005D1916" w:rsidRPr="00B94E54" w:rsidRDefault="005D1916" w:rsidP="00B94E54">
                      <w:pPr>
                        <w:pStyle w:val="Corpo"/>
                        <w:spacing w:line="276" w:lineRule="auto"/>
                        <w:rPr>
                          <w:sz w:val="18"/>
                          <w:szCs w:val="18"/>
                        </w:rPr>
                      </w:pPr>
                    </w:p>
                    <w:p w14:paraId="74773C60" w14:textId="77777777" w:rsidR="005D1916" w:rsidRPr="00601BC7" w:rsidRDefault="005D1916" w:rsidP="00B94E54">
                      <w:pPr>
                        <w:pStyle w:val="Corpo"/>
                        <w:spacing w:line="276" w:lineRule="auto"/>
                        <w:rPr>
                          <w:sz w:val="18"/>
                          <w:szCs w:val="18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3B87FBC" w14:textId="4DB8C6F5" w:rsidR="00517E41" w:rsidRDefault="00517E41" w:rsidP="00517E41">
      <w:pPr>
        <w:pStyle w:val="Corpo"/>
        <w:spacing w:line="276" w:lineRule="auto"/>
        <w:rPr>
          <w:b/>
        </w:rPr>
      </w:pPr>
    </w:p>
    <w:p w14:paraId="18093055" w14:textId="790F78C3" w:rsidR="00517E41" w:rsidRDefault="00517E41" w:rsidP="00517E41">
      <w:pPr>
        <w:pStyle w:val="Corpo"/>
        <w:spacing w:line="276" w:lineRule="auto"/>
        <w:rPr>
          <w:b/>
        </w:rPr>
      </w:pPr>
    </w:p>
    <w:p w14:paraId="338FE8F9" w14:textId="103EABC2" w:rsidR="00517E41" w:rsidRDefault="00517E41" w:rsidP="00517E41">
      <w:pPr>
        <w:pStyle w:val="Corpo"/>
        <w:spacing w:line="276" w:lineRule="auto"/>
        <w:rPr>
          <w:b/>
        </w:rPr>
      </w:pPr>
    </w:p>
    <w:p w14:paraId="32E965DC" w14:textId="3563F966" w:rsidR="00517E41" w:rsidRDefault="00517E41" w:rsidP="00517E41">
      <w:pPr>
        <w:pStyle w:val="Corpo"/>
        <w:spacing w:line="276" w:lineRule="auto"/>
        <w:rPr>
          <w:b/>
        </w:rPr>
      </w:pPr>
    </w:p>
    <w:p w14:paraId="43950010" w14:textId="37D05506" w:rsidR="005C14CF" w:rsidRDefault="005C14CF" w:rsidP="00B70169">
      <w:pPr>
        <w:pStyle w:val="Corpo"/>
        <w:spacing w:line="276" w:lineRule="auto"/>
        <w:rPr>
          <w:b/>
        </w:rPr>
      </w:pPr>
    </w:p>
    <w:p w14:paraId="437FA16B" w14:textId="52E9D828" w:rsidR="005C14CF" w:rsidRDefault="005C14CF" w:rsidP="00B70169">
      <w:pPr>
        <w:pStyle w:val="Corpo"/>
        <w:spacing w:line="276" w:lineRule="auto"/>
        <w:rPr>
          <w:b/>
        </w:rPr>
      </w:pPr>
    </w:p>
    <w:p w14:paraId="167B3856" w14:textId="3EFDFD89" w:rsidR="005C14CF" w:rsidRDefault="005C14CF" w:rsidP="00B70169">
      <w:pPr>
        <w:pStyle w:val="Corpo"/>
        <w:spacing w:line="276" w:lineRule="auto"/>
        <w:rPr>
          <w:b/>
        </w:rPr>
      </w:pPr>
    </w:p>
    <w:p w14:paraId="26813E02" w14:textId="4734A84B" w:rsidR="005C14CF" w:rsidRDefault="005C14CF" w:rsidP="00B70169">
      <w:pPr>
        <w:pStyle w:val="Corpo"/>
        <w:spacing w:line="276" w:lineRule="auto"/>
        <w:rPr>
          <w:b/>
        </w:rPr>
      </w:pPr>
    </w:p>
    <w:p w14:paraId="4A292FB8" w14:textId="291883F5" w:rsidR="005C14CF" w:rsidRDefault="005C14CF" w:rsidP="00B70169">
      <w:pPr>
        <w:pStyle w:val="Corpo"/>
        <w:spacing w:line="276" w:lineRule="auto"/>
        <w:rPr>
          <w:b/>
        </w:rPr>
      </w:pPr>
    </w:p>
    <w:p w14:paraId="2C8B06E0" w14:textId="6C93940B" w:rsidR="005C14CF" w:rsidRDefault="005C14CF" w:rsidP="00B70169">
      <w:pPr>
        <w:pStyle w:val="Corpo"/>
        <w:spacing w:line="276" w:lineRule="auto"/>
        <w:rPr>
          <w:b/>
        </w:rPr>
      </w:pPr>
    </w:p>
    <w:p w14:paraId="74A34D93" w14:textId="37E3E9AD" w:rsidR="005C14CF" w:rsidRDefault="005C14CF" w:rsidP="00B70169">
      <w:pPr>
        <w:pStyle w:val="Corpo"/>
        <w:spacing w:line="276" w:lineRule="auto"/>
        <w:rPr>
          <w:b/>
        </w:rPr>
      </w:pPr>
    </w:p>
    <w:p w14:paraId="3D8873A1" w14:textId="36C8C2E7" w:rsidR="005C14CF" w:rsidRDefault="005C14CF" w:rsidP="00B70169">
      <w:pPr>
        <w:pStyle w:val="Corpo"/>
        <w:spacing w:line="276" w:lineRule="auto"/>
        <w:rPr>
          <w:b/>
        </w:rPr>
      </w:pPr>
    </w:p>
    <w:p w14:paraId="4EE9E279" w14:textId="7DA20B87" w:rsidR="005C14CF" w:rsidRDefault="005C14CF" w:rsidP="00B70169">
      <w:pPr>
        <w:pStyle w:val="Corpo"/>
        <w:spacing w:line="276" w:lineRule="auto"/>
        <w:rPr>
          <w:b/>
        </w:rPr>
      </w:pPr>
    </w:p>
    <w:p w14:paraId="4CA13680" w14:textId="5FB49B19" w:rsidR="005C14CF" w:rsidRDefault="005C14CF" w:rsidP="00B70169">
      <w:pPr>
        <w:pStyle w:val="Corpo"/>
        <w:spacing w:line="276" w:lineRule="auto"/>
        <w:rPr>
          <w:b/>
        </w:rPr>
      </w:pPr>
    </w:p>
    <w:p w14:paraId="2EAEFCAD" w14:textId="0A205696" w:rsidR="005C14CF" w:rsidRDefault="005C14CF" w:rsidP="00B70169">
      <w:pPr>
        <w:pStyle w:val="Corpo"/>
        <w:spacing w:line="276" w:lineRule="auto"/>
        <w:rPr>
          <w:b/>
        </w:rPr>
      </w:pPr>
    </w:p>
    <w:p w14:paraId="15A674E3" w14:textId="2DDEEB61" w:rsidR="005C14CF" w:rsidRDefault="005C14CF" w:rsidP="00B70169">
      <w:pPr>
        <w:pStyle w:val="Corpo"/>
        <w:spacing w:line="276" w:lineRule="auto"/>
        <w:rPr>
          <w:b/>
        </w:rPr>
      </w:pPr>
    </w:p>
    <w:p w14:paraId="5BF8A395" w14:textId="6CA85F92" w:rsidR="005C14CF" w:rsidRDefault="005C14CF" w:rsidP="00B70169">
      <w:pPr>
        <w:pStyle w:val="Corpo"/>
        <w:spacing w:line="276" w:lineRule="auto"/>
        <w:rPr>
          <w:b/>
        </w:rPr>
      </w:pPr>
    </w:p>
    <w:p w14:paraId="12675915" w14:textId="21D1239E" w:rsidR="005C14CF" w:rsidRDefault="005C14CF" w:rsidP="00B70169">
      <w:pPr>
        <w:pStyle w:val="Corpo"/>
        <w:spacing w:line="276" w:lineRule="auto"/>
        <w:rPr>
          <w:b/>
        </w:rPr>
      </w:pPr>
    </w:p>
    <w:p w14:paraId="6F502595" w14:textId="70BEC661" w:rsidR="005C14CF" w:rsidRDefault="005C14CF" w:rsidP="00B70169">
      <w:pPr>
        <w:pStyle w:val="Corpo"/>
        <w:spacing w:line="276" w:lineRule="auto"/>
        <w:rPr>
          <w:b/>
        </w:rPr>
      </w:pPr>
    </w:p>
    <w:p w14:paraId="61CD5DD0" w14:textId="1E94E808" w:rsidR="005C14CF" w:rsidRDefault="005C14CF" w:rsidP="00B70169">
      <w:pPr>
        <w:pStyle w:val="Corpo"/>
        <w:spacing w:line="276" w:lineRule="auto"/>
        <w:rPr>
          <w:b/>
        </w:rPr>
      </w:pPr>
    </w:p>
    <w:p w14:paraId="51962ADC" w14:textId="08F71D5B" w:rsidR="005C14CF" w:rsidRDefault="005C14CF" w:rsidP="00B70169">
      <w:pPr>
        <w:pStyle w:val="Corpo"/>
        <w:spacing w:line="276" w:lineRule="auto"/>
        <w:rPr>
          <w:b/>
        </w:rPr>
      </w:pPr>
    </w:p>
    <w:p w14:paraId="0B2DE0F6" w14:textId="7A1BF9FB" w:rsidR="005C14CF" w:rsidRDefault="005C14CF" w:rsidP="00B70169">
      <w:pPr>
        <w:pStyle w:val="Corpo"/>
        <w:spacing w:line="276" w:lineRule="auto"/>
        <w:rPr>
          <w:b/>
        </w:rPr>
      </w:pPr>
    </w:p>
    <w:p w14:paraId="1E52105D" w14:textId="4D4A9521" w:rsidR="005C14CF" w:rsidRDefault="005C14CF" w:rsidP="00B70169">
      <w:pPr>
        <w:pStyle w:val="Corpo"/>
        <w:spacing w:line="276" w:lineRule="auto"/>
        <w:rPr>
          <w:b/>
        </w:rPr>
      </w:pPr>
    </w:p>
    <w:p w14:paraId="4147E88E" w14:textId="7EB17A0E" w:rsidR="005C14CF" w:rsidRDefault="005C14CF" w:rsidP="00B70169">
      <w:pPr>
        <w:pStyle w:val="Corpo"/>
        <w:spacing w:line="276" w:lineRule="auto"/>
        <w:rPr>
          <w:b/>
        </w:rPr>
      </w:pPr>
    </w:p>
    <w:p w14:paraId="10A62E29" w14:textId="77777777" w:rsidR="00B0692E" w:rsidRDefault="00B0692E" w:rsidP="00B0692E">
      <w:pPr>
        <w:pStyle w:val="Corpo"/>
        <w:spacing w:after="120"/>
      </w:pPr>
    </w:p>
    <w:p w14:paraId="52459E1B" w14:textId="1DA0A69C" w:rsidR="00B0692E" w:rsidRPr="00B94E54" w:rsidRDefault="00B94E54" w:rsidP="00B0692E">
      <w:pPr>
        <w:pStyle w:val="Corpo"/>
        <w:rPr>
          <w:b/>
          <w:i/>
          <w:sz w:val="24"/>
        </w:rPr>
      </w:pPr>
      <w:proofErr w:type="spellStart"/>
      <w:r w:rsidRPr="00B94E54">
        <w:rPr>
          <w:b/>
          <w:i/>
          <w:sz w:val="24"/>
        </w:rPr>
        <w:lastRenderedPageBreak/>
        <w:t>Pregabalina</w:t>
      </w:r>
      <w:proofErr w:type="spellEnd"/>
      <w:r w:rsidRPr="00B94E54">
        <w:rPr>
          <w:b/>
          <w:i/>
          <w:sz w:val="24"/>
        </w:rPr>
        <w:t xml:space="preserve"> + Antioxidantes</w:t>
      </w:r>
      <w:r>
        <w:rPr>
          <w:b/>
          <w:i/>
          <w:sz w:val="24"/>
        </w:rPr>
        <w:t xml:space="preserve"> s</w:t>
      </w:r>
      <w:r w:rsidRPr="00B94E54">
        <w:rPr>
          <w:b/>
          <w:i/>
          <w:sz w:val="24"/>
        </w:rPr>
        <w:t xml:space="preserve">ão Eficazes em Pacientes com </w:t>
      </w:r>
      <w:r>
        <w:rPr>
          <w:b/>
          <w:bCs/>
          <w:i/>
          <w:sz w:val="24"/>
        </w:rPr>
        <w:t>P</w:t>
      </w:r>
      <w:r w:rsidRPr="00B0692E">
        <w:rPr>
          <w:b/>
          <w:bCs/>
          <w:i/>
          <w:sz w:val="24"/>
        </w:rPr>
        <w:t xml:space="preserve">ancreatite </w:t>
      </w:r>
      <w:r>
        <w:rPr>
          <w:b/>
          <w:bCs/>
          <w:i/>
          <w:sz w:val="24"/>
        </w:rPr>
        <w:t>C</w:t>
      </w:r>
      <w:r w:rsidRPr="00B0692E">
        <w:rPr>
          <w:b/>
          <w:bCs/>
          <w:i/>
          <w:sz w:val="24"/>
        </w:rPr>
        <w:t xml:space="preserve">rônica com </w:t>
      </w:r>
      <w:r>
        <w:rPr>
          <w:b/>
          <w:bCs/>
          <w:i/>
          <w:sz w:val="24"/>
        </w:rPr>
        <w:t>C</w:t>
      </w:r>
      <w:r w:rsidRPr="00B0692E">
        <w:rPr>
          <w:b/>
          <w:bCs/>
          <w:i/>
          <w:sz w:val="24"/>
        </w:rPr>
        <w:t xml:space="preserve">alcificações </w:t>
      </w:r>
    </w:p>
    <w:p w14:paraId="54B4F24C" w14:textId="3CD4A77E" w:rsidR="00B94E54" w:rsidRPr="00C30C20" w:rsidRDefault="00B94E54" w:rsidP="00B0692E">
      <w:pPr>
        <w:pStyle w:val="Corpo"/>
      </w:pPr>
      <w:r>
        <w:rPr>
          <w:noProof/>
          <w:sz w:val="16"/>
          <w:szCs w:val="16"/>
          <w:lang w:eastAsia="pt-BR"/>
        </w:rPr>
        <mc:AlternateContent>
          <mc:Choice Requires="wps">
            <w:drawing>
              <wp:anchor distT="0" distB="0" distL="114300" distR="114300" simplePos="0" relativeHeight="253083648" behindDoc="0" locked="0" layoutInCell="1" allowOverlap="1" wp14:anchorId="400E7088" wp14:editId="5418EC4B">
                <wp:simplePos x="0" y="0"/>
                <wp:positionH relativeFrom="margin">
                  <wp:posOffset>2981226</wp:posOffset>
                </wp:positionH>
                <wp:positionV relativeFrom="paragraph">
                  <wp:posOffset>183044</wp:posOffset>
                </wp:positionV>
                <wp:extent cx="2772394" cy="2873829"/>
                <wp:effectExtent l="0" t="0" r="9525" b="3175"/>
                <wp:wrapNone/>
                <wp:docPr id="251" name="Caixa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772394" cy="2873829"/>
                        </a:xfrm>
                        <a:prstGeom prst="rect">
                          <a:avLst/>
                        </a:prstGeom>
                        <a:solidFill>
                          <a:schemeClr val="bg2">
                            <a:lumMod val="100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0866077" w14:textId="45644FAE" w:rsidR="005D1916" w:rsidRPr="00B94E54" w:rsidRDefault="005D1916" w:rsidP="00B94E54">
                            <w:pPr>
                              <w:pStyle w:val="Corpo"/>
                              <w:spacing w:line="276" w:lineRule="auto"/>
                              <w:rPr>
                                <w:bCs/>
                                <w:sz w:val="18"/>
                                <w:szCs w:val="18"/>
                              </w:rPr>
                            </w:pPr>
                            <w:r w:rsidRPr="00B94E54">
                              <w:rPr>
                                <w:bCs/>
                                <w:sz w:val="18"/>
                                <w:szCs w:val="18"/>
                              </w:rPr>
                              <w:t xml:space="preserve">Este estudo teve como objetivo avaliar os efeitos da combinação de antioxidantes e </w:t>
                            </w:r>
                            <w:proofErr w:type="spellStart"/>
                            <w:r w:rsidRPr="00B94E54">
                              <w:rPr>
                                <w:bCs/>
                                <w:sz w:val="18"/>
                                <w:szCs w:val="18"/>
                              </w:rPr>
                              <w:t>pregabalina</w:t>
                            </w:r>
                            <w:proofErr w:type="spellEnd"/>
                            <w:r w:rsidRPr="00B94E54">
                              <w:rPr>
                                <w:bCs/>
                                <w:sz w:val="18"/>
                                <w:szCs w:val="18"/>
                              </w:rPr>
                              <w:t xml:space="preserve"> na dor recorrente em pacientes com pancreatite crônica com calcificações (CCP) (</w:t>
                            </w:r>
                            <w:proofErr w:type="spellStart"/>
                            <w:r w:rsidRPr="00B94E54">
                              <w:rPr>
                                <w:bCs/>
                                <w:sz w:val="18"/>
                                <w:szCs w:val="18"/>
                              </w:rPr>
                              <w:t>Talukdar</w:t>
                            </w:r>
                            <w:proofErr w:type="spellEnd"/>
                            <w:r w:rsidRPr="00B94E54">
                              <w:rPr>
                                <w:bCs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B94E54">
                              <w:rPr>
                                <w:bCs/>
                                <w:i/>
                                <w:sz w:val="18"/>
                                <w:szCs w:val="18"/>
                              </w:rPr>
                              <w:t>et al.</w:t>
                            </w:r>
                            <w:r w:rsidRPr="00B94E54">
                              <w:rPr>
                                <w:bCs/>
                                <w:sz w:val="18"/>
                                <w:szCs w:val="18"/>
                              </w:rPr>
                              <w:t>, 2016).</w:t>
                            </w:r>
                            <w:r>
                              <w:rPr>
                                <w:bCs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B94E54">
                              <w:rPr>
                                <w:bCs/>
                                <w:sz w:val="18"/>
                                <w:szCs w:val="18"/>
                              </w:rPr>
                              <w:t>Após 2 meses, foi observada uma melhora significativa no grupo 1</w:t>
                            </w:r>
                            <w:r>
                              <w:rPr>
                                <w:bCs/>
                                <w:sz w:val="18"/>
                                <w:szCs w:val="18"/>
                              </w:rPr>
                              <w:t xml:space="preserve"> (Grupo tratado)</w:t>
                            </w:r>
                            <w:r w:rsidRPr="00B94E54">
                              <w:rPr>
                                <w:bCs/>
                                <w:sz w:val="18"/>
                                <w:szCs w:val="18"/>
                              </w:rPr>
                              <w:t xml:space="preserve"> em relação ao grupo placebo</w:t>
                            </w:r>
                            <w:r>
                              <w:rPr>
                                <w:bCs/>
                                <w:sz w:val="18"/>
                                <w:szCs w:val="18"/>
                              </w:rPr>
                              <w:t xml:space="preserve"> (grupo 2)</w:t>
                            </w:r>
                            <w:r w:rsidRPr="00B94E54">
                              <w:rPr>
                                <w:bCs/>
                                <w:sz w:val="18"/>
                                <w:szCs w:val="18"/>
                              </w:rPr>
                              <w:t xml:space="preserve"> através da redução percentual da VAS [-50 (-80.0; -32.1) </w:t>
                            </w:r>
                            <w:proofErr w:type="spellStart"/>
                            <w:r w:rsidRPr="00B94E54">
                              <w:rPr>
                                <w:bCs/>
                                <w:i/>
                                <w:sz w:val="18"/>
                                <w:szCs w:val="18"/>
                              </w:rPr>
                              <w:t>vs</w:t>
                            </w:r>
                            <w:proofErr w:type="spellEnd"/>
                            <w:r w:rsidRPr="00B94E54">
                              <w:rPr>
                                <w:bCs/>
                                <w:sz w:val="18"/>
                                <w:szCs w:val="18"/>
                              </w:rPr>
                              <w:t xml:space="preserve"> -29.5 (-64.5; 0); p=0.01], </w:t>
                            </w:r>
                            <w:proofErr w:type="spellStart"/>
                            <w:r w:rsidRPr="00B94E54">
                              <w:rPr>
                                <w:bCs/>
                                <w:i/>
                                <w:sz w:val="18"/>
                                <w:szCs w:val="18"/>
                              </w:rPr>
                              <w:t>Izbicki</w:t>
                            </w:r>
                            <w:proofErr w:type="spellEnd"/>
                            <w:r w:rsidRPr="00B94E54">
                              <w:rPr>
                                <w:bCs/>
                                <w:i/>
                                <w:sz w:val="18"/>
                                <w:szCs w:val="18"/>
                              </w:rPr>
                              <w:t xml:space="preserve"> score </w:t>
                            </w:r>
                            <w:r w:rsidRPr="00B94E54">
                              <w:rPr>
                                <w:bCs/>
                                <w:sz w:val="18"/>
                                <w:szCs w:val="18"/>
                              </w:rPr>
                              <w:t xml:space="preserve">[14.5 (0; 21.3) </w:t>
                            </w:r>
                            <w:proofErr w:type="spellStart"/>
                            <w:r w:rsidRPr="00B94E54">
                              <w:rPr>
                                <w:bCs/>
                                <w:i/>
                                <w:sz w:val="18"/>
                                <w:szCs w:val="18"/>
                              </w:rPr>
                              <w:t>vs</w:t>
                            </w:r>
                            <w:proofErr w:type="spellEnd"/>
                            <w:r w:rsidRPr="00B94E54">
                              <w:rPr>
                                <w:bCs/>
                                <w:sz w:val="18"/>
                                <w:szCs w:val="18"/>
                              </w:rPr>
                              <w:t xml:space="preserve"> 30.0 (11.8; 41.3); p=0.001], resolução completa da dor [20 (47.6%) </w:t>
                            </w:r>
                            <w:proofErr w:type="spellStart"/>
                            <w:r w:rsidRPr="00B94E54">
                              <w:rPr>
                                <w:bCs/>
                                <w:i/>
                                <w:sz w:val="18"/>
                                <w:szCs w:val="18"/>
                              </w:rPr>
                              <w:t>vs</w:t>
                            </w:r>
                            <w:proofErr w:type="spellEnd"/>
                            <w:r w:rsidRPr="00B94E54">
                              <w:rPr>
                                <w:bCs/>
                                <w:sz w:val="18"/>
                                <w:szCs w:val="18"/>
                              </w:rPr>
                              <w:t xml:space="preserve"> 12 (26.7%);p=0.04] e do número de dias com dor [10.0 (2.0; 16.0) </w:t>
                            </w:r>
                            <w:proofErr w:type="spellStart"/>
                            <w:r w:rsidRPr="00B94E54">
                              <w:rPr>
                                <w:bCs/>
                                <w:i/>
                                <w:sz w:val="18"/>
                                <w:szCs w:val="18"/>
                              </w:rPr>
                              <w:t>vs</w:t>
                            </w:r>
                            <w:proofErr w:type="spellEnd"/>
                            <w:r w:rsidRPr="00B94E54">
                              <w:rPr>
                                <w:bCs/>
                                <w:sz w:val="18"/>
                                <w:szCs w:val="18"/>
                              </w:rPr>
                              <w:t xml:space="preserve"> 18.0 (7.0; 34.0); p=0.01];</w:t>
                            </w:r>
                            <w:r>
                              <w:rPr>
                                <w:bCs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B94E54">
                              <w:rPr>
                                <w:bCs/>
                                <w:sz w:val="18"/>
                                <w:szCs w:val="18"/>
                              </w:rPr>
                              <w:t xml:space="preserve">A redução da dor persistiu aos 6 meses no grupo 1 em relação ao grupo 2 [20.0 (15.0; 28.0) </w:t>
                            </w:r>
                            <w:proofErr w:type="spellStart"/>
                            <w:r w:rsidRPr="00B94E54">
                              <w:rPr>
                                <w:bCs/>
                                <w:i/>
                                <w:sz w:val="18"/>
                                <w:szCs w:val="18"/>
                              </w:rPr>
                              <w:t>vs</w:t>
                            </w:r>
                            <w:proofErr w:type="spellEnd"/>
                            <w:r w:rsidRPr="00B94E54">
                              <w:rPr>
                                <w:bCs/>
                                <w:sz w:val="18"/>
                                <w:szCs w:val="18"/>
                              </w:rPr>
                              <w:t xml:space="preserve"> 36.0 (20.0; 50.0); p=0.006], 23.8% dos pacientes apresentaram náuseas/vômitos e 38.1% sonolência. Não houve mudança no protocolo do estudo. </w:t>
                            </w:r>
                          </w:p>
                          <w:p w14:paraId="3D6A600F" w14:textId="1E2FA34D" w:rsidR="005D1916" w:rsidRPr="00B94E54" w:rsidRDefault="005D1916" w:rsidP="00B94E54">
                            <w:pPr>
                              <w:pStyle w:val="Corpo"/>
                              <w:spacing w:line="276" w:lineRule="auto"/>
                              <w:rPr>
                                <w:bCs/>
                                <w:sz w:val="18"/>
                                <w:szCs w:val="18"/>
                              </w:rPr>
                            </w:pPr>
                          </w:p>
                          <w:p w14:paraId="5D3E93E8" w14:textId="77777777" w:rsidR="005D1916" w:rsidRPr="00B94E54" w:rsidRDefault="005D1916" w:rsidP="00B94E54">
                            <w:pPr>
                              <w:pStyle w:val="Corpo"/>
                              <w:spacing w:line="276" w:lineRule="auto"/>
                              <w:rPr>
                                <w:sz w:val="18"/>
                                <w:szCs w:val="18"/>
                              </w:rPr>
                            </w:pPr>
                          </w:p>
                          <w:p w14:paraId="44BD0DD0" w14:textId="77777777" w:rsidR="005D1916" w:rsidRPr="00601BC7" w:rsidRDefault="005D1916" w:rsidP="00B94E54">
                            <w:pPr>
                              <w:pStyle w:val="Corpo"/>
                              <w:spacing w:line="276" w:lineRule="auto"/>
                              <w:rPr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00E7088" id="_x0000_s1207" type="#_x0000_t202" style="position:absolute;left:0;text-align:left;margin-left:234.75pt;margin-top:14.4pt;width:218.3pt;height:226.3pt;z-index:2530836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" fillcolor="#e7e6e6 [3214]" stroked="f">
                <v:textbox>
                  <w:txbxContent>
                    <w:p w14:paraId="60866077" w14:textId="45644FAE" w:rsidR="005D1916" w:rsidRPr="00B94E54" w:rsidRDefault="005D1916" w:rsidP="00B94E54">
                      <w:pPr>
                        <w:pStyle w:val="Corpo"/>
                        <w:spacing w:line="276" w:lineRule="auto"/>
                        <w:rPr>
                          <w:bCs/>
                          <w:sz w:val="18"/>
                          <w:szCs w:val="18"/>
                        </w:rPr>
                      </w:pPr>
                      <w:r w:rsidRPr="00B94E54">
                        <w:rPr>
                          <w:bCs/>
                          <w:sz w:val="18"/>
                          <w:szCs w:val="18"/>
                        </w:rPr>
                        <w:t xml:space="preserve">Este estudo teve como objetivo avaliar os efeitos da combinação de antioxidantes e </w:t>
                      </w:r>
                      <w:proofErr w:type="spellStart"/>
                      <w:r w:rsidRPr="00B94E54">
                        <w:rPr>
                          <w:bCs/>
                          <w:sz w:val="18"/>
                          <w:szCs w:val="18"/>
                        </w:rPr>
                        <w:t>pregabalina</w:t>
                      </w:r>
                      <w:proofErr w:type="spellEnd"/>
                      <w:r w:rsidRPr="00B94E54">
                        <w:rPr>
                          <w:bCs/>
                          <w:sz w:val="18"/>
                          <w:szCs w:val="18"/>
                        </w:rPr>
                        <w:t xml:space="preserve"> na dor recorrente em pacientes com pancreatite crônica com calcificações (CCP) (</w:t>
                      </w:r>
                      <w:proofErr w:type="spellStart"/>
                      <w:r w:rsidRPr="00B94E54">
                        <w:rPr>
                          <w:bCs/>
                          <w:sz w:val="18"/>
                          <w:szCs w:val="18"/>
                        </w:rPr>
                        <w:t>Talukdar</w:t>
                      </w:r>
                      <w:proofErr w:type="spellEnd"/>
                      <w:r w:rsidRPr="00B94E54">
                        <w:rPr>
                          <w:bCs/>
                          <w:sz w:val="18"/>
                          <w:szCs w:val="18"/>
                        </w:rPr>
                        <w:t xml:space="preserve"> </w:t>
                      </w:r>
                      <w:r w:rsidRPr="00B94E54">
                        <w:rPr>
                          <w:bCs/>
                          <w:i/>
                          <w:sz w:val="18"/>
                          <w:szCs w:val="18"/>
                        </w:rPr>
                        <w:t>et al.</w:t>
                      </w:r>
                      <w:r w:rsidRPr="00B94E54">
                        <w:rPr>
                          <w:bCs/>
                          <w:sz w:val="18"/>
                          <w:szCs w:val="18"/>
                        </w:rPr>
                        <w:t>, 2016).</w:t>
                      </w:r>
                      <w:r>
                        <w:rPr>
                          <w:bCs/>
                          <w:sz w:val="18"/>
                          <w:szCs w:val="18"/>
                        </w:rPr>
                        <w:t xml:space="preserve"> </w:t>
                      </w:r>
                      <w:r w:rsidRPr="00B94E54">
                        <w:rPr>
                          <w:bCs/>
                          <w:sz w:val="18"/>
                          <w:szCs w:val="18"/>
                        </w:rPr>
                        <w:t>Após 2 meses, foi observada uma melhora significativa no grupo 1</w:t>
                      </w:r>
                      <w:r>
                        <w:rPr>
                          <w:bCs/>
                          <w:sz w:val="18"/>
                          <w:szCs w:val="18"/>
                        </w:rPr>
                        <w:t xml:space="preserve"> (Grupo tratado)</w:t>
                      </w:r>
                      <w:r w:rsidRPr="00B94E54">
                        <w:rPr>
                          <w:bCs/>
                          <w:sz w:val="18"/>
                          <w:szCs w:val="18"/>
                        </w:rPr>
                        <w:t xml:space="preserve"> em relação ao grupo placebo</w:t>
                      </w:r>
                      <w:r>
                        <w:rPr>
                          <w:bCs/>
                          <w:sz w:val="18"/>
                          <w:szCs w:val="18"/>
                        </w:rPr>
                        <w:t xml:space="preserve"> (grupo 2)</w:t>
                      </w:r>
                      <w:r w:rsidRPr="00B94E54">
                        <w:rPr>
                          <w:bCs/>
                          <w:sz w:val="18"/>
                          <w:szCs w:val="18"/>
                        </w:rPr>
                        <w:t xml:space="preserve"> através da redução percentual da VAS [-50 (-80.0; -32.1) </w:t>
                      </w:r>
                      <w:proofErr w:type="spellStart"/>
                      <w:r w:rsidRPr="00B94E54">
                        <w:rPr>
                          <w:bCs/>
                          <w:i/>
                          <w:sz w:val="18"/>
                          <w:szCs w:val="18"/>
                        </w:rPr>
                        <w:t>vs</w:t>
                      </w:r>
                      <w:proofErr w:type="spellEnd"/>
                      <w:r w:rsidRPr="00B94E54">
                        <w:rPr>
                          <w:bCs/>
                          <w:sz w:val="18"/>
                          <w:szCs w:val="18"/>
                        </w:rPr>
                        <w:t xml:space="preserve"> -29.5 (-64.5; 0); p=0.01], </w:t>
                      </w:r>
                      <w:proofErr w:type="spellStart"/>
                      <w:r w:rsidRPr="00B94E54">
                        <w:rPr>
                          <w:bCs/>
                          <w:i/>
                          <w:sz w:val="18"/>
                          <w:szCs w:val="18"/>
                        </w:rPr>
                        <w:t>Izbicki</w:t>
                      </w:r>
                      <w:proofErr w:type="spellEnd"/>
                      <w:r w:rsidRPr="00B94E54">
                        <w:rPr>
                          <w:bCs/>
                          <w:i/>
                          <w:sz w:val="18"/>
                          <w:szCs w:val="18"/>
                        </w:rPr>
                        <w:t xml:space="preserve"> score </w:t>
                      </w:r>
                      <w:r w:rsidRPr="00B94E54">
                        <w:rPr>
                          <w:bCs/>
                          <w:sz w:val="18"/>
                          <w:szCs w:val="18"/>
                        </w:rPr>
                        <w:t xml:space="preserve">[14.5 (0; 21.3) </w:t>
                      </w:r>
                      <w:proofErr w:type="spellStart"/>
                      <w:r w:rsidRPr="00B94E54">
                        <w:rPr>
                          <w:bCs/>
                          <w:i/>
                          <w:sz w:val="18"/>
                          <w:szCs w:val="18"/>
                        </w:rPr>
                        <w:t>vs</w:t>
                      </w:r>
                      <w:proofErr w:type="spellEnd"/>
                      <w:r w:rsidRPr="00B94E54">
                        <w:rPr>
                          <w:bCs/>
                          <w:sz w:val="18"/>
                          <w:szCs w:val="18"/>
                        </w:rPr>
                        <w:t xml:space="preserve"> 30.0 (11.8; 41.3); p=0.001], resolução completa da dor [20 (47.6%) </w:t>
                      </w:r>
                      <w:proofErr w:type="spellStart"/>
                      <w:r w:rsidRPr="00B94E54">
                        <w:rPr>
                          <w:bCs/>
                          <w:i/>
                          <w:sz w:val="18"/>
                          <w:szCs w:val="18"/>
                        </w:rPr>
                        <w:t>vs</w:t>
                      </w:r>
                      <w:proofErr w:type="spellEnd"/>
                      <w:r w:rsidRPr="00B94E54">
                        <w:rPr>
                          <w:bCs/>
                          <w:sz w:val="18"/>
                          <w:szCs w:val="18"/>
                        </w:rPr>
                        <w:t xml:space="preserve"> 12 (26.7%);p=0.04] e do número de dias com dor [10.0 (2.0; 16.0) </w:t>
                      </w:r>
                      <w:proofErr w:type="spellStart"/>
                      <w:r w:rsidRPr="00B94E54">
                        <w:rPr>
                          <w:bCs/>
                          <w:i/>
                          <w:sz w:val="18"/>
                          <w:szCs w:val="18"/>
                        </w:rPr>
                        <w:t>vs</w:t>
                      </w:r>
                      <w:proofErr w:type="spellEnd"/>
                      <w:r w:rsidRPr="00B94E54">
                        <w:rPr>
                          <w:bCs/>
                          <w:sz w:val="18"/>
                          <w:szCs w:val="18"/>
                        </w:rPr>
                        <w:t xml:space="preserve"> 18.0 (7.0; 34.0); p=0.01];</w:t>
                      </w:r>
                      <w:r>
                        <w:rPr>
                          <w:bCs/>
                          <w:sz w:val="18"/>
                          <w:szCs w:val="18"/>
                        </w:rPr>
                        <w:t xml:space="preserve"> </w:t>
                      </w:r>
                      <w:r w:rsidRPr="00B94E54">
                        <w:rPr>
                          <w:bCs/>
                          <w:sz w:val="18"/>
                          <w:szCs w:val="18"/>
                        </w:rPr>
                        <w:t xml:space="preserve">A redução da dor persistiu aos 6 meses no grupo 1 em relação ao grupo 2 [20.0 (15.0; 28.0) </w:t>
                      </w:r>
                      <w:proofErr w:type="spellStart"/>
                      <w:r w:rsidRPr="00B94E54">
                        <w:rPr>
                          <w:bCs/>
                          <w:i/>
                          <w:sz w:val="18"/>
                          <w:szCs w:val="18"/>
                        </w:rPr>
                        <w:t>vs</w:t>
                      </w:r>
                      <w:proofErr w:type="spellEnd"/>
                      <w:r w:rsidRPr="00B94E54">
                        <w:rPr>
                          <w:bCs/>
                          <w:sz w:val="18"/>
                          <w:szCs w:val="18"/>
                        </w:rPr>
                        <w:t xml:space="preserve"> 36.0 (20.0; 50.0); p=0.006], 23.8% dos pacientes apresentaram náuseas/vômitos e 38.1% sonolência. Não houve mudança no protocolo do estudo. </w:t>
                      </w:r>
                    </w:p>
                    <w:p w14:paraId="3D6A600F" w14:textId="1E2FA34D" w:rsidR="005D1916" w:rsidRPr="00B94E54" w:rsidRDefault="005D1916" w:rsidP="00B94E54">
                      <w:pPr>
                        <w:pStyle w:val="Corpo"/>
                        <w:spacing w:line="276" w:lineRule="auto"/>
                        <w:rPr>
                          <w:bCs/>
                          <w:sz w:val="18"/>
                          <w:szCs w:val="18"/>
                        </w:rPr>
                      </w:pPr>
                    </w:p>
                    <w:p w14:paraId="5D3E93E8" w14:textId="77777777" w:rsidR="005D1916" w:rsidRPr="00B94E54" w:rsidRDefault="005D1916" w:rsidP="00B94E54">
                      <w:pPr>
                        <w:pStyle w:val="Corpo"/>
                        <w:spacing w:line="276" w:lineRule="auto"/>
                        <w:rPr>
                          <w:sz w:val="18"/>
                          <w:szCs w:val="18"/>
                        </w:rPr>
                      </w:pPr>
                    </w:p>
                    <w:p w14:paraId="44BD0DD0" w14:textId="77777777" w:rsidR="005D1916" w:rsidRPr="00601BC7" w:rsidRDefault="005D1916" w:rsidP="00B94E54">
                      <w:pPr>
                        <w:pStyle w:val="Corpo"/>
                        <w:spacing w:line="276" w:lineRule="auto"/>
                        <w:rPr>
                          <w:sz w:val="18"/>
                          <w:szCs w:val="18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tbl>
      <w:tblPr>
        <w:tblStyle w:val="Tabelacomgrade"/>
        <w:tblW w:w="4518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518"/>
      </w:tblGrid>
      <w:tr w:rsidR="000E7C08" w:rsidRPr="009537E7" w14:paraId="5B6D6C7F" w14:textId="77777777" w:rsidTr="00553901">
        <w:trPr>
          <w:trHeight w:val="515"/>
        </w:trPr>
        <w:tc>
          <w:tcPr>
            <w:tcW w:w="45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432AC8FD" w14:textId="77777777" w:rsidR="000E7C08" w:rsidRPr="000A6ED6" w:rsidRDefault="000E7C08" w:rsidP="00553901">
            <w:pPr>
              <w:pStyle w:val="Corpo"/>
              <w:jc w:val="center"/>
              <w:rPr>
                <w:b/>
                <w:color w:val="FFFFFF" w:themeColor="background1"/>
                <w:szCs w:val="23"/>
              </w:rPr>
            </w:pPr>
            <w:r w:rsidRPr="000A6ED6">
              <w:rPr>
                <w:b/>
                <w:color w:val="FFFFFF" w:themeColor="background1"/>
                <w:szCs w:val="23"/>
              </w:rPr>
              <w:t>Cápsulas com Antioxidantes</w:t>
            </w:r>
          </w:p>
        </w:tc>
      </w:tr>
      <w:tr w:rsidR="000E7C08" w:rsidRPr="009537E7" w14:paraId="5A4B0987" w14:textId="77777777" w:rsidTr="00553901">
        <w:trPr>
          <w:trHeight w:val="515"/>
        </w:trPr>
        <w:tc>
          <w:tcPr>
            <w:tcW w:w="45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0FE83522" w14:textId="77777777" w:rsidR="000E7C08" w:rsidRPr="00FA23F6" w:rsidRDefault="000E7C08" w:rsidP="00553901">
            <w:pPr>
              <w:pStyle w:val="Corpo"/>
              <w:rPr>
                <w:szCs w:val="23"/>
              </w:rPr>
            </w:pPr>
            <w:bookmarkStart w:id="182" w:name="_Hlk62659598"/>
            <w:r w:rsidRPr="00FA23F6">
              <w:rPr>
                <w:szCs w:val="23"/>
              </w:rPr>
              <w:t>Metionina</w:t>
            </w:r>
            <w:bookmarkEnd w:id="182"/>
            <w:r w:rsidRPr="00FA23F6">
              <w:rPr>
                <w:szCs w:val="23"/>
              </w:rPr>
              <w:t>...........................</w:t>
            </w:r>
            <w:r>
              <w:rPr>
                <w:szCs w:val="23"/>
              </w:rPr>
              <w:t>...</w:t>
            </w:r>
            <w:r w:rsidRPr="00FA23F6">
              <w:rPr>
                <w:szCs w:val="23"/>
              </w:rPr>
              <w:t>............0,67 mg</w:t>
            </w:r>
          </w:p>
        </w:tc>
      </w:tr>
      <w:tr w:rsidR="000E7C08" w:rsidRPr="009537E7" w14:paraId="654BF023" w14:textId="77777777" w:rsidTr="00553901">
        <w:trPr>
          <w:trHeight w:val="515"/>
        </w:trPr>
        <w:tc>
          <w:tcPr>
            <w:tcW w:w="45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0BB97862" w14:textId="77777777" w:rsidR="000E7C08" w:rsidRPr="00FA23F6" w:rsidRDefault="000E7C08" w:rsidP="00553901">
            <w:pPr>
              <w:pStyle w:val="Corpo"/>
              <w:rPr>
                <w:szCs w:val="23"/>
              </w:rPr>
            </w:pPr>
            <w:r w:rsidRPr="00FA23F6">
              <w:rPr>
                <w:szCs w:val="23"/>
              </w:rPr>
              <w:t>Selênio Orgânico (</w:t>
            </w:r>
            <w:bookmarkStart w:id="183" w:name="_Hlk62659601"/>
            <w:proofErr w:type="spellStart"/>
            <w:r w:rsidRPr="00FA23F6">
              <w:rPr>
                <w:szCs w:val="23"/>
              </w:rPr>
              <w:t>eXselen</w:t>
            </w:r>
            <w:bookmarkEnd w:id="183"/>
            <w:proofErr w:type="spellEnd"/>
            <w:proofErr w:type="gramStart"/>
            <w:r w:rsidRPr="00FA23F6">
              <w:rPr>
                <w:szCs w:val="23"/>
              </w:rPr>
              <w:t>™)....</w:t>
            </w:r>
            <w:r>
              <w:rPr>
                <w:szCs w:val="23"/>
              </w:rPr>
              <w:t>.....</w:t>
            </w:r>
            <w:r w:rsidRPr="00FA23F6">
              <w:rPr>
                <w:szCs w:val="23"/>
              </w:rPr>
              <w:t>...</w:t>
            </w:r>
            <w:proofErr w:type="gramEnd"/>
            <w:r w:rsidRPr="00FA23F6">
              <w:rPr>
                <w:szCs w:val="23"/>
              </w:rPr>
              <w:t xml:space="preserve"> 200 µg</w:t>
            </w:r>
          </w:p>
        </w:tc>
      </w:tr>
      <w:tr w:rsidR="000E7C08" w:rsidRPr="009537E7" w14:paraId="4A9E0F8A" w14:textId="77777777" w:rsidTr="00553901">
        <w:trPr>
          <w:trHeight w:val="515"/>
        </w:trPr>
        <w:tc>
          <w:tcPr>
            <w:tcW w:w="45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D4852D2" w14:textId="77777777" w:rsidR="000E7C08" w:rsidRPr="00FA23F6" w:rsidRDefault="000E7C08" w:rsidP="00553901">
            <w:pPr>
              <w:pStyle w:val="Corpo"/>
              <w:rPr>
                <w:szCs w:val="23"/>
              </w:rPr>
            </w:pPr>
            <w:r w:rsidRPr="00FA23F6">
              <w:rPr>
                <w:szCs w:val="23"/>
              </w:rPr>
              <w:t>Vitamina C..............................</w:t>
            </w:r>
            <w:r>
              <w:rPr>
                <w:szCs w:val="23"/>
              </w:rPr>
              <w:t>...</w:t>
            </w:r>
            <w:r w:rsidRPr="00FA23F6">
              <w:rPr>
                <w:szCs w:val="23"/>
              </w:rPr>
              <w:t>.......0,18 mg</w:t>
            </w:r>
          </w:p>
        </w:tc>
      </w:tr>
      <w:tr w:rsidR="000E7C08" w:rsidRPr="009537E7" w14:paraId="6A268226" w14:textId="77777777" w:rsidTr="00553901">
        <w:trPr>
          <w:trHeight w:val="515"/>
        </w:trPr>
        <w:tc>
          <w:tcPr>
            <w:tcW w:w="45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CC70563" w14:textId="77777777" w:rsidR="000E7C08" w:rsidRPr="00FA23F6" w:rsidRDefault="000E7C08" w:rsidP="00553901">
            <w:pPr>
              <w:pStyle w:val="Corpo"/>
              <w:rPr>
                <w:szCs w:val="23"/>
              </w:rPr>
            </w:pPr>
            <w:bookmarkStart w:id="184" w:name="_Hlk62659605"/>
            <w:r>
              <w:rPr>
                <w:szCs w:val="23"/>
              </w:rPr>
              <w:t>Betacaroteno</w:t>
            </w:r>
            <w:bookmarkEnd w:id="184"/>
            <w:r>
              <w:rPr>
                <w:szCs w:val="23"/>
              </w:rPr>
              <w:t>......................................3000 UI</w:t>
            </w:r>
          </w:p>
        </w:tc>
      </w:tr>
      <w:tr w:rsidR="000E7C08" w:rsidRPr="009537E7" w14:paraId="7BCD36A5" w14:textId="77777777" w:rsidTr="00553901">
        <w:trPr>
          <w:trHeight w:val="515"/>
        </w:trPr>
        <w:tc>
          <w:tcPr>
            <w:tcW w:w="45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25BEE2E" w14:textId="77777777" w:rsidR="000E7C08" w:rsidRPr="00FA23F6" w:rsidRDefault="000E7C08" w:rsidP="00553901">
            <w:pPr>
              <w:pStyle w:val="Corpo"/>
              <w:rPr>
                <w:szCs w:val="23"/>
              </w:rPr>
            </w:pPr>
            <w:bookmarkStart w:id="185" w:name="_Hlk62659608"/>
            <w:r w:rsidRPr="00FA23F6">
              <w:rPr>
                <w:rFonts w:ascii="Arial" w:hAnsi="Arial" w:cs="Arial"/>
                <w:szCs w:val="23"/>
              </w:rPr>
              <w:t>α</w:t>
            </w:r>
            <w:r w:rsidRPr="00FA23F6">
              <w:rPr>
                <w:szCs w:val="23"/>
              </w:rPr>
              <w:t>-tocoferol</w:t>
            </w:r>
            <w:bookmarkEnd w:id="185"/>
            <w:r w:rsidRPr="00FA23F6">
              <w:rPr>
                <w:szCs w:val="23"/>
              </w:rPr>
              <w:t>.........................</w:t>
            </w:r>
            <w:r>
              <w:rPr>
                <w:szCs w:val="23"/>
              </w:rPr>
              <w:t>...</w:t>
            </w:r>
            <w:r w:rsidRPr="00FA23F6">
              <w:rPr>
                <w:szCs w:val="23"/>
              </w:rPr>
              <w:t>.........</w:t>
            </w:r>
            <w:r>
              <w:rPr>
                <w:szCs w:val="23"/>
              </w:rPr>
              <w:t>.</w:t>
            </w:r>
            <w:r w:rsidRPr="00FA23F6">
              <w:rPr>
                <w:szCs w:val="23"/>
              </w:rPr>
              <w:t>.......90 UI</w:t>
            </w:r>
          </w:p>
        </w:tc>
      </w:tr>
      <w:tr w:rsidR="000E7C08" w:rsidRPr="009537E7" w14:paraId="0FA57DAC" w14:textId="77777777" w:rsidTr="00553901">
        <w:trPr>
          <w:trHeight w:val="586"/>
        </w:trPr>
        <w:tc>
          <w:tcPr>
            <w:tcW w:w="45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0AB65347" w14:textId="77777777" w:rsidR="000E7C08" w:rsidRPr="00FA23F6" w:rsidRDefault="000E7C08" w:rsidP="00553901">
            <w:pPr>
              <w:pStyle w:val="Corpo"/>
              <w:rPr>
                <w:szCs w:val="23"/>
              </w:rPr>
            </w:pPr>
            <w:r w:rsidRPr="00FA23F6">
              <w:rPr>
                <w:szCs w:val="23"/>
              </w:rPr>
              <w:t>Excipiente qsp..................</w:t>
            </w:r>
            <w:r>
              <w:rPr>
                <w:szCs w:val="23"/>
              </w:rPr>
              <w:t>...</w:t>
            </w:r>
            <w:r w:rsidRPr="00FA23F6">
              <w:rPr>
                <w:szCs w:val="23"/>
              </w:rPr>
              <w:t>..........1 Cápsula</w:t>
            </w:r>
          </w:p>
        </w:tc>
      </w:tr>
    </w:tbl>
    <w:p w14:paraId="5AD2EFC6" w14:textId="77777777" w:rsidR="000E7C08" w:rsidRPr="00B12A58" w:rsidRDefault="000E7C08" w:rsidP="000E7C08">
      <w:pPr>
        <w:pStyle w:val="Corpo"/>
        <w:tabs>
          <w:tab w:val="left" w:pos="4111"/>
          <w:tab w:val="left" w:pos="4678"/>
        </w:tabs>
        <w:ind w:right="4393"/>
        <w:jc w:val="center"/>
        <w:rPr>
          <w:sz w:val="16"/>
          <w:szCs w:val="16"/>
        </w:rPr>
      </w:pPr>
      <w:r>
        <w:rPr>
          <w:sz w:val="16"/>
          <w:szCs w:val="16"/>
        </w:rPr>
        <w:t>Administrar 1 cápsula 3 vezes ao dia ou conforme orientação médica.</w:t>
      </w:r>
    </w:p>
    <w:p w14:paraId="5824F7B7" w14:textId="77777777" w:rsidR="00B0692E" w:rsidRDefault="00B0692E" w:rsidP="00B0692E">
      <w:pPr>
        <w:pStyle w:val="Corpo"/>
        <w:spacing w:after="0"/>
        <w:ind w:left="360"/>
        <w:rPr>
          <w:sz w:val="20"/>
          <w:szCs w:val="20"/>
        </w:rPr>
      </w:pPr>
    </w:p>
    <w:p w14:paraId="1D3FFCE7" w14:textId="77777777" w:rsidR="00B0692E" w:rsidRDefault="00B0692E" w:rsidP="00B0692E">
      <w:pPr>
        <w:pStyle w:val="Corpo"/>
        <w:spacing w:after="0"/>
        <w:rPr>
          <w:sz w:val="20"/>
          <w:szCs w:val="20"/>
        </w:rPr>
      </w:pPr>
    </w:p>
    <w:p w14:paraId="3AD5E017" w14:textId="77777777" w:rsidR="00B0692E" w:rsidRDefault="00B0692E" w:rsidP="00B0692E">
      <w:pPr>
        <w:pStyle w:val="Corpo"/>
        <w:spacing w:line="276" w:lineRule="auto"/>
        <w:rPr>
          <w:b/>
        </w:rPr>
      </w:pPr>
    </w:p>
    <w:p w14:paraId="787BDB18" w14:textId="17E63B86" w:rsidR="000E7C08" w:rsidRPr="000A6ED6" w:rsidRDefault="000E7C08" w:rsidP="000E7C08">
      <w:pPr>
        <w:pStyle w:val="Corpo"/>
        <w:numPr>
          <w:ilvl w:val="0"/>
          <w:numId w:val="33"/>
        </w:numPr>
        <w:rPr>
          <w:szCs w:val="23"/>
        </w:rPr>
      </w:pPr>
      <w:proofErr w:type="spellStart"/>
      <w:r w:rsidRPr="000A6ED6">
        <w:rPr>
          <w:szCs w:val="23"/>
        </w:rPr>
        <w:t>eXselen</w:t>
      </w:r>
      <w:proofErr w:type="spellEnd"/>
      <w:r w:rsidRPr="000A6ED6">
        <w:rPr>
          <w:szCs w:val="23"/>
        </w:rPr>
        <w:t xml:space="preserve">™ é uma forma orgânica de selênio elementar. Cada 100 mg de </w:t>
      </w:r>
      <w:proofErr w:type="spellStart"/>
      <w:r w:rsidRPr="000A6ED6">
        <w:rPr>
          <w:szCs w:val="23"/>
        </w:rPr>
        <w:t>eXselen</w:t>
      </w:r>
      <w:proofErr w:type="spellEnd"/>
      <w:r w:rsidRPr="000A6ED6">
        <w:rPr>
          <w:szCs w:val="23"/>
        </w:rPr>
        <w:t>™ proporcionam 200 µg de selênio.</w:t>
      </w:r>
    </w:p>
    <w:p w14:paraId="42912333" w14:textId="77777777" w:rsidR="000E7C08" w:rsidRDefault="000E7C08" w:rsidP="000E7C08">
      <w:pPr>
        <w:pStyle w:val="Corpo"/>
        <w:rPr>
          <w:b/>
          <w:i/>
          <w:sz w:val="24"/>
        </w:rPr>
      </w:pPr>
    </w:p>
    <w:p w14:paraId="5500428E" w14:textId="77777777" w:rsidR="000E7C08" w:rsidRDefault="000E7C08" w:rsidP="000E7C08">
      <w:pPr>
        <w:pStyle w:val="Corpo"/>
        <w:ind w:right="4535"/>
        <w:jc w:val="center"/>
        <w:rPr>
          <w:b/>
          <w:i/>
          <w:sz w:val="24"/>
        </w:rPr>
      </w:pPr>
      <w:r>
        <w:rPr>
          <w:b/>
          <w:i/>
          <w:sz w:val="24"/>
        </w:rPr>
        <w:t>+</w:t>
      </w:r>
    </w:p>
    <w:p w14:paraId="06061210" w14:textId="77777777" w:rsidR="000E7C08" w:rsidRPr="006944D5" w:rsidRDefault="000E7C08" w:rsidP="000E7C08">
      <w:pPr>
        <w:pStyle w:val="Corpo"/>
        <w:ind w:right="4535"/>
        <w:jc w:val="center"/>
        <w:rPr>
          <w:b/>
          <w:i/>
          <w:sz w:val="24"/>
        </w:rPr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0E7C08" w:rsidRPr="009537E7" w14:paraId="51D0DA1F" w14:textId="77777777" w:rsidTr="0055390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31EFA670" w14:textId="77777777" w:rsidR="000E7C08" w:rsidRPr="000A6ED6" w:rsidRDefault="000E7C08" w:rsidP="00553901">
            <w:pPr>
              <w:pStyle w:val="Corpo"/>
              <w:jc w:val="center"/>
              <w:rPr>
                <w:b/>
                <w:color w:val="FFFFFF" w:themeColor="background1"/>
                <w:szCs w:val="23"/>
              </w:rPr>
            </w:pPr>
            <w:r w:rsidRPr="000A6ED6">
              <w:rPr>
                <w:b/>
                <w:color w:val="FFFFFF" w:themeColor="background1"/>
                <w:szCs w:val="23"/>
              </w:rPr>
              <w:t xml:space="preserve">Cápsulas de </w:t>
            </w:r>
            <w:proofErr w:type="spellStart"/>
            <w:r w:rsidRPr="000A6ED6">
              <w:rPr>
                <w:b/>
                <w:color w:val="FFFFFF" w:themeColor="background1"/>
                <w:szCs w:val="23"/>
              </w:rPr>
              <w:t>Pregabalina</w:t>
            </w:r>
            <w:proofErr w:type="spellEnd"/>
          </w:p>
        </w:tc>
      </w:tr>
      <w:tr w:rsidR="000E7C08" w:rsidRPr="009537E7" w14:paraId="1FF06490" w14:textId="77777777" w:rsidTr="0055390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544CC362" w14:textId="77777777" w:rsidR="000E7C08" w:rsidRPr="003A6682" w:rsidRDefault="000E7C08" w:rsidP="00553901">
            <w:pPr>
              <w:pStyle w:val="Corpo"/>
            </w:pPr>
            <w:bookmarkStart w:id="186" w:name="_Hlk62659611"/>
            <w:proofErr w:type="spellStart"/>
            <w:r>
              <w:t>Pregabalina</w:t>
            </w:r>
            <w:bookmarkEnd w:id="186"/>
            <w:proofErr w:type="spellEnd"/>
            <w:r>
              <w:t>.....................................150 mg</w:t>
            </w:r>
          </w:p>
        </w:tc>
      </w:tr>
      <w:tr w:rsidR="000E7C08" w:rsidRPr="009537E7" w14:paraId="3B337295" w14:textId="77777777" w:rsidTr="00553901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44EB99C" w14:textId="77777777" w:rsidR="000E7C08" w:rsidRPr="003A6682" w:rsidRDefault="000E7C08" w:rsidP="00553901">
            <w:pPr>
              <w:pStyle w:val="Corpo"/>
            </w:pPr>
            <w:r>
              <w:t>Excipiente qsp............................1 Cápsula</w:t>
            </w:r>
          </w:p>
        </w:tc>
      </w:tr>
    </w:tbl>
    <w:p w14:paraId="3FBFA0F6" w14:textId="2F0ED2EB" w:rsidR="000E7C08" w:rsidRDefault="000E7C08" w:rsidP="000E7C08">
      <w:pPr>
        <w:pStyle w:val="Corpo"/>
        <w:ind w:right="4393"/>
        <w:jc w:val="center"/>
        <w:rPr>
          <w:sz w:val="16"/>
          <w:szCs w:val="16"/>
        </w:rPr>
      </w:pPr>
      <w:r>
        <w:rPr>
          <w:sz w:val="16"/>
          <w:szCs w:val="16"/>
        </w:rPr>
        <w:t xml:space="preserve">Administrar 1 </w:t>
      </w:r>
      <w:r w:rsidR="00B94E54">
        <w:rPr>
          <w:sz w:val="16"/>
          <w:szCs w:val="16"/>
        </w:rPr>
        <w:t>cápsula 2</w:t>
      </w:r>
      <w:r>
        <w:rPr>
          <w:sz w:val="16"/>
          <w:szCs w:val="16"/>
        </w:rPr>
        <w:t xml:space="preserve"> vezes ao dia ou conforme orientação médica.</w:t>
      </w:r>
    </w:p>
    <w:p w14:paraId="358EC73F" w14:textId="77777777" w:rsidR="000E7C08" w:rsidRDefault="000E7C08" w:rsidP="000E7C08">
      <w:pPr>
        <w:pStyle w:val="Corpo"/>
        <w:ind w:right="3969"/>
        <w:jc w:val="left"/>
        <w:rPr>
          <w:sz w:val="16"/>
          <w:szCs w:val="16"/>
        </w:rPr>
      </w:pPr>
    </w:p>
    <w:p w14:paraId="417E9979" w14:textId="77777777" w:rsidR="000E7C08" w:rsidRDefault="000E7C08" w:rsidP="000E7C08">
      <w:pPr>
        <w:pStyle w:val="Corpo"/>
        <w:ind w:right="3969"/>
        <w:jc w:val="left"/>
        <w:rPr>
          <w:sz w:val="16"/>
          <w:szCs w:val="16"/>
        </w:rPr>
      </w:pPr>
    </w:p>
    <w:p w14:paraId="30D28BC7" w14:textId="77777777" w:rsidR="000E7C08" w:rsidRDefault="000E7C08" w:rsidP="000E7C08">
      <w:pPr>
        <w:pStyle w:val="Corpo"/>
        <w:numPr>
          <w:ilvl w:val="0"/>
          <w:numId w:val="33"/>
        </w:numPr>
      </w:pPr>
      <w:r>
        <w:t xml:space="preserve">Na primeira semana, reduzir a dose de </w:t>
      </w:r>
      <w:proofErr w:type="spellStart"/>
      <w:r>
        <w:t>pregabalina</w:t>
      </w:r>
      <w:proofErr w:type="spellEnd"/>
      <w:r>
        <w:t xml:space="preserve"> para 75 mg 2 vezes ao dia. </w:t>
      </w:r>
    </w:p>
    <w:p w14:paraId="7D110A08" w14:textId="11BAD663" w:rsidR="005C14CF" w:rsidRDefault="005C14CF" w:rsidP="00B70169">
      <w:pPr>
        <w:pStyle w:val="Corpo"/>
        <w:spacing w:line="276" w:lineRule="auto"/>
        <w:rPr>
          <w:b/>
        </w:rPr>
      </w:pPr>
    </w:p>
    <w:p w14:paraId="47BF42A5" w14:textId="0F6C9401" w:rsidR="005C14CF" w:rsidRDefault="005C14CF" w:rsidP="00B70169">
      <w:pPr>
        <w:pStyle w:val="Corpo"/>
        <w:spacing w:line="276" w:lineRule="auto"/>
        <w:rPr>
          <w:b/>
        </w:rPr>
      </w:pPr>
    </w:p>
    <w:p w14:paraId="53769898" w14:textId="5078940D" w:rsidR="005C14CF" w:rsidRDefault="005C14CF" w:rsidP="00B70169">
      <w:pPr>
        <w:pStyle w:val="Corpo"/>
        <w:spacing w:line="276" w:lineRule="auto"/>
        <w:rPr>
          <w:b/>
        </w:rPr>
      </w:pPr>
    </w:p>
    <w:p w14:paraId="3FA64156" w14:textId="68255A9B" w:rsidR="005C14CF" w:rsidRDefault="005C14CF" w:rsidP="00B70169">
      <w:pPr>
        <w:pStyle w:val="Corpo"/>
        <w:spacing w:line="276" w:lineRule="auto"/>
        <w:rPr>
          <w:b/>
        </w:rPr>
      </w:pPr>
    </w:p>
    <w:p w14:paraId="7C11C864" w14:textId="5141AD99" w:rsidR="005C14CF" w:rsidRDefault="005C14CF" w:rsidP="00B70169">
      <w:pPr>
        <w:pStyle w:val="Corpo"/>
        <w:spacing w:line="276" w:lineRule="auto"/>
        <w:rPr>
          <w:b/>
        </w:rPr>
      </w:pPr>
    </w:p>
    <w:p w14:paraId="5FAD976E" w14:textId="2197306D" w:rsidR="005C14CF" w:rsidRDefault="005C14CF" w:rsidP="00B70169">
      <w:pPr>
        <w:pStyle w:val="Corpo"/>
        <w:spacing w:line="276" w:lineRule="auto"/>
        <w:rPr>
          <w:b/>
        </w:rPr>
      </w:pPr>
    </w:p>
    <w:p w14:paraId="40299ACB" w14:textId="17242561" w:rsidR="005C14CF" w:rsidRDefault="005C14CF" w:rsidP="00B70169">
      <w:pPr>
        <w:pStyle w:val="Corpo"/>
        <w:spacing w:line="276" w:lineRule="auto"/>
        <w:rPr>
          <w:b/>
        </w:rPr>
      </w:pPr>
    </w:p>
    <w:p w14:paraId="60BAC697" w14:textId="78616C37" w:rsidR="005C14CF" w:rsidRDefault="005C14CF" w:rsidP="00B70169">
      <w:pPr>
        <w:pStyle w:val="Corpo"/>
        <w:spacing w:line="276" w:lineRule="auto"/>
        <w:rPr>
          <w:b/>
        </w:rPr>
      </w:pPr>
    </w:p>
    <w:p w14:paraId="1CEA1115" w14:textId="597A1AE8" w:rsidR="00FD789C" w:rsidRPr="000A6ED6" w:rsidRDefault="00FD789C" w:rsidP="00FD789C">
      <w:pPr>
        <w:pStyle w:val="Corpo"/>
        <w:rPr>
          <w:b/>
          <w:i/>
          <w:iCs/>
          <w:sz w:val="24"/>
        </w:rPr>
      </w:pPr>
      <w:r w:rsidRPr="000A6ED6">
        <w:rPr>
          <w:b/>
          <w:i/>
          <w:iCs/>
          <w:sz w:val="24"/>
        </w:rPr>
        <w:lastRenderedPageBreak/>
        <w:t xml:space="preserve">Cápsulas de </w:t>
      </w:r>
      <w:proofErr w:type="spellStart"/>
      <w:r w:rsidRPr="000A6ED6">
        <w:rPr>
          <w:b/>
          <w:i/>
          <w:iCs/>
          <w:sz w:val="24"/>
        </w:rPr>
        <w:t>Curcuma</w:t>
      </w:r>
      <w:proofErr w:type="spellEnd"/>
      <w:r w:rsidRPr="000A6ED6">
        <w:rPr>
          <w:b/>
          <w:i/>
          <w:iCs/>
          <w:sz w:val="24"/>
        </w:rPr>
        <w:t xml:space="preserve"> longa+ Piperina</w:t>
      </w:r>
      <w:r w:rsidR="00A4353B">
        <w:rPr>
          <w:b/>
          <w:i/>
          <w:iCs/>
          <w:sz w:val="24"/>
        </w:rPr>
        <w:t xml:space="preserve"> em Pacientes com Pancreatite</w:t>
      </w:r>
    </w:p>
    <w:p w14:paraId="5A9E0A39" w14:textId="77777777" w:rsidR="00FD789C" w:rsidRPr="00C30C20" w:rsidRDefault="00FD789C" w:rsidP="00FD789C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FD789C" w:rsidRPr="009537E7" w14:paraId="6CAF070F" w14:textId="77777777" w:rsidTr="0055390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7BFB245D" w14:textId="5D2A183F" w:rsidR="00FD789C" w:rsidRPr="000A6ED6" w:rsidRDefault="00FD789C" w:rsidP="00553901">
            <w:pPr>
              <w:pStyle w:val="Corpo"/>
              <w:jc w:val="center"/>
              <w:rPr>
                <w:b/>
                <w:color w:val="FFFFFF" w:themeColor="background1"/>
                <w:szCs w:val="23"/>
              </w:rPr>
            </w:pPr>
            <w:r>
              <w:rPr>
                <w:noProof/>
                <w:lang w:eastAsia="pt-BR"/>
              </w:rPr>
              <mc:AlternateContent>
                <mc:Choice Requires="wps">
                  <w:drawing>
                    <wp:anchor distT="0" distB="0" distL="114300" distR="114300" simplePos="0" relativeHeight="253085696" behindDoc="0" locked="0" layoutInCell="1" allowOverlap="1" wp14:anchorId="4DAB9199" wp14:editId="5AF752A3">
                      <wp:simplePos x="0" y="0"/>
                      <wp:positionH relativeFrom="column">
                        <wp:posOffset>2857500</wp:posOffset>
                      </wp:positionH>
                      <wp:positionV relativeFrom="paragraph">
                        <wp:posOffset>-64135</wp:posOffset>
                      </wp:positionV>
                      <wp:extent cx="2501265" cy="1519555"/>
                      <wp:effectExtent l="3810" t="1905" r="0" b="2540"/>
                      <wp:wrapNone/>
                      <wp:docPr id="252" name="Caixa de Texto 25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501265" cy="151955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2">
                                  <a:lumMod val="100000"/>
                                  <a:lumOff val="0"/>
                                </a:schemeClr>
                              </a:solidFill>
                              <a:ln>
                                <a:noFill/>
                              </a:ln>
                              <a:extLst>
                                <a:ext uri="{91240B29-F687-4F45-9708-019B960494DF}">
                                  <a14:hiddenLine xmlns:a14="http://schemas.microsoft.com/office/drawing/2010/main"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14:hiddenLine>
                                </a:ext>
                              </a:extLst>
                            </wps:spPr>
                            <wps:txbx>
                              <w:txbxContent>
                                <w:p w14:paraId="49FD7791" w14:textId="77777777" w:rsidR="005D1916" w:rsidRPr="00A02F35" w:rsidRDefault="005D1916" w:rsidP="00FD789C">
                                  <w:pPr>
                                    <w:jc w:val="both"/>
                                    <w:rPr>
                                      <w:rFonts w:ascii="Swis721 Th BT" w:hAnsi="Swis721 Th BT"/>
                                      <w:color w:val="404040" w:themeColor="text1" w:themeTint="BF"/>
                                      <w:sz w:val="18"/>
                                      <w:szCs w:val="18"/>
                                    </w:rPr>
                                  </w:pPr>
                                  <w:r w:rsidRPr="00A02F35">
                                    <w:rPr>
                                      <w:rFonts w:ascii="Swis721 Th BT" w:hAnsi="Swis721 Th BT"/>
                                      <w:color w:val="404040" w:themeColor="text1" w:themeTint="BF"/>
                                      <w:sz w:val="18"/>
                                      <w:szCs w:val="18"/>
                                    </w:rPr>
                                    <w:t xml:space="preserve">De acordo com resultados de um estudo conduzido por </w:t>
                                  </w:r>
                                  <w:proofErr w:type="spellStart"/>
                                  <w:r w:rsidRPr="00A02F35">
                                    <w:rPr>
                                      <w:rFonts w:ascii="Swis721 Th BT" w:hAnsi="Swis721 Th BT"/>
                                      <w:color w:val="404040" w:themeColor="text1" w:themeTint="BF"/>
                                      <w:sz w:val="18"/>
                                      <w:szCs w:val="18"/>
                                    </w:rPr>
                                    <w:t>Durgaprasad</w:t>
                                  </w:r>
                                  <w:proofErr w:type="spellEnd"/>
                                  <w:r w:rsidRPr="00A02F35">
                                    <w:rPr>
                                      <w:rFonts w:ascii="Swis721 Th BT" w:hAnsi="Swis721 Th BT"/>
                                      <w:color w:val="404040" w:themeColor="text1" w:themeTint="BF"/>
                                      <w:sz w:val="18"/>
                                      <w:szCs w:val="18"/>
                                    </w:rPr>
                                    <w:t xml:space="preserve"> </w:t>
                                  </w:r>
                                  <w:r w:rsidRPr="00A02F35">
                                    <w:rPr>
                                      <w:rFonts w:ascii="Swis721 Th BT" w:hAnsi="Swis721 Th BT"/>
                                      <w:i/>
                                      <w:color w:val="404040" w:themeColor="text1" w:themeTint="BF"/>
                                      <w:sz w:val="18"/>
                                      <w:szCs w:val="18"/>
                                    </w:rPr>
                                    <w:t>et al.</w:t>
                                  </w:r>
                                  <w:r w:rsidRPr="00A02F35">
                                    <w:rPr>
                                      <w:rFonts w:ascii="Swis721 Th BT" w:hAnsi="Swis721 Th BT"/>
                                      <w:color w:val="404040" w:themeColor="text1" w:themeTint="BF"/>
                                      <w:sz w:val="18"/>
                                      <w:szCs w:val="18"/>
                                    </w:rPr>
                                    <w:t xml:space="preserve"> (2005), a ass</w:t>
                                  </w:r>
                                  <w:r>
                                    <w:rPr>
                                      <w:rFonts w:ascii="Swis721 Th BT" w:hAnsi="Swis721 Th BT"/>
                                      <w:color w:val="404040" w:themeColor="text1" w:themeTint="BF"/>
                                      <w:sz w:val="18"/>
                                      <w:szCs w:val="18"/>
                                    </w:rPr>
                                    <w:t>ociação de curcumina e piperina</w:t>
                                  </w:r>
                                  <w:r w:rsidRPr="00A02F35">
                                    <w:rPr>
                                      <w:rFonts w:ascii="Swis721 Th BT" w:hAnsi="Swis721 Th BT"/>
                                      <w:color w:val="404040" w:themeColor="text1" w:themeTint="BF"/>
                                      <w:sz w:val="18"/>
                                      <w:szCs w:val="18"/>
                                    </w:rPr>
                                    <w:t xml:space="preserve"> por 6 semanas promoveu redução do estresse oxidativo em pacientes com pancreatite. A curcumina tem sido documentada como anti-inflamatório e antioxidante. Diversos estudos experimentais já comprovaram sua eficácia como anti-inflamatório.</w:t>
                                  </w:r>
                                </w:p>
                                <w:p w14:paraId="1BE0DF7A" w14:textId="77777777" w:rsidR="005D1916" w:rsidRPr="00A02F35" w:rsidRDefault="005D1916" w:rsidP="00FD789C">
                                  <w:pPr>
                                    <w:rPr>
                                      <w:szCs w:val="18"/>
                                    </w:rPr>
                                  </w:pP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DAB9199" id="Caixa de Texto 252" o:spid="_x0000_s1208" type="#_x0000_t202" style="position:absolute;left:0;text-align:left;margin-left:225pt;margin-top:-5.05pt;width:196.95pt;height:119.65pt;z-index:253085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" fillcolor="#e7e6e6 [3214]" stroked="f">
                      <v:textbox>
                        <w:txbxContent>
                          <w:p w14:paraId="49FD7791" w14:textId="77777777" w:rsidR="005D1916" w:rsidRPr="00A02F35" w:rsidRDefault="005D1916" w:rsidP="00FD789C">
                            <w:pPr>
                              <w:jc w:val="both"/>
                              <w:rPr>
                                <w:rFonts w:ascii="Swis721 Th BT" w:hAnsi="Swis721 Th BT"/>
                                <w:color w:val="404040" w:themeColor="text1" w:themeTint="BF"/>
                                <w:sz w:val="18"/>
                                <w:szCs w:val="18"/>
                              </w:rPr>
                            </w:pPr>
                            <w:r w:rsidRPr="00A02F35">
                              <w:rPr>
                                <w:rFonts w:ascii="Swis721 Th BT" w:hAnsi="Swis721 Th BT"/>
                                <w:color w:val="404040" w:themeColor="text1" w:themeTint="BF"/>
                                <w:sz w:val="18"/>
                                <w:szCs w:val="18"/>
                              </w:rPr>
                              <w:t xml:space="preserve">De acordo com resultados de um estudo conduzido por </w:t>
                            </w:r>
                            <w:proofErr w:type="spellStart"/>
                            <w:r w:rsidRPr="00A02F35">
                              <w:rPr>
                                <w:rFonts w:ascii="Swis721 Th BT" w:hAnsi="Swis721 Th BT"/>
                                <w:color w:val="404040" w:themeColor="text1" w:themeTint="BF"/>
                                <w:sz w:val="18"/>
                                <w:szCs w:val="18"/>
                              </w:rPr>
                              <w:t>Durgaprasad</w:t>
                            </w:r>
                            <w:proofErr w:type="spellEnd"/>
                            <w:r w:rsidRPr="00A02F35">
                              <w:rPr>
                                <w:rFonts w:ascii="Swis721 Th BT" w:hAnsi="Swis721 Th BT"/>
                                <w:color w:val="404040" w:themeColor="text1" w:themeTint="BF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A02F35">
                              <w:rPr>
                                <w:rFonts w:ascii="Swis721 Th BT" w:hAnsi="Swis721 Th BT"/>
                                <w:i/>
                                <w:color w:val="404040" w:themeColor="text1" w:themeTint="BF"/>
                                <w:sz w:val="18"/>
                                <w:szCs w:val="18"/>
                              </w:rPr>
                              <w:t>et al.</w:t>
                            </w:r>
                            <w:r w:rsidRPr="00A02F35">
                              <w:rPr>
                                <w:rFonts w:ascii="Swis721 Th BT" w:hAnsi="Swis721 Th BT"/>
                                <w:color w:val="404040" w:themeColor="text1" w:themeTint="BF"/>
                                <w:sz w:val="18"/>
                                <w:szCs w:val="18"/>
                              </w:rPr>
                              <w:t xml:space="preserve"> (2005), a ass</w:t>
                            </w:r>
                            <w:r>
                              <w:rPr>
                                <w:rFonts w:ascii="Swis721 Th BT" w:hAnsi="Swis721 Th BT"/>
                                <w:color w:val="404040" w:themeColor="text1" w:themeTint="BF"/>
                                <w:sz w:val="18"/>
                                <w:szCs w:val="18"/>
                              </w:rPr>
                              <w:t>ociação de curcumina e piperina</w:t>
                            </w:r>
                            <w:r w:rsidRPr="00A02F35">
                              <w:rPr>
                                <w:rFonts w:ascii="Swis721 Th BT" w:hAnsi="Swis721 Th BT"/>
                                <w:color w:val="404040" w:themeColor="text1" w:themeTint="BF"/>
                                <w:sz w:val="18"/>
                                <w:szCs w:val="18"/>
                              </w:rPr>
                              <w:t xml:space="preserve"> por 6 semanas promoveu redução do estresse oxidativo em pacientes com pancreatite. A curcumina tem sido documentada como anti-inflamatório e antioxidante. Diversos estudos experimentais já comprovaram sua eficácia como anti-inflamatório.</w:t>
                            </w:r>
                          </w:p>
                          <w:p w14:paraId="1BE0DF7A" w14:textId="77777777" w:rsidR="005D1916" w:rsidRPr="00A02F35" w:rsidRDefault="005D1916" w:rsidP="00FD789C">
                            <w:pPr>
                              <w:rPr>
                                <w:szCs w:val="18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0A6ED6">
              <w:rPr>
                <w:b/>
                <w:i/>
                <w:noProof/>
                <w:color w:val="FFFFFF" w:themeColor="background1"/>
                <w:szCs w:val="23"/>
                <w:lang w:eastAsia="pt-BR"/>
              </w:rPr>
              <w:t>Curcuma longa</w:t>
            </w:r>
            <w:r>
              <w:rPr>
                <w:b/>
                <w:noProof/>
                <w:color w:val="FFFFFF" w:themeColor="background1"/>
                <w:szCs w:val="23"/>
                <w:lang w:eastAsia="pt-BR"/>
              </w:rPr>
              <w:t xml:space="preserve"> + Piperina</w:t>
            </w:r>
          </w:p>
        </w:tc>
      </w:tr>
      <w:tr w:rsidR="00FD789C" w:rsidRPr="009537E7" w14:paraId="753A6D1C" w14:textId="77777777" w:rsidTr="0055390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11AEAD48" w14:textId="77777777" w:rsidR="00FD789C" w:rsidRPr="003A6682" w:rsidRDefault="00FD789C" w:rsidP="00553901">
            <w:pPr>
              <w:pStyle w:val="Corpo"/>
            </w:pPr>
            <w:bookmarkStart w:id="187" w:name="_Hlk62659615"/>
            <w:proofErr w:type="spellStart"/>
            <w:r w:rsidRPr="000A6ED6">
              <w:rPr>
                <w:i/>
              </w:rPr>
              <w:t>Curcuma</w:t>
            </w:r>
            <w:proofErr w:type="spellEnd"/>
            <w:r w:rsidRPr="000A6ED6">
              <w:rPr>
                <w:i/>
              </w:rPr>
              <w:t xml:space="preserve"> longa</w:t>
            </w:r>
            <w:r w:rsidRPr="000A6ED6">
              <w:t xml:space="preserve"> </w:t>
            </w:r>
            <w:bookmarkEnd w:id="187"/>
            <w:r w:rsidRPr="000A6ED6">
              <w:t>Ext. seco</w:t>
            </w:r>
            <w:r>
              <w:t>...............</w:t>
            </w:r>
            <w:r w:rsidRPr="000A6ED6">
              <w:t>500 mg</w:t>
            </w:r>
          </w:p>
        </w:tc>
      </w:tr>
      <w:tr w:rsidR="00FD789C" w:rsidRPr="009537E7" w14:paraId="79FA436A" w14:textId="77777777" w:rsidTr="0055390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5D78AFB9" w14:textId="77777777" w:rsidR="00FD789C" w:rsidRPr="004E2F5A" w:rsidRDefault="00FD789C" w:rsidP="00553901">
            <w:pPr>
              <w:pStyle w:val="Corpo"/>
            </w:pPr>
            <w:bookmarkStart w:id="188" w:name="_Hlk62659617"/>
            <w:r w:rsidRPr="000A6ED6">
              <w:t>Piperina</w:t>
            </w:r>
            <w:bookmarkEnd w:id="188"/>
            <w:r>
              <w:t>..............................................</w:t>
            </w:r>
            <w:r w:rsidRPr="000A6ED6">
              <w:t>5 mg</w:t>
            </w:r>
          </w:p>
        </w:tc>
      </w:tr>
      <w:tr w:rsidR="00FD789C" w:rsidRPr="009537E7" w14:paraId="44196D96" w14:textId="77777777" w:rsidTr="00553901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10F93957" w14:textId="77777777" w:rsidR="00FD789C" w:rsidRPr="003A6682" w:rsidRDefault="00FD789C" w:rsidP="00553901">
            <w:pPr>
              <w:pStyle w:val="Corpo"/>
            </w:pPr>
            <w:r w:rsidRPr="004E2F5A">
              <w:t>Excipiente qsp............................1 Cápsula</w:t>
            </w:r>
          </w:p>
        </w:tc>
      </w:tr>
    </w:tbl>
    <w:p w14:paraId="1E8DE910" w14:textId="77777777" w:rsidR="00FD789C" w:rsidRPr="00B12A58" w:rsidRDefault="00FD789C" w:rsidP="00FD789C">
      <w:pPr>
        <w:pStyle w:val="Corpo"/>
        <w:ind w:right="4393"/>
        <w:jc w:val="center"/>
        <w:rPr>
          <w:sz w:val="16"/>
          <w:szCs w:val="16"/>
        </w:rPr>
      </w:pPr>
      <w:r>
        <w:rPr>
          <w:sz w:val="16"/>
          <w:szCs w:val="16"/>
        </w:rPr>
        <w:t>Administrar 1</w:t>
      </w:r>
      <w:r w:rsidRPr="004E2F5A">
        <w:rPr>
          <w:sz w:val="16"/>
          <w:szCs w:val="16"/>
        </w:rPr>
        <w:t xml:space="preserve"> cápsula </w:t>
      </w:r>
      <w:r>
        <w:rPr>
          <w:sz w:val="16"/>
          <w:szCs w:val="16"/>
        </w:rPr>
        <w:t>ao</w:t>
      </w:r>
      <w:r w:rsidRPr="004E2F5A">
        <w:rPr>
          <w:sz w:val="16"/>
          <w:szCs w:val="16"/>
        </w:rPr>
        <w:t xml:space="preserve"> dia ou conforme orientação médica</w:t>
      </w:r>
      <w:r>
        <w:rPr>
          <w:sz w:val="16"/>
          <w:szCs w:val="16"/>
        </w:rPr>
        <w:t>.</w:t>
      </w:r>
    </w:p>
    <w:p w14:paraId="4532CEEC" w14:textId="77777777" w:rsidR="00FD789C" w:rsidRDefault="00FD789C" w:rsidP="00FD789C">
      <w:pPr>
        <w:pStyle w:val="Corpo"/>
        <w:rPr>
          <w:b/>
          <w:i/>
          <w:sz w:val="24"/>
        </w:rPr>
      </w:pPr>
    </w:p>
    <w:p w14:paraId="493911D8" w14:textId="77777777" w:rsidR="00FD789C" w:rsidRDefault="00FD789C" w:rsidP="00FD789C">
      <w:pPr>
        <w:pStyle w:val="Corpo"/>
        <w:rPr>
          <w:b/>
          <w:i/>
          <w:szCs w:val="23"/>
        </w:rPr>
      </w:pPr>
    </w:p>
    <w:p w14:paraId="2D6E6AB4" w14:textId="77777777" w:rsidR="00FD789C" w:rsidRPr="00A02F35" w:rsidRDefault="00FD789C" w:rsidP="00FD789C">
      <w:pPr>
        <w:pStyle w:val="Corpo"/>
        <w:rPr>
          <w:b/>
          <w:i/>
          <w:szCs w:val="23"/>
        </w:rPr>
      </w:pPr>
    </w:p>
    <w:p w14:paraId="00005010" w14:textId="18EBC21C" w:rsidR="00FD789C" w:rsidRDefault="00FD789C" w:rsidP="00FD789C">
      <w:pPr>
        <w:pStyle w:val="Corpo"/>
        <w:rPr>
          <w:b/>
          <w:i/>
          <w:sz w:val="24"/>
        </w:rPr>
      </w:pPr>
      <w:r w:rsidRPr="000A6ED6">
        <w:rPr>
          <w:b/>
          <w:i/>
          <w:sz w:val="24"/>
        </w:rPr>
        <w:t>Cápsulas de Vitamina D3</w:t>
      </w:r>
      <w:r w:rsidR="00A4353B">
        <w:rPr>
          <w:b/>
          <w:i/>
          <w:sz w:val="24"/>
        </w:rPr>
        <w:t xml:space="preserve"> em Pacientes com Pancreatite</w:t>
      </w:r>
    </w:p>
    <w:p w14:paraId="270C3308" w14:textId="393A02B8" w:rsidR="00FD789C" w:rsidRPr="00C30C20" w:rsidRDefault="00FD789C" w:rsidP="00FD789C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FD789C" w:rsidRPr="009537E7" w14:paraId="38D46D8D" w14:textId="77777777" w:rsidTr="0055390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1A0E7CBF" w14:textId="77777777" w:rsidR="00FD789C" w:rsidRPr="00C87A84" w:rsidRDefault="00FD789C" w:rsidP="00553901">
            <w:pPr>
              <w:pStyle w:val="Corpo"/>
              <w:jc w:val="center"/>
              <w:rPr>
                <w:b/>
                <w:color w:val="FFFFFF" w:themeColor="background1"/>
              </w:rPr>
            </w:pPr>
            <w:r>
              <w:rPr>
                <w:b/>
                <w:color w:val="FFFFFF" w:themeColor="background1"/>
                <w:sz w:val="22"/>
              </w:rPr>
              <w:t>Vitamina D3</w:t>
            </w:r>
          </w:p>
        </w:tc>
      </w:tr>
      <w:tr w:rsidR="00FD789C" w:rsidRPr="009537E7" w14:paraId="446843F7" w14:textId="77777777" w:rsidTr="0055390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487B7C9C" w14:textId="77777777" w:rsidR="00FD789C" w:rsidRPr="003A6682" w:rsidRDefault="00FD789C" w:rsidP="00553901">
            <w:pPr>
              <w:pStyle w:val="Corpo"/>
            </w:pPr>
            <w:bookmarkStart w:id="189" w:name="_Hlk62659622"/>
            <w:r w:rsidRPr="000A6ED6">
              <w:t>Vitamina D3</w:t>
            </w:r>
            <w:bookmarkEnd w:id="189"/>
            <w:r>
              <w:t>...................................</w:t>
            </w:r>
            <w:r w:rsidRPr="000A6ED6">
              <w:t>1.000 UI</w:t>
            </w:r>
          </w:p>
        </w:tc>
      </w:tr>
      <w:tr w:rsidR="00FD789C" w:rsidRPr="009537E7" w14:paraId="0D259073" w14:textId="77777777" w:rsidTr="00553901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6F0425A8" w14:textId="77777777" w:rsidR="00FD789C" w:rsidRPr="003A6682" w:rsidRDefault="00FD789C" w:rsidP="00553901">
            <w:pPr>
              <w:pStyle w:val="Corpo"/>
            </w:pPr>
            <w:r w:rsidRPr="004E2F5A">
              <w:t>Excipiente qsp........................</w:t>
            </w:r>
            <w:r>
              <w:t>.</w:t>
            </w:r>
            <w:r w:rsidRPr="004E2F5A">
              <w:t>...1 Cápsula</w:t>
            </w:r>
          </w:p>
        </w:tc>
      </w:tr>
    </w:tbl>
    <w:p w14:paraId="75234D56" w14:textId="77777777" w:rsidR="00FD789C" w:rsidRDefault="00FD789C" w:rsidP="00FD789C">
      <w:pPr>
        <w:pStyle w:val="Corpo"/>
        <w:ind w:right="4393"/>
        <w:jc w:val="center"/>
        <w:rPr>
          <w:sz w:val="16"/>
          <w:szCs w:val="16"/>
        </w:rPr>
      </w:pPr>
      <w:r w:rsidRPr="004E2F5A">
        <w:rPr>
          <w:sz w:val="16"/>
          <w:szCs w:val="16"/>
        </w:rPr>
        <w:t>Administrar 1 cápsula ao dia ou confor</w:t>
      </w:r>
      <w:r>
        <w:rPr>
          <w:sz w:val="16"/>
          <w:szCs w:val="16"/>
        </w:rPr>
        <w:t>me orientação médica.</w:t>
      </w:r>
    </w:p>
    <w:p w14:paraId="4C816042" w14:textId="0CBDC902" w:rsidR="005C14CF" w:rsidRDefault="005C14CF" w:rsidP="00B70169">
      <w:pPr>
        <w:pStyle w:val="Corpo"/>
        <w:spacing w:line="276" w:lineRule="auto"/>
        <w:rPr>
          <w:b/>
        </w:rPr>
      </w:pPr>
    </w:p>
    <w:p w14:paraId="079AF07B" w14:textId="7EF8710A" w:rsidR="005C14CF" w:rsidRDefault="00FD789C" w:rsidP="00B70169">
      <w:pPr>
        <w:pStyle w:val="Corpo"/>
        <w:spacing w:line="276" w:lineRule="auto"/>
        <w:rPr>
          <w:b/>
        </w:rPr>
      </w:pPr>
      <w:r>
        <w:rPr>
          <w:noProof/>
          <w:sz w:val="16"/>
          <w:szCs w:val="16"/>
          <w:lang w:eastAsia="pt-BR"/>
        </w:rPr>
        <mc:AlternateContent>
          <mc:Choice Requires="wps">
            <w:drawing>
              <wp:anchor distT="0" distB="0" distL="114300" distR="114300" simplePos="0" relativeHeight="253087744" behindDoc="0" locked="0" layoutInCell="1" allowOverlap="1" wp14:anchorId="60563166" wp14:editId="3CC0DD28">
                <wp:simplePos x="0" y="0"/>
                <wp:positionH relativeFrom="margin">
                  <wp:posOffset>520</wp:posOffset>
                </wp:positionH>
                <wp:positionV relativeFrom="paragraph">
                  <wp:posOffset>163310</wp:posOffset>
                </wp:positionV>
                <wp:extent cx="5753100" cy="1211284"/>
                <wp:effectExtent l="0" t="0" r="0" b="8255"/>
                <wp:wrapNone/>
                <wp:docPr id="253" name="Caixa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53100" cy="1211284"/>
                        </a:xfrm>
                        <a:prstGeom prst="rect">
                          <a:avLst/>
                        </a:prstGeom>
                        <a:solidFill>
                          <a:schemeClr val="bg2">
                            <a:lumMod val="100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49F5D8C" w14:textId="77777777" w:rsidR="005D1916" w:rsidRPr="00FD789C" w:rsidRDefault="005D1916" w:rsidP="00FD789C">
                            <w:pPr>
                              <w:pStyle w:val="Corpo"/>
                              <w:rPr>
                                <w:sz w:val="18"/>
                                <w:szCs w:val="18"/>
                              </w:rPr>
                            </w:pPr>
                            <w:r w:rsidRPr="00FD789C">
                              <w:rPr>
                                <w:sz w:val="18"/>
                                <w:szCs w:val="18"/>
                              </w:rPr>
                              <w:t xml:space="preserve">Segundo resultados de um estudo clínico conduzido por </w:t>
                            </w:r>
                            <w:proofErr w:type="spellStart"/>
                            <w:r w:rsidRPr="00FD789C">
                              <w:rPr>
                                <w:sz w:val="18"/>
                                <w:szCs w:val="18"/>
                              </w:rPr>
                              <w:t>Klapdor</w:t>
                            </w:r>
                            <w:proofErr w:type="spellEnd"/>
                            <w:r w:rsidRPr="00FD789C">
                              <w:rPr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FD789C">
                              <w:rPr>
                                <w:i/>
                                <w:sz w:val="18"/>
                                <w:szCs w:val="18"/>
                              </w:rPr>
                              <w:t>et al.</w:t>
                            </w:r>
                            <w:r w:rsidRPr="00FD789C">
                              <w:rPr>
                                <w:sz w:val="18"/>
                                <w:szCs w:val="18"/>
                              </w:rPr>
                              <w:t xml:space="preserve"> (2012), os níveis séricos de 25(OH)D dos pacientes com pancreatite foram menores que 30 </w:t>
                            </w:r>
                            <w:proofErr w:type="spellStart"/>
                            <w:r w:rsidRPr="00FD789C">
                              <w:rPr>
                                <w:sz w:val="18"/>
                                <w:szCs w:val="18"/>
                              </w:rPr>
                              <w:t>ng</w:t>
                            </w:r>
                            <w:proofErr w:type="spellEnd"/>
                            <w:r w:rsidRPr="00FD789C">
                              <w:rPr>
                                <w:sz w:val="18"/>
                                <w:szCs w:val="18"/>
                              </w:rPr>
                              <w:t>/</w:t>
                            </w:r>
                            <w:proofErr w:type="spellStart"/>
                            <w:r w:rsidRPr="00FD789C">
                              <w:rPr>
                                <w:sz w:val="18"/>
                                <w:szCs w:val="18"/>
                              </w:rPr>
                              <w:t>mL</w:t>
                            </w:r>
                            <w:proofErr w:type="spellEnd"/>
                            <w:r w:rsidRPr="00FD789C">
                              <w:rPr>
                                <w:sz w:val="18"/>
                                <w:szCs w:val="18"/>
                              </w:rPr>
                              <w:t xml:space="preserve"> em 93%, menores que 20 </w:t>
                            </w:r>
                            <w:proofErr w:type="spellStart"/>
                            <w:r w:rsidRPr="00FD789C">
                              <w:rPr>
                                <w:sz w:val="18"/>
                                <w:szCs w:val="18"/>
                              </w:rPr>
                              <w:t>ng</w:t>
                            </w:r>
                            <w:proofErr w:type="spellEnd"/>
                            <w:r w:rsidRPr="00FD789C">
                              <w:rPr>
                                <w:sz w:val="18"/>
                                <w:szCs w:val="18"/>
                              </w:rPr>
                              <w:t>/</w:t>
                            </w:r>
                            <w:proofErr w:type="spellStart"/>
                            <w:r w:rsidRPr="00FD789C">
                              <w:rPr>
                                <w:sz w:val="18"/>
                                <w:szCs w:val="18"/>
                              </w:rPr>
                              <w:t>mL</w:t>
                            </w:r>
                            <w:proofErr w:type="spellEnd"/>
                            <w:r w:rsidRPr="00FD789C">
                              <w:rPr>
                                <w:sz w:val="18"/>
                                <w:szCs w:val="18"/>
                              </w:rPr>
                              <w:t xml:space="preserve"> em 77,9%, menores que 10 </w:t>
                            </w:r>
                            <w:proofErr w:type="spellStart"/>
                            <w:r w:rsidRPr="00FD789C">
                              <w:rPr>
                                <w:sz w:val="18"/>
                                <w:szCs w:val="18"/>
                              </w:rPr>
                              <w:t>ng</w:t>
                            </w:r>
                            <w:proofErr w:type="spellEnd"/>
                            <w:r w:rsidRPr="00FD789C">
                              <w:rPr>
                                <w:sz w:val="18"/>
                                <w:szCs w:val="18"/>
                              </w:rPr>
                              <w:t>/</w:t>
                            </w:r>
                            <w:proofErr w:type="spellStart"/>
                            <w:r w:rsidRPr="00FD789C">
                              <w:rPr>
                                <w:sz w:val="18"/>
                                <w:szCs w:val="18"/>
                              </w:rPr>
                              <w:t>mL</w:t>
                            </w:r>
                            <w:proofErr w:type="spellEnd"/>
                            <w:r w:rsidRPr="00FD789C">
                              <w:rPr>
                                <w:sz w:val="18"/>
                                <w:szCs w:val="18"/>
                              </w:rPr>
                              <w:t xml:space="preserve"> em 32,1% e menores que 4 </w:t>
                            </w:r>
                            <w:proofErr w:type="spellStart"/>
                            <w:r w:rsidRPr="00FD789C">
                              <w:rPr>
                                <w:sz w:val="18"/>
                                <w:szCs w:val="18"/>
                              </w:rPr>
                              <w:t>ng</w:t>
                            </w:r>
                            <w:proofErr w:type="spellEnd"/>
                            <w:r w:rsidRPr="00FD789C">
                              <w:rPr>
                                <w:sz w:val="18"/>
                                <w:szCs w:val="18"/>
                              </w:rPr>
                              <w:t>/</w:t>
                            </w:r>
                            <w:proofErr w:type="spellStart"/>
                            <w:r w:rsidRPr="00FD789C">
                              <w:rPr>
                                <w:sz w:val="18"/>
                                <w:szCs w:val="18"/>
                              </w:rPr>
                              <w:t>mL</w:t>
                            </w:r>
                            <w:proofErr w:type="spellEnd"/>
                            <w:r w:rsidRPr="00FD789C">
                              <w:rPr>
                                <w:sz w:val="18"/>
                                <w:szCs w:val="18"/>
                              </w:rPr>
                              <w:t xml:space="preserve"> em 9,3% deles. Os resultados foram parecidos entre pacientes com pancreatite crônica e tumor pancreático. A suplementação de vitamina D3 (via oral, em doses que variaram de 1.000 UI ao dia até 20.000 </w:t>
                            </w:r>
                            <w:proofErr w:type="gramStart"/>
                            <w:r w:rsidRPr="00FD789C">
                              <w:rPr>
                                <w:sz w:val="18"/>
                                <w:szCs w:val="18"/>
                              </w:rPr>
                              <w:t>UI  semanal</w:t>
                            </w:r>
                            <w:proofErr w:type="gramEnd"/>
                            <w:r w:rsidRPr="00FD789C">
                              <w:rPr>
                                <w:sz w:val="18"/>
                                <w:szCs w:val="18"/>
                              </w:rPr>
                              <w:t>, ou 2 a 3 vezes por semana, ou mesmo 20.000 UI ao dia em alguns casos) resultou em aumento das concentrações séricas, no entanto, em uma análise de subgrupo, foi sugerido que a suplementação de até 20.000 UI ao dia poderia ser necessária em parte dos pacientes.</w:t>
                            </w:r>
                          </w:p>
                          <w:p w14:paraId="1F0C3714" w14:textId="77777777" w:rsidR="005D1916" w:rsidRPr="00B94E54" w:rsidRDefault="005D1916" w:rsidP="00FD789C">
                            <w:pPr>
                              <w:pStyle w:val="Corpo"/>
                              <w:spacing w:line="276" w:lineRule="auto"/>
                              <w:rPr>
                                <w:sz w:val="18"/>
                                <w:szCs w:val="18"/>
                              </w:rPr>
                            </w:pPr>
                          </w:p>
                          <w:p w14:paraId="32A9B2FD" w14:textId="77777777" w:rsidR="005D1916" w:rsidRPr="00601BC7" w:rsidRDefault="005D1916" w:rsidP="00FD789C">
                            <w:pPr>
                              <w:pStyle w:val="Corpo"/>
                              <w:spacing w:line="276" w:lineRule="auto"/>
                              <w:rPr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0563166" id="_x0000_s1209" type="#_x0000_t202" style="position:absolute;left:0;text-align:left;margin-left:.05pt;margin-top:12.85pt;width:453pt;height:95.4pt;z-index:25308774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" fillcolor="#e7e6e6 [3214]" stroked="f">
                <v:textbox>
                  <w:txbxContent>
                    <w:p w14:paraId="649F5D8C" w14:textId="77777777" w:rsidR="005D1916" w:rsidRPr="00FD789C" w:rsidRDefault="005D1916" w:rsidP="00FD789C">
                      <w:pPr>
                        <w:pStyle w:val="Corpo"/>
                        <w:rPr>
                          <w:sz w:val="18"/>
                          <w:szCs w:val="18"/>
                        </w:rPr>
                      </w:pPr>
                      <w:r w:rsidRPr="00FD789C">
                        <w:rPr>
                          <w:sz w:val="18"/>
                          <w:szCs w:val="18"/>
                        </w:rPr>
                        <w:t xml:space="preserve">Segundo resultados de um estudo clínico conduzido por </w:t>
                      </w:r>
                      <w:proofErr w:type="spellStart"/>
                      <w:r w:rsidRPr="00FD789C">
                        <w:rPr>
                          <w:sz w:val="18"/>
                          <w:szCs w:val="18"/>
                        </w:rPr>
                        <w:t>Klapdor</w:t>
                      </w:r>
                      <w:proofErr w:type="spellEnd"/>
                      <w:r w:rsidRPr="00FD789C">
                        <w:rPr>
                          <w:sz w:val="18"/>
                          <w:szCs w:val="18"/>
                        </w:rPr>
                        <w:t xml:space="preserve"> </w:t>
                      </w:r>
                      <w:r w:rsidRPr="00FD789C">
                        <w:rPr>
                          <w:i/>
                          <w:sz w:val="18"/>
                          <w:szCs w:val="18"/>
                        </w:rPr>
                        <w:t>et al.</w:t>
                      </w:r>
                      <w:r w:rsidRPr="00FD789C">
                        <w:rPr>
                          <w:sz w:val="18"/>
                          <w:szCs w:val="18"/>
                        </w:rPr>
                        <w:t xml:space="preserve"> (2012), os níveis séricos de 25(OH)D dos pacientes com pancreatite foram menores que 30 </w:t>
                      </w:r>
                      <w:proofErr w:type="spellStart"/>
                      <w:r w:rsidRPr="00FD789C">
                        <w:rPr>
                          <w:sz w:val="18"/>
                          <w:szCs w:val="18"/>
                        </w:rPr>
                        <w:t>ng</w:t>
                      </w:r>
                      <w:proofErr w:type="spellEnd"/>
                      <w:r w:rsidRPr="00FD789C">
                        <w:rPr>
                          <w:sz w:val="18"/>
                          <w:szCs w:val="18"/>
                        </w:rPr>
                        <w:t>/</w:t>
                      </w:r>
                      <w:proofErr w:type="spellStart"/>
                      <w:r w:rsidRPr="00FD789C">
                        <w:rPr>
                          <w:sz w:val="18"/>
                          <w:szCs w:val="18"/>
                        </w:rPr>
                        <w:t>mL</w:t>
                      </w:r>
                      <w:proofErr w:type="spellEnd"/>
                      <w:r w:rsidRPr="00FD789C">
                        <w:rPr>
                          <w:sz w:val="18"/>
                          <w:szCs w:val="18"/>
                        </w:rPr>
                        <w:t xml:space="preserve"> em 93%, menores que 20 </w:t>
                      </w:r>
                      <w:proofErr w:type="spellStart"/>
                      <w:r w:rsidRPr="00FD789C">
                        <w:rPr>
                          <w:sz w:val="18"/>
                          <w:szCs w:val="18"/>
                        </w:rPr>
                        <w:t>ng</w:t>
                      </w:r>
                      <w:proofErr w:type="spellEnd"/>
                      <w:r w:rsidRPr="00FD789C">
                        <w:rPr>
                          <w:sz w:val="18"/>
                          <w:szCs w:val="18"/>
                        </w:rPr>
                        <w:t>/</w:t>
                      </w:r>
                      <w:proofErr w:type="spellStart"/>
                      <w:r w:rsidRPr="00FD789C">
                        <w:rPr>
                          <w:sz w:val="18"/>
                          <w:szCs w:val="18"/>
                        </w:rPr>
                        <w:t>mL</w:t>
                      </w:r>
                      <w:proofErr w:type="spellEnd"/>
                      <w:r w:rsidRPr="00FD789C">
                        <w:rPr>
                          <w:sz w:val="18"/>
                          <w:szCs w:val="18"/>
                        </w:rPr>
                        <w:t xml:space="preserve"> em 77,9%, menores que 10 </w:t>
                      </w:r>
                      <w:proofErr w:type="spellStart"/>
                      <w:r w:rsidRPr="00FD789C">
                        <w:rPr>
                          <w:sz w:val="18"/>
                          <w:szCs w:val="18"/>
                        </w:rPr>
                        <w:t>ng</w:t>
                      </w:r>
                      <w:proofErr w:type="spellEnd"/>
                      <w:r w:rsidRPr="00FD789C">
                        <w:rPr>
                          <w:sz w:val="18"/>
                          <w:szCs w:val="18"/>
                        </w:rPr>
                        <w:t>/</w:t>
                      </w:r>
                      <w:proofErr w:type="spellStart"/>
                      <w:r w:rsidRPr="00FD789C">
                        <w:rPr>
                          <w:sz w:val="18"/>
                          <w:szCs w:val="18"/>
                        </w:rPr>
                        <w:t>mL</w:t>
                      </w:r>
                      <w:proofErr w:type="spellEnd"/>
                      <w:r w:rsidRPr="00FD789C">
                        <w:rPr>
                          <w:sz w:val="18"/>
                          <w:szCs w:val="18"/>
                        </w:rPr>
                        <w:t xml:space="preserve"> em 32,1% e menores que 4 </w:t>
                      </w:r>
                      <w:proofErr w:type="spellStart"/>
                      <w:r w:rsidRPr="00FD789C">
                        <w:rPr>
                          <w:sz w:val="18"/>
                          <w:szCs w:val="18"/>
                        </w:rPr>
                        <w:t>ng</w:t>
                      </w:r>
                      <w:proofErr w:type="spellEnd"/>
                      <w:r w:rsidRPr="00FD789C">
                        <w:rPr>
                          <w:sz w:val="18"/>
                          <w:szCs w:val="18"/>
                        </w:rPr>
                        <w:t>/</w:t>
                      </w:r>
                      <w:proofErr w:type="spellStart"/>
                      <w:r w:rsidRPr="00FD789C">
                        <w:rPr>
                          <w:sz w:val="18"/>
                          <w:szCs w:val="18"/>
                        </w:rPr>
                        <w:t>mL</w:t>
                      </w:r>
                      <w:proofErr w:type="spellEnd"/>
                      <w:r w:rsidRPr="00FD789C">
                        <w:rPr>
                          <w:sz w:val="18"/>
                          <w:szCs w:val="18"/>
                        </w:rPr>
                        <w:t xml:space="preserve"> em 9,3% deles. Os resultados foram parecidos entre pacientes com pancreatite crônica e tumor pancreático. A suplementação de vitamina D3 (via oral, em doses que variaram de 1.000 UI ao dia até 20.000 </w:t>
                      </w:r>
                      <w:proofErr w:type="gramStart"/>
                      <w:r w:rsidRPr="00FD789C">
                        <w:rPr>
                          <w:sz w:val="18"/>
                          <w:szCs w:val="18"/>
                        </w:rPr>
                        <w:t>UI  semanal</w:t>
                      </w:r>
                      <w:proofErr w:type="gramEnd"/>
                      <w:r w:rsidRPr="00FD789C">
                        <w:rPr>
                          <w:sz w:val="18"/>
                          <w:szCs w:val="18"/>
                        </w:rPr>
                        <w:t>, ou 2 a 3 vezes por semana, ou mesmo 20.000 UI ao dia em alguns casos) resultou em aumento das concentrações séricas, no entanto, em uma análise de subgrupo, foi sugerido que a suplementação de até 20.000 UI ao dia poderia ser necessária em parte dos pacientes.</w:t>
                      </w:r>
                    </w:p>
                    <w:p w14:paraId="1F0C3714" w14:textId="77777777" w:rsidR="005D1916" w:rsidRPr="00B94E54" w:rsidRDefault="005D1916" w:rsidP="00FD789C">
                      <w:pPr>
                        <w:pStyle w:val="Corpo"/>
                        <w:spacing w:line="276" w:lineRule="auto"/>
                        <w:rPr>
                          <w:sz w:val="18"/>
                          <w:szCs w:val="18"/>
                        </w:rPr>
                      </w:pPr>
                    </w:p>
                    <w:p w14:paraId="32A9B2FD" w14:textId="77777777" w:rsidR="005D1916" w:rsidRPr="00601BC7" w:rsidRDefault="005D1916" w:rsidP="00FD789C">
                      <w:pPr>
                        <w:pStyle w:val="Corpo"/>
                        <w:spacing w:line="276" w:lineRule="auto"/>
                        <w:rPr>
                          <w:sz w:val="18"/>
                          <w:szCs w:val="18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17B329A" w14:textId="633EE588" w:rsidR="005C14CF" w:rsidRDefault="005C14CF" w:rsidP="00B70169">
      <w:pPr>
        <w:pStyle w:val="Corpo"/>
        <w:spacing w:line="276" w:lineRule="auto"/>
        <w:rPr>
          <w:b/>
        </w:rPr>
      </w:pPr>
    </w:p>
    <w:p w14:paraId="3483B44D" w14:textId="3BA8C890" w:rsidR="005C14CF" w:rsidRDefault="005C14CF" w:rsidP="00B70169">
      <w:pPr>
        <w:pStyle w:val="Corpo"/>
        <w:spacing w:line="276" w:lineRule="auto"/>
        <w:rPr>
          <w:b/>
        </w:rPr>
      </w:pPr>
    </w:p>
    <w:p w14:paraId="552306F1" w14:textId="3BCE2218" w:rsidR="005C14CF" w:rsidRDefault="005C14CF" w:rsidP="00B70169">
      <w:pPr>
        <w:pStyle w:val="Corpo"/>
        <w:spacing w:line="276" w:lineRule="auto"/>
        <w:rPr>
          <w:b/>
        </w:rPr>
      </w:pPr>
    </w:p>
    <w:p w14:paraId="6DFEC4B0" w14:textId="61CC8933" w:rsidR="005C14CF" w:rsidRDefault="005C14CF" w:rsidP="00B70169">
      <w:pPr>
        <w:pStyle w:val="Corpo"/>
        <w:spacing w:line="276" w:lineRule="auto"/>
        <w:rPr>
          <w:b/>
        </w:rPr>
      </w:pPr>
    </w:p>
    <w:p w14:paraId="7EB84DB4" w14:textId="7F89ECF8" w:rsidR="005C14CF" w:rsidRDefault="005C14CF" w:rsidP="00B70169">
      <w:pPr>
        <w:pStyle w:val="Corpo"/>
        <w:spacing w:line="276" w:lineRule="auto"/>
        <w:rPr>
          <w:b/>
        </w:rPr>
      </w:pPr>
    </w:p>
    <w:p w14:paraId="6954EC96" w14:textId="7A05387D" w:rsidR="005C14CF" w:rsidRDefault="005C14CF" w:rsidP="00B70169">
      <w:pPr>
        <w:pStyle w:val="Corpo"/>
        <w:spacing w:line="276" w:lineRule="auto"/>
        <w:rPr>
          <w:b/>
        </w:rPr>
      </w:pPr>
    </w:p>
    <w:p w14:paraId="3555193C" w14:textId="1CB5D629" w:rsidR="005C14CF" w:rsidRDefault="005C14CF" w:rsidP="00B70169">
      <w:pPr>
        <w:pStyle w:val="Corpo"/>
        <w:spacing w:line="276" w:lineRule="auto"/>
        <w:rPr>
          <w:b/>
        </w:rPr>
      </w:pPr>
    </w:p>
    <w:p w14:paraId="06E5A1B0" w14:textId="327898A8" w:rsidR="005C14CF" w:rsidRDefault="005C14CF" w:rsidP="00B70169">
      <w:pPr>
        <w:pStyle w:val="Corpo"/>
        <w:spacing w:line="276" w:lineRule="auto"/>
        <w:rPr>
          <w:b/>
        </w:rPr>
      </w:pPr>
    </w:p>
    <w:p w14:paraId="578535F4" w14:textId="50D4B2AD" w:rsidR="005C14CF" w:rsidRDefault="005C14CF" w:rsidP="00B70169">
      <w:pPr>
        <w:pStyle w:val="Corpo"/>
        <w:spacing w:line="276" w:lineRule="auto"/>
        <w:rPr>
          <w:b/>
        </w:rPr>
      </w:pPr>
    </w:p>
    <w:p w14:paraId="0AD7897E" w14:textId="77777777" w:rsidR="00FD789C" w:rsidRDefault="00FD789C" w:rsidP="00B70169">
      <w:pPr>
        <w:pStyle w:val="Corpo"/>
        <w:spacing w:line="276" w:lineRule="auto"/>
        <w:rPr>
          <w:b/>
        </w:rPr>
      </w:pPr>
    </w:p>
    <w:p w14:paraId="6D8353F9" w14:textId="623965D3" w:rsidR="005C14CF" w:rsidRDefault="005C14CF" w:rsidP="00B70169">
      <w:pPr>
        <w:pStyle w:val="Corpo"/>
        <w:spacing w:line="276" w:lineRule="auto"/>
        <w:rPr>
          <w:b/>
        </w:rPr>
      </w:pPr>
    </w:p>
    <w:p w14:paraId="4F043EEC" w14:textId="70EEB375" w:rsidR="005C14CF" w:rsidRDefault="005C14CF" w:rsidP="00B70169">
      <w:pPr>
        <w:pStyle w:val="Corpo"/>
        <w:spacing w:line="276" w:lineRule="auto"/>
        <w:rPr>
          <w:b/>
        </w:rPr>
      </w:pPr>
    </w:p>
    <w:p w14:paraId="10677389" w14:textId="28F4CAAC" w:rsidR="005C14CF" w:rsidRDefault="005C14CF" w:rsidP="00B70169">
      <w:pPr>
        <w:pStyle w:val="Corpo"/>
        <w:spacing w:line="276" w:lineRule="auto"/>
        <w:rPr>
          <w:b/>
        </w:rPr>
      </w:pPr>
    </w:p>
    <w:p w14:paraId="5210023F" w14:textId="4B331BF4" w:rsidR="00553901" w:rsidRDefault="00553901" w:rsidP="00B70169">
      <w:pPr>
        <w:pStyle w:val="Corpo"/>
        <w:spacing w:line="276" w:lineRule="auto"/>
        <w:rPr>
          <w:b/>
        </w:rPr>
      </w:pPr>
    </w:p>
    <w:p w14:paraId="02C43D28" w14:textId="3D6ACF05" w:rsidR="00553901" w:rsidRDefault="00553901" w:rsidP="00B70169">
      <w:pPr>
        <w:pStyle w:val="Corpo"/>
        <w:spacing w:line="276" w:lineRule="auto"/>
        <w:rPr>
          <w:b/>
        </w:rPr>
      </w:pPr>
    </w:p>
    <w:p w14:paraId="4594C218" w14:textId="76E6E3F0" w:rsidR="00553901" w:rsidRDefault="00553901" w:rsidP="00B70169">
      <w:pPr>
        <w:pStyle w:val="Corpo"/>
        <w:spacing w:line="276" w:lineRule="auto"/>
        <w:rPr>
          <w:b/>
        </w:rPr>
      </w:pPr>
    </w:p>
    <w:p w14:paraId="6CC7805B" w14:textId="77777777" w:rsidR="00553901" w:rsidRDefault="00553901" w:rsidP="00A4353B">
      <w:pPr>
        <w:pStyle w:val="Corpo"/>
        <w:spacing w:after="0"/>
        <w:rPr>
          <w:color w:val="339966"/>
        </w:rPr>
      </w:pPr>
    </w:p>
    <w:p w14:paraId="0C1E6DF3" w14:textId="77777777" w:rsidR="00553901" w:rsidRDefault="00553901" w:rsidP="00553901">
      <w:pPr>
        <w:pStyle w:val="Corpo"/>
        <w:spacing w:after="120"/>
      </w:pPr>
    </w:p>
    <w:p w14:paraId="19D4B1D7" w14:textId="5568926C" w:rsidR="00A4353B" w:rsidRPr="00A4353B" w:rsidRDefault="00A4353B" w:rsidP="00A4353B">
      <w:pPr>
        <w:pStyle w:val="Corpo"/>
        <w:rPr>
          <w:b/>
          <w:i/>
          <w:sz w:val="24"/>
        </w:rPr>
      </w:pPr>
      <w:r w:rsidRPr="00A4353B">
        <w:rPr>
          <w:b/>
          <w:i/>
          <w:sz w:val="24"/>
        </w:rPr>
        <w:t xml:space="preserve">Efeitos Similares à Prednisona na </w:t>
      </w:r>
      <w:r w:rsidR="00692BE0" w:rsidRPr="00692BE0">
        <w:rPr>
          <w:b/>
          <w:i/>
          <w:sz w:val="24"/>
        </w:rPr>
        <w:t xml:space="preserve">Estomatite Aftosa Recorrente </w:t>
      </w:r>
      <w:r w:rsidR="00692BE0">
        <w:rPr>
          <w:b/>
          <w:i/>
          <w:sz w:val="24"/>
        </w:rPr>
        <w:t xml:space="preserve">(EAR) </w:t>
      </w:r>
      <w:r w:rsidRPr="00A4353B">
        <w:rPr>
          <w:b/>
          <w:i/>
          <w:sz w:val="24"/>
        </w:rPr>
        <w:t>e Sem Efeitos Adversos Graves</w:t>
      </w:r>
    </w:p>
    <w:p w14:paraId="1C2FF63D" w14:textId="77777777" w:rsidR="00A4353B" w:rsidRPr="00C30C20" w:rsidRDefault="00A4353B" w:rsidP="00553901">
      <w:pPr>
        <w:pStyle w:val="Corpo"/>
      </w:pPr>
    </w:p>
    <w:tbl>
      <w:tblPr>
        <w:tblStyle w:val="Tabelacomgrade"/>
        <w:tblW w:w="429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4293"/>
      </w:tblGrid>
      <w:tr w:rsidR="00553901" w:rsidRPr="009537E7" w14:paraId="083A18E5" w14:textId="77777777" w:rsidTr="0055390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0070C0"/>
            <w:vAlign w:val="center"/>
          </w:tcPr>
          <w:p w14:paraId="127E095E" w14:textId="77777777" w:rsidR="00553901" w:rsidRPr="00C87A84" w:rsidRDefault="00553901" w:rsidP="00553901">
            <w:pPr>
              <w:pStyle w:val="Corpo"/>
              <w:spacing w:after="0"/>
              <w:jc w:val="center"/>
              <w:rPr>
                <w:b/>
                <w:color w:val="FFFFFF" w:themeColor="background1"/>
              </w:rPr>
            </w:pPr>
            <w:r w:rsidRPr="00E7159F">
              <w:rPr>
                <w:b/>
                <w:color w:val="FFFFFF" w:themeColor="background1"/>
                <w:sz w:val="22"/>
              </w:rPr>
              <w:t xml:space="preserve">Cápsulas de </w:t>
            </w:r>
            <w:proofErr w:type="spellStart"/>
            <w:r w:rsidRPr="00E7159F">
              <w:rPr>
                <w:b/>
                <w:color w:val="FFFFFF" w:themeColor="background1"/>
                <w:sz w:val="22"/>
              </w:rPr>
              <w:t>Montelucaste</w:t>
            </w:r>
            <w:proofErr w:type="spellEnd"/>
          </w:p>
        </w:tc>
      </w:tr>
      <w:tr w:rsidR="00553901" w:rsidRPr="009537E7" w14:paraId="3544D385" w14:textId="77777777" w:rsidTr="00553901">
        <w:trPr>
          <w:trHeight w:val="515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37D9B014" w14:textId="77777777" w:rsidR="00553901" w:rsidRPr="0040473A" w:rsidRDefault="00553901" w:rsidP="00553901">
            <w:pPr>
              <w:pStyle w:val="Corpo"/>
              <w:rPr>
                <w:bCs/>
              </w:rPr>
            </w:pPr>
            <w:bookmarkStart w:id="190" w:name="_Hlk62659625"/>
            <w:proofErr w:type="spellStart"/>
            <w:r>
              <w:t>Montelucaste</w:t>
            </w:r>
            <w:bookmarkEnd w:id="190"/>
            <w:proofErr w:type="spellEnd"/>
            <w:r>
              <w:t>....................................10 mg</w:t>
            </w:r>
          </w:p>
        </w:tc>
      </w:tr>
      <w:tr w:rsidR="00553901" w:rsidRPr="009537E7" w14:paraId="63AFE0E0" w14:textId="77777777" w:rsidTr="00553901">
        <w:trPr>
          <w:trHeight w:val="586"/>
        </w:trPr>
        <w:tc>
          <w:tcPr>
            <w:tcW w:w="42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2F2F2" w:themeFill="background1" w:themeFillShade="F2"/>
            <w:vAlign w:val="center"/>
          </w:tcPr>
          <w:p w14:paraId="2C737081" w14:textId="77777777" w:rsidR="00553901" w:rsidRPr="003A6682" w:rsidRDefault="00553901" w:rsidP="00553901">
            <w:pPr>
              <w:pStyle w:val="Corpo"/>
            </w:pPr>
            <w:r>
              <w:t>Excipiente qsp............................1 cápsula</w:t>
            </w:r>
          </w:p>
        </w:tc>
      </w:tr>
    </w:tbl>
    <w:p w14:paraId="6D52CD4F" w14:textId="77777777" w:rsidR="00553901" w:rsidRDefault="00553901" w:rsidP="00553901">
      <w:pPr>
        <w:pStyle w:val="Corpo"/>
        <w:spacing w:after="0"/>
        <w:rPr>
          <w:sz w:val="16"/>
          <w:szCs w:val="16"/>
        </w:rPr>
      </w:pPr>
      <w:r w:rsidRPr="00E7159F">
        <w:rPr>
          <w:sz w:val="16"/>
          <w:szCs w:val="16"/>
        </w:rPr>
        <w:t xml:space="preserve">Administrar 1 cápsula todas as noites por um mês e a partir do </w:t>
      </w:r>
    </w:p>
    <w:p w14:paraId="1C9B4B09" w14:textId="77777777" w:rsidR="00553901" w:rsidRDefault="00553901" w:rsidP="00553901">
      <w:pPr>
        <w:pStyle w:val="Corpo"/>
        <w:spacing w:after="0"/>
        <w:rPr>
          <w:sz w:val="16"/>
          <w:szCs w:val="16"/>
        </w:rPr>
      </w:pPr>
      <w:r w:rsidRPr="00E7159F">
        <w:rPr>
          <w:sz w:val="16"/>
          <w:szCs w:val="16"/>
        </w:rPr>
        <w:t xml:space="preserve">segundo mês as doses foram em dias </w:t>
      </w:r>
      <w:proofErr w:type="spellStart"/>
      <w:proofErr w:type="gramStart"/>
      <w:r w:rsidRPr="00E7159F">
        <w:rPr>
          <w:sz w:val="16"/>
          <w:szCs w:val="16"/>
        </w:rPr>
        <w:t>alternados.ou</w:t>
      </w:r>
      <w:proofErr w:type="spellEnd"/>
      <w:proofErr w:type="gramEnd"/>
      <w:r w:rsidRPr="00E7159F">
        <w:rPr>
          <w:sz w:val="16"/>
          <w:szCs w:val="16"/>
        </w:rPr>
        <w:t xml:space="preserve"> conforme a</w:t>
      </w:r>
    </w:p>
    <w:p w14:paraId="0C9A4B26" w14:textId="77777777" w:rsidR="00553901" w:rsidRPr="00E7159F" w:rsidRDefault="00553901" w:rsidP="00553901">
      <w:pPr>
        <w:pStyle w:val="Corpo"/>
        <w:spacing w:after="0"/>
        <w:rPr>
          <w:sz w:val="16"/>
          <w:szCs w:val="16"/>
        </w:rPr>
      </w:pPr>
      <w:r w:rsidRPr="00E7159F">
        <w:rPr>
          <w:sz w:val="16"/>
          <w:szCs w:val="16"/>
        </w:rPr>
        <w:t xml:space="preserve"> orientação do dentista. </w:t>
      </w:r>
    </w:p>
    <w:p w14:paraId="1641B119" w14:textId="77777777" w:rsidR="00553901" w:rsidRDefault="00553901" w:rsidP="00553901">
      <w:pPr>
        <w:pStyle w:val="Corpo"/>
        <w:spacing w:after="0"/>
        <w:ind w:left="360"/>
        <w:rPr>
          <w:sz w:val="20"/>
          <w:szCs w:val="20"/>
        </w:rPr>
      </w:pPr>
    </w:p>
    <w:p w14:paraId="44176AF2" w14:textId="38CAC8E2" w:rsidR="00553901" w:rsidRDefault="00553901" w:rsidP="00B70169">
      <w:pPr>
        <w:pStyle w:val="Corpo"/>
        <w:spacing w:line="276" w:lineRule="auto"/>
        <w:rPr>
          <w:b/>
        </w:rPr>
      </w:pPr>
      <w:r>
        <w:rPr>
          <w:noProof/>
          <w:sz w:val="16"/>
          <w:szCs w:val="16"/>
          <w:lang w:eastAsia="pt-BR"/>
        </w:rPr>
        <mc:AlternateContent>
          <mc:Choice Requires="wps">
            <w:drawing>
              <wp:anchor distT="0" distB="0" distL="114300" distR="114300" simplePos="0" relativeHeight="253101056" behindDoc="0" locked="0" layoutInCell="1" allowOverlap="1" wp14:anchorId="7EBA7BCC" wp14:editId="2501E771">
                <wp:simplePos x="0" y="0"/>
                <wp:positionH relativeFrom="margin">
                  <wp:posOffset>0</wp:posOffset>
                </wp:positionH>
                <wp:positionV relativeFrom="paragraph">
                  <wp:posOffset>7043</wp:posOffset>
                </wp:positionV>
                <wp:extent cx="5753100" cy="1211284"/>
                <wp:effectExtent l="0" t="0" r="0" b="8255"/>
                <wp:wrapNone/>
                <wp:docPr id="709" name="Caixa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53100" cy="1211284"/>
                        </a:xfrm>
                        <a:prstGeom prst="rect">
                          <a:avLst/>
                        </a:prstGeom>
                        <a:solidFill>
                          <a:schemeClr val="bg2">
                            <a:lumMod val="100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5F495AC" w14:textId="36772A22" w:rsidR="005D1916" w:rsidRPr="00553901" w:rsidRDefault="005D1916" w:rsidP="00553901">
                            <w:pPr>
                              <w:pStyle w:val="Corpo"/>
                              <w:spacing w:line="276" w:lineRule="auto"/>
                              <w:rPr>
                                <w:sz w:val="18"/>
                                <w:szCs w:val="18"/>
                              </w:rPr>
                            </w:pPr>
                            <w:r w:rsidRPr="00553901">
                              <w:rPr>
                                <w:sz w:val="18"/>
                                <w:szCs w:val="18"/>
                              </w:rPr>
                              <w:t xml:space="preserve">Este estudo teve como objetivo comparar a efetividade terapêutica e os efeitos adversos da prednisona e do </w:t>
                            </w:r>
                            <w:proofErr w:type="spellStart"/>
                            <w:r w:rsidRPr="00553901">
                              <w:rPr>
                                <w:sz w:val="18"/>
                                <w:szCs w:val="18"/>
                              </w:rPr>
                              <w:t>montelucaste</w:t>
                            </w:r>
                            <w:proofErr w:type="spellEnd"/>
                            <w:r w:rsidRPr="00553901">
                              <w:rPr>
                                <w:sz w:val="18"/>
                                <w:szCs w:val="18"/>
                              </w:rPr>
                              <w:t>, ambos de uso oral, em um estudo clínico placebo-controlado com pacientes com EAR (</w:t>
                            </w:r>
                            <w:proofErr w:type="spellStart"/>
                            <w:r w:rsidRPr="00553901">
                              <w:rPr>
                                <w:sz w:val="18"/>
                                <w:szCs w:val="18"/>
                              </w:rPr>
                              <w:t>Femiano</w:t>
                            </w:r>
                            <w:proofErr w:type="spellEnd"/>
                            <w:r w:rsidRPr="00553901">
                              <w:rPr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553901">
                              <w:rPr>
                                <w:i/>
                                <w:iCs/>
                                <w:sz w:val="18"/>
                                <w:szCs w:val="18"/>
                              </w:rPr>
                              <w:t xml:space="preserve">et al, </w:t>
                            </w:r>
                            <w:r w:rsidRPr="00553901">
                              <w:rPr>
                                <w:sz w:val="18"/>
                                <w:szCs w:val="18"/>
                              </w:rPr>
                              <w:t>2009).</w:t>
                            </w:r>
                            <w:r>
                              <w:rPr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553901">
                              <w:rPr>
                                <w:sz w:val="18"/>
                                <w:szCs w:val="18"/>
                              </w:rPr>
                              <w:t xml:space="preserve">Ambos os tratamentos com prednisona e </w:t>
                            </w:r>
                            <w:proofErr w:type="spellStart"/>
                            <w:r w:rsidRPr="00553901">
                              <w:rPr>
                                <w:sz w:val="18"/>
                                <w:szCs w:val="18"/>
                              </w:rPr>
                              <w:t>montelucaste</w:t>
                            </w:r>
                            <w:proofErr w:type="spellEnd"/>
                            <w:r w:rsidRPr="00553901">
                              <w:rPr>
                                <w:sz w:val="18"/>
                                <w:szCs w:val="18"/>
                              </w:rPr>
                              <w:t xml:space="preserve"> foram efetivos na redução do número de lesões, na melhora da dor e na rapidez da cicatrização das feridas.</w:t>
                            </w:r>
                            <w:r>
                              <w:rPr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553901">
                              <w:rPr>
                                <w:sz w:val="18"/>
                                <w:szCs w:val="18"/>
                              </w:rPr>
                              <w:t xml:space="preserve">A </w:t>
                            </w:r>
                            <w:proofErr w:type="spellStart"/>
                            <w:r w:rsidRPr="00553901">
                              <w:rPr>
                                <w:sz w:val="18"/>
                                <w:szCs w:val="18"/>
                              </w:rPr>
                              <w:t>predinisona</w:t>
                            </w:r>
                            <w:proofErr w:type="spellEnd"/>
                            <w:r w:rsidRPr="00553901">
                              <w:rPr>
                                <w:sz w:val="18"/>
                                <w:szCs w:val="18"/>
                              </w:rPr>
                              <w:t xml:space="preserve"> demonstrou uma efetividade superior ao </w:t>
                            </w:r>
                            <w:proofErr w:type="spellStart"/>
                            <w:r w:rsidRPr="00553901">
                              <w:rPr>
                                <w:sz w:val="18"/>
                                <w:szCs w:val="18"/>
                              </w:rPr>
                              <w:t>montelucaste</w:t>
                            </w:r>
                            <w:proofErr w:type="spellEnd"/>
                            <w:r w:rsidRPr="00553901">
                              <w:rPr>
                                <w:sz w:val="18"/>
                                <w:szCs w:val="18"/>
                              </w:rPr>
                              <w:t xml:space="preserve"> na redução da dor (P&lt;0,0001) e na melhora da cicatrização (P&lt;0,0001);</w:t>
                            </w:r>
                            <w:r>
                              <w:rPr>
                                <w:sz w:val="18"/>
                                <w:szCs w:val="18"/>
                              </w:rPr>
                              <w:t xml:space="preserve"> </w:t>
                            </w:r>
                            <w:proofErr w:type="gramStart"/>
                            <w:r w:rsidRPr="00553901">
                              <w:rPr>
                                <w:sz w:val="18"/>
                                <w:szCs w:val="18"/>
                              </w:rPr>
                              <w:t>Entretanto</w:t>
                            </w:r>
                            <w:proofErr w:type="gramEnd"/>
                            <w:r w:rsidRPr="00553901">
                              <w:rPr>
                                <w:sz w:val="18"/>
                                <w:szCs w:val="18"/>
                              </w:rPr>
                              <w:t xml:space="preserve">, os efeitos adversos que ocorreram ao longo do período de tratamento foram superiores no grupo prednisona quando comparado com o grupo </w:t>
                            </w:r>
                            <w:proofErr w:type="spellStart"/>
                            <w:r w:rsidRPr="00553901">
                              <w:rPr>
                                <w:sz w:val="18"/>
                                <w:szCs w:val="18"/>
                              </w:rPr>
                              <w:t>montelucaste</w:t>
                            </w:r>
                            <w:proofErr w:type="spellEnd"/>
                            <w:r w:rsidRPr="00553901">
                              <w:rPr>
                                <w:sz w:val="18"/>
                                <w:szCs w:val="18"/>
                              </w:rPr>
                              <w:t xml:space="preserve"> e placebo.</w:t>
                            </w:r>
                          </w:p>
                          <w:p w14:paraId="41D8265A" w14:textId="231EC7C5" w:rsidR="005D1916" w:rsidRPr="00553901" w:rsidRDefault="005D1916" w:rsidP="00553901">
                            <w:pPr>
                              <w:pStyle w:val="Corpo"/>
                              <w:spacing w:line="276" w:lineRule="auto"/>
                              <w:rPr>
                                <w:sz w:val="18"/>
                                <w:szCs w:val="18"/>
                              </w:rPr>
                            </w:pPr>
                          </w:p>
                          <w:p w14:paraId="0DDD933C" w14:textId="77777777" w:rsidR="005D1916" w:rsidRPr="00B94E54" w:rsidRDefault="005D1916" w:rsidP="00553901">
                            <w:pPr>
                              <w:pStyle w:val="Corpo"/>
                              <w:spacing w:line="276" w:lineRule="auto"/>
                              <w:rPr>
                                <w:sz w:val="18"/>
                                <w:szCs w:val="18"/>
                              </w:rPr>
                            </w:pPr>
                          </w:p>
                          <w:p w14:paraId="08662E3B" w14:textId="77777777" w:rsidR="005D1916" w:rsidRPr="00601BC7" w:rsidRDefault="005D1916" w:rsidP="00553901">
                            <w:pPr>
                              <w:pStyle w:val="Corpo"/>
                              <w:spacing w:line="276" w:lineRule="auto"/>
                              <w:rPr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EBA7BCC" id="_x0000_s1210" type="#_x0000_t202" style="position:absolute;left:0;text-align:left;margin-left:0;margin-top:.55pt;width:453pt;height:95.4pt;z-index:2531010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" fillcolor="#e7e6e6 [3214]" stroked="f">
                <v:textbox>
                  <w:txbxContent>
                    <w:p w14:paraId="55F495AC" w14:textId="36772A22" w:rsidR="005D1916" w:rsidRPr="00553901" w:rsidRDefault="005D1916" w:rsidP="00553901">
                      <w:pPr>
                        <w:pStyle w:val="Corpo"/>
                        <w:spacing w:line="276" w:lineRule="auto"/>
                        <w:rPr>
                          <w:sz w:val="18"/>
                          <w:szCs w:val="18"/>
                        </w:rPr>
                      </w:pPr>
                      <w:r w:rsidRPr="00553901">
                        <w:rPr>
                          <w:sz w:val="18"/>
                          <w:szCs w:val="18"/>
                        </w:rPr>
                        <w:t xml:space="preserve">Este estudo teve como objetivo comparar a efetividade terapêutica e os efeitos adversos da prednisona e do </w:t>
                      </w:r>
                      <w:proofErr w:type="spellStart"/>
                      <w:r w:rsidRPr="00553901">
                        <w:rPr>
                          <w:sz w:val="18"/>
                          <w:szCs w:val="18"/>
                        </w:rPr>
                        <w:t>montelucaste</w:t>
                      </w:r>
                      <w:proofErr w:type="spellEnd"/>
                      <w:r w:rsidRPr="00553901">
                        <w:rPr>
                          <w:sz w:val="18"/>
                          <w:szCs w:val="18"/>
                        </w:rPr>
                        <w:t>, ambos de uso oral, em um estudo clínico placebo-controlado com pacientes com EAR (</w:t>
                      </w:r>
                      <w:proofErr w:type="spellStart"/>
                      <w:r w:rsidRPr="00553901">
                        <w:rPr>
                          <w:sz w:val="18"/>
                          <w:szCs w:val="18"/>
                        </w:rPr>
                        <w:t>Femiano</w:t>
                      </w:r>
                      <w:proofErr w:type="spellEnd"/>
                      <w:r w:rsidRPr="00553901">
                        <w:rPr>
                          <w:sz w:val="18"/>
                          <w:szCs w:val="18"/>
                        </w:rPr>
                        <w:t xml:space="preserve"> </w:t>
                      </w:r>
                      <w:r w:rsidRPr="00553901">
                        <w:rPr>
                          <w:i/>
                          <w:iCs/>
                          <w:sz w:val="18"/>
                          <w:szCs w:val="18"/>
                        </w:rPr>
                        <w:t xml:space="preserve">et al, </w:t>
                      </w:r>
                      <w:r w:rsidRPr="00553901">
                        <w:rPr>
                          <w:sz w:val="18"/>
                          <w:szCs w:val="18"/>
                        </w:rPr>
                        <w:t>2009).</w:t>
                      </w:r>
                      <w:r>
                        <w:rPr>
                          <w:sz w:val="18"/>
                          <w:szCs w:val="18"/>
                        </w:rPr>
                        <w:t xml:space="preserve"> </w:t>
                      </w:r>
                      <w:r w:rsidRPr="00553901">
                        <w:rPr>
                          <w:sz w:val="18"/>
                          <w:szCs w:val="18"/>
                        </w:rPr>
                        <w:t xml:space="preserve">Ambos os tratamentos com prednisona e </w:t>
                      </w:r>
                      <w:proofErr w:type="spellStart"/>
                      <w:r w:rsidRPr="00553901">
                        <w:rPr>
                          <w:sz w:val="18"/>
                          <w:szCs w:val="18"/>
                        </w:rPr>
                        <w:t>montelucaste</w:t>
                      </w:r>
                      <w:proofErr w:type="spellEnd"/>
                      <w:r w:rsidRPr="00553901">
                        <w:rPr>
                          <w:sz w:val="18"/>
                          <w:szCs w:val="18"/>
                        </w:rPr>
                        <w:t xml:space="preserve"> foram efetivos na redução do número de lesões, na melhora da dor e na rapidez da cicatrização das feridas.</w:t>
                      </w:r>
                      <w:r>
                        <w:rPr>
                          <w:sz w:val="18"/>
                          <w:szCs w:val="18"/>
                        </w:rPr>
                        <w:t xml:space="preserve"> </w:t>
                      </w:r>
                      <w:r w:rsidRPr="00553901">
                        <w:rPr>
                          <w:sz w:val="18"/>
                          <w:szCs w:val="18"/>
                        </w:rPr>
                        <w:t xml:space="preserve">A </w:t>
                      </w:r>
                      <w:proofErr w:type="spellStart"/>
                      <w:r w:rsidRPr="00553901">
                        <w:rPr>
                          <w:sz w:val="18"/>
                          <w:szCs w:val="18"/>
                        </w:rPr>
                        <w:t>predinisona</w:t>
                      </w:r>
                      <w:proofErr w:type="spellEnd"/>
                      <w:r w:rsidRPr="00553901">
                        <w:rPr>
                          <w:sz w:val="18"/>
                          <w:szCs w:val="18"/>
                        </w:rPr>
                        <w:t xml:space="preserve"> demonstrou uma efetividade superior ao </w:t>
                      </w:r>
                      <w:proofErr w:type="spellStart"/>
                      <w:r w:rsidRPr="00553901">
                        <w:rPr>
                          <w:sz w:val="18"/>
                          <w:szCs w:val="18"/>
                        </w:rPr>
                        <w:t>montelucaste</w:t>
                      </w:r>
                      <w:proofErr w:type="spellEnd"/>
                      <w:r w:rsidRPr="00553901">
                        <w:rPr>
                          <w:sz w:val="18"/>
                          <w:szCs w:val="18"/>
                        </w:rPr>
                        <w:t xml:space="preserve"> na redução da dor (P&lt;0,0001) e na melhora da cicatrização (P&lt;0,0001);</w:t>
                      </w:r>
                      <w:r>
                        <w:rPr>
                          <w:sz w:val="18"/>
                          <w:szCs w:val="18"/>
                        </w:rPr>
                        <w:t xml:space="preserve"> </w:t>
                      </w:r>
                      <w:proofErr w:type="gramStart"/>
                      <w:r w:rsidRPr="00553901">
                        <w:rPr>
                          <w:sz w:val="18"/>
                          <w:szCs w:val="18"/>
                        </w:rPr>
                        <w:t>Entretanto</w:t>
                      </w:r>
                      <w:proofErr w:type="gramEnd"/>
                      <w:r w:rsidRPr="00553901">
                        <w:rPr>
                          <w:sz w:val="18"/>
                          <w:szCs w:val="18"/>
                        </w:rPr>
                        <w:t xml:space="preserve">, os efeitos adversos que ocorreram ao longo do período de tratamento foram superiores no grupo prednisona quando comparado com o grupo </w:t>
                      </w:r>
                      <w:proofErr w:type="spellStart"/>
                      <w:r w:rsidRPr="00553901">
                        <w:rPr>
                          <w:sz w:val="18"/>
                          <w:szCs w:val="18"/>
                        </w:rPr>
                        <w:t>montelucaste</w:t>
                      </w:r>
                      <w:proofErr w:type="spellEnd"/>
                      <w:r w:rsidRPr="00553901">
                        <w:rPr>
                          <w:sz w:val="18"/>
                          <w:szCs w:val="18"/>
                        </w:rPr>
                        <w:t xml:space="preserve"> e placebo.</w:t>
                      </w:r>
                    </w:p>
                    <w:p w14:paraId="41D8265A" w14:textId="231EC7C5" w:rsidR="005D1916" w:rsidRPr="00553901" w:rsidRDefault="005D1916" w:rsidP="00553901">
                      <w:pPr>
                        <w:pStyle w:val="Corpo"/>
                        <w:spacing w:line="276" w:lineRule="auto"/>
                        <w:rPr>
                          <w:sz w:val="18"/>
                          <w:szCs w:val="18"/>
                        </w:rPr>
                      </w:pPr>
                    </w:p>
                    <w:p w14:paraId="0DDD933C" w14:textId="77777777" w:rsidR="005D1916" w:rsidRPr="00B94E54" w:rsidRDefault="005D1916" w:rsidP="00553901">
                      <w:pPr>
                        <w:pStyle w:val="Corpo"/>
                        <w:spacing w:line="276" w:lineRule="auto"/>
                        <w:rPr>
                          <w:sz w:val="18"/>
                          <w:szCs w:val="18"/>
                        </w:rPr>
                      </w:pPr>
                    </w:p>
                    <w:p w14:paraId="08662E3B" w14:textId="77777777" w:rsidR="005D1916" w:rsidRPr="00601BC7" w:rsidRDefault="005D1916" w:rsidP="00553901">
                      <w:pPr>
                        <w:pStyle w:val="Corpo"/>
                        <w:spacing w:line="276" w:lineRule="auto"/>
                        <w:rPr>
                          <w:sz w:val="18"/>
                          <w:szCs w:val="18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51DD907" w14:textId="1D509E04" w:rsidR="00AE064A" w:rsidRDefault="00AE064A" w:rsidP="00B70169">
      <w:pPr>
        <w:pStyle w:val="Corpo"/>
        <w:spacing w:line="276" w:lineRule="auto"/>
        <w:rPr>
          <w:b/>
        </w:rPr>
      </w:pPr>
    </w:p>
    <w:p w14:paraId="4E2A2EE4" w14:textId="4355C7B4" w:rsidR="004537C8" w:rsidRDefault="004537C8" w:rsidP="00B70169">
      <w:pPr>
        <w:pStyle w:val="Corpo"/>
        <w:spacing w:line="276" w:lineRule="auto"/>
        <w:rPr>
          <w:b/>
        </w:rPr>
      </w:pPr>
    </w:p>
    <w:p w14:paraId="4CDB2D4A" w14:textId="4BB44C82" w:rsidR="004537C8" w:rsidRDefault="004537C8" w:rsidP="00B70169">
      <w:pPr>
        <w:pStyle w:val="Corpo"/>
        <w:spacing w:line="276" w:lineRule="auto"/>
        <w:rPr>
          <w:b/>
        </w:rPr>
      </w:pPr>
    </w:p>
    <w:p w14:paraId="4DCECDD2" w14:textId="7455C76A" w:rsidR="004537C8" w:rsidRDefault="004537C8" w:rsidP="00B70169">
      <w:pPr>
        <w:pStyle w:val="Corpo"/>
        <w:spacing w:line="276" w:lineRule="auto"/>
        <w:rPr>
          <w:b/>
        </w:rPr>
      </w:pPr>
    </w:p>
    <w:p w14:paraId="19D0186F" w14:textId="5F461597" w:rsidR="00A4353B" w:rsidRDefault="00A4353B" w:rsidP="00B70169">
      <w:pPr>
        <w:pStyle w:val="Corpo"/>
        <w:spacing w:line="276" w:lineRule="auto"/>
        <w:rPr>
          <w:b/>
        </w:rPr>
      </w:pPr>
    </w:p>
    <w:p w14:paraId="1EB735B2" w14:textId="7593C075" w:rsidR="00A4353B" w:rsidRDefault="00A4353B" w:rsidP="00B70169">
      <w:pPr>
        <w:pStyle w:val="Corpo"/>
        <w:spacing w:line="276" w:lineRule="auto"/>
        <w:rPr>
          <w:b/>
        </w:rPr>
      </w:pPr>
    </w:p>
    <w:p w14:paraId="404B3DB1" w14:textId="218A8C70" w:rsidR="00A4353B" w:rsidRDefault="00A4353B" w:rsidP="00B70169">
      <w:pPr>
        <w:pStyle w:val="Corpo"/>
        <w:spacing w:line="276" w:lineRule="auto"/>
        <w:rPr>
          <w:b/>
        </w:rPr>
      </w:pPr>
    </w:p>
    <w:p w14:paraId="5B3A760F" w14:textId="6CD00154" w:rsidR="00A4353B" w:rsidRDefault="00A4353B" w:rsidP="00B70169">
      <w:pPr>
        <w:pStyle w:val="Corpo"/>
        <w:spacing w:line="276" w:lineRule="auto"/>
        <w:rPr>
          <w:b/>
        </w:rPr>
      </w:pPr>
    </w:p>
    <w:p w14:paraId="02CFD23B" w14:textId="79C0C552" w:rsidR="00A4353B" w:rsidRDefault="00A4353B" w:rsidP="00B70169">
      <w:pPr>
        <w:pStyle w:val="Corpo"/>
        <w:spacing w:line="276" w:lineRule="auto"/>
        <w:rPr>
          <w:b/>
        </w:rPr>
      </w:pPr>
    </w:p>
    <w:p w14:paraId="735EDB37" w14:textId="190CCAA3" w:rsidR="00A4353B" w:rsidRDefault="00A4353B" w:rsidP="00B70169">
      <w:pPr>
        <w:pStyle w:val="Corpo"/>
        <w:spacing w:line="276" w:lineRule="auto"/>
        <w:rPr>
          <w:b/>
        </w:rPr>
      </w:pPr>
    </w:p>
    <w:p w14:paraId="1AC69A38" w14:textId="5017295D" w:rsidR="00A4353B" w:rsidRDefault="00A4353B" w:rsidP="00B70169">
      <w:pPr>
        <w:pStyle w:val="Corpo"/>
        <w:spacing w:line="276" w:lineRule="auto"/>
        <w:rPr>
          <w:b/>
        </w:rPr>
      </w:pPr>
    </w:p>
    <w:p w14:paraId="239AB884" w14:textId="01A570BB" w:rsidR="00A4353B" w:rsidRDefault="00A4353B" w:rsidP="00B70169">
      <w:pPr>
        <w:pStyle w:val="Corpo"/>
        <w:spacing w:line="276" w:lineRule="auto"/>
        <w:rPr>
          <w:b/>
        </w:rPr>
      </w:pPr>
    </w:p>
    <w:p w14:paraId="42E26211" w14:textId="01D8FF7F" w:rsidR="00A4353B" w:rsidRDefault="00A4353B" w:rsidP="00B70169">
      <w:pPr>
        <w:pStyle w:val="Corpo"/>
        <w:spacing w:line="276" w:lineRule="auto"/>
        <w:rPr>
          <w:b/>
        </w:rPr>
      </w:pPr>
    </w:p>
    <w:p w14:paraId="7CCE577E" w14:textId="12FF6B00" w:rsidR="00A4353B" w:rsidRDefault="00A4353B" w:rsidP="00B70169">
      <w:pPr>
        <w:pStyle w:val="Corpo"/>
        <w:spacing w:line="276" w:lineRule="auto"/>
        <w:rPr>
          <w:b/>
        </w:rPr>
      </w:pPr>
    </w:p>
    <w:p w14:paraId="6BB88A88" w14:textId="21A771B4" w:rsidR="00A4353B" w:rsidRDefault="00A4353B" w:rsidP="00B70169">
      <w:pPr>
        <w:pStyle w:val="Corpo"/>
        <w:spacing w:line="276" w:lineRule="auto"/>
        <w:rPr>
          <w:b/>
        </w:rPr>
      </w:pPr>
    </w:p>
    <w:p w14:paraId="2FC1C841" w14:textId="382C327E" w:rsidR="00A4353B" w:rsidRDefault="00A4353B" w:rsidP="00B70169">
      <w:pPr>
        <w:pStyle w:val="Corpo"/>
        <w:spacing w:line="276" w:lineRule="auto"/>
        <w:rPr>
          <w:b/>
        </w:rPr>
      </w:pPr>
    </w:p>
    <w:p w14:paraId="1299CD30" w14:textId="316173DE" w:rsidR="00A4353B" w:rsidRDefault="00A4353B" w:rsidP="00B70169">
      <w:pPr>
        <w:pStyle w:val="Corpo"/>
        <w:spacing w:line="276" w:lineRule="auto"/>
        <w:rPr>
          <w:b/>
        </w:rPr>
      </w:pPr>
    </w:p>
    <w:p w14:paraId="02A6E5CB" w14:textId="57CA3D90" w:rsidR="00A4353B" w:rsidRDefault="00A4353B" w:rsidP="00B70169">
      <w:pPr>
        <w:pStyle w:val="Corpo"/>
        <w:spacing w:line="276" w:lineRule="auto"/>
        <w:rPr>
          <w:b/>
        </w:rPr>
      </w:pPr>
    </w:p>
    <w:p w14:paraId="04A8AC96" w14:textId="55F1B6DB" w:rsidR="00A4353B" w:rsidRDefault="00A4353B" w:rsidP="00B70169">
      <w:pPr>
        <w:pStyle w:val="Corpo"/>
        <w:spacing w:line="276" w:lineRule="auto"/>
        <w:rPr>
          <w:b/>
        </w:rPr>
      </w:pPr>
    </w:p>
    <w:p w14:paraId="3500CA86" w14:textId="7A663DC9" w:rsidR="00A4353B" w:rsidRDefault="00A4353B" w:rsidP="00B70169">
      <w:pPr>
        <w:pStyle w:val="Corpo"/>
        <w:spacing w:line="276" w:lineRule="auto"/>
        <w:rPr>
          <w:b/>
        </w:rPr>
      </w:pPr>
    </w:p>
    <w:p w14:paraId="3F5D3052" w14:textId="75138DA2" w:rsidR="00A4353B" w:rsidRDefault="00A4353B" w:rsidP="00B70169">
      <w:pPr>
        <w:pStyle w:val="Corpo"/>
        <w:spacing w:line="276" w:lineRule="auto"/>
        <w:rPr>
          <w:b/>
        </w:rPr>
      </w:pPr>
    </w:p>
    <w:p w14:paraId="0A2D6383" w14:textId="0A4F3C2F" w:rsidR="00A4353B" w:rsidRDefault="00A4353B" w:rsidP="00B70169">
      <w:pPr>
        <w:pStyle w:val="Corpo"/>
        <w:spacing w:line="276" w:lineRule="auto"/>
        <w:rPr>
          <w:b/>
        </w:rPr>
      </w:pPr>
    </w:p>
    <w:p w14:paraId="1CC49544" w14:textId="3C9F2267" w:rsidR="00A4353B" w:rsidRDefault="00A4353B" w:rsidP="00B70169">
      <w:pPr>
        <w:pStyle w:val="Corpo"/>
        <w:spacing w:line="276" w:lineRule="auto"/>
        <w:rPr>
          <w:b/>
        </w:rPr>
      </w:pPr>
    </w:p>
    <w:p w14:paraId="3FF794F2" w14:textId="77777777" w:rsidR="00A4353B" w:rsidRDefault="00A4353B" w:rsidP="00B70169">
      <w:pPr>
        <w:pStyle w:val="Corpo"/>
        <w:spacing w:line="276" w:lineRule="auto"/>
        <w:rPr>
          <w:b/>
        </w:rPr>
      </w:pPr>
    </w:p>
    <w:p w14:paraId="7E0080AF" w14:textId="77777777" w:rsidR="00A4353B" w:rsidRDefault="00A4353B" w:rsidP="00B70169">
      <w:pPr>
        <w:pStyle w:val="Corpo"/>
        <w:spacing w:line="276" w:lineRule="auto"/>
        <w:rPr>
          <w:b/>
        </w:rPr>
      </w:pPr>
    </w:p>
    <w:p w14:paraId="73725834" w14:textId="74869E9B" w:rsidR="004537C8" w:rsidRDefault="004537C8" w:rsidP="004537C8">
      <w:pPr>
        <w:pStyle w:val="Ttulo1"/>
        <w:jc w:val="center"/>
      </w:pPr>
      <w:bookmarkStart w:id="191" w:name="_Toc62720189"/>
      <w:r w:rsidRPr="004537C8">
        <w:lastRenderedPageBreak/>
        <w:t>Antagonistas dos Receptores H2</w:t>
      </w:r>
      <w:bookmarkEnd w:id="191"/>
    </w:p>
    <w:p w14:paraId="5AFF5572" w14:textId="567FBA9C" w:rsidR="004537C8" w:rsidRDefault="004537C8" w:rsidP="00B70169">
      <w:pPr>
        <w:pStyle w:val="Corpo"/>
        <w:spacing w:line="276" w:lineRule="auto"/>
        <w:rPr>
          <w:b/>
        </w:rPr>
      </w:pPr>
    </w:p>
    <w:tbl>
      <w:tblPr>
        <w:tblStyle w:val="Tabelacomgrade"/>
        <w:tblpPr w:leftFromText="141" w:rightFromText="141" w:vertAnchor="text" w:horzAnchor="margin" w:tblpXSpec="center" w:tblpY="414"/>
        <w:tblW w:w="9708" w:type="dxa"/>
        <w:tblLook w:val="04A0" w:firstRow="1" w:lastRow="0" w:firstColumn="1" w:lastColumn="0" w:noHBand="0" w:noVBand="1"/>
      </w:tblPr>
      <w:tblGrid>
        <w:gridCol w:w="2312"/>
        <w:gridCol w:w="3689"/>
        <w:gridCol w:w="3707"/>
      </w:tblGrid>
      <w:tr w:rsidR="004537C8" w:rsidRPr="00F75A97" w14:paraId="7CFE14B6" w14:textId="77777777" w:rsidTr="004537C8">
        <w:trPr>
          <w:trHeight w:val="321"/>
        </w:trPr>
        <w:tc>
          <w:tcPr>
            <w:tcW w:w="9708" w:type="dxa"/>
            <w:gridSpan w:val="3"/>
            <w:shd w:val="clear" w:color="auto" w:fill="0070C0"/>
            <w:vAlign w:val="center"/>
          </w:tcPr>
          <w:p w14:paraId="4E17AABE" w14:textId="77777777" w:rsidR="004537C8" w:rsidRPr="004537C8" w:rsidRDefault="004537C8" w:rsidP="00553901">
            <w:pPr>
              <w:pStyle w:val="Cabealho"/>
              <w:tabs>
                <w:tab w:val="clear" w:pos="4252"/>
                <w:tab w:val="clear" w:pos="8504"/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</w:pPr>
            <w:r w:rsidRPr="004537C8">
              <w:rPr>
                <w:rFonts w:ascii="Swis721 Th BT" w:hAnsi="Swis721 Th BT"/>
                <w:b/>
                <w:color w:val="FFFFFF" w:themeColor="background1"/>
                <w:sz w:val="23"/>
                <w:szCs w:val="23"/>
              </w:rPr>
              <w:t>Antagonistas dos Receptores H2</w:t>
            </w:r>
          </w:p>
        </w:tc>
      </w:tr>
      <w:tr w:rsidR="004537C8" w:rsidRPr="00F75A97" w14:paraId="1B069363" w14:textId="77777777" w:rsidTr="004537C8">
        <w:trPr>
          <w:trHeight w:val="321"/>
        </w:trPr>
        <w:tc>
          <w:tcPr>
            <w:tcW w:w="2312" w:type="dxa"/>
            <w:shd w:val="clear" w:color="auto" w:fill="0070C0"/>
            <w:vAlign w:val="center"/>
          </w:tcPr>
          <w:p w14:paraId="3A6D7437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FFFFFF" w:themeColor="background1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bCs/>
                <w:color w:val="FFFFFF" w:themeColor="background1"/>
                <w:sz w:val="23"/>
                <w:szCs w:val="23"/>
              </w:rPr>
              <w:t>Fármaco</w:t>
            </w:r>
          </w:p>
        </w:tc>
        <w:tc>
          <w:tcPr>
            <w:tcW w:w="3689" w:type="dxa"/>
            <w:shd w:val="clear" w:color="auto" w:fill="0070C0"/>
            <w:vAlign w:val="center"/>
          </w:tcPr>
          <w:p w14:paraId="1410439D" w14:textId="77777777" w:rsidR="004537C8" w:rsidRPr="004537C8" w:rsidRDefault="004537C8" w:rsidP="00553901">
            <w:pPr>
              <w:pStyle w:val="bibliografia"/>
              <w:jc w:val="center"/>
              <w:rPr>
                <w:b/>
                <w:color w:val="FFFFFF" w:themeColor="background1"/>
                <w:sz w:val="23"/>
                <w:szCs w:val="23"/>
                <w:lang w:val="pt-BR"/>
              </w:rPr>
            </w:pPr>
            <w:r w:rsidRPr="004537C8">
              <w:rPr>
                <w:b/>
                <w:color w:val="FFFFFF" w:themeColor="background1"/>
                <w:sz w:val="23"/>
                <w:szCs w:val="23"/>
                <w:lang w:val="pt-BR"/>
              </w:rPr>
              <w:t>Dose e Posologia</w:t>
            </w:r>
          </w:p>
        </w:tc>
        <w:tc>
          <w:tcPr>
            <w:tcW w:w="3707" w:type="dxa"/>
            <w:shd w:val="clear" w:color="auto" w:fill="0070C0"/>
            <w:vAlign w:val="center"/>
          </w:tcPr>
          <w:p w14:paraId="4EFEAB83" w14:textId="77777777" w:rsidR="004537C8" w:rsidRPr="004537C8" w:rsidRDefault="004537C8" w:rsidP="00553901">
            <w:pPr>
              <w:pStyle w:val="Cabealho"/>
              <w:tabs>
                <w:tab w:val="clear" w:pos="4252"/>
                <w:tab w:val="clear" w:pos="8504"/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  <w:t>Propriedades e Descrição</w:t>
            </w:r>
          </w:p>
        </w:tc>
      </w:tr>
      <w:tr w:rsidR="004537C8" w:rsidRPr="00F75A97" w14:paraId="148DF7B3" w14:textId="77777777" w:rsidTr="00553901">
        <w:trPr>
          <w:trHeight w:val="321"/>
        </w:trPr>
        <w:tc>
          <w:tcPr>
            <w:tcW w:w="2312" w:type="dxa"/>
            <w:vAlign w:val="center"/>
          </w:tcPr>
          <w:p w14:paraId="66510BCA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 xml:space="preserve">Cimetidina </w:t>
            </w:r>
          </w:p>
        </w:tc>
        <w:tc>
          <w:tcPr>
            <w:tcW w:w="3689" w:type="dxa"/>
            <w:vAlign w:val="center"/>
          </w:tcPr>
          <w:p w14:paraId="4E3E2185" w14:textId="77777777" w:rsidR="004537C8" w:rsidRPr="004537C8" w:rsidRDefault="004537C8" w:rsidP="00553901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Adultos:</w:t>
            </w:r>
          </w:p>
          <w:p w14:paraId="4098BCB0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Úlcera gástrica ou duodenal e esofagite de refluxo: 300 mg, às refeições ou imediatamente após e ao deitar (total = 1,2 g diariamente) durante 4 a 6 semanas; </w:t>
            </w:r>
          </w:p>
          <w:p w14:paraId="3E8B8FD1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>Para úlcera duodenal, como tratamento alternativo, 200 mg às refeições e 400 mg ao deitar, ou 600 mg ao deitar.</w:t>
            </w:r>
          </w:p>
        </w:tc>
        <w:tc>
          <w:tcPr>
            <w:tcW w:w="3707" w:type="dxa"/>
            <w:vAlign w:val="center"/>
          </w:tcPr>
          <w:p w14:paraId="0B1923A4" w14:textId="308654DA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ntagonista do receptor H2 da histamina;</w:t>
            </w:r>
          </w:p>
          <w:p w14:paraId="5E78EE78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 xml:space="preserve">Agente </w:t>
            </w:r>
            <w:proofErr w:type="spellStart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ntiúlceras</w:t>
            </w:r>
            <w:proofErr w:type="spellEnd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;</w:t>
            </w:r>
          </w:p>
          <w:p w14:paraId="60614BA8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 xml:space="preserve">Inibidor da </w:t>
            </w:r>
            <w:proofErr w:type="spellStart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hiperssecreção</w:t>
            </w:r>
            <w:proofErr w:type="spellEnd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 xml:space="preserve"> gástrica;</w:t>
            </w:r>
          </w:p>
          <w:p w14:paraId="0FA0529D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djuvante na terapia da urticária aguda.</w:t>
            </w:r>
          </w:p>
        </w:tc>
      </w:tr>
      <w:tr w:rsidR="004537C8" w:rsidRPr="00F75A97" w14:paraId="5533BB58" w14:textId="77777777" w:rsidTr="00553901">
        <w:trPr>
          <w:trHeight w:val="321"/>
        </w:trPr>
        <w:tc>
          <w:tcPr>
            <w:tcW w:w="2312" w:type="dxa"/>
            <w:vAlign w:val="center"/>
          </w:tcPr>
          <w:p w14:paraId="25645D61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proofErr w:type="spellStart"/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Famotidina</w:t>
            </w:r>
            <w:proofErr w:type="spellEnd"/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ab/>
            </w:r>
          </w:p>
          <w:p w14:paraId="165F136E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</w:p>
        </w:tc>
        <w:tc>
          <w:tcPr>
            <w:tcW w:w="3689" w:type="dxa"/>
            <w:vAlign w:val="center"/>
          </w:tcPr>
          <w:p w14:paraId="5879177C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Adultos:</w:t>
            </w:r>
          </w:p>
          <w:p w14:paraId="3886D68D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  <w:t xml:space="preserve">Úlcera gástrica benigna, úlcera duodenal e estados de </w:t>
            </w:r>
            <w:proofErr w:type="spellStart"/>
            <w:r w:rsidRPr="004537C8"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  <w:t>hiperssecreção</w:t>
            </w:r>
            <w:proofErr w:type="spellEnd"/>
            <w:r w:rsidRPr="004537C8"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  <w:t>: 40 mg ao dia, ao deitar, durante 4 a 8 semanas;</w:t>
            </w:r>
          </w:p>
          <w:p w14:paraId="27E1A548" w14:textId="77777777" w:rsidR="004537C8" w:rsidRPr="004537C8" w:rsidRDefault="004537C8" w:rsidP="00553901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rFonts w:cs="Arial"/>
                <w:bCs/>
                <w:color w:val="404040" w:themeColor="text1" w:themeTint="BF"/>
                <w:sz w:val="23"/>
                <w:szCs w:val="23"/>
                <w:lang w:val="pt-BR"/>
              </w:rPr>
              <w:t>Síndrome de Zollinger-Ellison: 20 mg a cada 6 horas.</w:t>
            </w:r>
          </w:p>
        </w:tc>
        <w:tc>
          <w:tcPr>
            <w:tcW w:w="3707" w:type="dxa"/>
            <w:vAlign w:val="center"/>
          </w:tcPr>
          <w:p w14:paraId="168E8EA1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ntagonista do receptor H2 da histamina;</w:t>
            </w:r>
          </w:p>
          <w:p w14:paraId="7602774C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 xml:space="preserve">Agente </w:t>
            </w:r>
            <w:proofErr w:type="spellStart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ntiúlceras</w:t>
            </w:r>
            <w:proofErr w:type="spellEnd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;</w:t>
            </w:r>
          </w:p>
          <w:p w14:paraId="57A7A362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 xml:space="preserve">Inibidor da </w:t>
            </w:r>
            <w:proofErr w:type="spellStart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hiperssecreção</w:t>
            </w:r>
            <w:proofErr w:type="spellEnd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 xml:space="preserve"> gástrica.</w:t>
            </w:r>
          </w:p>
        </w:tc>
      </w:tr>
      <w:tr w:rsidR="004537C8" w:rsidRPr="00F75A97" w14:paraId="1F2E50CD" w14:textId="77777777" w:rsidTr="00553901">
        <w:trPr>
          <w:trHeight w:val="321"/>
        </w:trPr>
        <w:tc>
          <w:tcPr>
            <w:tcW w:w="2312" w:type="dxa"/>
            <w:vAlign w:val="center"/>
          </w:tcPr>
          <w:p w14:paraId="3CA70984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/>
                <w:b/>
                <w:color w:val="404040" w:themeColor="text1" w:themeTint="BF"/>
                <w:sz w:val="23"/>
                <w:szCs w:val="23"/>
              </w:rPr>
            </w:pPr>
            <w:proofErr w:type="spellStart"/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Ranitidina</w:t>
            </w:r>
            <w:proofErr w:type="spellEnd"/>
          </w:p>
        </w:tc>
        <w:tc>
          <w:tcPr>
            <w:tcW w:w="3689" w:type="dxa"/>
            <w:vAlign w:val="center"/>
          </w:tcPr>
          <w:p w14:paraId="6F24F207" w14:textId="77777777" w:rsidR="004537C8" w:rsidRPr="004537C8" w:rsidRDefault="004537C8" w:rsidP="00553901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Adultos:</w:t>
            </w:r>
          </w:p>
          <w:p w14:paraId="7765F804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>Inicialmente, 150 mg duas vezes ao dia ou 300 mg ao deitar; para manutenção, 150 mg ao deitar.</w:t>
            </w:r>
          </w:p>
        </w:tc>
        <w:tc>
          <w:tcPr>
            <w:tcW w:w="3707" w:type="dxa"/>
            <w:vAlign w:val="center"/>
          </w:tcPr>
          <w:p w14:paraId="1DE8ACDD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ntagonista do receptor H2 da histamina;</w:t>
            </w:r>
          </w:p>
          <w:p w14:paraId="023C540F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 xml:space="preserve">Agente </w:t>
            </w:r>
            <w:proofErr w:type="spellStart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ntiúlcera</w:t>
            </w:r>
            <w:proofErr w:type="spellEnd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;</w:t>
            </w:r>
          </w:p>
          <w:p w14:paraId="5F7178A6" w14:textId="77777777" w:rsidR="004537C8" w:rsidRPr="004537C8" w:rsidRDefault="004537C8" w:rsidP="00553901">
            <w:pPr>
              <w:pStyle w:val="Cabealho"/>
              <w:tabs>
                <w:tab w:val="clear" w:pos="4252"/>
                <w:tab w:val="clear" w:pos="8504"/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 xml:space="preserve">Inibidor da </w:t>
            </w:r>
            <w:proofErr w:type="spellStart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hiperssecreção</w:t>
            </w:r>
            <w:proofErr w:type="spellEnd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 xml:space="preserve"> gástrica.</w:t>
            </w:r>
          </w:p>
        </w:tc>
      </w:tr>
    </w:tbl>
    <w:p w14:paraId="2D620479" w14:textId="4B85CBF8" w:rsidR="004537C8" w:rsidRDefault="004537C8" w:rsidP="00B70169">
      <w:pPr>
        <w:pStyle w:val="Corpo"/>
        <w:spacing w:line="276" w:lineRule="auto"/>
        <w:rPr>
          <w:b/>
        </w:rPr>
      </w:pPr>
    </w:p>
    <w:p w14:paraId="510EF8CA" w14:textId="77777777" w:rsidR="006C58D6" w:rsidRPr="006C58D6" w:rsidRDefault="006C58D6" w:rsidP="006C58D6">
      <w:pPr>
        <w:pStyle w:val="Corpo"/>
        <w:rPr>
          <w:bCs/>
          <w:sz w:val="18"/>
          <w:szCs w:val="18"/>
        </w:rPr>
      </w:pPr>
      <w:r w:rsidRPr="00B21FB8">
        <w:rPr>
          <w:bCs/>
          <w:sz w:val="18"/>
          <w:szCs w:val="18"/>
          <w:lang w:val="en-US"/>
        </w:rPr>
        <w:t xml:space="preserve">Martindale. The Complete Drug Reference. </w:t>
      </w:r>
      <w:r w:rsidRPr="006C58D6">
        <w:rPr>
          <w:bCs/>
          <w:sz w:val="18"/>
          <w:szCs w:val="18"/>
        </w:rPr>
        <w:t>32a Edição, 1999.</w:t>
      </w:r>
    </w:p>
    <w:p w14:paraId="466B32E1" w14:textId="77777777" w:rsidR="006C58D6" w:rsidRPr="00B21FB8" w:rsidRDefault="006C58D6" w:rsidP="006C58D6">
      <w:pPr>
        <w:pStyle w:val="Corpo"/>
        <w:rPr>
          <w:bCs/>
          <w:sz w:val="18"/>
          <w:szCs w:val="18"/>
        </w:rPr>
      </w:pPr>
      <w:proofErr w:type="spellStart"/>
      <w:r w:rsidRPr="006C58D6">
        <w:rPr>
          <w:bCs/>
          <w:sz w:val="18"/>
          <w:szCs w:val="18"/>
        </w:rPr>
        <w:t>Korolkovas</w:t>
      </w:r>
      <w:proofErr w:type="spellEnd"/>
      <w:r w:rsidRPr="006C58D6">
        <w:rPr>
          <w:bCs/>
          <w:sz w:val="18"/>
          <w:szCs w:val="18"/>
        </w:rPr>
        <w:t xml:space="preserve">, A. Dicionário Terapêutico Guanabara. </w:t>
      </w:r>
      <w:r w:rsidRPr="00B21FB8">
        <w:rPr>
          <w:bCs/>
          <w:sz w:val="18"/>
          <w:szCs w:val="18"/>
        </w:rPr>
        <w:t xml:space="preserve">Editora Guanabara Koogan, 2005/2006. </w:t>
      </w:r>
    </w:p>
    <w:p w14:paraId="66EEBE6F" w14:textId="7A3BF62C" w:rsidR="004537C8" w:rsidRDefault="004537C8" w:rsidP="00B70169">
      <w:pPr>
        <w:pStyle w:val="Corpo"/>
        <w:spacing w:line="276" w:lineRule="auto"/>
        <w:rPr>
          <w:b/>
        </w:rPr>
      </w:pPr>
    </w:p>
    <w:p w14:paraId="6960028C" w14:textId="27223BFF" w:rsidR="004537C8" w:rsidRDefault="004537C8" w:rsidP="00B70169">
      <w:pPr>
        <w:pStyle w:val="Corpo"/>
        <w:spacing w:line="276" w:lineRule="auto"/>
        <w:rPr>
          <w:b/>
        </w:rPr>
      </w:pPr>
    </w:p>
    <w:p w14:paraId="67646BC4" w14:textId="44E2A3A8" w:rsidR="004537C8" w:rsidRDefault="004537C8" w:rsidP="00B70169">
      <w:pPr>
        <w:pStyle w:val="Corpo"/>
        <w:spacing w:line="276" w:lineRule="auto"/>
        <w:rPr>
          <w:b/>
        </w:rPr>
      </w:pPr>
    </w:p>
    <w:p w14:paraId="45AD3541" w14:textId="026AA1A4" w:rsidR="004537C8" w:rsidRDefault="004537C8" w:rsidP="00B70169">
      <w:pPr>
        <w:pStyle w:val="Corpo"/>
        <w:spacing w:line="276" w:lineRule="auto"/>
        <w:rPr>
          <w:b/>
        </w:rPr>
      </w:pPr>
    </w:p>
    <w:p w14:paraId="4FC7CB65" w14:textId="7C722C0A" w:rsidR="004537C8" w:rsidRDefault="004537C8" w:rsidP="00B70169">
      <w:pPr>
        <w:pStyle w:val="Corpo"/>
        <w:spacing w:line="276" w:lineRule="auto"/>
        <w:rPr>
          <w:b/>
        </w:rPr>
      </w:pPr>
    </w:p>
    <w:p w14:paraId="43106EB9" w14:textId="5E76034B" w:rsidR="004537C8" w:rsidRDefault="004537C8" w:rsidP="00B70169">
      <w:pPr>
        <w:pStyle w:val="Corpo"/>
        <w:spacing w:line="276" w:lineRule="auto"/>
        <w:rPr>
          <w:b/>
        </w:rPr>
      </w:pPr>
    </w:p>
    <w:p w14:paraId="706948D5" w14:textId="51CD0A4A" w:rsidR="004537C8" w:rsidRDefault="004537C8" w:rsidP="00B70169">
      <w:pPr>
        <w:pStyle w:val="Corpo"/>
        <w:spacing w:line="276" w:lineRule="auto"/>
        <w:rPr>
          <w:b/>
        </w:rPr>
      </w:pPr>
    </w:p>
    <w:p w14:paraId="42108948" w14:textId="0E0C27AB" w:rsidR="004537C8" w:rsidRDefault="004537C8" w:rsidP="00B70169">
      <w:pPr>
        <w:pStyle w:val="Corpo"/>
        <w:spacing w:line="276" w:lineRule="auto"/>
        <w:rPr>
          <w:b/>
        </w:rPr>
      </w:pPr>
    </w:p>
    <w:p w14:paraId="035A863E" w14:textId="6E5C3145" w:rsidR="004537C8" w:rsidRDefault="004537C8" w:rsidP="00B70169">
      <w:pPr>
        <w:pStyle w:val="Corpo"/>
        <w:spacing w:line="276" w:lineRule="auto"/>
        <w:rPr>
          <w:b/>
        </w:rPr>
      </w:pPr>
    </w:p>
    <w:p w14:paraId="61DB083E" w14:textId="31731701" w:rsidR="004537C8" w:rsidRDefault="004537C8" w:rsidP="00B70169">
      <w:pPr>
        <w:pStyle w:val="Corpo"/>
        <w:spacing w:line="276" w:lineRule="auto"/>
        <w:rPr>
          <w:b/>
        </w:rPr>
      </w:pPr>
    </w:p>
    <w:p w14:paraId="27465A3B" w14:textId="02C990FC" w:rsidR="004537C8" w:rsidRDefault="004537C8" w:rsidP="00B70169">
      <w:pPr>
        <w:pStyle w:val="Corpo"/>
        <w:spacing w:line="276" w:lineRule="auto"/>
        <w:rPr>
          <w:b/>
        </w:rPr>
      </w:pPr>
    </w:p>
    <w:p w14:paraId="73417000" w14:textId="71B85FE4" w:rsidR="004537C8" w:rsidRDefault="004537C8" w:rsidP="00B70169">
      <w:pPr>
        <w:pStyle w:val="Corpo"/>
        <w:spacing w:line="276" w:lineRule="auto"/>
        <w:rPr>
          <w:b/>
        </w:rPr>
      </w:pPr>
    </w:p>
    <w:p w14:paraId="3B902A29" w14:textId="5188B1CD" w:rsidR="004537C8" w:rsidRPr="004537C8" w:rsidRDefault="004537C8" w:rsidP="004537C8">
      <w:pPr>
        <w:pStyle w:val="Ttulo1"/>
        <w:jc w:val="center"/>
      </w:pPr>
      <w:bookmarkStart w:id="192" w:name="_Toc62720190"/>
      <w:r>
        <w:lastRenderedPageBreak/>
        <w:t>Inibidores da Bomba Protônica</w:t>
      </w:r>
      <w:bookmarkEnd w:id="192"/>
    </w:p>
    <w:tbl>
      <w:tblPr>
        <w:tblStyle w:val="Tabelacomgrade"/>
        <w:tblpPr w:leftFromText="141" w:rightFromText="141" w:vertAnchor="text" w:horzAnchor="margin" w:tblpXSpec="center" w:tblpY="414"/>
        <w:tblW w:w="9708" w:type="dxa"/>
        <w:tblLook w:val="04A0" w:firstRow="1" w:lastRow="0" w:firstColumn="1" w:lastColumn="0" w:noHBand="0" w:noVBand="1"/>
      </w:tblPr>
      <w:tblGrid>
        <w:gridCol w:w="1838"/>
        <w:gridCol w:w="5387"/>
        <w:gridCol w:w="2483"/>
      </w:tblGrid>
      <w:tr w:rsidR="004537C8" w:rsidRPr="004537C8" w14:paraId="4AD3EB08" w14:textId="77777777" w:rsidTr="004537C8">
        <w:trPr>
          <w:trHeight w:val="321"/>
        </w:trPr>
        <w:tc>
          <w:tcPr>
            <w:tcW w:w="9708" w:type="dxa"/>
            <w:gridSpan w:val="3"/>
            <w:shd w:val="clear" w:color="auto" w:fill="0070C0"/>
            <w:vAlign w:val="center"/>
          </w:tcPr>
          <w:p w14:paraId="24AE392B" w14:textId="77777777" w:rsidR="004537C8" w:rsidRPr="004537C8" w:rsidRDefault="004537C8" w:rsidP="00553901">
            <w:pPr>
              <w:pStyle w:val="Cabealho"/>
              <w:tabs>
                <w:tab w:val="clear" w:pos="4252"/>
                <w:tab w:val="clear" w:pos="8504"/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</w:pPr>
            <w:bookmarkStart w:id="193" w:name="_Hlk62652631"/>
            <w:r w:rsidRPr="004537C8">
              <w:rPr>
                <w:rFonts w:ascii="Swis721 Th BT" w:hAnsi="Swis721 Th BT"/>
                <w:b/>
                <w:color w:val="FFFFFF" w:themeColor="background1"/>
                <w:sz w:val="23"/>
                <w:szCs w:val="23"/>
              </w:rPr>
              <w:t>Inibidores da Bomba Protônica</w:t>
            </w:r>
          </w:p>
        </w:tc>
      </w:tr>
      <w:bookmarkEnd w:id="193"/>
      <w:tr w:rsidR="004537C8" w:rsidRPr="004537C8" w14:paraId="75A78D7F" w14:textId="77777777" w:rsidTr="004537C8">
        <w:trPr>
          <w:trHeight w:val="321"/>
        </w:trPr>
        <w:tc>
          <w:tcPr>
            <w:tcW w:w="1838" w:type="dxa"/>
            <w:shd w:val="clear" w:color="auto" w:fill="0070C0"/>
            <w:vAlign w:val="center"/>
          </w:tcPr>
          <w:p w14:paraId="3EEC6587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FFFFFF" w:themeColor="background1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bCs/>
                <w:color w:val="FFFFFF" w:themeColor="background1"/>
                <w:sz w:val="23"/>
                <w:szCs w:val="23"/>
              </w:rPr>
              <w:t>Fármaco</w:t>
            </w:r>
          </w:p>
        </w:tc>
        <w:tc>
          <w:tcPr>
            <w:tcW w:w="5387" w:type="dxa"/>
            <w:shd w:val="clear" w:color="auto" w:fill="0070C0"/>
            <w:vAlign w:val="center"/>
          </w:tcPr>
          <w:p w14:paraId="0DFFBACC" w14:textId="77777777" w:rsidR="004537C8" w:rsidRPr="004537C8" w:rsidRDefault="004537C8" w:rsidP="00553901">
            <w:pPr>
              <w:pStyle w:val="bibliografia"/>
              <w:jc w:val="center"/>
              <w:rPr>
                <w:b/>
                <w:color w:val="FFFFFF" w:themeColor="background1"/>
                <w:sz w:val="23"/>
                <w:szCs w:val="23"/>
                <w:lang w:val="pt-BR"/>
              </w:rPr>
            </w:pPr>
            <w:r w:rsidRPr="004537C8">
              <w:rPr>
                <w:b/>
                <w:color w:val="FFFFFF" w:themeColor="background1"/>
                <w:sz w:val="23"/>
                <w:szCs w:val="23"/>
                <w:lang w:val="pt-BR"/>
              </w:rPr>
              <w:t>Dose e Posologia</w:t>
            </w:r>
          </w:p>
        </w:tc>
        <w:tc>
          <w:tcPr>
            <w:tcW w:w="2483" w:type="dxa"/>
            <w:shd w:val="clear" w:color="auto" w:fill="0070C0"/>
            <w:vAlign w:val="center"/>
          </w:tcPr>
          <w:p w14:paraId="26ADD3EA" w14:textId="77777777" w:rsidR="004537C8" w:rsidRPr="004537C8" w:rsidRDefault="004537C8" w:rsidP="00553901">
            <w:pPr>
              <w:pStyle w:val="Cabealho"/>
              <w:tabs>
                <w:tab w:val="clear" w:pos="4252"/>
                <w:tab w:val="clear" w:pos="8504"/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  <w:t>Propriedades e Descrição</w:t>
            </w:r>
          </w:p>
        </w:tc>
      </w:tr>
      <w:tr w:rsidR="004537C8" w:rsidRPr="004537C8" w14:paraId="00EEBE5B" w14:textId="77777777" w:rsidTr="004537C8">
        <w:trPr>
          <w:trHeight w:val="321"/>
        </w:trPr>
        <w:tc>
          <w:tcPr>
            <w:tcW w:w="1838" w:type="dxa"/>
            <w:vAlign w:val="center"/>
          </w:tcPr>
          <w:p w14:paraId="37EC4B01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proofErr w:type="spellStart"/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Lansoprazol</w:t>
            </w:r>
            <w:proofErr w:type="spellEnd"/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 xml:space="preserve"> </w:t>
            </w:r>
          </w:p>
        </w:tc>
        <w:tc>
          <w:tcPr>
            <w:tcW w:w="5387" w:type="dxa"/>
            <w:vAlign w:val="center"/>
          </w:tcPr>
          <w:p w14:paraId="7F064797" w14:textId="77777777" w:rsidR="004537C8" w:rsidRPr="004537C8" w:rsidRDefault="004537C8" w:rsidP="00553901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Adultos:</w:t>
            </w:r>
          </w:p>
          <w:p w14:paraId="2EF57114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>Úlcera duodenal: 30 mg ao dia, durante 2 a 4 semanas.</w:t>
            </w:r>
          </w:p>
          <w:p w14:paraId="18FFE49C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</w:p>
          <w:p w14:paraId="2BF1EE12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>Úlcera gástrica e esofagite de refluxo: 30 mg ao dia, durante quatro a oito semanas.</w:t>
            </w:r>
          </w:p>
          <w:p w14:paraId="7B46E142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</w:p>
          <w:p w14:paraId="693C8E12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Síndrome de Zollinger-Ellison: inicialmente, 60 mg ao dia, aumentando a dose até o paciente ficar assintomático.   </w:t>
            </w:r>
          </w:p>
          <w:p w14:paraId="5323345C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</w:p>
          <w:p w14:paraId="7A2E6DCA" w14:textId="352AF5E4" w:rsidR="004537C8" w:rsidRPr="004537C8" w:rsidRDefault="004537C8" w:rsidP="004537C8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>A primeira e a segunda dose devem ser ingeridas pela manhã, em jejum.</w:t>
            </w:r>
          </w:p>
          <w:p w14:paraId="6236E028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>Não se determinaram as doses para crianças.</w:t>
            </w:r>
          </w:p>
        </w:tc>
        <w:tc>
          <w:tcPr>
            <w:tcW w:w="2483" w:type="dxa"/>
            <w:vAlign w:val="center"/>
          </w:tcPr>
          <w:p w14:paraId="6E424F72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 xml:space="preserve">Agente </w:t>
            </w:r>
            <w:proofErr w:type="spellStart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ntiúlcera</w:t>
            </w:r>
            <w:proofErr w:type="spellEnd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.</w:t>
            </w:r>
          </w:p>
        </w:tc>
      </w:tr>
      <w:tr w:rsidR="004537C8" w:rsidRPr="004537C8" w14:paraId="3C4B13DD" w14:textId="77777777" w:rsidTr="004537C8">
        <w:trPr>
          <w:trHeight w:val="321"/>
        </w:trPr>
        <w:tc>
          <w:tcPr>
            <w:tcW w:w="1838" w:type="dxa"/>
            <w:vAlign w:val="center"/>
          </w:tcPr>
          <w:p w14:paraId="620958F0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Omeprazol</w:t>
            </w:r>
          </w:p>
        </w:tc>
        <w:tc>
          <w:tcPr>
            <w:tcW w:w="5387" w:type="dxa"/>
            <w:vAlign w:val="center"/>
          </w:tcPr>
          <w:p w14:paraId="1BA5CBA7" w14:textId="77777777" w:rsidR="004537C8" w:rsidRPr="004537C8" w:rsidRDefault="004537C8" w:rsidP="00553901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Adultos:</w:t>
            </w:r>
          </w:p>
          <w:p w14:paraId="42828A27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Úlcera duodenal, úlcera gástrica e esofagite de refluxo: 20 mg antes do desjejum, durante duas semanas; se não houver cicatrização, prolongar o tratamento por </w:t>
            </w:r>
            <w:proofErr w:type="gramStart"/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>mais  2</w:t>
            </w:r>
            <w:proofErr w:type="gramEnd"/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 a 6 semanas. Nos doentes refratários, 40 mg uma vez ao dia, durante quatro semanas, para pacientes com úlcera duodenal, e durante oito semanas para casos de úlcera gástrica ou esofagite de refluxo. </w:t>
            </w:r>
          </w:p>
          <w:p w14:paraId="24FAD4C2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</w:p>
          <w:p w14:paraId="45C0E11B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>Não se recomendam tratamentos por mais de oito semanas.</w:t>
            </w:r>
          </w:p>
          <w:p w14:paraId="13889F5B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</w:p>
          <w:p w14:paraId="206FBDDC" w14:textId="325DB19C" w:rsidR="004537C8" w:rsidRPr="004537C8" w:rsidRDefault="004537C8" w:rsidP="004537C8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>Síndrome de Zollinger-Ellison: inicialmente 60 mg uma vez ao dia, ajustando, individualmente, a dose por período de tempo que será determinado pela evolução clínica do paciente. Doses acima de 80 mg ao dia devem ser divididas em 2 tomadas; o tratamento pode prolongar-se por oito semanas ou mais; neste último caso, deve ser feito com acompanhamento médico rigoroso.</w:t>
            </w:r>
          </w:p>
        </w:tc>
        <w:tc>
          <w:tcPr>
            <w:tcW w:w="2483" w:type="dxa"/>
            <w:vAlign w:val="center"/>
          </w:tcPr>
          <w:p w14:paraId="79D35AB0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 xml:space="preserve">Agente </w:t>
            </w:r>
            <w:proofErr w:type="spellStart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ntiúlcera</w:t>
            </w:r>
            <w:proofErr w:type="spellEnd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.</w:t>
            </w:r>
          </w:p>
        </w:tc>
      </w:tr>
    </w:tbl>
    <w:p w14:paraId="2745DDED" w14:textId="77777777" w:rsidR="004537C8" w:rsidRDefault="004537C8" w:rsidP="004537C8">
      <w:pPr>
        <w:spacing w:after="0" w:line="240" w:lineRule="auto"/>
        <w:jc w:val="both"/>
        <w:rPr>
          <w:rFonts w:ascii="Futura Md BT" w:hAnsi="Futura Md BT"/>
          <w:color w:val="808080" w:themeColor="background1" w:themeShade="80"/>
          <w:sz w:val="16"/>
          <w:szCs w:val="16"/>
        </w:rPr>
      </w:pPr>
    </w:p>
    <w:p w14:paraId="7320292E" w14:textId="3C72949E" w:rsidR="004537C8" w:rsidRDefault="004537C8" w:rsidP="00B70169">
      <w:pPr>
        <w:pStyle w:val="Corpo"/>
        <w:spacing w:line="276" w:lineRule="auto"/>
        <w:rPr>
          <w:b/>
        </w:rPr>
      </w:pPr>
    </w:p>
    <w:tbl>
      <w:tblPr>
        <w:tblStyle w:val="Tabelacomgrade"/>
        <w:tblpPr w:leftFromText="141" w:rightFromText="141" w:vertAnchor="text" w:horzAnchor="margin" w:tblpXSpec="center" w:tblpY="414"/>
        <w:tblW w:w="9708" w:type="dxa"/>
        <w:tblLook w:val="04A0" w:firstRow="1" w:lastRow="0" w:firstColumn="1" w:lastColumn="0" w:noHBand="0" w:noVBand="1"/>
      </w:tblPr>
      <w:tblGrid>
        <w:gridCol w:w="2312"/>
        <w:gridCol w:w="3689"/>
        <w:gridCol w:w="3707"/>
      </w:tblGrid>
      <w:tr w:rsidR="004537C8" w:rsidRPr="00F75A97" w14:paraId="4D331524" w14:textId="77777777" w:rsidTr="004537C8">
        <w:trPr>
          <w:trHeight w:val="321"/>
        </w:trPr>
        <w:tc>
          <w:tcPr>
            <w:tcW w:w="9708" w:type="dxa"/>
            <w:gridSpan w:val="3"/>
            <w:shd w:val="clear" w:color="auto" w:fill="0070C0"/>
            <w:vAlign w:val="center"/>
          </w:tcPr>
          <w:p w14:paraId="3887CF93" w14:textId="77777777" w:rsidR="004537C8" w:rsidRPr="004537C8" w:rsidRDefault="004537C8" w:rsidP="00553901">
            <w:pPr>
              <w:pStyle w:val="Cabealho"/>
              <w:tabs>
                <w:tab w:val="clear" w:pos="4252"/>
                <w:tab w:val="clear" w:pos="8504"/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</w:pPr>
            <w:r w:rsidRPr="004537C8">
              <w:rPr>
                <w:rFonts w:ascii="Swis721 Th BT" w:hAnsi="Swis721 Th BT"/>
                <w:b/>
                <w:color w:val="FFFFFF" w:themeColor="background1"/>
                <w:sz w:val="23"/>
                <w:szCs w:val="23"/>
              </w:rPr>
              <w:lastRenderedPageBreak/>
              <w:t>Inibidores da Bomba Protônica</w:t>
            </w:r>
          </w:p>
        </w:tc>
      </w:tr>
      <w:tr w:rsidR="004537C8" w:rsidRPr="00F75A97" w14:paraId="7A76DFBD" w14:textId="77777777" w:rsidTr="004537C8">
        <w:trPr>
          <w:trHeight w:val="321"/>
        </w:trPr>
        <w:tc>
          <w:tcPr>
            <w:tcW w:w="2312" w:type="dxa"/>
            <w:shd w:val="clear" w:color="auto" w:fill="0070C0"/>
            <w:vAlign w:val="center"/>
          </w:tcPr>
          <w:p w14:paraId="3BBEDEA5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FFFFFF" w:themeColor="background1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bCs/>
                <w:color w:val="FFFFFF" w:themeColor="background1"/>
                <w:sz w:val="23"/>
                <w:szCs w:val="23"/>
              </w:rPr>
              <w:t>Fármaco</w:t>
            </w:r>
          </w:p>
        </w:tc>
        <w:tc>
          <w:tcPr>
            <w:tcW w:w="3689" w:type="dxa"/>
            <w:shd w:val="clear" w:color="auto" w:fill="0070C0"/>
            <w:vAlign w:val="center"/>
          </w:tcPr>
          <w:p w14:paraId="24702E3E" w14:textId="77777777" w:rsidR="004537C8" w:rsidRPr="004537C8" w:rsidRDefault="004537C8" w:rsidP="00553901">
            <w:pPr>
              <w:pStyle w:val="bibliografia"/>
              <w:jc w:val="center"/>
              <w:rPr>
                <w:b/>
                <w:color w:val="FFFFFF" w:themeColor="background1"/>
                <w:sz w:val="23"/>
                <w:szCs w:val="23"/>
                <w:lang w:val="pt-BR"/>
              </w:rPr>
            </w:pPr>
            <w:r w:rsidRPr="004537C8">
              <w:rPr>
                <w:b/>
                <w:color w:val="FFFFFF" w:themeColor="background1"/>
                <w:sz w:val="23"/>
                <w:szCs w:val="23"/>
                <w:lang w:val="pt-BR"/>
              </w:rPr>
              <w:t>Dose e Posologia</w:t>
            </w:r>
          </w:p>
        </w:tc>
        <w:tc>
          <w:tcPr>
            <w:tcW w:w="3707" w:type="dxa"/>
            <w:shd w:val="clear" w:color="auto" w:fill="0070C0"/>
            <w:vAlign w:val="center"/>
          </w:tcPr>
          <w:p w14:paraId="7EAAD33E" w14:textId="77777777" w:rsidR="004537C8" w:rsidRPr="004537C8" w:rsidRDefault="004537C8" w:rsidP="00553901">
            <w:pPr>
              <w:pStyle w:val="Cabealho"/>
              <w:tabs>
                <w:tab w:val="clear" w:pos="4252"/>
                <w:tab w:val="clear" w:pos="8504"/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  <w:t>Propriedades e Descrição</w:t>
            </w:r>
          </w:p>
        </w:tc>
      </w:tr>
      <w:tr w:rsidR="004537C8" w:rsidRPr="00F75A97" w14:paraId="2E11EBB9" w14:textId="77777777" w:rsidTr="00553901">
        <w:trPr>
          <w:trHeight w:val="321"/>
        </w:trPr>
        <w:tc>
          <w:tcPr>
            <w:tcW w:w="2312" w:type="dxa"/>
            <w:vAlign w:val="center"/>
          </w:tcPr>
          <w:p w14:paraId="3D725D5B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proofErr w:type="spellStart"/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Pantoprazol</w:t>
            </w:r>
            <w:proofErr w:type="spellEnd"/>
          </w:p>
        </w:tc>
        <w:tc>
          <w:tcPr>
            <w:tcW w:w="3689" w:type="dxa"/>
            <w:vAlign w:val="center"/>
          </w:tcPr>
          <w:p w14:paraId="67744419" w14:textId="77777777" w:rsidR="004537C8" w:rsidRPr="004537C8" w:rsidRDefault="004537C8" w:rsidP="00553901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Adultos:</w:t>
            </w:r>
          </w:p>
          <w:p w14:paraId="72655D54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40 mg ao dia, antes do desjejum, podendo ser aumentada até 80 mg ao dia; </w:t>
            </w:r>
          </w:p>
          <w:p w14:paraId="35BA4F16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</w:p>
          <w:p w14:paraId="4778C44D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Idosos e pacientes com insuficiência renal não devem ultrapassar a dose de 40 mg ao dia. </w:t>
            </w:r>
          </w:p>
          <w:p w14:paraId="7F0F987C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</w:p>
          <w:p w14:paraId="1459B713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>O tratamento da úlcera duodenal deve continuar durante duas semanas; da úlcera gástrica e esofagite de refluxo, durante quatro a oito semanas. Não se recomendam tratamentos com duração de mais de oito semanas.</w:t>
            </w:r>
          </w:p>
          <w:p w14:paraId="50D10847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Não se tem experiência com o tratamento de crianças.  </w:t>
            </w:r>
          </w:p>
        </w:tc>
        <w:tc>
          <w:tcPr>
            <w:tcW w:w="3707" w:type="dxa"/>
            <w:vAlign w:val="center"/>
          </w:tcPr>
          <w:p w14:paraId="7E37645B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 xml:space="preserve">Agente </w:t>
            </w:r>
            <w:proofErr w:type="spellStart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ntiúlcera</w:t>
            </w:r>
            <w:proofErr w:type="spellEnd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.</w:t>
            </w:r>
          </w:p>
        </w:tc>
      </w:tr>
      <w:tr w:rsidR="004537C8" w:rsidRPr="00F75A97" w14:paraId="42F17606" w14:textId="77777777" w:rsidTr="00553901">
        <w:trPr>
          <w:trHeight w:val="321"/>
        </w:trPr>
        <w:tc>
          <w:tcPr>
            <w:tcW w:w="2312" w:type="dxa"/>
            <w:vAlign w:val="center"/>
          </w:tcPr>
          <w:p w14:paraId="008CEB02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proofErr w:type="spellStart"/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Esomeprazol</w:t>
            </w:r>
            <w:proofErr w:type="spellEnd"/>
          </w:p>
        </w:tc>
        <w:tc>
          <w:tcPr>
            <w:tcW w:w="3689" w:type="dxa"/>
            <w:vAlign w:val="center"/>
          </w:tcPr>
          <w:p w14:paraId="39205430" w14:textId="77777777" w:rsidR="004537C8" w:rsidRPr="004537C8" w:rsidRDefault="004537C8" w:rsidP="00553901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Adultos</w:t>
            </w:r>
          </w:p>
          <w:p w14:paraId="284A9294" w14:textId="2EAAAC05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>20 a 40 mg ao dia, antes do desjejum.</w:t>
            </w:r>
          </w:p>
        </w:tc>
        <w:tc>
          <w:tcPr>
            <w:tcW w:w="3707" w:type="dxa"/>
            <w:vAlign w:val="center"/>
          </w:tcPr>
          <w:p w14:paraId="4FE5EE3D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 xml:space="preserve">Agente </w:t>
            </w:r>
            <w:proofErr w:type="spellStart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ntiúlcera</w:t>
            </w:r>
            <w:proofErr w:type="spellEnd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.</w:t>
            </w:r>
          </w:p>
        </w:tc>
      </w:tr>
      <w:tr w:rsidR="004537C8" w:rsidRPr="00F75A97" w14:paraId="22D7A06B" w14:textId="77777777" w:rsidTr="00553901">
        <w:trPr>
          <w:trHeight w:val="321"/>
        </w:trPr>
        <w:tc>
          <w:tcPr>
            <w:tcW w:w="2312" w:type="dxa"/>
            <w:vAlign w:val="center"/>
          </w:tcPr>
          <w:p w14:paraId="4449922E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proofErr w:type="spellStart"/>
            <w:r w:rsidRPr="004537C8">
              <w:rPr>
                <w:rFonts w:ascii="Swis721 Th BT" w:hAnsi="Swis721 Th BT" w:cs="Arial"/>
                <w:b/>
                <w:bCs/>
                <w:i/>
                <w:color w:val="404040" w:themeColor="text1" w:themeTint="BF"/>
                <w:sz w:val="23"/>
                <w:szCs w:val="23"/>
              </w:rPr>
              <w:t>Maytenus</w:t>
            </w:r>
            <w:proofErr w:type="spellEnd"/>
            <w:r w:rsidRPr="004537C8">
              <w:rPr>
                <w:rFonts w:ascii="Swis721 Th BT" w:hAnsi="Swis721 Th BT" w:cs="Arial"/>
                <w:b/>
                <w:bCs/>
                <w:i/>
                <w:color w:val="404040" w:themeColor="text1" w:themeTint="BF"/>
                <w:sz w:val="23"/>
                <w:szCs w:val="23"/>
              </w:rPr>
              <w:t xml:space="preserve"> </w:t>
            </w:r>
            <w:proofErr w:type="spellStart"/>
            <w:r w:rsidRPr="004537C8">
              <w:rPr>
                <w:rFonts w:ascii="Swis721 Th BT" w:hAnsi="Swis721 Th BT" w:cs="Arial"/>
                <w:b/>
                <w:bCs/>
                <w:i/>
                <w:color w:val="404040" w:themeColor="text1" w:themeTint="BF"/>
                <w:sz w:val="23"/>
                <w:szCs w:val="23"/>
              </w:rPr>
              <w:t>ilicifolia</w:t>
            </w:r>
            <w:proofErr w:type="spellEnd"/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 xml:space="preserve"> (Espinheira-Santa) (Alonso, 2005)</w:t>
            </w:r>
          </w:p>
        </w:tc>
        <w:tc>
          <w:tcPr>
            <w:tcW w:w="3689" w:type="dxa"/>
            <w:vAlign w:val="center"/>
          </w:tcPr>
          <w:p w14:paraId="5579CBEC" w14:textId="77777777" w:rsidR="004537C8" w:rsidRPr="004537C8" w:rsidRDefault="004537C8" w:rsidP="00553901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Adultos:</w:t>
            </w:r>
          </w:p>
          <w:p w14:paraId="3C90F513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>Para dispepsia não-ulcerativa, 200mg ao dia (extrato padronizado).</w:t>
            </w:r>
          </w:p>
        </w:tc>
        <w:tc>
          <w:tcPr>
            <w:tcW w:w="3707" w:type="dxa"/>
            <w:vAlign w:val="center"/>
          </w:tcPr>
          <w:p w14:paraId="2016B9AA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Fitoterápico.</w:t>
            </w:r>
          </w:p>
          <w:p w14:paraId="22DD677B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 xml:space="preserve">Agente </w:t>
            </w:r>
            <w:proofErr w:type="spellStart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ntiúlcera</w:t>
            </w:r>
            <w:proofErr w:type="spellEnd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.</w:t>
            </w:r>
          </w:p>
        </w:tc>
      </w:tr>
    </w:tbl>
    <w:p w14:paraId="12BC586E" w14:textId="72607F7A" w:rsidR="004537C8" w:rsidRDefault="004537C8" w:rsidP="00B70169">
      <w:pPr>
        <w:pStyle w:val="Corpo"/>
        <w:spacing w:line="276" w:lineRule="auto"/>
        <w:rPr>
          <w:b/>
        </w:rPr>
      </w:pPr>
    </w:p>
    <w:p w14:paraId="194A0083" w14:textId="77777777" w:rsidR="006C58D6" w:rsidRPr="006C58D6" w:rsidRDefault="006C58D6" w:rsidP="006C58D6">
      <w:pPr>
        <w:pStyle w:val="Corpo"/>
        <w:rPr>
          <w:bCs/>
          <w:sz w:val="18"/>
          <w:szCs w:val="18"/>
        </w:rPr>
      </w:pPr>
      <w:r w:rsidRPr="00B21FB8">
        <w:rPr>
          <w:bCs/>
          <w:sz w:val="18"/>
          <w:szCs w:val="18"/>
          <w:lang w:val="en-US"/>
        </w:rPr>
        <w:t xml:space="preserve">Martindale. The Complete Drug Reference. </w:t>
      </w:r>
      <w:r w:rsidRPr="006C58D6">
        <w:rPr>
          <w:bCs/>
          <w:sz w:val="18"/>
          <w:szCs w:val="18"/>
        </w:rPr>
        <w:t>32a Edição, 1999.</w:t>
      </w:r>
    </w:p>
    <w:p w14:paraId="47026660" w14:textId="77777777" w:rsidR="006C58D6" w:rsidRPr="00B21FB8" w:rsidRDefault="006C58D6" w:rsidP="006C58D6">
      <w:pPr>
        <w:pStyle w:val="Corpo"/>
        <w:rPr>
          <w:bCs/>
          <w:sz w:val="18"/>
          <w:szCs w:val="18"/>
        </w:rPr>
      </w:pPr>
      <w:proofErr w:type="spellStart"/>
      <w:r w:rsidRPr="006C58D6">
        <w:rPr>
          <w:bCs/>
          <w:sz w:val="18"/>
          <w:szCs w:val="18"/>
        </w:rPr>
        <w:t>Korolkovas</w:t>
      </w:r>
      <w:proofErr w:type="spellEnd"/>
      <w:r w:rsidRPr="006C58D6">
        <w:rPr>
          <w:bCs/>
          <w:sz w:val="18"/>
          <w:szCs w:val="18"/>
        </w:rPr>
        <w:t xml:space="preserve">, A. Dicionário Terapêutico Guanabara. </w:t>
      </w:r>
      <w:r w:rsidRPr="00B21FB8">
        <w:rPr>
          <w:bCs/>
          <w:sz w:val="18"/>
          <w:szCs w:val="18"/>
        </w:rPr>
        <w:t xml:space="preserve">Editora Guanabara Koogan, 2005/2006. </w:t>
      </w:r>
    </w:p>
    <w:p w14:paraId="7B075770" w14:textId="6B2A58A3" w:rsidR="004537C8" w:rsidRDefault="004537C8" w:rsidP="00B70169">
      <w:pPr>
        <w:pStyle w:val="Corpo"/>
        <w:spacing w:line="276" w:lineRule="auto"/>
        <w:rPr>
          <w:b/>
        </w:rPr>
      </w:pPr>
    </w:p>
    <w:p w14:paraId="5297444C" w14:textId="1212BEF6" w:rsidR="004537C8" w:rsidRDefault="004537C8" w:rsidP="00B70169">
      <w:pPr>
        <w:pStyle w:val="Corpo"/>
        <w:spacing w:line="276" w:lineRule="auto"/>
        <w:rPr>
          <w:b/>
        </w:rPr>
      </w:pPr>
    </w:p>
    <w:p w14:paraId="74349F28" w14:textId="132E9433" w:rsidR="004537C8" w:rsidRDefault="004537C8" w:rsidP="00B70169">
      <w:pPr>
        <w:pStyle w:val="Corpo"/>
        <w:spacing w:line="276" w:lineRule="auto"/>
        <w:rPr>
          <w:b/>
        </w:rPr>
      </w:pPr>
    </w:p>
    <w:p w14:paraId="7CF828E3" w14:textId="7505323C" w:rsidR="004537C8" w:rsidRDefault="004537C8" w:rsidP="00B70169">
      <w:pPr>
        <w:pStyle w:val="Corpo"/>
        <w:spacing w:line="276" w:lineRule="auto"/>
        <w:rPr>
          <w:b/>
        </w:rPr>
      </w:pPr>
    </w:p>
    <w:p w14:paraId="636519C3" w14:textId="4209E6F7" w:rsidR="004537C8" w:rsidRDefault="004537C8" w:rsidP="00B70169">
      <w:pPr>
        <w:pStyle w:val="Corpo"/>
        <w:spacing w:line="276" w:lineRule="auto"/>
        <w:rPr>
          <w:b/>
        </w:rPr>
      </w:pPr>
    </w:p>
    <w:p w14:paraId="10EE6ECB" w14:textId="7E06DE2B" w:rsidR="004537C8" w:rsidRDefault="004537C8" w:rsidP="00B70169">
      <w:pPr>
        <w:pStyle w:val="Corpo"/>
        <w:spacing w:line="276" w:lineRule="auto"/>
        <w:rPr>
          <w:b/>
        </w:rPr>
      </w:pPr>
    </w:p>
    <w:p w14:paraId="68860BC2" w14:textId="73DFEE01" w:rsidR="004537C8" w:rsidRDefault="004537C8" w:rsidP="00B70169">
      <w:pPr>
        <w:pStyle w:val="Corpo"/>
        <w:spacing w:line="276" w:lineRule="auto"/>
        <w:rPr>
          <w:b/>
        </w:rPr>
      </w:pPr>
    </w:p>
    <w:p w14:paraId="70BA94C5" w14:textId="42EF471B" w:rsidR="004537C8" w:rsidRDefault="004537C8" w:rsidP="00B70169">
      <w:pPr>
        <w:pStyle w:val="Corpo"/>
        <w:spacing w:line="276" w:lineRule="auto"/>
        <w:rPr>
          <w:b/>
        </w:rPr>
      </w:pPr>
    </w:p>
    <w:p w14:paraId="7087B3F1" w14:textId="7CCAE781" w:rsidR="004537C8" w:rsidRDefault="004537C8" w:rsidP="00B70169">
      <w:pPr>
        <w:pStyle w:val="Corpo"/>
        <w:spacing w:line="276" w:lineRule="auto"/>
        <w:rPr>
          <w:b/>
        </w:rPr>
      </w:pPr>
    </w:p>
    <w:p w14:paraId="0F20283E" w14:textId="43598D58" w:rsidR="004537C8" w:rsidRDefault="004537C8" w:rsidP="00B70169">
      <w:pPr>
        <w:pStyle w:val="Corpo"/>
        <w:spacing w:line="276" w:lineRule="auto"/>
        <w:rPr>
          <w:b/>
        </w:rPr>
      </w:pPr>
    </w:p>
    <w:p w14:paraId="5D903C70" w14:textId="0A76A06A" w:rsidR="004537C8" w:rsidRDefault="004537C8" w:rsidP="00B70169">
      <w:pPr>
        <w:pStyle w:val="Corpo"/>
        <w:spacing w:line="276" w:lineRule="auto"/>
        <w:rPr>
          <w:b/>
        </w:rPr>
      </w:pPr>
    </w:p>
    <w:p w14:paraId="03F4ABD6" w14:textId="67F13602" w:rsidR="004537C8" w:rsidRDefault="004537C8" w:rsidP="00B70169">
      <w:pPr>
        <w:pStyle w:val="Corpo"/>
        <w:spacing w:line="276" w:lineRule="auto"/>
        <w:rPr>
          <w:b/>
        </w:rPr>
      </w:pPr>
    </w:p>
    <w:p w14:paraId="2BB1D726" w14:textId="13A80CB9" w:rsidR="004537C8" w:rsidRDefault="004537C8" w:rsidP="00B70169">
      <w:pPr>
        <w:pStyle w:val="Corpo"/>
        <w:spacing w:line="276" w:lineRule="auto"/>
        <w:rPr>
          <w:b/>
        </w:rPr>
      </w:pPr>
    </w:p>
    <w:p w14:paraId="64EC6896" w14:textId="577F854D" w:rsidR="004537C8" w:rsidRPr="004537C8" w:rsidRDefault="004537C8" w:rsidP="004537C8">
      <w:pPr>
        <w:pStyle w:val="Ttulo1"/>
        <w:jc w:val="center"/>
      </w:pPr>
      <w:bookmarkStart w:id="194" w:name="_Toc62720191"/>
      <w:proofErr w:type="spellStart"/>
      <w:r w:rsidRPr="004537C8">
        <w:lastRenderedPageBreak/>
        <w:t>Procinéticos</w:t>
      </w:r>
      <w:proofErr w:type="spellEnd"/>
      <w:r w:rsidRPr="004537C8">
        <w:t>, Cicatrizantes, Antieméticos e Outros</w:t>
      </w:r>
      <w:bookmarkEnd w:id="194"/>
    </w:p>
    <w:tbl>
      <w:tblPr>
        <w:tblStyle w:val="Tabelacomgrade"/>
        <w:tblpPr w:leftFromText="141" w:rightFromText="141" w:vertAnchor="text" w:horzAnchor="margin" w:tblpXSpec="center" w:tblpY="414"/>
        <w:tblW w:w="9708" w:type="dxa"/>
        <w:tblLook w:val="04A0" w:firstRow="1" w:lastRow="0" w:firstColumn="1" w:lastColumn="0" w:noHBand="0" w:noVBand="1"/>
      </w:tblPr>
      <w:tblGrid>
        <w:gridCol w:w="2312"/>
        <w:gridCol w:w="3689"/>
        <w:gridCol w:w="3707"/>
      </w:tblGrid>
      <w:tr w:rsidR="004537C8" w:rsidRPr="0000069C" w14:paraId="1536EA42" w14:textId="77777777" w:rsidTr="004537C8">
        <w:trPr>
          <w:trHeight w:val="321"/>
        </w:trPr>
        <w:tc>
          <w:tcPr>
            <w:tcW w:w="9708" w:type="dxa"/>
            <w:gridSpan w:val="3"/>
            <w:shd w:val="clear" w:color="auto" w:fill="0070C0"/>
            <w:vAlign w:val="center"/>
          </w:tcPr>
          <w:p w14:paraId="5C7525C5" w14:textId="77777777" w:rsidR="004537C8" w:rsidRPr="004537C8" w:rsidRDefault="004537C8" w:rsidP="004537C8">
            <w:pPr>
              <w:pStyle w:val="Cabealho"/>
              <w:tabs>
                <w:tab w:val="clear" w:pos="4252"/>
                <w:tab w:val="clear" w:pos="8504"/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</w:pPr>
            <w:bookmarkStart w:id="195" w:name="_Hlk62653005"/>
            <w:proofErr w:type="spellStart"/>
            <w:r w:rsidRPr="004537C8">
              <w:rPr>
                <w:rFonts w:ascii="Swis721 Th BT" w:hAnsi="Swis721 Th BT"/>
                <w:b/>
                <w:color w:val="FFFFFF" w:themeColor="background1"/>
                <w:sz w:val="23"/>
                <w:szCs w:val="23"/>
              </w:rPr>
              <w:t>Procinéticos</w:t>
            </w:r>
            <w:proofErr w:type="spellEnd"/>
            <w:r w:rsidRPr="004537C8">
              <w:rPr>
                <w:rFonts w:ascii="Swis721 Th BT" w:hAnsi="Swis721 Th BT"/>
                <w:b/>
                <w:color w:val="FFFFFF" w:themeColor="background1"/>
                <w:sz w:val="23"/>
                <w:szCs w:val="23"/>
              </w:rPr>
              <w:t>, Cicatrizantes, Antieméticos e Outros</w:t>
            </w:r>
          </w:p>
        </w:tc>
      </w:tr>
      <w:bookmarkEnd w:id="195"/>
      <w:tr w:rsidR="004537C8" w:rsidRPr="0000069C" w14:paraId="6FB649A5" w14:textId="77777777" w:rsidTr="004537C8">
        <w:trPr>
          <w:trHeight w:val="321"/>
        </w:trPr>
        <w:tc>
          <w:tcPr>
            <w:tcW w:w="2312" w:type="dxa"/>
            <w:shd w:val="clear" w:color="auto" w:fill="0070C0"/>
            <w:vAlign w:val="center"/>
          </w:tcPr>
          <w:p w14:paraId="76C5AAD5" w14:textId="77777777" w:rsidR="004537C8" w:rsidRPr="004537C8" w:rsidRDefault="004537C8" w:rsidP="004537C8">
            <w:pPr>
              <w:keepNext/>
              <w:jc w:val="center"/>
              <w:rPr>
                <w:rFonts w:ascii="Swis721 Th BT" w:hAnsi="Swis721 Th BT" w:cs="Arial"/>
                <w:b/>
                <w:bCs/>
                <w:color w:val="FFFFFF" w:themeColor="background1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bCs/>
                <w:color w:val="FFFFFF" w:themeColor="background1"/>
                <w:sz w:val="23"/>
                <w:szCs w:val="23"/>
              </w:rPr>
              <w:t>Fármaco</w:t>
            </w:r>
          </w:p>
        </w:tc>
        <w:tc>
          <w:tcPr>
            <w:tcW w:w="3689" w:type="dxa"/>
            <w:shd w:val="clear" w:color="auto" w:fill="0070C0"/>
            <w:vAlign w:val="center"/>
          </w:tcPr>
          <w:p w14:paraId="1837AAD0" w14:textId="77777777" w:rsidR="004537C8" w:rsidRPr="004537C8" w:rsidRDefault="004537C8" w:rsidP="004537C8">
            <w:pPr>
              <w:pStyle w:val="bibliografia"/>
              <w:jc w:val="center"/>
              <w:rPr>
                <w:b/>
                <w:color w:val="FFFFFF" w:themeColor="background1"/>
                <w:sz w:val="23"/>
                <w:szCs w:val="23"/>
                <w:lang w:val="pt-BR"/>
              </w:rPr>
            </w:pPr>
            <w:r w:rsidRPr="004537C8">
              <w:rPr>
                <w:b/>
                <w:color w:val="FFFFFF" w:themeColor="background1"/>
                <w:sz w:val="23"/>
                <w:szCs w:val="23"/>
                <w:lang w:val="pt-BR"/>
              </w:rPr>
              <w:t>Dose e Posologia</w:t>
            </w:r>
          </w:p>
        </w:tc>
        <w:tc>
          <w:tcPr>
            <w:tcW w:w="3707" w:type="dxa"/>
            <w:shd w:val="clear" w:color="auto" w:fill="0070C0"/>
            <w:vAlign w:val="center"/>
          </w:tcPr>
          <w:p w14:paraId="2AA0A3BD" w14:textId="77777777" w:rsidR="004537C8" w:rsidRPr="004537C8" w:rsidRDefault="004537C8" w:rsidP="004537C8">
            <w:pPr>
              <w:pStyle w:val="Cabealho"/>
              <w:tabs>
                <w:tab w:val="clear" w:pos="4252"/>
                <w:tab w:val="clear" w:pos="8504"/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  <w:t>Propriedades e Descrição</w:t>
            </w:r>
          </w:p>
        </w:tc>
      </w:tr>
      <w:tr w:rsidR="004537C8" w:rsidRPr="0000069C" w14:paraId="7379E1EC" w14:textId="77777777" w:rsidTr="00553901">
        <w:trPr>
          <w:trHeight w:val="321"/>
        </w:trPr>
        <w:tc>
          <w:tcPr>
            <w:tcW w:w="2312" w:type="dxa"/>
            <w:vAlign w:val="center"/>
          </w:tcPr>
          <w:p w14:paraId="3F3443CA" w14:textId="77777777" w:rsidR="004537C8" w:rsidRPr="002B632D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proofErr w:type="spellStart"/>
            <w:r w:rsidRPr="002B632D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Domperidona</w:t>
            </w:r>
            <w:proofErr w:type="spellEnd"/>
          </w:p>
        </w:tc>
        <w:tc>
          <w:tcPr>
            <w:tcW w:w="3689" w:type="dxa"/>
            <w:vAlign w:val="center"/>
          </w:tcPr>
          <w:p w14:paraId="5319782B" w14:textId="77777777" w:rsidR="004537C8" w:rsidRPr="002B632D" w:rsidRDefault="004537C8" w:rsidP="00553901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  <w:r w:rsidRPr="002B632D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Adultos:</w:t>
            </w:r>
          </w:p>
          <w:p w14:paraId="1323F705" w14:textId="77777777" w:rsidR="004537C8" w:rsidRPr="002B632D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2B632D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 Via oral: 20 mg a 40 mg, 3 ou 4 vezes ao dia.</w:t>
            </w:r>
          </w:p>
          <w:p w14:paraId="65C835C8" w14:textId="77777777" w:rsidR="004537C8" w:rsidRPr="002B632D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</w:p>
          <w:p w14:paraId="4CC437FC" w14:textId="77777777" w:rsidR="004537C8" w:rsidRPr="002B632D" w:rsidRDefault="004537C8" w:rsidP="00553901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  <w:r w:rsidRPr="002B632D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Síndromes dispépticas:</w:t>
            </w:r>
          </w:p>
          <w:p w14:paraId="270E8D04" w14:textId="1FB6E7E1" w:rsidR="004537C8" w:rsidRPr="002B632D" w:rsidRDefault="004537C8" w:rsidP="004537C8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2B632D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10 mg, 3 vezes ao dia, cerca de 30 minutos antes das refeições e ao deitar. </w:t>
            </w:r>
          </w:p>
        </w:tc>
        <w:tc>
          <w:tcPr>
            <w:tcW w:w="3707" w:type="dxa"/>
            <w:vAlign w:val="center"/>
          </w:tcPr>
          <w:p w14:paraId="7444AADE" w14:textId="77777777" w:rsidR="004537C8" w:rsidRPr="002B632D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2B632D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ntagonista de dopamina;</w:t>
            </w:r>
          </w:p>
          <w:p w14:paraId="095BED61" w14:textId="77777777" w:rsidR="004537C8" w:rsidRPr="002B632D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</w:p>
          <w:p w14:paraId="26AE56EA" w14:textId="77777777" w:rsidR="004537C8" w:rsidRPr="002B632D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2B632D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ntiemético. Faz parte do grupo de antieméticos mais eficazes em náuseas e vômitos causados por doença de radiação, toxinas e fármacos citotóxicos, sendo uma das drogas de escolha para estes quadros clínicos.</w:t>
            </w:r>
          </w:p>
          <w:p w14:paraId="09491D16" w14:textId="77777777" w:rsidR="004537C8" w:rsidRPr="002B632D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</w:p>
          <w:p w14:paraId="54ED92CF" w14:textId="77777777" w:rsidR="004537C8" w:rsidRPr="002B632D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2B632D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 xml:space="preserve">A </w:t>
            </w:r>
            <w:proofErr w:type="spellStart"/>
            <w:r w:rsidRPr="002B632D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domperidona</w:t>
            </w:r>
            <w:proofErr w:type="spellEnd"/>
            <w:r w:rsidRPr="002B632D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 xml:space="preserve"> é um antiemético similar a </w:t>
            </w:r>
            <w:proofErr w:type="spellStart"/>
            <w:r w:rsidRPr="002B632D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metoclopramida</w:t>
            </w:r>
            <w:proofErr w:type="spellEnd"/>
            <w:r w:rsidRPr="002B632D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, porém com efeitos extrapiramidais menos frequentes.</w:t>
            </w:r>
          </w:p>
          <w:p w14:paraId="3925E36B" w14:textId="77777777" w:rsidR="004537C8" w:rsidRPr="002B632D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</w:p>
          <w:p w14:paraId="7D926000" w14:textId="77777777" w:rsidR="004537C8" w:rsidRPr="002B632D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2B632D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Modificador das funções gastrintestinais.</w:t>
            </w:r>
          </w:p>
        </w:tc>
      </w:tr>
      <w:tr w:rsidR="004537C8" w:rsidRPr="0000069C" w14:paraId="5F55DD93" w14:textId="77777777" w:rsidTr="00553901">
        <w:trPr>
          <w:trHeight w:val="321"/>
        </w:trPr>
        <w:tc>
          <w:tcPr>
            <w:tcW w:w="2312" w:type="dxa"/>
            <w:vAlign w:val="center"/>
          </w:tcPr>
          <w:p w14:paraId="25DD19BD" w14:textId="77777777" w:rsidR="004537C8" w:rsidRPr="002B632D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proofErr w:type="spellStart"/>
            <w:r w:rsidRPr="002B632D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Metoclopramida</w:t>
            </w:r>
            <w:proofErr w:type="spellEnd"/>
          </w:p>
        </w:tc>
        <w:tc>
          <w:tcPr>
            <w:tcW w:w="3689" w:type="dxa"/>
            <w:vAlign w:val="center"/>
          </w:tcPr>
          <w:p w14:paraId="2E313D01" w14:textId="77777777" w:rsidR="004537C8" w:rsidRPr="002B632D" w:rsidRDefault="004537C8" w:rsidP="00553901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  <w:r w:rsidRPr="002B632D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Adultos:</w:t>
            </w:r>
          </w:p>
          <w:p w14:paraId="31FE24EF" w14:textId="77777777" w:rsidR="004537C8" w:rsidRPr="002B632D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2B632D">
              <w:rPr>
                <w:color w:val="404040" w:themeColor="text1" w:themeTint="BF"/>
                <w:sz w:val="23"/>
                <w:szCs w:val="23"/>
                <w:lang w:val="pt-BR"/>
              </w:rPr>
              <w:t>Via oral: 0,5 mg/Kg, 4 vezes ao dia, por 6 dias, começando 24 horas após a quimioterapia.</w:t>
            </w:r>
          </w:p>
          <w:p w14:paraId="7DDBA8EE" w14:textId="77777777" w:rsidR="004537C8" w:rsidRPr="002B632D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</w:p>
          <w:p w14:paraId="6EECB6EE" w14:textId="77777777" w:rsidR="004537C8" w:rsidRPr="002B632D" w:rsidRDefault="004537C8" w:rsidP="00553901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  <w:proofErr w:type="spellStart"/>
            <w:r w:rsidRPr="002B632D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Gastroparesia</w:t>
            </w:r>
            <w:proofErr w:type="spellEnd"/>
            <w:r w:rsidRPr="002B632D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 xml:space="preserve"> diabética e distúrbios de esvaziamento gástrico</w:t>
            </w:r>
          </w:p>
          <w:p w14:paraId="0A32CE10" w14:textId="77777777" w:rsidR="004537C8" w:rsidRPr="002B632D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</w:p>
          <w:p w14:paraId="5A17EA31" w14:textId="77777777" w:rsidR="004537C8" w:rsidRPr="002B632D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2B632D">
              <w:rPr>
                <w:color w:val="404040" w:themeColor="text1" w:themeTint="BF"/>
                <w:sz w:val="23"/>
                <w:szCs w:val="23"/>
                <w:lang w:val="pt-BR"/>
              </w:rPr>
              <w:t>Via oral: 10 mg, ½ hora antes das refeições e ao deitar.</w:t>
            </w:r>
          </w:p>
          <w:p w14:paraId="2F94B5B5" w14:textId="77777777" w:rsidR="004537C8" w:rsidRPr="002B632D" w:rsidRDefault="004537C8" w:rsidP="004537C8">
            <w:pPr>
              <w:pStyle w:val="bibliografia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</w:p>
        </w:tc>
        <w:tc>
          <w:tcPr>
            <w:tcW w:w="3707" w:type="dxa"/>
            <w:vAlign w:val="center"/>
          </w:tcPr>
          <w:p w14:paraId="770BA7B6" w14:textId="77777777" w:rsidR="004537C8" w:rsidRPr="002B632D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2B632D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Bloqueador dopaminérgico;</w:t>
            </w:r>
          </w:p>
          <w:p w14:paraId="152DE27D" w14:textId="77777777" w:rsidR="004537C8" w:rsidRPr="002B632D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</w:p>
          <w:p w14:paraId="1C568225" w14:textId="77777777" w:rsidR="004537C8" w:rsidRPr="002B632D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2B632D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ntiemético;</w:t>
            </w:r>
          </w:p>
          <w:p w14:paraId="3DCB89C7" w14:textId="77777777" w:rsidR="004537C8" w:rsidRPr="002B632D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</w:p>
          <w:p w14:paraId="447163F2" w14:textId="77777777" w:rsidR="004537C8" w:rsidRPr="002B632D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2B632D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Estimulante peristáltico;</w:t>
            </w:r>
          </w:p>
          <w:p w14:paraId="4D140DC9" w14:textId="77777777" w:rsidR="004537C8" w:rsidRPr="002B632D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</w:p>
          <w:p w14:paraId="1561ADD1" w14:textId="77777777" w:rsidR="004537C8" w:rsidRPr="002B632D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2B632D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djuvante do esvaziamento gastrintestinal.</w:t>
            </w:r>
          </w:p>
        </w:tc>
      </w:tr>
    </w:tbl>
    <w:p w14:paraId="54349EC4" w14:textId="123C14BF" w:rsidR="004537C8" w:rsidRDefault="004537C8" w:rsidP="00B70169">
      <w:pPr>
        <w:pStyle w:val="Corpo"/>
        <w:spacing w:line="276" w:lineRule="auto"/>
        <w:rPr>
          <w:b/>
        </w:rPr>
      </w:pPr>
    </w:p>
    <w:p w14:paraId="1BAC4BDA" w14:textId="77777777" w:rsidR="006C58D6" w:rsidRPr="006C58D6" w:rsidRDefault="006C58D6" w:rsidP="006C58D6">
      <w:pPr>
        <w:pStyle w:val="Corpo"/>
        <w:rPr>
          <w:bCs/>
          <w:sz w:val="18"/>
          <w:szCs w:val="18"/>
        </w:rPr>
      </w:pPr>
      <w:r w:rsidRPr="00B21FB8">
        <w:rPr>
          <w:bCs/>
          <w:sz w:val="18"/>
          <w:szCs w:val="18"/>
          <w:lang w:val="en-US"/>
        </w:rPr>
        <w:t xml:space="preserve">Martindale. The Complete Drug Reference. </w:t>
      </w:r>
      <w:r w:rsidRPr="006C58D6">
        <w:rPr>
          <w:bCs/>
          <w:sz w:val="18"/>
          <w:szCs w:val="18"/>
        </w:rPr>
        <w:t>32a Edição, 1999.</w:t>
      </w:r>
    </w:p>
    <w:p w14:paraId="3BE69E0C" w14:textId="77777777" w:rsidR="006C58D6" w:rsidRPr="006C58D6" w:rsidRDefault="006C58D6" w:rsidP="006C58D6">
      <w:pPr>
        <w:pStyle w:val="Corpo"/>
        <w:rPr>
          <w:bCs/>
          <w:sz w:val="18"/>
          <w:szCs w:val="18"/>
          <w:lang w:val="en-US"/>
        </w:rPr>
      </w:pPr>
      <w:proofErr w:type="spellStart"/>
      <w:r w:rsidRPr="006C58D6">
        <w:rPr>
          <w:bCs/>
          <w:sz w:val="18"/>
          <w:szCs w:val="18"/>
        </w:rPr>
        <w:t>Korolkovas</w:t>
      </w:r>
      <w:proofErr w:type="spellEnd"/>
      <w:r w:rsidRPr="006C58D6">
        <w:rPr>
          <w:bCs/>
          <w:sz w:val="18"/>
          <w:szCs w:val="18"/>
        </w:rPr>
        <w:t xml:space="preserve">, A. Dicionário Terapêutico Guanabara. </w:t>
      </w:r>
      <w:proofErr w:type="spellStart"/>
      <w:r w:rsidRPr="006C58D6">
        <w:rPr>
          <w:bCs/>
          <w:sz w:val="18"/>
          <w:szCs w:val="18"/>
          <w:lang w:val="en-US"/>
        </w:rPr>
        <w:t>Editora</w:t>
      </w:r>
      <w:proofErr w:type="spellEnd"/>
      <w:r w:rsidRPr="006C58D6">
        <w:rPr>
          <w:bCs/>
          <w:sz w:val="18"/>
          <w:szCs w:val="18"/>
          <w:lang w:val="en-US"/>
        </w:rPr>
        <w:t xml:space="preserve"> Guanabara </w:t>
      </w:r>
      <w:proofErr w:type="spellStart"/>
      <w:r w:rsidRPr="006C58D6">
        <w:rPr>
          <w:bCs/>
          <w:sz w:val="18"/>
          <w:szCs w:val="18"/>
          <w:lang w:val="en-US"/>
        </w:rPr>
        <w:t>Koogan</w:t>
      </w:r>
      <w:proofErr w:type="spellEnd"/>
      <w:r w:rsidRPr="006C58D6">
        <w:rPr>
          <w:bCs/>
          <w:sz w:val="18"/>
          <w:szCs w:val="18"/>
          <w:lang w:val="en-US"/>
        </w:rPr>
        <w:t xml:space="preserve">, 2005/2006. </w:t>
      </w:r>
    </w:p>
    <w:p w14:paraId="7393EE48" w14:textId="46EA5F48" w:rsidR="004537C8" w:rsidRDefault="004537C8" w:rsidP="00B70169">
      <w:pPr>
        <w:pStyle w:val="Corpo"/>
        <w:spacing w:line="276" w:lineRule="auto"/>
        <w:rPr>
          <w:b/>
        </w:rPr>
      </w:pPr>
    </w:p>
    <w:p w14:paraId="28561E01" w14:textId="0AC9E5D5" w:rsidR="004537C8" w:rsidRDefault="004537C8" w:rsidP="00B70169">
      <w:pPr>
        <w:pStyle w:val="Corpo"/>
        <w:spacing w:line="276" w:lineRule="auto"/>
        <w:rPr>
          <w:b/>
        </w:rPr>
      </w:pPr>
    </w:p>
    <w:p w14:paraId="7E82CB35" w14:textId="7ABA9E3F" w:rsidR="004537C8" w:rsidRDefault="004537C8" w:rsidP="00B70169">
      <w:pPr>
        <w:pStyle w:val="Corpo"/>
        <w:spacing w:line="276" w:lineRule="auto"/>
        <w:rPr>
          <w:b/>
        </w:rPr>
      </w:pPr>
    </w:p>
    <w:p w14:paraId="6455C99A" w14:textId="4A23F661" w:rsidR="004537C8" w:rsidRDefault="004537C8" w:rsidP="00B70169">
      <w:pPr>
        <w:pStyle w:val="Corpo"/>
        <w:spacing w:line="276" w:lineRule="auto"/>
        <w:rPr>
          <w:b/>
        </w:rPr>
      </w:pPr>
    </w:p>
    <w:p w14:paraId="60AFD47B" w14:textId="77777777" w:rsidR="004537C8" w:rsidRDefault="004537C8" w:rsidP="00B70169">
      <w:pPr>
        <w:pStyle w:val="Corpo"/>
        <w:spacing w:line="276" w:lineRule="auto"/>
        <w:rPr>
          <w:b/>
        </w:rPr>
      </w:pPr>
    </w:p>
    <w:tbl>
      <w:tblPr>
        <w:tblStyle w:val="Tabelacomgrade"/>
        <w:tblpPr w:leftFromText="141" w:rightFromText="141" w:vertAnchor="text" w:horzAnchor="margin" w:tblpXSpec="center" w:tblpY="414"/>
        <w:tblW w:w="9708" w:type="dxa"/>
        <w:tblLook w:val="04A0" w:firstRow="1" w:lastRow="0" w:firstColumn="1" w:lastColumn="0" w:noHBand="0" w:noVBand="1"/>
      </w:tblPr>
      <w:tblGrid>
        <w:gridCol w:w="2312"/>
        <w:gridCol w:w="3689"/>
        <w:gridCol w:w="3707"/>
      </w:tblGrid>
      <w:tr w:rsidR="004537C8" w:rsidRPr="004537C8" w14:paraId="73256352" w14:textId="77777777" w:rsidTr="00553901">
        <w:trPr>
          <w:trHeight w:val="321"/>
        </w:trPr>
        <w:tc>
          <w:tcPr>
            <w:tcW w:w="9708" w:type="dxa"/>
            <w:gridSpan w:val="3"/>
            <w:shd w:val="clear" w:color="auto" w:fill="0070C0"/>
            <w:vAlign w:val="center"/>
          </w:tcPr>
          <w:p w14:paraId="4BAE2745" w14:textId="77777777" w:rsidR="004537C8" w:rsidRPr="004537C8" w:rsidRDefault="004537C8" w:rsidP="00553901">
            <w:pPr>
              <w:pStyle w:val="Cabealho"/>
              <w:tabs>
                <w:tab w:val="clear" w:pos="4252"/>
                <w:tab w:val="clear" w:pos="8504"/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</w:pPr>
            <w:proofErr w:type="spellStart"/>
            <w:r w:rsidRPr="004537C8">
              <w:rPr>
                <w:rFonts w:ascii="Swis721 Th BT" w:hAnsi="Swis721 Th BT"/>
                <w:b/>
                <w:color w:val="FFFFFF" w:themeColor="background1"/>
                <w:sz w:val="23"/>
                <w:szCs w:val="23"/>
              </w:rPr>
              <w:lastRenderedPageBreak/>
              <w:t>Procinéticos</w:t>
            </w:r>
            <w:proofErr w:type="spellEnd"/>
            <w:r w:rsidRPr="004537C8">
              <w:rPr>
                <w:rFonts w:ascii="Swis721 Th BT" w:hAnsi="Swis721 Th BT"/>
                <w:b/>
                <w:color w:val="FFFFFF" w:themeColor="background1"/>
                <w:sz w:val="23"/>
                <w:szCs w:val="23"/>
              </w:rPr>
              <w:t>, Cicatrizantes, Antieméticos e Outros</w:t>
            </w:r>
          </w:p>
        </w:tc>
      </w:tr>
      <w:tr w:rsidR="004537C8" w:rsidRPr="004537C8" w14:paraId="594B4265" w14:textId="77777777" w:rsidTr="00553901">
        <w:trPr>
          <w:trHeight w:val="321"/>
        </w:trPr>
        <w:tc>
          <w:tcPr>
            <w:tcW w:w="2312" w:type="dxa"/>
            <w:shd w:val="clear" w:color="auto" w:fill="0070C0"/>
            <w:vAlign w:val="center"/>
          </w:tcPr>
          <w:p w14:paraId="7C603825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FFFFFF" w:themeColor="background1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bCs/>
                <w:color w:val="FFFFFF" w:themeColor="background1"/>
                <w:sz w:val="23"/>
                <w:szCs w:val="23"/>
              </w:rPr>
              <w:t>Fármaco</w:t>
            </w:r>
          </w:p>
        </w:tc>
        <w:tc>
          <w:tcPr>
            <w:tcW w:w="3689" w:type="dxa"/>
            <w:shd w:val="clear" w:color="auto" w:fill="0070C0"/>
            <w:vAlign w:val="center"/>
          </w:tcPr>
          <w:p w14:paraId="1256F149" w14:textId="77777777" w:rsidR="004537C8" w:rsidRPr="004537C8" w:rsidRDefault="004537C8" w:rsidP="00553901">
            <w:pPr>
              <w:pStyle w:val="bibliografia"/>
              <w:jc w:val="center"/>
              <w:rPr>
                <w:b/>
                <w:color w:val="FFFFFF" w:themeColor="background1"/>
                <w:sz w:val="23"/>
                <w:szCs w:val="23"/>
                <w:lang w:val="pt-BR"/>
              </w:rPr>
            </w:pPr>
            <w:r w:rsidRPr="004537C8">
              <w:rPr>
                <w:b/>
                <w:color w:val="FFFFFF" w:themeColor="background1"/>
                <w:sz w:val="23"/>
                <w:szCs w:val="23"/>
                <w:lang w:val="pt-BR"/>
              </w:rPr>
              <w:t>Dose e Posologia</w:t>
            </w:r>
          </w:p>
        </w:tc>
        <w:tc>
          <w:tcPr>
            <w:tcW w:w="3707" w:type="dxa"/>
            <w:shd w:val="clear" w:color="auto" w:fill="0070C0"/>
            <w:vAlign w:val="center"/>
          </w:tcPr>
          <w:p w14:paraId="2C732B27" w14:textId="77777777" w:rsidR="004537C8" w:rsidRPr="004537C8" w:rsidRDefault="004537C8" w:rsidP="00553901">
            <w:pPr>
              <w:pStyle w:val="Cabealho"/>
              <w:tabs>
                <w:tab w:val="clear" w:pos="4252"/>
                <w:tab w:val="clear" w:pos="8504"/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  <w:t>Propriedades e Descrição</w:t>
            </w:r>
          </w:p>
        </w:tc>
      </w:tr>
      <w:tr w:rsidR="004537C8" w:rsidRPr="004537C8" w14:paraId="78794661" w14:textId="77777777" w:rsidTr="00553901">
        <w:trPr>
          <w:trHeight w:val="321"/>
        </w:trPr>
        <w:tc>
          <w:tcPr>
            <w:tcW w:w="2312" w:type="dxa"/>
            <w:vAlign w:val="center"/>
          </w:tcPr>
          <w:p w14:paraId="373F049E" w14:textId="5C154D3E" w:rsidR="004537C8" w:rsidRPr="002B632D" w:rsidRDefault="004537C8" w:rsidP="004537C8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proofErr w:type="spellStart"/>
            <w:r w:rsidRPr="002B632D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Bromoprida</w:t>
            </w:r>
            <w:proofErr w:type="spellEnd"/>
          </w:p>
        </w:tc>
        <w:tc>
          <w:tcPr>
            <w:tcW w:w="3689" w:type="dxa"/>
            <w:vAlign w:val="center"/>
          </w:tcPr>
          <w:p w14:paraId="37B98BCF" w14:textId="77777777" w:rsidR="004537C8" w:rsidRPr="002B632D" w:rsidRDefault="004537C8" w:rsidP="004537C8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  <w:r w:rsidRPr="002B632D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Adultos</w:t>
            </w:r>
          </w:p>
          <w:p w14:paraId="64354BFB" w14:textId="77777777" w:rsidR="004537C8" w:rsidRPr="002B632D" w:rsidRDefault="004537C8" w:rsidP="004537C8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2B632D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10 mg, 3 vezes ao dia, por via oral, antes das refeições. </w:t>
            </w:r>
          </w:p>
          <w:p w14:paraId="28F216E8" w14:textId="2826DBCB" w:rsidR="004537C8" w:rsidRPr="002B632D" w:rsidRDefault="004537C8" w:rsidP="004537C8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2B632D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 </w:t>
            </w:r>
          </w:p>
        </w:tc>
        <w:tc>
          <w:tcPr>
            <w:tcW w:w="3707" w:type="dxa"/>
            <w:vAlign w:val="center"/>
          </w:tcPr>
          <w:p w14:paraId="205D3FAF" w14:textId="77777777" w:rsidR="004537C8" w:rsidRPr="002B632D" w:rsidRDefault="004537C8" w:rsidP="004537C8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2B632D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ntiemético;</w:t>
            </w:r>
          </w:p>
          <w:p w14:paraId="3460DBE4" w14:textId="77777777" w:rsidR="004537C8" w:rsidRPr="002B632D" w:rsidRDefault="004537C8" w:rsidP="004537C8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</w:p>
          <w:p w14:paraId="6BA01CAF" w14:textId="02E07FF7" w:rsidR="004537C8" w:rsidRPr="002B632D" w:rsidRDefault="004537C8" w:rsidP="004537C8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2B632D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Modificador das funções gastrintestinais.</w:t>
            </w:r>
          </w:p>
        </w:tc>
      </w:tr>
      <w:tr w:rsidR="004537C8" w:rsidRPr="004537C8" w14:paraId="78D6864E" w14:textId="77777777" w:rsidTr="00553901">
        <w:trPr>
          <w:trHeight w:val="321"/>
        </w:trPr>
        <w:tc>
          <w:tcPr>
            <w:tcW w:w="2312" w:type="dxa"/>
            <w:vAlign w:val="center"/>
          </w:tcPr>
          <w:p w14:paraId="5C2EC06C" w14:textId="5D3D67B0" w:rsidR="004537C8" w:rsidRPr="002B632D" w:rsidRDefault="004537C8" w:rsidP="004537C8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proofErr w:type="spellStart"/>
            <w:r w:rsidRPr="002B632D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Sucralfato</w:t>
            </w:r>
            <w:proofErr w:type="spellEnd"/>
          </w:p>
        </w:tc>
        <w:tc>
          <w:tcPr>
            <w:tcW w:w="3689" w:type="dxa"/>
            <w:vAlign w:val="center"/>
          </w:tcPr>
          <w:p w14:paraId="17BFC3A6" w14:textId="77777777" w:rsidR="004537C8" w:rsidRPr="002B632D" w:rsidRDefault="004537C8" w:rsidP="004537C8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  <w:r w:rsidRPr="002B632D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Adultos</w:t>
            </w:r>
          </w:p>
          <w:p w14:paraId="32C182AF" w14:textId="77777777" w:rsidR="004537C8" w:rsidRPr="002B632D" w:rsidRDefault="004537C8" w:rsidP="004537C8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</w:p>
          <w:p w14:paraId="44BF4313" w14:textId="77777777" w:rsidR="004537C8" w:rsidRPr="002B632D" w:rsidRDefault="004537C8" w:rsidP="004537C8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2B632D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A dose usual é de 1 g, 4 vezes ao dia, ou 2 g, duas vezes ao dia, por 4 a 8 semanas. Se necessário, a dose pode ser aumentada para o máximo de 8 g ao dia. Se for necessário, a terapia em longo prazo com </w:t>
            </w:r>
            <w:proofErr w:type="spellStart"/>
            <w:r w:rsidRPr="002B632D">
              <w:rPr>
                <w:color w:val="404040" w:themeColor="text1" w:themeTint="BF"/>
                <w:sz w:val="23"/>
                <w:szCs w:val="23"/>
                <w:lang w:val="pt-BR"/>
              </w:rPr>
              <w:t>sucralfato</w:t>
            </w:r>
            <w:proofErr w:type="spellEnd"/>
            <w:r w:rsidRPr="002B632D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 pode ser administrada por 12 semanas. </w:t>
            </w:r>
          </w:p>
          <w:p w14:paraId="787CFF06" w14:textId="77777777" w:rsidR="004537C8" w:rsidRPr="002B632D" w:rsidRDefault="004537C8" w:rsidP="004537C8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</w:p>
          <w:p w14:paraId="6E508230" w14:textId="77777777" w:rsidR="004537C8" w:rsidRPr="002B632D" w:rsidRDefault="004537C8" w:rsidP="004537C8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2B632D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Para manutenção</w:t>
            </w:r>
            <w:r w:rsidRPr="002B632D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, a dose de 1 g, duas vezes ao dia, pode prevenir a reincidência da úlcera duodenal. </w:t>
            </w:r>
          </w:p>
          <w:p w14:paraId="219F52C4" w14:textId="77777777" w:rsidR="004537C8" w:rsidRPr="002B632D" w:rsidRDefault="004537C8" w:rsidP="004537C8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</w:p>
          <w:p w14:paraId="0898E83F" w14:textId="7836EF42" w:rsidR="004537C8" w:rsidRPr="002B632D" w:rsidRDefault="004537C8" w:rsidP="004537C8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  <w:r w:rsidRPr="002B632D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Para profilaxia de ulceração por estresse</w:t>
            </w:r>
            <w:r w:rsidRPr="002B632D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, a dose usual de </w:t>
            </w:r>
            <w:proofErr w:type="spellStart"/>
            <w:r w:rsidRPr="002B632D">
              <w:rPr>
                <w:color w:val="404040" w:themeColor="text1" w:themeTint="BF"/>
                <w:sz w:val="23"/>
                <w:szCs w:val="23"/>
                <w:lang w:val="pt-BR"/>
              </w:rPr>
              <w:t>sucralfato</w:t>
            </w:r>
            <w:proofErr w:type="spellEnd"/>
            <w:r w:rsidRPr="002B632D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 é 1 g, seis vezes ao dia, a dose de 8 g ao dia não pode ser excedida.</w:t>
            </w:r>
          </w:p>
        </w:tc>
        <w:tc>
          <w:tcPr>
            <w:tcW w:w="3707" w:type="dxa"/>
            <w:vAlign w:val="center"/>
          </w:tcPr>
          <w:p w14:paraId="6D1279C6" w14:textId="6E85B0CF" w:rsidR="004537C8" w:rsidRPr="002B632D" w:rsidRDefault="004537C8" w:rsidP="004537C8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2B632D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 xml:space="preserve">Agente </w:t>
            </w:r>
            <w:proofErr w:type="spellStart"/>
            <w:r w:rsidRPr="002B632D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ntiúlcera</w:t>
            </w:r>
            <w:proofErr w:type="spellEnd"/>
          </w:p>
        </w:tc>
      </w:tr>
    </w:tbl>
    <w:p w14:paraId="1D0BCA48" w14:textId="5CBE10D2" w:rsidR="004537C8" w:rsidRDefault="004537C8" w:rsidP="00B70169">
      <w:pPr>
        <w:pStyle w:val="Corpo"/>
        <w:spacing w:line="276" w:lineRule="auto"/>
        <w:rPr>
          <w:b/>
        </w:rPr>
      </w:pPr>
    </w:p>
    <w:p w14:paraId="19893997" w14:textId="77777777" w:rsidR="006C58D6" w:rsidRPr="006C58D6" w:rsidRDefault="006C58D6" w:rsidP="006C58D6">
      <w:pPr>
        <w:pStyle w:val="Corpo"/>
        <w:rPr>
          <w:bCs/>
          <w:sz w:val="18"/>
          <w:szCs w:val="18"/>
        </w:rPr>
      </w:pPr>
      <w:r w:rsidRPr="00B21FB8">
        <w:rPr>
          <w:bCs/>
          <w:sz w:val="18"/>
          <w:szCs w:val="18"/>
          <w:lang w:val="en-US"/>
        </w:rPr>
        <w:t xml:space="preserve">Martindale. The Complete Drug Reference. </w:t>
      </w:r>
      <w:r w:rsidRPr="006C58D6">
        <w:rPr>
          <w:bCs/>
          <w:sz w:val="18"/>
          <w:szCs w:val="18"/>
        </w:rPr>
        <w:t>32a Edição, 1999.</w:t>
      </w:r>
    </w:p>
    <w:p w14:paraId="40732056" w14:textId="77777777" w:rsidR="006C58D6" w:rsidRPr="006C58D6" w:rsidRDefault="006C58D6" w:rsidP="006C58D6">
      <w:pPr>
        <w:pStyle w:val="Corpo"/>
        <w:rPr>
          <w:bCs/>
          <w:sz w:val="18"/>
          <w:szCs w:val="18"/>
          <w:lang w:val="en-US"/>
        </w:rPr>
      </w:pPr>
      <w:proofErr w:type="spellStart"/>
      <w:r w:rsidRPr="006C58D6">
        <w:rPr>
          <w:bCs/>
          <w:sz w:val="18"/>
          <w:szCs w:val="18"/>
        </w:rPr>
        <w:t>Korolkovas</w:t>
      </w:r>
      <w:proofErr w:type="spellEnd"/>
      <w:r w:rsidRPr="006C58D6">
        <w:rPr>
          <w:bCs/>
          <w:sz w:val="18"/>
          <w:szCs w:val="18"/>
        </w:rPr>
        <w:t xml:space="preserve">, A. Dicionário Terapêutico Guanabara. </w:t>
      </w:r>
      <w:proofErr w:type="spellStart"/>
      <w:r w:rsidRPr="006C58D6">
        <w:rPr>
          <w:bCs/>
          <w:sz w:val="18"/>
          <w:szCs w:val="18"/>
          <w:lang w:val="en-US"/>
        </w:rPr>
        <w:t>Editora</w:t>
      </w:r>
      <w:proofErr w:type="spellEnd"/>
      <w:r w:rsidRPr="006C58D6">
        <w:rPr>
          <w:bCs/>
          <w:sz w:val="18"/>
          <w:szCs w:val="18"/>
          <w:lang w:val="en-US"/>
        </w:rPr>
        <w:t xml:space="preserve"> Guanabara </w:t>
      </w:r>
      <w:proofErr w:type="spellStart"/>
      <w:r w:rsidRPr="006C58D6">
        <w:rPr>
          <w:bCs/>
          <w:sz w:val="18"/>
          <w:szCs w:val="18"/>
          <w:lang w:val="en-US"/>
        </w:rPr>
        <w:t>Koogan</w:t>
      </w:r>
      <w:proofErr w:type="spellEnd"/>
      <w:r w:rsidRPr="006C58D6">
        <w:rPr>
          <w:bCs/>
          <w:sz w:val="18"/>
          <w:szCs w:val="18"/>
          <w:lang w:val="en-US"/>
        </w:rPr>
        <w:t xml:space="preserve">, 2005/2006. </w:t>
      </w:r>
    </w:p>
    <w:p w14:paraId="0298407A" w14:textId="22BDA75F" w:rsidR="004537C8" w:rsidRDefault="004537C8" w:rsidP="00B70169">
      <w:pPr>
        <w:pStyle w:val="Corpo"/>
        <w:spacing w:line="276" w:lineRule="auto"/>
        <w:rPr>
          <w:b/>
        </w:rPr>
      </w:pPr>
    </w:p>
    <w:p w14:paraId="60CAA361" w14:textId="0F220141" w:rsidR="004537C8" w:rsidRDefault="004537C8" w:rsidP="00B70169">
      <w:pPr>
        <w:pStyle w:val="Corpo"/>
        <w:spacing w:line="276" w:lineRule="auto"/>
        <w:rPr>
          <w:b/>
        </w:rPr>
      </w:pPr>
    </w:p>
    <w:p w14:paraId="2696DB94" w14:textId="2ABE9E8D" w:rsidR="004537C8" w:rsidRDefault="004537C8" w:rsidP="00B70169">
      <w:pPr>
        <w:pStyle w:val="Corpo"/>
        <w:spacing w:line="276" w:lineRule="auto"/>
        <w:rPr>
          <w:b/>
        </w:rPr>
      </w:pPr>
    </w:p>
    <w:p w14:paraId="6DD53EE4" w14:textId="0F738432" w:rsidR="004537C8" w:rsidRDefault="004537C8" w:rsidP="00B70169">
      <w:pPr>
        <w:pStyle w:val="Corpo"/>
        <w:spacing w:line="276" w:lineRule="auto"/>
        <w:rPr>
          <w:b/>
        </w:rPr>
      </w:pPr>
    </w:p>
    <w:p w14:paraId="5DA33047" w14:textId="2A459499" w:rsidR="004537C8" w:rsidRDefault="004537C8" w:rsidP="00B70169">
      <w:pPr>
        <w:pStyle w:val="Corpo"/>
        <w:spacing w:line="276" w:lineRule="auto"/>
        <w:rPr>
          <w:b/>
        </w:rPr>
      </w:pPr>
    </w:p>
    <w:p w14:paraId="4A627BFC" w14:textId="19A1CAF1" w:rsidR="004537C8" w:rsidRDefault="004537C8" w:rsidP="00B70169">
      <w:pPr>
        <w:pStyle w:val="Corpo"/>
        <w:spacing w:line="276" w:lineRule="auto"/>
        <w:rPr>
          <w:b/>
        </w:rPr>
      </w:pPr>
    </w:p>
    <w:p w14:paraId="6EF347DB" w14:textId="786ECB1A" w:rsidR="004537C8" w:rsidRDefault="004537C8" w:rsidP="00B70169">
      <w:pPr>
        <w:pStyle w:val="Corpo"/>
        <w:spacing w:line="276" w:lineRule="auto"/>
        <w:rPr>
          <w:b/>
        </w:rPr>
      </w:pPr>
    </w:p>
    <w:p w14:paraId="4D72A925" w14:textId="1B0758E7" w:rsidR="004537C8" w:rsidRDefault="004537C8" w:rsidP="00B70169">
      <w:pPr>
        <w:pStyle w:val="Corpo"/>
        <w:spacing w:line="276" w:lineRule="auto"/>
        <w:rPr>
          <w:b/>
        </w:rPr>
      </w:pPr>
    </w:p>
    <w:p w14:paraId="03EA4E91" w14:textId="10E83091" w:rsidR="004537C8" w:rsidRDefault="004537C8" w:rsidP="00B70169">
      <w:pPr>
        <w:pStyle w:val="Corpo"/>
        <w:spacing w:line="276" w:lineRule="auto"/>
        <w:rPr>
          <w:b/>
        </w:rPr>
      </w:pPr>
    </w:p>
    <w:p w14:paraId="369BE99E" w14:textId="1387F963" w:rsidR="004537C8" w:rsidRDefault="004537C8" w:rsidP="00B70169">
      <w:pPr>
        <w:pStyle w:val="Corpo"/>
        <w:spacing w:line="276" w:lineRule="auto"/>
        <w:rPr>
          <w:b/>
        </w:rPr>
      </w:pPr>
    </w:p>
    <w:p w14:paraId="627714FE" w14:textId="1D25C8D8" w:rsidR="004537C8" w:rsidRDefault="004537C8" w:rsidP="00B70169">
      <w:pPr>
        <w:pStyle w:val="Corpo"/>
        <w:spacing w:line="276" w:lineRule="auto"/>
        <w:rPr>
          <w:b/>
        </w:rPr>
      </w:pPr>
    </w:p>
    <w:p w14:paraId="4D96BA05" w14:textId="39263D88" w:rsidR="004537C8" w:rsidRDefault="004537C8" w:rsidP="00B70169">
      <w:pPr>
        <w:pStyle w:val="Corpo"/>
        <w:spacing w:line="276" w:lineRule="auto"/>
        <w:rPr>
          <w:b/>
        </w:rPr>
      </w:pPr>
    </w:p>
    <w:p w14:paraId="0B1352B7" w14:textId="440B1975" w:rsidR="004537C8" w:rsidRDefault="004537C8" w:rsidP="00B70169">
      <w:pPr>
        <w:pStyle w:val="Corpo"/>
        <w:spacing w:line="276" w:lineRule="auto"/>
        <w:rPr>
          <w:b/>
        </w:rPr>
      </w:pPr>
    </w:p>
    <w:p w14:paraId="78DC82A7" w14:textId="5F467ECE" w:rsidR="004537C8" w:rsidRDefault="004537C8" w:rsidP="00B70169">
      <w:pPr>
        <w:pStyle w:val="Corpo"/>
        <w:spacing w:line="276" w:lineRule="auto"/>
        <w:rPr>
          <w:b/>
        </w:rPr>
      </w:pPr>
    </w:p>
    <w:p w14:paraId="6F9BC8ED" w14:textId="1F696443" w:rsidR="004537C8" w:rsidRPr="004537C8" w:rsidRDefault="004537C8" w:rsidP="004537C8">
      <w:pPr>
        <w:pStyle w:val="Ttulo1"/>
        <w:jc w:val="center"/>
        <w:rPr>
          <w:lang w:val="en-US"/>
        </w:rPr>
      </w:pPr>
      <w:bookmarkStart w:id="196" w:name="_Toc62720192"/>
      <w:r w:rsidRPr="004537C8">
        <w:lastRenderedPageBreak/>
        <w:t>Antiácidos</w:t>
      </w:r>
      <w:bookmarkEnd w:id="196"/>
    </w:p>
    <w:tbl>
      <w:tblPr>
        <w:tblStyle w:val="Tabelacomgrade"/>
        <w:tblpPr w:leftFromText="141" w:rightFromText="141" w:vertAnchor="text" w:horzAnchor="margin" w:tblpXSpec="center" w:tblpY="414"/>
        <w:tblW w:w="9708" w:type="dxa"/>
        <w:tblLook w:val="04A0" w:firstRow="1" w:lastRow="0" w:firstColumn="1" w:lastColumn="0" w:noHBand="0" w:noVBand="1"/>
      </w:tblPr>
      <w:tblGrid>
        <w:gridCol w:w="2312"/>
        <w:gridCol w:w="4346"/>
        <w:gridCol w:w="3050"/>
      </w:tblGrid>
      <w:tr w:rsidR="004537C8" w:rsidRPr="004537C8" w14:paraId="3C43B799" w14:textId="77777777" w:rsidTr="004537C8">
        <w:trPr>
          <w:trHeight w:val="321"/>
        </w:trPr>
        <w:tc>
          <w:tcPr>
            <w:tcW w:w="9708" w:type="dxa"/>
            <w:gridSpan w:val="3"/>
            <w:shd w:val="clear" w:color="auto" w:fill="0070C0"/>
            <w:vAlign w:val="center"/>
          </w:tcPr>
          <w:p w14:paraId="0D958609" w14:textId="77777777" w:rsidR="004537C8" w:rsidRPr="004537C8" w:rsidRDefault="004537C8" w:rsidP="004537C8">
            <w:pPr>
              <w:pStyle w:val="Cabealho"/>
              <w:tabs>
                <w:tab w:val="clear" w:pos="4252"/>
                <w:tab w:val="clear" w:pos="8504"/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</w:pPr>
            <w:r w:rsidRPr="004537C8">
              <w:rPr>
                <w:rFonts w:ascii="Swis721 Th BT" w:hAnsi="Swis721 Th BT"/>
                <w:b/>
                <w:color w:val="FFFFFF" w:themeColor="background1"/>
                <w:sz w:val="23"/>
                <w:szCs w:val="23"/>
              </w:rPr>
              <w:t>Antiácidos</w:t>
            </w:r>
          </w:p>
        </w:tc>
      </w:tr>
      <w:tr w:rsidR="004537C8" w:rsidRPr="004537C8" w14:paraId="1CBF4823" w14:textId="77777777" w:rsidTr="004537C8">
        <w:trPr>
          <w:trHeight w:val="321"/>
        </w:trPr>
        <w:tc>
          <w:tcPr>
            <w:tcW w:w="2312" w:type="dxa"/>
            <w:shd w:val="clear" w:color="auto" w:fill="0070C0"/>
            <w:vAlign w:val="center"/>
          </w:tcPr>
          <w:p w14:paraId="0CE7487E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FFFFFF" w:themeColor="background1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bCs/>
                <w:color w:val="FFFFFF" w:themeColor="background1"/>
                <w:sz w:val="23"/>
                <w:szCs w:val="23"/>
              </w:rPr>
              <w:t>Fármaco</w:t>
            </w:r>
          </w:p>
        </w:tc>
        <w:tc>
          <w:tcPr>
            <w:tcW w:w="4346" w:type="dxa"/>
            <w:shd w:val="clear" w:color="auto" w:fill="0070C0"/>
            <w:vAlign w:val="center"/>
          </w:tcPr>
          <w:p w14:paraId="1FD4D06F" w14:textId="77777777" w:rsidR="004537C8" w:rsidRPr="004537C8" w:rsidRDefault="004537C8" w:rsidP="00553901">
            <w:pPr>
              <w:pStyle w:val="bibliografia"/>
              <w:jc w:val="center"/>
              <w:rPr>
                <w:b/>
                <w:color w:val="FFFFFF" w:themeColor="background1"/>
                <w:sz w:val="23"/>
                <w:szCs w:val="23"/>
                <w:lang w:val="pt-BR"/>
              </w:rPr>
            </w:pPr>
            <w:r w:rsidRPr="004537C8">
              <w:rPr>
                <w:b/>
                <w:color w:val="FFFFFF" w:themeColor="background1"/>
                <w:sz w:val="23"/>
                <w:szCs w:val="23"/>
                <w:lang w:val="pt-BR"/>
              </w:rPr>
              <w:t>Dose e Posologia</w:t>
            </w:r>
          </w:p>
        </w:tc>
        <w:tc>
          <w:tcPr>
            <w:tcW w:w="3050" w:type="dxa"/>
            <w:shd w:val="clear" w:color="auto" w:fill="0070C0"/>
            <w:vAlign w:val="center"/>
          </w:tcPr>
          <w:p w14:paraId="424CF0D1" w14:textId="77777777" w:rsidR="004537C8" w:rsidRPr="004537C8" w:rsidRDefault="004537C8" w:rsidP="00553901">
            <w:pPr>
              <w:pStyle w:val="Cabealho"/>
              <w:tabs>
                <w:tab w:val="clear" w:pos="4252"/>
                <w:tab w:val="clear" w:pos="8504"/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  <w:t>Propriedades e Descrição</w:t>
            </w:r>
          </w:p>
        </w:tc>
      </w:tr>
      <w:tr w:rsidR="004537C8" w:rsidRPr="004537C8" w14:paraId="6D45D293" w14:textId="77777777" w:rsidTr="004537C8">
        <w:trPr>
          <w:trHeight w:val="321"/>
        </w:trPr>
        <w:tc>
          <w:tcPr>
            <w:tcW w:w="2312" w:type="dxa"/>
            <w:vAlign w:val="center"/>
          </w:tcPr>
          <w:p w14:paraId="713F21C1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bookmarkStart w:id="197" w:name="_Hlk62659682"/>
            <w:bookmarkStart w:id="198" w:name="_Hlk62659678"/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Hidróxido de Alumínio</w:t>
            </w:r>
            <w:bookmarkEnd w:id="197"/>
          </w:p>
        </w:tc>
        <w:tc>
          <w:tcPr>
            <w:tcW w:w="4346" w:type="dxa"/>
            <w:vAlign w:val="center"/>
          </w:tcPr>
          <w:p w14:paraId="1DFEEE6A" w14:textId="77777777" w:rsidR="004537C8" w:rsidRPr="004537C8" w:rsidRDefault="004537C8" w:rsidP="00553901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Adultos:</w:t>
            </w:r>
          </w:p>
          <w:p w14:paraId="580D1161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</w:p>
          <w:p w14:paraId="08608AE9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>Via oral: 600 mg a 1,2 g, 4 a 6 vezes ao dia, entre as refeições e ao deitar.</w:t>
            </w:r>
          </w:p>
          <w:p w14:paraId="7ABDC9DC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</w:p>
          <w:p w14:paraId="5DF5E61F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Úlcera péptica:</w:t>
            </w:r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 960 mg a 3,6 g, a cada uma a duas horas, durante o dia.</w:t>
            </w:r>
          </w:p>
          <w:p w14:paraId="3D8A0E00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</w:p>
          <w:p w14:paraId="7447EE90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proofErr w:type="spellStart"/>
            <w:r w:rsidRPr="004537C8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Anti-hiperfosfatêmico</w:t>
            </w:r>
            <w:proofErr w:type="spellEnd"/>
            <w:r w:rsidRPr="004537C8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 xml:space="preserve">: </w:t>
            </w:r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>1,9 g a 4,8 g, 3 ou 4 vezes ao dia (em conjunto com restrição dietética de fosfato).</w:t>
            </w:r>
          </w:p>
          <w:p w14:paraId="0697FEFB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</w:p>
          <w:p w14:paraId="101D8F9F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 xml:space="preserve">     Adultos:</w:t>
            </w:r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 via </w:t>
            </w:r>
            <w:proofErr w:type="spellStart"/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>intragástrica</w:t>
            </w:r>
            <w:proofErr w:type="spellEnd"/>
          </w:p>
          <w:p w14:paraId="591B6F39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>Para sintomas extremamente graves de úlcera péptica, 2,6 a 4,8 g, diluídos com duas a três partes de leite ou água, a cada 30 minutos.</w:t>
            </w:r>
          </w:p>
          <w:p w14:paraId="0C86BAD9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</w:p>
        </w:tc>
        <w:tc>
          <w:tcPr>
            <w:tcW w:w="3050" w:type="dxa"/>
            <w:vAlign w:val="center"/>
          </w:tcPr>
          <w:p w14:paraId="27BAC1D8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ntiácido;</w:t>
            </w:r>
          </w:p>
          <w:p w14:paraId="42AB38FC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</w:p>
          <w:p w14:paraId="3DB5FA42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proofErr w:type="spellStart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ntiurolítico</w:t>
            </w:r>
            <w:proofErr w:type="spellEnd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;</w:t>
            </w:r>
          </w:p>
          <w:p w14:paraId="094E803C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</w:p>
          <w:p w14:paraId="239A3180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proofErr w:type="spellStart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nti-hiperfosfatêmico</w:t>
            </w:r>
            <w:proofErr w:type="spellEnd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 xml:space="preserve">. </w:t>
            </w:r>
          </w:p>
          <w:p w14:paraId="6D69BBB6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</w:p>
          <w:p w14:paraId="0C532883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</w:p>
        </w:tc>
      </w:tr>
      <w:tr w:rsidR="004537C8" w:rsidRPr="004537C8" w14:paraId="367B96EF" w14:textId="77777777" w:rsidTr="004537C8">
        <w:trPr>
          <w:trHeight w:val="321"/>
        </w:trPr>
        <w:tc>
          <w:tcPr>
            <w:tcW w:w="2312" w:type="dxa"/>
            <w:vAlign w:val="center"/>
          </w:tcPr>
          <w:p w14:paraId="2AAC38F4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bookmarkStart w:id="199" w:name="_Hlk62659674"/>
            <w:bookmarkEnd w:id="198"/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Hidróxido de Magnésio</w:t>
            </w:r>
            <w:bookmarkEnd w:id="199"/>
          </w:p>
        </w:tc>
        <w:tc>
          <w:tcPr>
            <w:tcW w:w="4346" w:type="dxa"/>
            <w:vAlign w:val="center"/>
          </w:tcPr>
          <w:p w14:paraId="2C11C3AE" w14:textId="77777777" w:rsidR="004537C8" w:rsidRPr="004537C8" w:rsidRDefault="004537C8" w:rsidP="00553901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 xml:space="preserve">Adultos: </w:t>
            </w:r>
          </w:p>
          <w:p w14:paraId="408CB849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Antiácido:</w:t>
            </w:r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 330 mg, 4 vezes ou mais por dia, ou 5 </w:t>
            </w:r>
            <w:proofErr w:type="spellStart"/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>mL</w:t>
            </w:r>
            <w:proofErr w:type="spellEnd"/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 a 15 </w:t>
            </w:r>
            <w:proofErr w:type="spellStart"/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>mL</w:t>
            </w:r>
            <w:proofErr w:type="spellEnd"/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 (400 mg/5 </w:t>
            </w:r>
            <w:proofErr w:type="spellStart"/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>mL</w:t>
            </w:r>
            <w:proofErr w:type="spellEnd"/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>) com um pouco de água, 4 vezes ao dia.</w:t>
            </w:r>
          </w:p>
          <w:p w14:paraId="7186ACB2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</w:p>
          <w:p w14:paraId="569C233F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Laxante:</w:t>
            </w:r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 1,8 g a 3,6 g ou 30 </w:t>
            </w:r>
            <w:proofErr w:type="spellStart"/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>mL</w:t>
            </w:r>
            <w:proofErr w:type="spellEnd"/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           a 60 </w:t>
            </w:r>
            <w:proofErr w:type="spellStart"/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>mL</w:t>
            </w:r>
            <w:proofErr w:type="spellEnd"/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 como dose única, com estômago cheio, com um ou mais copos de água ou outros líquidos.  </w:t>
            </w:r>
          </w:p>
          <w:p w14:paraId="3F010805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</w:p>
          <w:p w14:paraId="259D8361" w14:textId="77777777" w:rsidR="004537C8" w:rsidRPr="004537C8" w:rsidRDefault="004537C8" w:rsidP="00553901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 xml:space="preserve">Crianças: </w:t>
            </w:r>
          </w:p>
          <w:p w14:paraId="26C5F8BB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Antiácido:</w:t>
            </w:r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 2,5 a 5 </w:t>
            </w:r>
            <w:proofErr w:type="spellStart"/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>mL</w:t>
            </w:r>
            <w:proofErr w:type="spellEnd"/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, até 4 vezes ao dia. </w:t>
            </w:r>
          </w:p>
          <w:p w14:paraId="13E3E545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</w:p>
          <w:p w14:paraId="28DF388C" w14:textId="77777777" w:rsidR="004537C8" w:rsidRPr="004537C8" w:rsidRDefault="004537C8" w:rsidP="00553901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Laxante</w:t>
            </w:r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: crianças de até um ano de idade: </w:t>
            </w:r>
            <w:proofErr w:type="gramStart"/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5  </w:t>
            </w:r>
            <w:proofErr w:type="spellStart"/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>mL</w:t>
            </w:r>
            <w:proofErr w:type="spellEnd"/>
            <w:proofErr w:type="gramEnd"/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>, como dose única; crianças de 1 a 12 anos: 7,5 ml a 30ml, como dose única, sempre com pelo menos meio copo de água ou outros líquidos.</w:t>
            </w:r>
          </w:p>
        </w:tc>
        <w:tc>
          <w:tcPr>
            <w:tcW w:w="3050" w:type="dxa"/>
            <w:vAlign w:val="center"/>
          </w:tcPr>
          <w:p w14:paraId="16891A58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ntiácido;</w:t>
            </w:r>
          </w:p>
          <w:p w14:paraId="24C46063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</w:p>
          <w:p w14:paraId="1CB27535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Laxante;</w:t>
            </w:r>
          </w:p>
          <w:p w14:paraId="0547316C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</w:p>
          <w:p w14:paraId="173FB46F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lcalinizante;</w:t>
            </w:r>
          </w:p>
          <w:p w14:paraId="01F9C2A5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</w:p>
          <w:p w14:paraId="65ACEFE2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proofErr w:type="spellStart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ntiurolitico</w:t>
            </w:r>
            <w:proofErr w:type="spellEnd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.</w:t>
            </w:r>
          </w:p>
        </w:tc>
      </w:tr>
    </w:tbl>
    <w:p w14:paraId="71057098" w14:textId="629D0243" w:rsidR="004537C8" w:rsidRDefault="004537C8" w:rsidP="00B70169">
      <w:pPr>
        <w:pStyle w:val="Corpo"/>
        <w:spacing w:line="276" w:lineRule="auto"/>
        <w:rPr>
          <w:b/>
        </w:rPr>
      </w:pPr>
    </w:p>
    <w:p w14:paraId="7498C477" w14:textId="77777777" w:rsidR="006C58D6" w:rsidRPr="006C58D6" w:rsidRDefault="006C58D6" w:rsidP="006C58D6">
      <w:pPr>
        <w:pStyle w:val="Corpo"/>
        <w:rPr>
          <w:bCs/>
          <w:sz w:val="18"/>
          <w:szCs w:val="18"/>
        </w:rPr>
      </w:pPr>
      <w:r w:rsidRPr="00B21FB8">
        <w:rPr>
          <w:bCs/>
          <w:sz w:val="18"/>
          <w:szCs w:val="18"/>
          <w:lang w:val="en-US"/>
        </w:rPr>
        <w:t xml:space="preserve">Martindale. The Complete Drug Reference. </w:t>
      </w:r>
      <w:r w:rsidRPr="006C58D6">
        <w:rPr>
          <w:bCs/>
          <w:sz w:val="18"/>
          <w:szCs w:val="18"/>
        </w:rPr>
        <w:t>32a Edição, 1999.</w:t>
      </w:r>
    </w:p>
    <w:p w14:paraId="23B60923" w14:textId="77777777" w:rsidR="006C58D6" w:rsidRPr="006C58D6" w:rsidRDefault="006C58D6" w:rsidP="006C58D6">
      <w:pPr>
        <w:pStyle w:val="Corpo"/>
        <w:rPr>
          <w:bCs/>
          <w:sz w:val="18"/>
          <w:szCs w:val="18"/>
          <w:lang w:val="en-US"/>
        </w:rPr>
      </w:pPr>
      <w:proofErr w:type="spellStart"/>
      <w:r w:rsidRPr="006C58D6">
        <w:rPr>
          <w:bCs/>
          <w:sz w:val="18"/>
          <w:szCs w:val="18"/>
        </w:rPr>
        <w:t>Korolkovas</w:t>
      </w:r>
      <w:proofErr w:type="spellEnd"/>
      <w:r w:rsidRPr="006C58D6">
        <w:rPr>
          <w:bCs/>
          <w:sz w:val="18"/>
          <w:szCs w:val="18"/>
        </w:rPr>
        <w:t xml:space="preserve">, A. Dicionário Terapêutico Guanabara. </w:t>
      </w:r>
      <w:proofErr w:type="spellStart"/>
      <w:r w:rsidRPr="006C58D6">
        <w:rPr>
          <w:bCs/>
          <w:sz w:val="18"/>
          <w:szCs w:val="18"/>
          <w:lang w:val="en-US"/>
        </w:rPr>
        <w:t>Editora</w:t>
      </w:r>
      <w:proofErr w:type="spellEnd"/>
      <w:r w:rsidRPr="006C58D6">
        <w:rPr>
          <w:bCs/>
          <w:sz w:val="18"/>
          <w:szCs w:val="18"/>
          <w:lang w:val="en-US"/>
        </w:rPr>
        <w:t xml:space="preserve"> Guanabara </w:t>
      </w:r>
      <w:proofErr w:type="spellStart"/>
      <w:r w:rsidRPr="006C58D6">
        <w:rPr>
          <w:bCs/>
          <w:sz w:val="18"/>
          <w:szCs w:val="18"/>
          <w:lang w:val="en-US"/>
        </w:rPr>
        <w:t>Koogan</w:t>
      </w:r>
      <w:proofErr w:type="spellEnd"/>
      <w:r w:rsidRPr="006C58D6">
        <w:rPr>
          <w:bCs/>
          <w:sz w:val="18"/>
          <w:szCs w:val="18"/>
          <w:lang w:val="en-US"/>
        </w:rPr>
        <w:t xml:space="preserve">, 2005/2006. </w:t>
      </w:r>
    </w:p>
    <w:p w14:paraId="22080BB1" w14:textId="590C40AF" w:rsidR="004537C8" w:rsidRPr="004537C8" w:rsidRDefault="004537C8" w:rsidP="004537C8">
      <w:pPr>
        <w:pStyle w:val="Ttulo1"/>
        <w:jc w:val="center"/>
        <w:rPr>
          <w:lang w:val="en-US"/>
        </w:rPr>
      </w:pPr>
      <w:bookmarkStart w:id="200" w:name="_Toc62720193"/>
      <w:proofErr w:type="spellStart"/>
      <w:r>
        <w:lastRenderedPageBreak/>
        <w:t>Antifiséticos</w:t>
      </w:r>
      <w:bookmarkEnd w:id="200"/>
      <w:proofErr w:type="spellEnd"/>
      <w:r>
        <w:t xml:space="preserve"> </w:t>
      </w:r>
    </w:p>
    <w:p w14:paraId="7AA8583C" w14:textId="77777777" w:rsidR="004537C8" w:rsidRDefault="004537C8" w:rsidP="004537C8">
      <w:pPr>
        <w:tabs>
          <w:tab w:val="left" w:pos="1537"/>
        </w:tabs>
        <w:rPr>
          <w:rFonts w:ascii="Verdana" w:hAnsi="Verdana"/>
          <w:sz w:val="30"/>
        </w:rPr>
      </w:pPr>
    </w:p>
    <w:tbl>
      <w:tblPr>
        <w:tblStyle w:val="Tabelacomgrade"/>
        <w:tblpPr w:leftFromText="141" w:rightFromText="141" w:vertAnchor="text" w:horzAnchor="margin" w:tblpXSpec="center" w:tblpY="414"/>
        <w:tblW w:w="9708" w:type="dxa"/>
        <w:tblLook w:val="04A0" w:firstRow="1" w:lastRow="0" w:firstColumn="1" w:lastColumn="0" w:noHBand="0" w:noVBand="1"/>
      </w:tblPr>
      <w:tblGrid>
        <w:gridCol w:w="2312"/>
        <w:gridCol w:w="4346"/>
        <w:gridCol w:w="3050"/>
      </w:tblGrid>
      <w:tr w:rsidR="004537C8" w:rsidRPr="00F75A97" w14:paraId="75254CD8" w14:textId="77777777" w:rsidTr="004537C8">
        <w:trPr>
          <w:trHeight w:val="321"/>
        </w:trPr>
        <w:tc>
          <w:tcPr>
            <w:tcW w:w="9708" w:type="dxa"/>
            <w:gridSpan w:val="3"/>
            <w:shd w:val="clear" w:color="auto" w:fill="0070C0"/>
            <w:vAlign w:val="center"/>
          </w:tcPr>
          <w:p w14:paraId="274DF7B9" w14:textId="77777777" w:rsidR="004537C8" w:rsidRPr="004537C8" w:rsidRDefault="004537C8" w:rsidP="00553901">
            <w:pPr>
              <w:pStyle w:val="Cabealho"/>
              <w:tabs>
                <w:tab w:val="clear" w:pos="4252"/>
                <w:tab w:val="clear" w:pos="8504"/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</w:pPr>
            <w:proofErr w:type="spellStart"/>
            <w:r w:rsidRPr="004537C8">
              <w:rPr>
                <w:rFonts w:ascii="Swis721 Th BT" w:hAnsi="Swis721 Th BT"/>
                <w:b/>
                <w:color w:val="FFFFFF" w:themeColor="background1"/>
                <w:sz w:val="23"/>
                <w:szCs w:val="23"/>
              </w:rPr>
              <w:t>Antifiséticos</w:t>
            </w:r>
            <w:proofErr w:type="spellEnd"/>
          </w:p>
        </w:tc>
      </w:tr>
      <w:tr w:rsidR="004537C8" w:rsidRPr="00F75A97" w14:paraId="202F3886" w14:textId="77777777" w:rsidTr="004537C8">
        <w:trPr>
          <w:trHeight w:val="321"/>
        </w:trPr>
        <w:tc>
          <w:tcPr>
            <w:tcW w:w="2312" w:type="dxa"/>
            <w:shd w:val="clear" w:color="auto" w:fill="0070C0"/>
            <w:vAlign w:val="center"/>
          </w:tcPr>
          <w:p w14:paraId="3301F61A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FFFFFF" w:themeColor="background1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bCs/>
                <w:color w:val="FFFFFF" w:themeColor="background1"/>
                <w:sz w:val="23"/>
                <w:szCs w:val="23"/>
              </w:rPr>
              <w:t>Fármaco</w:t>
            </w:r>
          </w:p>
        </w:tc>
        <w:tc>
          <w:tcPr>
            <w:tcW w:w="4346" w:type="dxa"/>
            <w:shd w:val="clear" w:color="auto" w:fill="0070C0"/>
            <w:vAlign w:val="center"/>
          </w:tcPr>
          <w:p w14:paraId="6D4B1231" w14:textId="77777777" w:rsidR="004537C8" w:rsidRPr="004537C8" w:rsidRDefault="004537C8" w:rsidP="00553901">
            <w:pPr>
              <w:pStyle w:val="bibliografia"/>
              <w:jc w:val="center"/>
              <w:rPr>
                <w:b/>
                <w:color w:val="FFFFFF" w:themeColor="background1"/>
                <w:sz w:val="23"/>
                <w:szCs w:val="23"/>
                <w:lang w:val="pt-BR"/>
              </w:rPr>
            </w:pPr>
            <w:r w:rsidRPr="004537C8">
              <w:rPr>
                <w:b/>
                <w:color w:val="FFFFFF" w:themeColor="background1"/>
                <w:sz w:val="23"/>
                <w:szCs w:val="23"/>
                <w:lang w:val="pt-BR"/>
              </w:rPr>
              <w:t>Dose e Posologia</w:t>
            </w:r>
          </w:p>
        </w:tc>
        <w:tc>
          <w:tcPr>
            <w:tcW w:w="3050" w:type="dxa"/>
            <w:shd w:val="clear" w:color="auto" w:fill="0070C0"/>
            <w:vAlign w:val="center"/>
          </w:tcPr>
          <w:p w14:paraId="7405DE54" w14:textId="77777777" w:rsidR="004537C8" w:rsidRPr="004537C8" w:rsidRDefault="004537C8" w:rsidP="00553901">
            <w:pPr>
              <w:pStyle w:val="Cabealho"/>
              <w:tabs>
                <w:tab w:val="clear" w:pos="4252"/>
                <w:tab w:val="clear" w:pos="8504"/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  <w:t>Propriedades e Descrição</w:t>
            </w:r>
          </w:p>
        </w:tc>
      </w:tr>
      <w:tr w:rsidR="004537C8" w:rsidRPr="00F75A97" w14:paraId="75F0B33A" w14:textId="77777777" w:rsidTr="004537C8">
        <w:trPr>
          <w:trHeight w:val="321"/>
        </w:trPr>
        <w:tc>
          <w:tcPr>
            <w:tcW w:w="2312" w:type="dxa"/>
            <w:vAlign w:val="center"/>
          </w:tcPr>
          <w:p w14:paraId="11275164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proofErr w:type="spellStart"/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Simeticona</w:t>
            </w:r>
            <w:proofErr w:type="spellEnd"/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 xml:space="preserve"> </w:t>
            </w:r>
          </w:p>
        </w:tc>
        <w:tc>
          <w:tcPr>
            <w:tcW w:w="4346" w:type="dxa"/>
            <w:vAlign w:val="center"/>
          </w:tcPr>
          <w:p w14:paraId="2C6A3096" w14:textId="77777777" w:rsidR="004537C8" w:rsidRPr="004537C8" w:rsidRDefault="004537C8" w:rsidP="00553901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 xml:space="preserve">Adultos: </w:t>
            </w:r>
          </w:p>
          <w:p w14:paraId="00D6BA5F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Via oral: 40 mg, 3 vezes ao dia. </w:t>
            </w:r>
          </w:p>
        </w:tc>
        <w:tc>
          <w:tcPr>
            <w:tcW w:w="3050" w:type="dxa"/>
            <w:vAlign w:val="center"/>
          </w:tcPr>
          <w:p w14:paraId="48B873C0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proofErr w:type="spellStart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ntifisético</w:t>
            </w:r>
            <w:proofErr w:type="spellEnd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.</w:t>
            </w:r>
          </w:p>
          <w:p w14:paraId="673D7127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</w:p>
          <w:p w14:paraId="3B2AD9C2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</w:p>
        </w:tc>
      </w:tr>
    </w:tbl>
    <w:p w14:paraId="48C25482" w14:textId="0A381889" w:rsidR="004537C8" w:rsidRDefault="004537C8" w:rsidP="00B70169">
      <w:pPr>
        <w:pStyle w:val="Corpo"/>
        <w:spacing w:line="276" w:lineRule="auto"/>
        <w:rPr>
          <w:b/>
        </w:rPr>
      </w:pPr>
    </w:p>
    <w:p w14:paraId="1E26D796" w14:textId="77777777" w:rsidR="006C58D6" w:rsidRPr="006C58D6" w:rsidRDefault="006C58D6" w:rsidP="006C58D6">
      <w:pPr>
        <w:pStyle w:val="Corpo"/>
        <w:rPr>
          <w:bCs/>
          <w:sz w:val="18"/>
          <w:szCs w:val="18"/>
        </w:rPr>
      </w:pPr>
      <w:r w:rsidRPr="00B21FB8">
        <w:rPr>
          <w:bCs/>
          <w:sz w:val="18"/>
          <w:szCs w:val="18"/>
          <w:lang w:val="en-US"/>
        </w:rPr>
        <w:t xml:space="preserve">Martindale. The Complete Drug Reference. </w:t>
      </w:r>
      <w:r w:rsidRPr="006C58D6">
        <w:rPr>
          <w:bCs/>
          <w:sz w:val="18"/>
          <w:szCs w:val="18"/>
        </w:rPr>
        <w:t>32a Edição, 1999.</w:t>
      </w:r>
    </w:p>
    <w:p w14:paraId="53295B1A" w14:textId="77777777" w:rsidR="006C58D6" w:rsidRPr="00B21FB8" w:rsidRDefault="006C58D6" w:rsidP="006C58D6">
      <w:pPr>
        <w:pStyle w:val="Corpo"/>
        <w:rPr>
          <w:bCs/>
          <w:sz w:val="18"/>
          <w:szCs w:val="18"/>
        </w:rPr>
      </w:pPr>
      <w:proofErr w:type="spellStart"/>
      <w:r w:rsidRPr="006C58D6">
        <w:rPr>
          <w:bCs/>
          <w:sz w:val="18"/>
          <w:szCs w:val="18"/>
        </w:rPr>
        <w:t>Korolkovas</w:t>
      </w:r>
      <w:proofErr w:type="spellEnd"/>
      <w:r w:rsidRPr="006C58D6">
        <w:rPr>
          <w:bCs/>
          <w:sz w:val="18"/>
          <w:szCs w:val="18"/>
        </w:rPr>
        <w:t xml:space="preserve">, A. Dicionário Terapêutico Guanabara. </w:t>
      </w:r>
      <w:r w:rsidRPr="00B21FB8">
        <w:rPr>
          <w:bCs/>
          <w:sz w:val="18"/>
          <w:szCs w:val="18"/>
        </w:rPr>
        <w:t xml:space="preserve">Editora Guanabara Koogan, 2005/2006. </w:t>
      </w:r>
    </w:p>
    <w:p w14:paraId="2511F186" w14:textId="3AA1FF2B" w:rsidR="004537C8" w:rsidRDefault="004537C8" w:rsidP="00B70169">
      <w:pPr>
        <w:pStyle w:val="Corpo"/>
        <w:spacing w:line="276" w:lineRule="auto"/>
        <w:rPr>
          <w:b/>
        </w:rPr>
      </w:pPr>
    </w:p>
    <w:p w14:paraId="73C6E4A5" w14:textId="1B635439" w:rsidR="004537C8" w:rsidRDefault="004537C8" w:rsidP="00B70169">
      <w:pPr>
        <w:pStyle w:val="Corpo"/>
        <w:spacing w:line="276" w:lineRule="auto"/>
        <w:rPr>
          <w:b/>
        </w:rPr>
      </w:pPr>
    </w:p>
    <w:p w14:paraId="4CA2D284" w14:textId="0CC90ABA" w:rsidR="004537C8" w:rsidRDefault="004537C8" w:rsidP="00B70169">
      <w:pPr>
        <w:pStyle w:val="Corpo"/>
        <w:spacing w:line="276" w:lineRule="auto"/>
        <w:rPr>
          <w:b/>
        </w:rPr>
      </w:pPr>
    </w:p>
    <w:p w14:paraId="17AD2683" w14:textId="670FDD7F" w:rsidR="004537C8" w:rsidRDefault="004537C8" w:rsidP="00B70169">
      <w:pPr>
        <w:pStyle w:val="Corpo"/>
        <w:spacing w:line="276" w:lineRule="auto"/>
        <w:rPr>
          <w:b/>
        </w:rPr>
      </w:pPr>
    </w:p>
    <w:p w14:paraId="66B13BE8" w14:textId="4EA3304F" w:rsidR="004537C8" w:rsidRDefault="004537C8" w:rsidP="00B70169">
      <w:pPr>
        <w:pStyle w:val="Corpo"/>
        <w:spacing w:line="276" w:lineRule="auto"/>
        <w:rPr>
          <w:b/>
        </w:rPr>
      </w:pPr>
    </w:p>
    <w:p w14:paraId="65811C31" w14:textId="3D928289" w:rsidR="004537C8" w:rsidRDefault="004537C8" w:rsidP="00B70169">
      <w:pPr>
        <w:pStyle w:val="Corpo"/>
        <w:spacing w:line="276" w:lineRule="auto"/>
        <w:rPr>
          <w:b/>
        </w:rPr>
      </w:pPr>
    </w:p>
    <w:p w14:paraId="38A699F6" w14:textId="6405412F" w:rsidR="004537C8" w:rsidRDefault="004537C8" w:rsidP="00B70169">
      <w:pPr>
        <w:pStyle w:val="Corpo"/>
        <w:spacing w:line="276" w:lineRule="auto"/>
        <w:rPr>
          <w:b/>
        </w:rPr>
      </w:pPr>
    </w:p>
    <w:p w14:paraId="38A29B17" w14:textId="46DFD94D" w:rsidR="004537C8" w:rsidRDefault="004537C8" w:rsidP="00B70169">
      <w:pPr>
        <w:pStyle w:val="Corpo"/>
        <w:spacing w:line="276" w:lineRule="auto"/>
        <w:rPr>
          <w:b/>
        </w:rPr>
      </w:pPr>
    </w:p>
    <w:p w14:paraId="14A030B9" w14:textId="18EF01C4" w:rsidR="004537C8" w:rsidRDefault="004537C8" w:rsidP="00B70169">
      <w:pPr>
        <w:pStyle w:val="Corpo"/>
        <w:spacing w:line="276" w:lineRule="auto"/>
        <w:rPr>
          <w:b/>
        </w:rPr>
      </w:pPr>
    </w:p>
    <w:p w14:paraId="242384A9" w14:textId="0A0012C7" w:rsidR="004537C8" w:rsidRDefault="004537C8" w:rsidP="00B70169">
      <w:pPr>
        <w:pStyle w:val="Corpo"/>
        <w:spacing w:line="276" w:lineRule="auto"/>
        <w:rPr>
          <w:b/>
        </w:rPr>
      </w:pPr>
    </w:p>
    <w:p w14:paraId="3FDD1893" w14:textId="48B4D256" w:rsidR="004537C8" w:rsidRDefault="004537C8" w:rsidP="00B70169">
      <w:pPr>
        <w:pStyle w:val="Corpo"/>
        <w:spacing w:line="276" w:lineRule="auto"/>
        <w:rPr>
          <w:b/>
        </w:rPr>
      </w:pPr>
    </w:p>
    <w:p w14:paraId="5BF61671" w14:textId="4DEF0094" w:rsidR="004537C8" w:rsidRDefault="004537C8" w:rsidP="00B70169">
      <w:pPr>
        <w:pStyle w:val="Corpo"/>
        <w:spacing w:line="276" w:lineRule="auto"/>
        <w:rPr>
          <w:b/>
        </w:rPr>
      </w:pPr>
    </w:p>
    <w:p w14:paraId="64F6007C" w14:textId="545BB65D" w:rsidR="004537C8" w:rsidRDefault="004537C8" w:rsidP="00B70169">
      <w:pPr>
        <w:pStyle w:val="Corpo"/>
        <w:spacing w:line="276" w:lineRule="auto"/>
        <w:rPr>
          <w:b/>
        </w:rPr>
      </w:pPr>
    </w:p>
    <w:p w14:paraId="5D6FF52F" w14:textId="5426766D" w:rsidR="004537C8" w:rsidRDefault="004537C8" w:rsidP="00B70169">
      <w:pPr>
        <w:pStyle w:val="Corpo"/>
        <w:spacing w:line="276" w:lineRule="auto"/>
        <w:rPr>
          <w:b/>
        </w:rPr>
      </w:pPr>
    </w:p>
    <w:p w14:paraId="629A0E1C" w14:textId="0EADD09E" w:rsidR="004537C8" w:rsidRDefault="004537C8" w:rsidP="00B70169">
      <w:pPr>
        <w:pStyle w:val="Corpo"/>
        <w:spacing w:line="276" w:lineRule="auto"/>
        <w:rPr>
          <w:b/>
        </w:rPr>
      </w:pPr>
    </w:p>
    <w:p w14:paraId="3D28E975" w14:textId="4645EBE7" w:rsidR="004537C8" w:rsidRDefault="004537C8" w:rsidP="00B70169">
      <w:pPr>
        <w:pStyle w:val="Corpo"/>
        <w:spacing w:line="276" w:lineRule="auto"/>
        <w:rPr>
          <w:b/>
        </w:rPr>
      </w:pPr>
    </w:p>
    <w:p w14:paraId="0377CC0C" w14:textId="52EC7839" w:rsidR="004537C8" w:rsidRDefault="004537C8" w:rsidP="00B70169">
      <w:pPr>
        <w:pStyle w:val="Corpo"/>
        <w:spacing w:line="276" w:lineRule="auto"/>
        <w:rPr>
          <w:b/>
        </w:rPr>
      </w:pPr>
    </w:p>
    <w:p w14:paraId="54CCF3A1" w14:textId="77777777" w:rsidR="00C27AE7" w:rsidRDefault="00C27AE7" w:rsidP="00B70169">
      <w:pPr>
        <w:pStyle w:val="Corpo"/>
        <w:spacing w:line="276" w:lineRule="auto"/>
        <w:rPr>
          <w:b/>
        </w:rPr>
      </w:pPr>
    </w:p>
    <w:p w14:paraId="61FA6363" w14:textId="26956185" w:rsidR="004537C8" w:rsidRDefault="004537C8" w:rsidP="00B70169">
      <w:pPr>
        <w:pStyle w:val="Corpo"/>
        <w:spacing w:line="276" w:lineRule="auto"/>
        <w:rPr>
          <w:b/>
        </w:rPr>
      </w:pPr>
    </w:p>
    <w:p w14:paraId="4BCAFEB6" w14:textId="7180A3F1" w:rsidR="004537C8" w:rsidRDefault="004537C8" w:rsidP="00B70169">
      <w:pPr>
        <w:pStyle w:val="Corpo"/>
        <w:spacing w:line="276" w:lineRule="auto"/>
        <w:rPr>
          <w:b/>
        </w:rPr>
      </w:pPr>
    </w:p>
    <w:p w14:paraId="6F1E429E" w14:textId="6B342422" w:rsidR="004537C8" w:rsidRDefault="004537C8" w:rsidP="00B70169">
      <w:pPr>
        <w:pStyle w:val="Corpo"/>
        <w:spacing w:line="276" w:lineRule="auto"/>
        <w:rPr>
          <w:b/>
        </w:rPr>
      </w:pPr>
    </w:p>
    <w:p w14:paraId="4A5B29EE" w14:textId="725F1346" w:rsidR="004537C8" w:rsidRDefault="004537C8" w:rsidP="00B70169">
      <w:pPr>
        <w:pStyle w:val="Corpo"/>
        <w:spacing w:line="276" w:lineRule="auto"/>
        <w:rPr>
          <w:b/>
        </w:rPr>
      </w:pPr>
    </w:p>
    <w:p w14:paraId="03915675" w14:textId="760FCD1F" w:rsidR="004537C8" w:rsidRDefault="004537C8" w:rsidP="00B70169">
      <w:pPr>
        <w:pStyle w:val="Corpo"/>
        <w:spacing w:line="276" w:lineRule="auto"/>
        <w:rPr>
          <w:b/>
        </w:rPr>
      </w:pPr>
    </w:p>
    <w:p w14:paraId="09178BEA" w14:textId="77B371C7" w:rsidR="004537C8" w:rsidRPr="00B21FB8" w:rsidRDefault="004537C8" w:rsidP="004537C8">
      <w:pPr>
        <w:pStyle w:val="Ttulo1"/>
        <w:jc w:val="center"/>
      </w:pPr>
      <w:bookmarkStart w:id="201" w:name="_Toc62720194"/>
      <w:r w:rsidRPr="004537C8">
        <w:lastRenderedPageBreak/>
        <w:t>Catárticos, Laxantes e Purgantes</w:t>
      </w:r>
      <w:bookmarkEnd w:id="201"/>
      <w:r>
        <w:t xml:space="preserve"> </w:t>
      </w:r>
    </w:p>
    <w:p w14:paraId="1817DB0F" w14:textId="77777777" w:rsidR="004537C8" w:rsidRPr="004B2C02" w:rsidRDefault="004537C8" w:rsidP="004537C8">
      <w:pPr>
        <w:tabs>
          <w:tab w:val="left" w:pos="1537"/>
        </w:tabs>
        <w:rPr>
          <w:rFonts w:ascii="Futura Md BT" w:hAnsi="Futura Md BT"/>
          <w:sz w:val="30"/>
        </w:rPr>
      </w:pPr>
    </w:p>
    <w:tbl>
      <w:tblPr>
        <w:tblStyle w:val="Tabelacomgrade"/>
        <w:tblpPr w:leftFromText="141" w:rightFromText="141" w:vertAnchor="text" w:horzAnchor="margin" w:tblpXSpec="center" w:tblpY="67"/>
        <w:tblW w:w="9708" w:type="dxa"/>
        <w:tblLook w:val="04A0" w:firstRow="1" w:lastRow="0" w:firstColumn="1" w:lastColumn="0" w:noHBand="0" w:noVBand="1"/>
      </w:tblPr>
      <w:tblGrid>
        <w:gridCol w:w="2312"/>
        <w:gridCol w:w="5196"/>
        <w:gridCol w:w="2200"/>
      </w:tblGrid>
      <w:tr w:rsidR="004537C8" w:rsidRPr="0000069C" w14:paraId="16F6901D" w14:textId="77777777" w:rsidTr="004537C8">
        <w:trPr>
          <w:trHeight w:val="321"/>
        </w:trPr>
        <w:tc>
          <w:tcPr>
            <w:tcW w:w="9708" w:type="dxa"/>
            <w:gridSpan w:val="3"/>
            <w:shd w:val="clear" w:color="auto" w:fill="0070C0"/>
            <w:vAlign w:val="center"/>
          </w:tcPr>
          <w:p w14:paraId="663B9601" w14:textId="77777777" w:rsidR="004537C8" w:rsidRPr="004537C8" w:rsidRDefault="004537C8" w:rsidP="00553901">
            <w:pPr>
              <w:pStyle w:val="Cabealho"/>
              <w:tabs>
                <w:tab w:val="clear" w:pos="4252"/>
                <w:tab w:val="clear" w:pos="8504"/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</w:pPr>
            <w:bookmarkStart w:id="202" w:name="_Hlk62653419"/>
            <w:r w:rsidRPr="004537C8">
              <w:rPr>
                <w:rFonts w:ascii="Swis721 Th BT" w:hAnsi="Swis721 Th BT"/>
                <w:b/>
                <w:color w:val="FFFFFF" w:themeColor="background1"/>
                <w:sz w:val="23"/>
                <w:szCs w:val="23"/>
              </w:rPr>
              <w:t>Catárticos, Laxantes e Purgantes</w:t>
            </w:r>
            <w:bookmarkEnd w:id="202"/>
          </w:p>
        </w:tc>
      </w:tr>
      <w:tr w:rsidR="004537C8" w:rsidRPr="0000069C" w14:paraId="7D01546A" w14:textId="77777777" w:rsidTr="004537C8">
        <w:trPr>
          <w:trHeight w:val="321"/>
        </w:trPr>
        <w:tc>
          <w:tcPr>
            <w:tcW w:w="2312" w:type="dxa"/>
            <w:shd w:val="clear" w:color="auto" w:fill="0070C0"/>
            <w:vAlign w:val="center"/>
          </w:tcPr>
          <w:p w14:paraId="0C0363A8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FFFFFF" w:themeColor="background1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bCs/>
                <w:color w:val="FFFFFF" w:themeColor="background1"/>
                <w:sz w:val="23"/>
                <w:szCs w:val="23"/>
              </w:rPr>
              <w:t>Fármaco</w:t>
            </w:r>
          </w:p>
        </w:tc>
        <w:tc>
          <w:tcPr>
            <w:tcW w:w="5196" w:type="dxa"/>
            <w:shd w:val="clear" w:color="auto" w:fill="0070C0"/>
            <w:vAlign w:val="center"/>
          </w:tcPr>
          <w:p w14:paraId="7912E391" w14:textId="77777777" w:rsidR="004537C8" w:rsidRPr="004537C8" w:rsidRDefault="004537C8" w:rsidP="00553901">
            <w:pPr>
              <w:pStyle w:val="bibliografia"/>
              <w:jc w:val="center"/>
              <w:rPr>
                <w:b/>
                <w:color w:val="FFFFFF" w:themeColor="background1"/>
                <w:sz w:val="23"/>
                <w:szCs w:val="23"/>
                <w:lang w:val="pt-BR"/>
              </w:rPr>
            </w:pPr>
            <w:r w:rsidRPr="004537C8">
              <w:rPr>
                <w:b/>
                <w:color w:val="FFFFFF" w:themeColor="background1"/>
                <w:sz w:val="23"/>
                <w:szCs w:val="23"/>
                <w:lang w:val="pt-BR"/>
              </w:rPr>
              <w:t>Dose e Posologia</w:t>
            </w:r>
          </w:p>
        </w:tc>
        <w:tc>
          <w:tcPr>
            <w:tcW w:w="2200" w:type="dxa"/>
            <w:shd w:val="clear" w:color="auto" w:fill="0070C0"/>
            <w:vAlign w:val="center"/>
          </w:tcPr>
          <w:p w14:paraId="64B13313" w14:textId="77777777" w:rsidR="004537C8" w:rsidRPr="004537C8" w:rsidRDefault="004537C8" w:rsidP="00553901">
            <w:pPr>
              <w:pStyle w:val="Cabealho"/>
              <w:tabs>
                <w:tab w:val="clear" w:pos="4252"/>
                <w:tab w:val="clear" w:pos="8504"/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  <w:t>Propriedades e Descrição</w:t>
            </w:r>
          </w:p>
        </w:tc>
      </w:tr>
      <w:tr w:rsidR="004537C8" w:rsidRPr="0000069C" w14:paraId="5F602D0F" w14:textId="77777777" w:rsidTr="004537C8">
        <w:trPr>
          <w:trHeight w:val="321"/>
        </w:trPr>
        <w:tc>
          <w:tcPr>
            <w:tcW w:w="2312" w:type="dxa"/>
            <w:vAlign w:val="center"/>
          </w:tcPr>
          <w:p w14:paraId="371051A8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proofErr w:type="spellStart"/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Bisacodil</w:t>
            </w:r>
            <w:proofErr w:type="spellEnd"/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 xml:space="preserve"> </w:t>
            </w:r>
          </w:p>
        </w:tc>
        <w:tc>
          <w:tcPr>
            <w:tcW w:w="5196" w:type="dxa"/>
            <w:vAlign w:val="center"/>
          </w:tcPr>
          <w:p w14:paraId="08196A48" w14:textId="77777777" w:rsidR="004537C8" w:rsidRPr="004537C8" w:rsidRDefault="004537C8" w:rsidP="00553901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Adultos:</w:t>
            </w:r>
          </w:p>
          <w:p w14:paraId="520F143D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Via Oral: 10 mg. </w:t>
            </w:r>
          </w:p>
          <w:p w14:paraId="493B09B5" w14:textId="46D2AF4D" w:rsidR="004537C8" w:rsidRPr="004537C8" w:rsidRDefault="004537C8" w:rsidP="004537C8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Via retal: 10 mg.  </w:t>
            </w:r>
          </w:p>
        </w:tc>
        <w:tc>
          <w:tcPr>
            <w:tcW w:w="2200" w:type="dxa"/>
            <w:vAlign w:val="center"/>
          </w:tcPr>
          <w:p w14:paraId="78F03FA4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 xml:space="preserve">Laxante derivado do </w:t>
            </w:r>
            <w:proofErr w:type="spellStart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difenilmetano</w:t>
            </w:r>
            <w:proofErr w:type="spellEnd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.</w:t>
            </w:r>
          </w:p>
          <w:p w14:paraId="33C67416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</w:p>
        </w:tc>
      </w:tr>
      <w:tr w:rsidR="004537C8" w:rsidRPr="0000069C" w14:paraId="4D491833" w14:textId="77777777" w:rsidTr="004537C8">
        <w:trPr>
          <w:trHeight w:val="321"/>
        </w:trPr>
        <w:tc>
          <w:tcPr>
            <w:tcW w:w="2312" w:type="dxa"/>
            <w:vAlign w:val="center"/>
          </w:tcPr>
          <w:p w14:paraId="0A5DDCA8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proofErr w:type="spellStart"/>
            <w:r w:rsidRPr="004537C8">
              <w:rPr>
                <w:rFonts w:ascii="Swis721 Th BT" w:hAnsi="Swis721 Th BT" w:cs="Arial"/>
                <w:b/>
                <w:bCs/>
                <w:i/>
                <w:color w:val="404040" w:themeColor="text1" w:themeTint="BF"/>
                <w:sz w:val="23"/>
                <w:szCs w:val="23"/>
              </w:rPr>
              <w:t>Rhamnus</w:t>
            </w:r>
            <w:proofErr w:type="spellEnd"/>
            <w:r w:rsidRPr="004537C8">
              <w:rPr>
                <w:rFonts w:ascii="Swis721 Th BT" w:hAnsi="Swis721 Th BT" w:cs="Arial"/>
                <w:b/>
                <w:bCs/>
                <w:i/>
                <w:color w:val="404040" w:themeColor="text1" w:themeTint="BF"/>
                <w:sz w:val="23"/>
                <w:szCs w:val="23"/>
              </w:rPr>
              <w:t xml:space="preserve"> </w:t>
            </w:r>
            <w:proofErr w:type="spellStart"/>
            <w:r w:rsidRPr="004537C8">
              <w:rPr>
                <w:rFonts w:ascii="Swis721 Th BT" w:hAnsi="Swis721 Th BT" w:cs="Arial"/>
                <w:b/>
                <w:bCs/>
                <w:i/>
                <w:color w:val="404040" w:themeColor="text1" w:themeTint="BF"/>
                <w:sz w:val="23"/>
                <w:szCs w:val="23"/>
              </w:rPr>
              <w:t>purshiana</w:t>
            </w:r>
            <w:proofErr w:type="spellEnd"/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 xml:space="preserve"> (</w:t>
            </w:r>
            <w:proofErr w:type="spellStart"/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Cáscara</w:t>
            </w:r>
            <w:proofErr w:type="spellEnd"/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 xml:space="preserve"> Sagrada) </w:t>
            </w:r>
          </w:p>
        </w:tc>
        <w:tc>
          <w:tcPr>
            <w:tcW w:w="5196" w:type="dxa"/>
            <w:vAlign w:val="center"/>
          </w:tcPr>
          <w:p w14:paraId="4DE6D8A5" w14:textId="77777777" w:rsidR="004537C8" w:rsidRPr="004537C8" w:rsidRDefault="004537C8" w:rsidP="00553901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Adultos:</w:t>
            </w:r>
          </w:p>
          <w:p w14:paraId="2C1213F3" w14:textId="77777777" w:rsidR="004537C8" w:rsidRPr="004537C8" w:rsidRDefault="004537C8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Laxante:</w:t>
            </w:r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 50 a 200 mg ao dia (extrato padronizado) e 250 a 1.000 mg ao dia (pó).</w:t>
            </w:r>
          </w:p>
          <w:p w14:paraId="4C941B3B" w14:textId="77777777" w:rsidR="004537C8" w:rsidRPr="004537C8" w:rsidRDefault="004537C8" w:rsidP="00553901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  <w:r w:rsidRPr="004537C8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Purgativo:</w:t>
            </w:r>
            <w:r w:rsidRPr="004537C8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 600 mg a 1 g ao dia (extrato padronizado) e 3 g a 5 g ao dia (pó).</w:t>
            </w:r>
          </w:p>
        </w:tc>
        <w:tc>
          <w:tcPr>
            <w:tcW w:w="2200" w:type="dxa"/>
            <w:vAlign w:val="center"/>
          </w:tcPr>
          <w:p w14:paraId="68E58AFC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Laxante e purgativo.</w:t>
            </w:r>
          </w:p>
          <w:p w14:paraId="4911DC9C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proofErr w:type="spellStart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ntraquinônico</w:t>
            </w:r>
            <w:proofErr w:type="spellEnd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.</w:t>
            </w:r>
          </w:p>
        </w:tc>
      </w:tr>
      <w:tr w:rsidR="004537C8" w:rsidRPr="0000069C" w14:paraId="4D975BD6" w14:textId="77777777" w:rsidTr="004537C8">
        <w:trPr>
          <w:trHeight w:val="321"/>
        </w:trPr>
        <w:tc>
          <w:tcPr>
            <w:tcW w:w="2312" w:type="dxa"/>
            <w:vAlign w:val="center"/>
          </w:tcPr>
          <w:p w14:paraId="083239F7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i/>
                <w:color w:val="404040" w:themeColor="text1" w:themeTint="BF"/>
                <w:sz w:val="23"/>
                <w:szCs w:val="23"/>
              </w:rPr>
            </w:pPr>
            <w:proofErr w:type="spellStart"/>
            <w:r w:rsidRPr="004537C8">
              <w:rPr>
                <w:rFonts w:ascii="Swis721 Th BT" w:hAnsi="Swis721 Th BT" w:cs="Arial"/>
                <w:b/>
                <w:bCs/>
                <w:i/>
                <w:color w:val="404040" w:themeColor="text1" w:themeTint="BF"/>
                <w:sz w:val="23"/>
                <w:szCs w:val="23"/>
              </w:rPr>
              <w:t>Rhamnus</w:t>
            </w:r>
            <w:proofErr w:type="spellEnd"/>
            <w:r w:rsidRPr="004537C8">
              <w:rPr>
                <w:rFonts w:ascii="Swis721 Th BT" w:hAnsi="Swis721 Th BT" w:cs="Arial"/>
                <w:b/>
                <w:bCs/>
                <w:i/>
                <w:color w:val="404040" w:themeColor="text1" w:themeTint="BF"/>
                <w:sz w:val="23"/>
                <w:szCs w:val="23"/>
              </w:rPr>
              <w:t xml:space="preserve"> </w:t>
            </w:r>
            <w:proofErr w:type="spellStart"/>
            <w:r w:rsidRPr="004537C8">
              <w:rPr>
                <w:rFonts w:ascii="Swis721 Th BT" w:hAnsi="Swis721 Th BT" w:cs="Arial"/>
                <w:b/>
                <w:bCs/>
                <w:i/>
                <w:color w:val="404040" w:themeColor="text1" w:themeTint="BF"/>
                <w:sz w:val="23"/>
                <w:szCs w:val="23"/>
              </w:rPr>
              <w:t>frangula</w:t>
            </w:r>
            <w:proofErr w:type="spellEnd"/>
          </w:p>
          <w:p w14:paraId="09E67F9E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(</w:t>
            </w:r>
            <w:proofErr w:type="spellStart"/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Frângula</w:t>
            </w:r>
            <w:proofErr w:type="spellEnd"/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 xml:space="preserve">) </w:t>
            </w:r>
          </w:p>
        </w:tc>
        <w:tc>
          <w:tcPr>
            <w:tcW w:w="5196" w:type="dxa"/>
            <w:vAlign w:val="center"/>
          </w:tcPr>
          <w:p w14:paraId="6ABA7D6E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Adultos:</w:t>
            </w:r>
          </w:p>
          <w:p w14:paraId="0F6AC52C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Pó:</w:t>
            </w:r>
            <w:r w:rsidRPr="004537C8"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  <w:t xml:space="preserve"> 1 g a 2 g ao dia.</w:t>
            </w:r>
          </w:p>
          <w:p w14:paraId="0E1AE528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Extrato fluido</w:t>
            </w:r>
            <w:r w:rsidRPr="004537C8"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  <w:t>: 20 a 80 gotas ao dia.</w:t>
            </w:r>
          </w:p>
          <w:p w14:paraId="38D5DD8A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/>
                <w:b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Tintura</w:t>
            </w:r>
            <w:r w:rsidRPr="004537C8"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  <w:t>: 25 gotas, 1 a 3 vezes ao dia, antes das refeições.</w:t>
            </w:r>
          </w:p>
        </w:tc>
        <w:tc>
          <w:tcPr>
            <w:tcW w:w="2200" w:type="dxa"/>
            <w:vAlign w:val="center"/>
          </w:tcPr>
          <w:p w14:paraId="7FA0BED6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Laxante.</w:t>
            </w:r>
          </w:p>
          <w:p w14:paraId="54C6116D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proofErr w:type="spellStart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ntraquinônico</w:t>
            </w:r>
            <w:proofErr w:type="spellEnd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.</w:t>
            </w:r>
          </w:p>
        </w:tc>
      </w:tr>
      <w:tr w:rsidR="004537C8" w:rsidRPr="0000069C" w14:paraId="3EDEF810" w14:textId="77777777" w:rsidTr="004537C8">
        <w:trPr>
          <w:trHeight w:val="321"/>
        </w:trPr>
        <w:tc>
          <w:tcPr>
            <w:tcW w:w="2312" w:type="dxa"/>
            <w:vAlign w:val="center"/>
          </w:tcPr>
          <w:p w14:paraId="42AB0765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i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bCs/>
                <w:i/>
                <w:color w:val="404040" w:themeColor="text1" w:themeTint="BF"/>
                <w:sz w:val="23"/>
                <w:szCs w:val="23"/>
              </w:rPr>
              <w:t xml:space="preserve">Cassia </w:t>
            </w:r>
            <w:proofErr w:type="spellStart"/>
            <w:r w:rsidRPr="004537C8">
              <w:rPr>
                <w:rFonts w:ascii="Swis721 Th BT" w:hAnsi="Swis721 Th BT" w:cs="Arial"/>
                <w:b/>
                <w:bCs/>
                <w:i/>
                <w:color w:val="404040" w:themeColor="text1" w:themeTint="BF"/>
                <w:sz w:val="23"/>
                <w:szCs w:val="23"/>
              </w:rPr>
              <w:t>angustifolia</w:t>
            </w:r>
            <w:proofErr w:type="spellEnd"/>
            <w:r w:rsidRPr="004537C8">
              <w:rPr>
                <w:rFonts w:ascii="Swis721 Th BT" w:hAnsi="Swis721 Th BT" w:cs="Arial"/>
                <w:b/>
                <w:bCs/>
                <w:i/>
                <w:color w:val="404040" w:themeColor="text1" w:themeTint="BF"/>
                <w:sz w:val="23"/>
                <w:szCs w:val="23"/>
              </w:rPr>
              <w:t xml:space="preserve"> </w:t>
            </w:r>
          </w:p>
          <w:p w14:paraId="364781B0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(Sene)</w:t>
            </w:r>
          </w:p>
          <w:p w14:paraId="7047082A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ab/>
            </w:r>
          </w:p>
          <w:p w14:paraId="70111B2E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</w:p>
        </w:tc>
        <w:tc>
          <w:tcPr>
            <w:tcW w:w="5196" w:type="dxa"/>
            <w:vAlign w:val="center"/>
          </w:tcPr>
          <w:p w14:paraId="5B4CB184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Adultos:</w:t>
            </w:r>
          </w:p>
          <w:p w14:paraId="2842EDE5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Extrato seco:</w:t>
            </w:r>
            <w:r w:rsidRPr="004537C8"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  <w:t xml:space="preserve"> 0,5 g a 2 g ao dia. </w:t>
            </w:r>
          </w:p>
          <w:p w14:paraId="2AAD34F9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Extrato padronizado:</w:t>
            </w:r>
            <w:r w:rsidRPr="004537C8"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  <w:t xml:space="preserve"> recomenda-se a administração em termos de </w:t>
            </w:r>
            <w:proofErr w:type="spellStart"/>
            <w:r w:rsidRPr="004537C8"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  <w:t>senosídeos</w:t>
            </w:r>
            <w:proofErr w:type="spellEnd"/>
            <w:r w:rsidRPr="004537C8"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  <w:t xml:space="preserve"> – 10 mg a 40 mg ao dia (equivalente a 50 mg - 200 mg ao dia, do extrato padronizado a 20% de </w:t>
            </w:r>
            <w:proofErr w:type="spellStart"/>
            <w:r w:rsidRPr="004537C8"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  <w:t>senosídeos</w:t>
            </w:r>
            <w:proofErr w:type="spellEnd"/>
            <w:r w:rsidRPr="004537C8"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  <w:t xml:space="preserve">). </w:t>
            </w:r>
          </w:p>
          <w:p w14:paraId="51D5F292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Extrato fluido:</w:t>
            </w:r>
            <w:r w:rsidRPr="004537C8"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  <w:t xml:space="preserve"> como laxante, 20 gotas ao dia, e como purgante, 40 a 60 gotas ao dia, divididas em três tomadas.</w:t>
            </w:r>
          </w:p>
        </w:tc>
        <w:tc>
          <w:tcPr>
            <w:tcW w:w="2200" w:type="dxa"/>
            <w:vAlign w:val="center"/>
          </w:tcPr>
          <w:p w14:paraId="17C7BB22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Laxante e purgativo.</w:t>
            </w:r>
          </w:p>
          <w:p w14:paraId="6462D700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proofErr w:type="spellStart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ntraquinônico</w:t>
            </w:r>
            <w:proofErr w:type="spellEnd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.</w:t>
            </w:r>
          </w:p>
        </w:tc>
      </w:tr>
      <w:tr w:rsidR="004537C8" w:rsidRPr="0000069C" w14:paraId="2AB6E7F6" w14:textId="77777777" w:rsidTr="004537C8">
        <w:trPr>
          <w:trHeight w:val="321"/>
        </w:trPr>
        <w:tc>
          <w:tcPr>
            <w:tcW w:w="2312" w:type="dxa"/>
            <w:vAlign w:val="center"/>
          </w:tcPr>
          <w:p w14:paraId="0ADF4838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 xml:space="preserve">Ácido </w:t>
            </w:r>
            <w:proofErr w:type="spellStart"/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desidrocólico</w:t>
            </w:r>
            <w:proofErr w:type="spellEnd"/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 xml:space="preserve"> </w:t>
            </w:r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ab/>
            </w:r>
          </w:p>
        </w:tc>
        <w:tc>
          <w:tcPr>
            <w:tcW w:w="5196" w:type="dxa"/>
            <w:vAlign w:val="center"/>
          </w:tcPr>
          <w:p w14:paraId="32E24DFB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Adultos:</w:t>
            </w:r>
          </w:p>
          <w:p w14:paraId="2ED67485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  <w:t>750 mg a 1,5 g ao dia, divididos em três tomadas.</w:t>
            </w:r>
          </w:p>
          <w:p w14:paraId="7440E017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</w:p>
        </w:tc>
        <w:tc>
          <w:tcPr>
            <w:tcW w:w="2200" w:type="dxa"/>
            <w:vAlign w:val="center"/>
          </w:tcPr>
          <w:p w14:paraId="77E1C105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 xml:space="preserve">Laxante e </w:t>
            </w:r>
            <w:proofErr w:type="spellStart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hidrocolerético</w:t>
            </w:r>
            <w:proofErr w:type="spellEnd"/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.</w:t>
            </w:r>
          </w:p>
        </w:tc>
      </w:tr>
      <w:tr w:rsidR="004537C8" w:rsidRPr="0000069C" w14:paraId="0F1083D4" w14:textId="77777777" w:rsidTr="004537C8">
        <w:trPr>
          <w:trHeight w:val="321"/>
        </w:trPr>
        <w:tc>
          <w:tcPr>
            <w:tcW w:w="2312" w:type="dxa"/>
            <w:vAlign w:val="center"/>
          </w:tcPr>
          <w:p w14:paraId="45ED87AE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bookmarkStart w:id="203" w:name="_Hlk62659708"/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Óleo de rícino</w:t>
            </w:r>
            <w:bookmarkEnd w:id="203"/>
          </w:p>
        </w:tc>
        <w:tc>
          <w:tcPr>
            <w:tcW w:w="5196" w:type="dxa"/>
            <w:vAlign w:val="center"/>
          </w:tcPr>
          <w:p w14:paraId="447B0AB5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Adultos:</w:t>
            </w:r>
          </w:p>
          <w:p w14:paraId="3F569C31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  <w:t xml:space="preserve">15 a 60 </w:t>
            </w:r>
            <w:proofErr w:type="spellStart"/>
            <w:r w:rsidRPr="004537C8"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  <w:t>mL</w:t>
            </w:r>
            <w:proofErr w:type="spellEnd"/>
            <w:r w:rsidRPr="004537C8"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  <w:t xml:space="preserve">; o efeito se manifesta em 1 a 6 horas. </w:t>
            </w:r>
          </w:p>
          <w:p w14:paraId="78B2E6DA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</w:pPr>
          </w:p>
          <w:p w14:paraId="024F3E59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  <w:t>É geralmente administrado com o estômago vazio.</w:t>
            </w:r>
          </w:p>
          <w:p w14:paraId="35178744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</w:pPr>
          </w:p>
          <w:p w14:paraId="62AD189D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  <w:t>Para constipação aguda, administrar pelo menos 10 g.</w:t>
            </w:r>
          </w:p>
        </w:tc>
        <w:tc>
          <w:tcPr>
            <w:tcW w:w="2200" w:type="dxa"/>
            <w:vAlign w:val="center"/>
          </w:tcPr>
          <w:p w14:paraId="259638DF" w14:textId="77777777" w:rsidR="004537C8" w:rsidRPr="004537C8" w:rsidRDefault="004537C8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Laxante.</w:t>
            </w:r>
          </w:p>
        </w:tc>
      </w:tr>
    </w:tbl>
    <w:p w14:paraId="6DE39C04" w14:textId="5E4F4EC4" w:rsidR="004537C8" w:rsidRDefault="004537C8" w:rsidP="00B70169">
      <w:pPr>
        <w:pStyle w:val="Corpo"/>
        <w:spacing w:line="276" w:lineRule="auto"/>
        <w:rPr>
          <w:b/>
        </w:rPr>
      </w:pPr>
    </w:p>
    <w:p w14:paraId="238D9BDB" w14:textId="0AA0F48F" w:rsidR="00334A9C" w:rsidRDefault="00334A9C" w:rsidP="00B70169">
      <w:pPr>
        <w:pStyle w:val="Corpo"/>
        <w:spacing w:line="276" w:lineRule="auto"/>
        <w:rPr>
          <w:b/>
        </w:rPr>
      </w:pPr>
    </w:p>
    <w:p w14:paraId="5BD2B6D0" w14:textId="3DBC317D" w:rsidR="00334A9C" w:rsidRDefault="00334A9C" w:rsidP="00B70169">
      <w:pPr>
        <w:pStyle w:val="Corpo"/>
        <w:spacing w:line="276" w:lineRule="auto"/>
        <w:rPr>
          <w:b/>
        </w:rPr>
      </w:pPr>
    </w:p>
    <w:p w14:paraId="77C35FC6" w14:textId="77777777" w:rsidR="00334A9C" w:rsidRDefault="00334A9C" w:rsidP="00B70169">
      <w:pPr>
        <w:pStyle w:val="Corpo"/>
        <w:spacing w:line="276" w:lineRule="auto"/>
        <w:rPr>
          <w:b/>
        </w:rPr>
      </w:pPr>
    </w:p>
    <w:tbl>
      <w:tblPr>
        <w:tblStyle w:val="Tabelacomgrade"/>
        <w:tblpPr w:leftFromText="141" w:rightFromText="141" w:vertAnchor="text" w:horzAnchor="margin" w:tblpXSpec="center" w:tblpY="67"/>
        <w:tblW w:w="9708" w:type="dxa"/>
        <w:tblLook w:val="04A0" w:firstRow="1" w:lastRow="0" w:firstColumn="1" w:lastColumn="0" w:noHBand="0" w:noVBand="1"/>
      </w:tblPr>
      <w:tblGrid>
        <w:gridCol w:w="2312"/>
        <w:gridCol w:w="5196"/>
        <w:gridCol w:w="2200"/>
      </w:tblGrid>
      <w:tr w:rsidR="004537C8" w:rsidRPr="004537C8" w14:paraId="35A581ED" w14:textId="77777777" w:rsidTr="00553901">
        <w:trPr>
          <w:trHeight w:val="321"/>
        </w:trPr>
        <w:tc>
          <w:tcPr>
            <w:tcW w:w="9708" w:type="dxa"/>
            <w:gridSpan w:val="3"/>
            <w:shd w:val="clear" w:color="auto" w:fill="0070C0"/>
            <w:vAlign w:val="center"/>
          </w:tcPr>
          <w:p w14:paraId="63F12857" w14:textId="77777777" w:rsidR="004537C8" w:rsidRPr="004537C8" w:rsidRDefault="004537C8" w:rsidP="00553901">
            <w:pPr>
              <w:pStyle w:val="Cabealho"/>
              <w:tabs>
                <w:tab w:val="clear" w:pos="4252"/>
                <w:tab w:val="clear" w:pos="8504"/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</w:pPr>
            <w:r w:rsidRPr="004537C8">
              <w:rPr>
                <w:rFonts w:ascii="Swis721 Th BT" w:hAnsi="Swis721 Th BT"/>
                <w:b/>
                <w:color w:val="FFFFFF" w:themeColor="background1"/>
                <w:sz w:val="23"/>
                <w:szCs w:val="23"/>
              </w:rPr>
              <w:lastRenderedPageBreak/>
              <w:t>Catárticos, Laxantes e Purgantes</w:t>
            </w:r>
          </w:p>
        </w:tc>
      </w:tr>
      <w:tr w:rsidR="004537C8" w:rsidRPr="004537C8" w14:paraId="16584778" w14:textId="77777777" w:rsidTr="00553901">
        <w:trPr>
          <w:trHeight w:val="321"/>
        </w:trPr>
        <w:tc>
          <w:tcPr>
            <w:tcW w:w="2312" w:type="dxa"/>
            <w:shd w:val="clear" w:color="auto" w:fill="0070C0"/>
            <w:vAlign w:val="center"/>
          </w:tcPr>
          <w:p w14:paraId="29761F4A" w14:textId="77777777" w:rsidR="004537C8" w:rsidRPr="004537C8" w:rsidRDefault="004537C8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FFFFFF" w:themeColor="background1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bCs/>
                <w:color w:val="FFFFFF" w:themeColor="background1"/>
                <w:sz w:val="23"/>
                <w:szCs w:val="23"/>
              </w:rPr>
              <w:t>Fármaco</w:t>
            </w:r>
          </w:p>
        </w:tc>
        <w:tc>
          <w:tcPr>
            <w:tcW w:w="5196" w:type="dxa"/>
            <w:shd w:val="clear" w:color="auto" w:fill="0070C0"/>
            <w:vAlign w:val="center"/>
          </w:tcPr>
          <w:p w14:paraId="339B2A95" w14:textId="77777777" w:rsidR="004537C8" w:rsidRPr="004537C8" w:rsidRDefault="004537C8" w:rsidP="00553901">
            <w:pPr>
              <w:pStyle w:val="bibliografia"/>
              <w:jc w:val="center"/>
              <w:rPr>
                <w:b/>
                <w:color w:val="FFFFFF" w:themeColor="background1"/>
                <w:sz w:val="23"/>
                <w:szCs w:val="23"/>
                <w:lang w:val="pt-BR"/>
              </w:rPr>
            </w:pPr>
            <w:r w:rsidRPr="004537C8">
              <w:rPr>
                <w:b/>
                <w:color w:val="FFFFFF" w:themeColor="background1"/>
                <w:sz w:val="23"/>
                <w:szCs w:val="23"/>
                <w:lang w:val="pt-BR"/>
              </w:rPr>
              <w:t>Dose e Posologia</w:t>
            </w:r>
          </w:p>
        </w:tc>
        <w:tc>
          <w:tcPr>
            <w:tcW w:w="2200" w:type="dxa"/>
            <w:shd w:val="clear" w:color="auto" w:fill="0070C0"/>
            <w:vAlign w:val="center"/>
          </w:tcPr>
          <w:p w14:paraId="62BD61A8" w14:textId="77777777" w:rsidR="004537C8" w:rsidRPr="004537C8" w:rsidRDefault="004537C8" w:rsidP="00553901">
            <w:pPr>
              <w:pStyle w:val="Cabealho"/>
              <w:tabs>
                <w:tab w:val="clear" w:pos="4252"/>
                <w:tab w:val="clear" w:pos="8504"/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  <w:t>Propriedades e Descrição</w:t>
            </w:r>
          </w:p>
        </w:tc>
      </w:tr>
      <w:tr w:rsidR="004537C8" w:rsidRPr="004537C8" w14:paraId="2595BBC0" w14:textId="77777777" w:rsidTr="00553901">
        <w:trPr>
          <w:trHeight w:val="321"/>
        </w:trPr>
        <w:tc>
          <w:tcPr>
            <w:tcW w:w="2312" w:type="dxa"/>
            <w:vAlign w:val="center"/>
          </w:tcPr>
          <w:p w14:paraId="53BA8D7A" w14:textId="393DA4FC" w:rsidR="004537C8" w:rsidRPr="004537C8" w:rsidRDefault="004537C8" w:rsidP="004537C8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proofErr w:type="spellStart"/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Sorbitol</w:t>
            </w:r>
            <w:proofErr w:type="spellEnd"/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 xml:space="preserve"> </w:t>
            </w:r>
          </w:p>
        </w:tc>
        <w:tc>
          <w:tcPr>
            <w:tcW w:w="5196" w:type="dxa"/>
            <w:vAlign w:val="center"/>
          </w:tcPr>
          <w:p w14:paraId="4C2198D9" w14:textId="77777777" w:rsidR="004537C8" w:rsidRPr="004537C8" w:rsidRDefault="004537C8" w:rsidP="004537C8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Adultos:</w:t>
            </w:r>
          </w:p>
          <w:p w14:paraId="3FF19938" w14:textId="77777777" w:rsidR="004537C8" w:rsidRPr="004537C8" w:rsidRDefault="004537C8" w:rsidP="004537C8">
            <w:pPr>
              <w:keepNext/>
              <w:jc w:val="center"/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  <w:t xml:space="preserve">15 a 30 </w:t>
            </w:r>
            <w:proofErr w:type="spellStart"/>
            <w:r w:rsidRPr="004537C8"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  <w:t>mL</w:t>
            </w:r>
            <w:proofErr w:type="spellEnd"/>
            <w:r w:rsidRPr="004537C8"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  <w:t xml:space="preserve"> à noite.</w:t>
            </w:r>
          </w:p>
          <w:p w14:paraId="733AD277" w14:textId="328FD1C3" w:rsidR="004537C8" w:rsidRPr="004537C8" w:rsidRDefault="004537C8" w:rsidP="004537C8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B21FB8">
              <w:rPr>
                <w:rFonts w:cs="Arial"/>
                <w:bCs/>
                <w:color w:val="404040" w:themeColor="text1" w:themeTint="BF"/>
                <w:sz w:val="23"/>
                <w:szCs w:val="23"/>
                <w:lang w:val="pt-BR"/>
              </w:rPr>
              <w:t xml:space="preserve">Aumentar conforme a necessidade, para até 60 </w:t>
            </w:r>
            <w:proofErr w:type="spellStart"/>
            <w:r w:rsidRPr="00B21FB8">
              <w:rPr>
                <w:rFonts w:cs="Arial"/>
                <w:bCs/>
                <w:color w:val="404040" w:themeColor="text1" w:themeTint="BF"/>
                <w:sz w:val="23"/>
                <w:szCs w:val="23"/>
                <w:lang w:val="pt-BR"/>
              </w:rPr>
              <w:t>mL</w:t>
            </w:r>
            <w:proofErr w:type="spellEnd"/>
            <w:r w:rsidRPr="00B21FB8">
              <w:rPr>
                <w:rFonts w:cs="Arial"/>
                <w:bCs/>
                <w:color w:val="404040" w:themeColor="text1" w:themeTint="BF"/>
                <w:sz w:val="23"/>
                <w:szCs w:val="23"/>
                <w:lang w:val="pt-BR"/>
              </w:rPr>
              <w:t xml:space="preserve"> por dia, em doses fracionadas.</w:t>
            </w:r>
          </w:p>
        </w:tc>
        <w:tc>
          <w:tcPr>
            <w:tcW w:w="2200" w:type="dxa"/>
            <w:vAlign w:val="center"/>
          </w:tcPr>
          <w:p w14:paraId="1C55E097" w14:textId="526EE634" w:rsidR="004537C8" w:rsidRPr="004537C8" w:rsidRDefault="004537C8" w:rsidP="004537C8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Laxante.</w:t>
            </w:r>
          </w:p>
        </w:tc>
      </w:tr>
      <w:tr w:rsidR="004537C8" w:rsidRPr="004537C8" w14:paraId="506B6459" w14:textId="77777777" w:rsidTr="00553901">
        <w:trPr>
          <w:trHeight w:val="321"/>
        </w:trPr>
        <w:tc>
          <w:tcPr>
            <w:tcW w:w="2312" w:type="dxa"/>
            <w:vAlign w:val="center"/>
          </w:tcPr>
          <w:p w14:paraId="7C5085BE" w14:textId="350C1FAB" w:rsidR="004537C8" w:rsidRPr="004537C8" w:rsidRDefault="004537C8" w:rsidP="004537C8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proofErr w:type="spellStart"/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Lactulose</w:t>
            </w:r>
            <w:proofErr w:type="spellEnd"/>
          </w:p>
        </w:tc>
        <w:tc>
          <w:tcPr>
            <w:tcW w:w="5196" w:type="dxa"/>
            <w:vAlign w:val="center"/>
          </w:tcPr>
          <w:p w14:paraId="64F4044B" w14:textId="77777777" w:rsidR="004537C8" w:rsidRPr="004537C8" w:rsidRDefault="004537C8" w:rsidP="004537C8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Constipação em adultos:</w:t>
            </w:r>
          </w:p>
          <w:p w14:paraId="005594E8" w14:textId="77777777" w:rsidR="004537C8" w:rsidRPr="004537C8" w:rsidRDefault="004537C8" w:rsidP="004537C8">
            <w:pPr>
              <w:keepNext/>
              <w:jc w:val="center"/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  <w:t xml:space="preserve">15 a 30 </w:t>
            </w:r>
            <w:proofErr w:type="spellStart"/>
            <w:r w:rsidRPr="004537C8"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  <w:t>mL</w:t>
            </w:r>
            <w:proofErr w:type="spellEnd"/>
            <w:r w:rsidRPr="004537C8">
              <w:rPr>
                <w:rFonts w:ascii="Swis721 Th BT" w:hAnsi="Swis721 Th BT" w:cs="Arial"/>
                <w:bCs/>
                <w:color w:val="404040" w:themeColor="text1" w:themeTint="BF"/>
                <w:sz w:val="23"/>
                <w:szCs w:val="23"/>
              </w:rPr>
              <w:t xml:space="preserve"> ao dia. </w:t>
            </w:r>
          </w:p>
          <w:p w14:paraId="6B8E2D55" w14:textId="2D27A50F" w:rsidR="004537C8" w:rsidRPr="004537C8" w:rsidRDefault="004537C8" w:rsidP="004537C8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</w:p>
        </w:tc>
        <w:tc>
          <w:tcPr>
            <w:tcW w:w="2200" w:type="dxa"/>
            <w:vAlign w:val="center"/>
          </w:tcPr>
          <w:p w14:paraId="4CFAE68C" w14:textId="6E3E2BB8" w:rsidR="004537C8" w:rsidRPr="004537C8" w:rsidRDefault="004537C8" w:rsidP="004537C8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 xml:space="preserve">Laxante. </w:t>
            </w:r>
            <w:r w:rsidRPr="004537C8">
              <w:rPr>
                <w:rFonts w:ascii="Swis721 Th BT" w:hAnsi="Swis721 Th BT"/>
                <w:color w:val="404040" w:themeColor="text1" w:themeTint="BF"/>
                <w:sz w:val="23"/>
                <w:szCs w:val="23"/>
              </w:rPr>
              <w:t xml:space="preserve"> </w:t>
            </w:r>
            <w:r w:rsidRPr="004537C8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Ocorre a acidificação do conteúdo luminal, retendo água no interior da luz intestinal, aumentando o volume do bolo fecal através da osmose promovida, estimulando a motilidade propulsora do cólon.</w:t>
            </w:r>
          </w:p>
        </w:tc>
      </w:tr>
    </w:tbl>
    <w:p w14:paraId="39FA4B9A" w14:textId="77777777" w:rsidR="006C58D6" w:rsidRPr="006C58D6" w:rsidRDefault="006C58D6" w:rsidP="006C58D6">
      <w:pPr>
        <w:pStyle w:val="Corpo"/>
        <w:rPr>
          <w:bCs/>
          <w:sz w:val="18"/>
          <w:szCs w:val="18"/>
        </w:rPr>
      </w:pPr>
      <w:r w:rsidRPr="00B21FB8">
        <w:rPr>
          <w:bCs/>
          <w:sz w:val="18"/>
          <w:szCs w:val="18"/>
          <w:lang w:val="en-US"/>
        </w:rPr>
        <w:t xml:space="preserve">Martindale. The Complete Drug Reference. </w:t>
      </w:r>
      <w:r w:rsidRPr="006C58D6">
        <w:rPr>
          <w:bCs/>
          <w:sz w:val="18"/>
          <w:szCs w:val="18"/>
        </w:rPr>
        <w:t>32a Edição, 1999.</w:t>
      </w:r>
    </w:p>
    <w:p w14:paraId="100991EB" w14:textId="77777777" w:rsidR="006C58D6" w:rsidRPr="006C58D6" w:rsidRDefault="006C58D6" w:rsidP="006C58D6">
      <w:pPr>
        <w:pStyle w:val="Corpo"/>
        <w:rPr>
          <w:bCs/>
          <w:sz w:val="18"/>
          <w:szCs w:val="18"/>
          <w:lang w:val="en-US"/>
        </w:rPr>
      </w:pPr>
      <w:proofErr w:type="spellStart"/>
      <w:r w:rsidRPr="006C58D6">
        <w:rPr>
          <w:bCs/>
          <w:sz w:val="18"/>
          <w:szCs w:val="18"/>
        </w:rPr>
        <w:t>Korolkovas</w:t>
      </w:r>
      <w:proofErr w:type="spellEnd"/>
      <w:r w:rsidRPr="006C58D6">
        <w:rPr>
          <w:bCs/>
          <w:sz w:val="18"/>
          <w:szCs w:val="18"/>
        </w:rPr>
        <w:t xml:space="preserve">, A. Dicionário Terapêutico Guanabara. </w:t>
      </w:r>
      <w:proofErr w:type="spellStart"/>
      <w:r w:rsidRPr="006C58D6">
        <w:rPr>
          <w:bCs/>
          <w:sz w:val="18"/>
          <w:szCs w:val="18"/>
          <w:lang w:val="en-US"/>
        </w:rPr>
        <w:t>Editora</w:t>
      </w:r>
      <w:proofErr w:type="spellEnd"/>
      <w:r w:rsidRPr="006C58D6">
        <w:rPr>
          <w:bCs/>
          <w:sz w:val="18"/>
          <w:szCs w:val="18"/>
          <w:lang w:val="en-US"/>
        </w:rPr>
        <w:t xml:space="preserve"> Guanabara </w:t>
      </w:r>
      <w:proofErr w:type="spellStart"/>
      <w:r w:rsidRPr="006C58D6">
        <w:rPr>
          <w:bCs/>
          <w:sz w:val="18"/>
          <w:szCs w:val="18"/>
          <w:lang w:val="en-US"/>
        </w:rPr>
        <w:t>Koogan</w:t>
      </w:r>
      <w:proofErr w:type="spellEnd"/>
      <w:r w:rsidRPr="006C58D6">
        <w:rPr>
          <w:bCs/>
          <w:sz w:val="18"/>
          <w:szCs w:val="18"/>
          <w:lang w:val="en-US"/>
        </w:rPr>
        <w:t xml:space="preserve">, 2005/2006. </w:t>
      </w:r>
    </w:p>
    <w:p w14:paraId="01AFA339" w14:textId="433A291A" w:rsidR="004537C8" w:rsidRDefault="004537C8" w:rsidP="00B70169">
      <w:pPr>
        <w:pStyle w:val="Corpo"/>
        <w:spacing w:line="276" w:lineRule="auto"/>
        <w:rPr>
          <w:b/>
        </w:rPr>
      </w:pPr>
    </w:p>
    <w:p w14:paraId="2947AB41" w14:textId="23D09BE3" w:rsidR="004537C8" w:rsidRDefault="004537C8" w:rsidP="00B70169">
      <w:pPr>
        <w:pStyle w:val="Corpo"/>
        <w:spacing w:line="276" w:lineRule="auto"/>
        <w:rPr>
          <w:b/>
        </w:rPr>
      </w:pPr>
    </w:p>
    <w:p w14:paraId="14F90A9D" w14:textId="72B5003D" w:rsidR="004537C8" w:rsidRDefault="004537C8" w:rsidP="00B70169">
      <w:pPr>
        <w:pStyle w:val="Corpo"/>
        <w:spacing w:line="276" w:lineRule="auto"/>
        <w:rPr>
          <w:b/>
        </w:rPr>
      </w:pPr>
    </w:p>
    <w:p w14:paraId="24D72989" w14:textId="5B02378E" w:rsidR="004537C8" w:rsidRDefault="004537C8" w:rsidP="00B70169">
      <w:pPr>
        <w:pStyle w:val="Corpo"/>
        <w:spacing w:line="276" w:lineRule="auto"/>
        <w:rPr>
          <w:b/>
        </w:rPr>
      </w:pPr>
    </w:p>
    <w:p w14:paraId="7F1A35D2" w14:textId="1FCD0657" w:rsidR="004537C8" w:rsidRDefault="004537C8" w:rsidP="00B70169">
      <w:pPr>
        <w:pStyle w:val="Corpo"/>
        <w:spacing w:line="276" w:lineRule="auto"/>
        <w:rPr>
          <w:b/>
        </w:rPr>
      </w:pPr>
    </w:p>
    <w:p w14:paraId="1778FAAB" w14:textId="2F826530" w:rsidR="004537C8" w:rsidRDefault="004537C8" w:rsidP="00B70169">
      <w:pPr>
        <w:pStyle w:val="Corpo"/>
        <w:spacing w:line="276" w:lineRule="auto"/>
        <w:rPr>
          <w:b/>
        </w:rPr>
      </w:pPr>
    </w:p>
    <w:p w14:paraId="3870AA98" w14:textId="7BA37121" w:rsidR="004537C8" w:rsidRDefault="004537C8" w:rsidP="00B70169">
      <w:pPr>
        <w:pStyle w:val="Corpo"/>
        <w:spacing w:line="276" w:lineRule="auto"/>
        <w:rPr>
          <w:b/>
        </w:rPr>
      </w:pPr>
    </w:p>
    <w:p w14:paraId="48380A94" w14:textId="039C8846" w:rsidR="004537C8" w:rsidRDefault="004537C8" w:rsidP="00B70169">
      <w:pPr>
        <w:pStyle w:val="Corpo"/>
        <w:spacing w:line="276" w:lineRule="auto"/>
        <w:rPr>
          <w:b/>
        </w:rPr>
      </w:pPr>
    </w:p>
    <w:p w14:paraId="27248CFE" w14:textId="0C2BA7E5" w:rsidR="004537C8" w:rsidRDefault="004537C8" w:rsidP="00B70169">
      <w:pPr>
        <w:pStyle w:val="Corpo"/>
        <w:spacing w:line="276" w:lineRule="auto"/>
        <w:rPr>
          <w:b/>
        </w:rPr>
      </w:pPr>
    </w:p>
    <w:p w14:paraId="01D4B870" w14:textId="586400AA" w:rsidR="004537C8" w:rsidRDefault="004537C8" w:rsidP="00B70169">
      <w:pPr>
        <w:pStyle w:val="Corpo"/>
        <w:spacing w:line="276" w:lineRule="auto"/>
        <w:rPr>
          <w:b/>
        </w:rPr>
      </w:pPr>
    </w:p>
    <w:p w14:paraId="0F7A6CC7" w14:textId="1C24A9B8" w:rsidR="004537C8" w:rsidRDefault="004537C8" w:rsidP="00B70169">
      <w:pPr>
        <w:pStyle w:val="Corpo"/>
        <w:spacing w:line="276" w:lineRule="auto"/>
        <w:rPr>
          <w:b/>
        </w:rPr>
      </w:pPr>
    </w:p>
    <w:p w14:paraId="458FC997" w14:textId="30D8361F" w:rsidR="004537C8" w:rsidRDefault="004537C8" w:rsidP="00B70169">
      <w:pPr>
        <w:pStyle w:val="Corpo"/>
        <w:spacing w:line="276" w:lineRule="auto"/>
        <w:rPr>
          <w:b/>
        </w:rPr>
      </w:pPr>
    </w:p>
    <w:p w14:paraId="71A10BB7" w14:textId="245A2DCF" w:rsidR="004537C8" w:rsidRDefault="004537C8" w:rsidP="00B70169">
      <w:pPr>
        <w:pStyle w:val="Corpo"/>
        <w:spacing w:line="276" w:lineRule="auto"/>
        <w:rPr>
          <w:b/>
        </w:rPr>
      </w:pPr>
    </w:p>
    <w:p w14:paraId="329C2D1A" w14:textId="25BA6632" w:rsidR="004537C8" w:rsidRDefault="004537C8" w:rsidP="00B70169">
      <w:pPr>
        <w:pStyle w:val="Corpo"/>
        <w:spacing w:line="276" w:lineRule="auto"/>
        <w:rPr>
          <w:b/>
        </w:rPr>
      </w:pPr>
    </w:p>
    <w:p w14:paraId="7AEF40FC" w14:textId="061B3D75" w:rsidR="004537C8" w:rsidRDefault="004537C8" w:rsidP="00B70169">
      <w:pPr>
        <w:pStyle w:val="Corpo"/>
        <w:spacing w:line="276" w:lineRule="auto"/>
        <w:rPr>
          <w:b/>
        </w:rPr>
      </w:pPr>
    </w:p>
    <w:p w14:paraId="5E116461" w14:textId="27E6CAE2" w:rsidR="004537C8" w:rsidRDefault="004537C8" w:rsidP="00B70169">
      <w:pPr>
        <w:pStyle w:val="Corpo"/>
        <w:spacing w:line="276" w:lineRule="auto"/>
        <w:rPr>
          <w:b/>
        </w:rPr>
      </w:pPr>
    </w:p>
    <w:p w14:paraId="5C0201AA" w14:textId="4789839C" w:rsidR="004537C8" w:rsidRDefault="004537C8" w:rsidP="00B70169">
      <w:pPr>
        <w:pStyle w:val="Corpo"/>
        <w:spacing w:line="276" w:lineRule="auto"/>
        <w:rPr>
          <w:b/>
        </w:rPr>
      </w:pPr>
    </w:p>
    <w:p w14:paraId="018ADFE7" w14:textId="1DC6DD8E" w:rsidR="004537C8" w:rsidRDefault="004537C8" w:rsidP="00B70169">
      <w:pPr>
        <w:pStyle w:val="Corpo"/>
        <w:spacing w:line="276" w:lineRule="auto"/>
        <w:rPr>
          <w:b/>
        </w:rPr>
      </w:pPr>
    </w:p>
    <w:p w14:paraId="6E68AF69" w14:textId="23B23CF5" w:rsidR="006C58D6" w:rsidRPr="006C58D6" w:rsidRDefault="006C58D6" w:rsidP="006C58D6">
      <w:pPr>
        <w:pStyle w:val="Ttulo1"/>
        <w:jc w:val="center"/>
        <w:rPr>
          <w:lang w:val="en-US"/>
        </w:rPr>
      </w:pPr>
      <w:bookmarkStart w:id="204" w:name="_Toc62720195"/>
      <w:r w:rsidRPr="006C58D6">
        <w:lastRenderedPageBreak/>
        <w:t>Anti-Helmínticos</w:t>
      </w:r>
      <w:bookmarkEnd w:id="204"/>
    </w:p>
    <w:tbl>
      <w:tblPr>
        <w:tblStyle w:val="Tabelacomgrade"/>
        <w:tblpPr w:leftFromText="141" w:rightFromText="141" w:vertAnchor="text" w:horzAnchor="margin" w:tblpXSpec="center" w:tblpY="414"/>
        <w:tblW w:w="9708" w:type="dxa"/>
        <w:tblLook w:val="04A0" w:firstRow="1" w:lastRow="0" w:firstColumn="1" w:lastColumn="0" w:noHBand="0" w:noVBand="1"/>
      </w:tblPr>
      <w:tblGrid>
        <w:gridCol w:w="2312"/>
        <w:gridCol w:w="4913"/>
        <w:gridCol w:w="2483"/>
      </w:tblGrid>
      <w:tr w:rsidR="006C58D6" w:rsidRPr="006C58D6" w14:paraId="42D6DB14" w14:textId="77777777" w:rsidTr="006C58D6">
        <w:trPr>
          <w:trHeight w:val="321"/>
        </w:trPr>
        <w:tc>
          <w:tcPr>
            <w:tcW w:w="9708" w:type="dxa"/>
            <w:gridSpan w:val="3"/>
            <w:shd w:val="clear" w:color="auto" w:fill="0070C0"/>
            <w:vAlign w:val="center"/>
          </w:tcPr>
          <w:p w14:paraId="411E4F59" w14:textId="77777777" w:rsidR="006C58D6" w:rsidRPr="006C58D6" w:rsidRDefault="006C58D6" w:rsidP="00553901">
            <w:pPr>
              <w:pStyle w:val="Cabealho"/>
              <w:tabs>
                <w:tab w:val="clear" w:pos="4252"/>
                <w:tab w:val="clear" w:pos="8504"/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</w:pPr>
            <w:bookmarkStart w:id="205" w:name="_Hlk62653947"/>
            <w:r w:rsidRPr="006C58D6">
              <w:rPr>
                <w:rFonts w:ascii="Swis721 Th BT" w:hAnsi="Swis721 Th BT"/>
                <w:b/>
                <w:color w:val="FFFFFF" w:themeColor="background1"/>
                <w:sz w:val="23"/>
                <w:szCs w:val="23"/>
              </w:rPr>
              <w:t>Anti-Helmínticos</w:t>
            </w:r>
          </w:p>
        </w:tc>
      </w:tr>
      <w:bookmarkEnd w:id="205"/>
      <w:tr w:rsidR="006C58D6" w:rsidRPr="006C58D6" w14:paraId="76CF9DC4" w14:textId="77777777" w:rsidTr="006C58D6">
        <w:trPr>
          <w:trHeight w:val="321"/>
        </w:trPr>
        <w:tc>
          <w:tcPr>
            <w:tcW w:w="2312" w:type="dxa"/>
            <w:shd w:val="clear" w:color="auto" w:fill="0070C0"/>
            <w:vAlign w:val="center"/>
          </w:tcPr>
          <w:p w14:paraId="479F6EA0" w14:textId="77777777" w:rsidR="006C58D6" w:rsidRPr="006C58D6" w:rsidRDefault="006C58D6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FFFFFF" w:themeColor="background1"/>
                <w:sz w:val="23"/>
                <w:szCs w:val="23"/>
              </w:rPr>
            </w:pPr>
            <w:r w:rsidRPr="006C58D6">
              <w:rPr>
                <w:rFonts w:ascii="Swis721 Th BT" w:hAnsi="Swis721 Th BT" w:cs="Arial"/>
                <w:b/>
                <w:bCs/>
                <w:color w:val="FFFFFF" w:themeColor="background1"/>
                <w:sz w:val="23"/>
                <w:szCs w:val="23"/>
              </w:rPr>
              <w:t>Fármaco</w:t>
            </w:r>
          </w:p>
        </w:tc>
        <w:tc>
          <w:tcPr>
            <w:tcW w:w="4913" w:type="dxa"/>
            <w:shd w:val="clear" w:color="auto" w:fill="0070C0"/>
            <w:vAlign w:val="center"/>
          </w:tcPr>
          <w:p w14:paraId="4A63BA3B" w14:textId="77777777" w:rsidR="006C58D6" w:rsidRPr="006C58D6" w:rsidRDefault="006C58D6" w:rsidP="00553901">
            <w:pPr>
              <w:pStyle w:val="bibliografia"/>
              <w:jc w:val="center"/>
              <w:rPr>
                <w:b/>
                <w:color w:val="FFFFFF" w:themeColor="background1"/>
                <w:sz w:val="23"/>
                <w:szCs w:val="23"/>
                <w:lang w:val="pt-BR"/>
              </w:rPr>
            </w:pPr>
            <w:r w:rsidRPr="006C58D6">
              <w:rPr>
                <w:b/>
                <w:color w:val="FFFFFF" w:themeColor="background1"/>
                <w:sz w:val="23"/>
                <w:szCs w:val="23"/>
                <w:lang w:val="pt-BR"/>
              </w:rPr>
              <w:t>Dose e Posologia</w:t>
            </w:r>
          </w:p>
        </w:tc>
        <w:tc>
          <w:tcPr>
            <w:tcW w:w="2483" w:type="dxa"/>
            <w:shd w:val="clear" w:color="auto" w:fill="0070C0"/>
            <w:vAlign w:val="center"/>
          </w:tcPr>
          <w:p w14:paraId="6EEC358F" w14:textId="77777777" w:rsidR="006C58D6" w:rsidRPr="006C58D6" w:rsidRDefault="006C58D6" w:rsidP="00553901">
            <w:pPr>
              <w:pStyle w:val="Cabealho"/>
              <w:tabs>
                <w:tab w:val="clear" w:pos="4252"/>
                <w:tab w:val="clear" w:pos="8504"/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</w:pPr>
            <w:r w:rsidRPr="006C58D6"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  <w:t>Propriedades e Descrição</w:t>
            </w:r>
          </w:p>
        </w:tc>
      </w:tr>
      <w:tr w:rsidR="006C58D6" w:rsidRPr="00F75A97" w14:paraId="174C87BE" w14:textId="77777777" w:rsidTr="006C58D6">
        <w:trPr>
          <w:trHeight w:val="321"/>
        </w:trPr>
        <w:tc>
          <w:tcPr>
            <w:tcW w:w="2312" w:type="dxa"/>
            <w:vAlign w:val="center"/>
          </w:tcPr>
          <w:p w14:paraId="15E45AEC" w14:textId="77777777" w:rsidR="006C58D6" w:rsidRPr="006C58D6" w:rsidRDefault="006C58D6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proofErr w:type="spellStart"/>
            <w:r w:rsidRPr="006C58D6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Praziquantel</w:t>
            </w:r>
            <w:proofErr w:type="spellEnd"/>
            <w:r w:rsidRPr="006C58D6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 xml:space="preserve"> </w:t>
            </w:r>
          </w:p>
        </w:tc>
        <w:tc>
          <w:tcPr>
            <w:tcW w:w="4913" w:type="dxa"/>
            <w:vAlign w:val="center"/>
          </w:tcPr>
          <w:p w14:paraId="7480C6CE" w14:textId="77777777" w:rsidR="006C58D6" w:rsidRPr="006C58D6" w:rsidRDefault="006C58D6" w:rsidP="00553901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  <w:r w:rsidRPr="006C58D6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Esquistossomose:</w:t>
            </w:r>
          </w:p>
          <w:p w14:paraId="0B57BA16" w14:textId="77777777" w:rsidR="006C58D6" w:rsidRPr="006C58D6" w:rsidRDefault="006C58D6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6C58D6">
              <w:rPr>
                <w:color w:val="404040" w:themeColor="text1" w:themeTint="BF"/>
                <w:sz w:val="23"/>
                <w:szCs w:val="23"/>
                <w:lang w:val="pt-BR"/>
              </w:rPr>
              <w:t>20 mg/Kg, 3 vezes, em um dia de tratamento; o intervalo entre as doses deve ser de no mínimo 4h, e no máximo, 6h.</w:t>
            </w:r>
          </w:p>
          <w:p w14:paraId="3F8A8B2D" w14:textId="77777777" w:rsidR="006C58D6" w:rsidRPr="006C58D6" w:rsidRDefault="006C58D6" w:rsidP="00553901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</w:p>
          <w:p w14:paraId="410A0521" w14:textId="77777777" w:rsidR="006C58D6" w:rsidRPr="006C58D6" w:rsidRDefault="006C58D6" w:rsidP="00553901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  <w:r w:rsidRPr="006C58D6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Teníase:</w:t>
            </w:r>
          </w:p>
          <w:p w14:paraId="38739D47" w14:textId="77777777" w:rsidR="006C58D6" w:rsidRPr="006C58D6" w:rsidRDefault="006C58D6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6C58D6">
              <w:rPr>
                <w:color w:val="404040" w:themeColor="text1" w:themeTint="BF"/>
                <w:sz w:val="23"/>
                <w:szCs w:val="23"/>
                <w:lang w:val="pt-BR"/>
              </w:rPr>
              <w:t>Adultos: 600 mg, em dose única;</w:t>
            </w:r>
          </w:p>
          <w:p w14:paraId="466581E9" w14:textId="77777777" w:rsidR="006C58D6" w:rsidRPr="006C58D6" w:rsidRDefault="006C58D6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6C58D6">
              <w:rPr>
                <w:color w:val="404040" w:themeColor="text1" w:themeTint="BF"/>
                <w:sz w:val="23"/>
                <w:szCs w:val="23"/>
                <w:lang w:val="pt-BR"/>
              </w:rPr>
              <w:t>Crianças de 6 a 12 anos: 300 mg, em dose única;</w:t>
            </w:r>
          </w:p>
          <w:p w14:paraId="3F35AEAC" w14:textId="77777777" w:rsidR="006C58D6" w:rsidRPr="006C58D6" w:rsidRDefault="006C58D6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6C58D6">
              <w:rPr>
                <w:color w:val="404040" w:themeColor="text1" w:themeTint="BF"/>
                <w:sz w:val="23"/>
                <w:szCs w:val="23"/>
                <w:lang w:val="pt-BR"/>
              </w:rPr>
              <w:t>Crianças de 2 a 6 anos: 150 mg, em dose única.</w:t>
            </w:r>
          </w:p>
          <w:p w14:paraId="097ACCF6" w14:textId="77777777" w:rsidR="006C58D6" w:rsidRPr="006C58D6" w:rsidRDefault="006C58D6" w:rsidP="00553901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</w:p>
          <w:p w14:paraId="4715AFFD" w14:textId="77777777" w:rsidR="006C58D6" w:rsidRPr="006C58D6" w:rsidRDefault="006C58D6" w:rsidP="00553901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  <w:proofErr w:type="spellStart"/>
            <w:r w:rsidRPr="006C58D6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Himenolepíase</w:t>
            </w:r>
            <w:proofErr w:type="spellEnd"/>
            <w:r w:rsidRPr="006C58D6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 xml:space="preserve">: </w:t>
            </w:r>
          </w:p>
          <w:p w14:paraId="260D66B6" w14:textId="77777777" w:rsidR="006C58D6" w:rsidRPr="006C58D6" w:rsidRDefault="006C58D6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6C58D6">
              <w:rPr>
                <w:color w:val="404040" w:themeColor="text1" w:themeTint="BF"/>
                <w:sz w:val="23"/>
                <w:szCs w:val="23"/>
                <w:lang w:val="pt-BR"/>
              </w:rPr>
              <w:t>Adultos: 900 mg, em dose única;</w:t>
            </w:r>
          </w:p>
          <w:p w14:paraId="6B2A19E0" w14:textId="77777777" w:rsidR="006C58D6" w:rsidRPr="006C58D6" w:rsidRDefault="006C58D6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6C58D6">
              <w:rPr>
                <w:color w:val="404040" w:themeColor="text1" w:themeTint="BF"/>
                <w:sz w:val="23"/>
                <w:szCs w:val="23"/>
                <w:lang w:val="pt-BR"/>
              </w:rPr>
              <w:t>Crianças de 6 a 12 anos: 600 mg, em dose única;</w:t>
            </w:r>
          </w:p>
          <w:p w14:paraId="492F8456" w14:textId="77777777" w:rsidR="006C58D6" w:rsidRPr="006C58D6" w:rsidRDefault="006C58D6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6C58D6">
              <w:rPr>
                <w:color w:val="404040" w:themeColor="text1" w:themeTint="BF"/>
                <w:sz w:val="23"/>
                <w:szCs w:val="23"/>
                <w:lang w:val="pt-BR"/>
              </w:rPr>
              <w:t>Crianças de 2 a 6 anos: 300 mg, em dose única.</w:t>
            </w:r>
          </w:p>
          <w:p w14:paraId="3EF4A8B1" w14:textId="77777777" w:rsidR="006C58D6" w:rsidRPr="006C58D6" w:rsidRDefault="006C58D6" w:rsidP="00553901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</w:p>
          <w:p w14:paraId="4AF852C9" w14:textId="77777777" w:rsidR="006C58D6" w:rsidRPr="006C58D6" w:rsidRDefault="006C58D6" w:rsidP="00553901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  <w:r w:rsidRPr="006C58D6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 xml:space="preserve">Na forma cutânea e muscular da cisticercose: </w:t>
            </w:r>
          </w:p>
          <w:p w14:paraId="5C780BEC" w14:textId="0E9E1139" w:rsidR="006C58D6" w:rsidRPr="006C58D6" w:rsidRDefault="006C58D6" w:rsidP="006C58D6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6C58D6">
              <w:rPr>
                <w:color w:val="404040" w:themeColor="text1" w:themeTint="BF"/>
                <w:sz w:val="23"/>
                <w:szCs w:val="23"/>
                <w:lang w:val="pt-BR"/>
              </w:rPr>
              <w:t>30 mg/Kg/dia, em 3 tomadas diárias, por 7 dias.</w:t>
            </w:r>
          </w:p>
        </w:tc>
        <w:tc>
          <w:tcPr>
            <w:tcW w:w="2483" w:type="dxa"/>
            <w:vAlign w:val="center"/>
          </w:tcPr>
          <w:p w14:paraId="046E5200" w14:textId="77777777" w:rsidR="006C58D6" w:rsidRPr="006C58D6" w:rsidRDefault="006C58D6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6C58D6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 xml:space="preserve">Anti-helmíntico ativo contra trematódeos e </w:t>
            </w:r>
            <w:proofErr w:type="spellStart"/>
            <w:r w:rsidRPr="006C58D6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cestóideos</w:t>
            </w:r>
            <w:proofErr w:type="spellEnd"/>
            <w:r w:rsidRPr="006C58D6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.</w:t>
            </w:r>
          </w:p>
        </w:tc>
      </w:tr>
      <w:tr w:rsidR="006C58D6" w:rsidRPr="00F75A97" w14:paraId="04BBCAD7" w14:textId="77777777" w:rsidTr="006C58D6">
        <w:trPr>
          <w:trHeight w:val="321"/>
        </w:trPr>
        <w:tc>
          <w:tcPr>
            <w:tcW w:w="2312" w:type="dxa"/>
            <w:vAlign w:val="center"/>
          </w:tcPr>
          <w:p w14:paraId="20CA1723" w14:textId="24140FD4" w:rsidR="006C58D6" w:rsidRPr="006C58D6" w:rsidRDefault="006C58D6" w:rsidP="006C58D6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proofErr w:type="spellStart"/>
            <w:r w:rsidRPr="006C58D6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Ivermectina</w:t>
            </w:r>
            <w:proofErr w:type="spellEnd"/>
            <w:r w:rsidRPr="006C58D6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 xml:space="preserve"> </w:t>
            </w:r>
          </w:p>
        </w:tc>
        <w:tc>
          <w:tcPr>
            <w:tcW w:w="4913" w:type="dxa"/>
            <w:vAlign w:val="center"/>
          </w:tcPr>
          <w:p w14:paraId="30B003B2" w14:textId="77777777" w:rsidR="006C58D6" w:rsidRPr="006C58D6" w:rsidRDefault="006C58D6" w:rsidP="006C58D6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6C58D6">
              <w:rPr>
                <w:color w:val="404040" w:themeColor="text1" w:themeTint="BF"/>
                <w:sz w:val="23"/>
                <w:szCs w:val="23"/>
                <w:lang w:val="pt-BR"/>
              </w:rPr>
              <w:t>Varia de 150 mcg a 400 mcg/Kg, em dose única, de acordo com a patologia.</w:t>
            </w:r>
          </w:p>
          <w:p w14:paraId="6B8A88AC" w14:textId="77777777" w:rsidR="006C58D6" w:rsidRPr="006C58D6" w:rsidRDefault="006C58D6" w:rsidP="006C58D6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6C58D6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 </w:t>
            </w:r>
          </w:p>
          <w:p w14:paraId="3CAA137D" w14:textId="77777777" w:rsidR="006C58D6" w:rsidRPr="006C58D6" w:rsidRDefault="006C58D6" w:rsidP="006C58D6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proofErr w:type="spellStart"/>
            <w:r w:rsidRPr="006C58D6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Estrongiloidíase</w:t>
            </w:r>
            <w:proofErr w:type="spellEnd"/>
            <w:r w:rsidRPr="006C58D6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 xml:space="preserve">, escabiose ou pediculose: </w:t>
            </w:r>
            <w:r w:rsidRPr="006C58D6">
              <w:rPr>
                <w:color w:val="404040" w:themeColor="text1" w:themeTint="BF"/>
                <w:sz w:val="23"/>
                <w:szCs w:val="23"/>
                <w:lang w:val="pt-BR"/>
              </w:rPr>
              <w:t>200 mcg/Kg.</w:t>
            </w:r>
          </w:p>
          <w:p w14:paraId="63BA768E" w14:textId="77777777" w:rsidR="006C58D6" w:rsidRPr="006C58D6" w:rsidRDefault="006C58D6" w:rsidP="006C58D6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6C58D6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Oncocercose</w:t>
            </w:r>
            <w:r w:rsidRPr="006C58D6">
              <w:rPr>
                <w:color w:val="404040" w:themeColor="text1" w:themeTint="BF"/>
                <w:sz w:val="23"/>
                <w:szCs w:val="23"/>
                <w:lang w:val="pt-BR"/>
              </w:rPr>
              <w:t>: 150 mcg/Kg.</w:t>
            </w:r>
          </w:p>
          <w:p w14:paraId="03E65882" w14:textId="0362FEC1" w:rsidR="006C58D6" w:rsidRPr="006C58D6" w:rsidRDefault="006C58D6" w:rsidP="006C58D6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  <w:r w:rsidRPr="006C58D6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Filariose linfática:</w:t>
            </w:r>
            <w:r w:rsidRPr="006C58D6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 400 mcg/Kg.</w:t>
            </w:r>
          </w:p>
        </w:tc>
        <w:tc>
          <w:tcPr>
            <w:tcW w:w="2483" w:type="dxa"/>
            <w:vAlign w:val="center"/>
          </w:tcPr>
          <w:p w14:paraId="36DE2EF2" w14:textId="07D3EB70" w:rsidR="006C58D6" w:rsidRPr="006C58D6" w:rsidRDefault="006C58D6" w:rsidP="006C58D6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6C58D6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nti-helmíntico.</w:t>
            </w:r>
          </w:p>
        </w:tc>
      </w:tr>
    </w:tbl>
    <w:p w14:paraId="0B3EB02B" w14:textId="08C2F573" w:rsidR="004537C8" w:rsidRDefault="004537C8" w:rsidP="00B70169">
      <w:pPr>
        <w:pStyle w:val="Corpo"/>
        <w:spacing w:line="276" w:lineRule="auto"/>
        <w:rPr>
          <w:b/>
        </w:rPr>
      </w:pPr>
    </w:p>
    <w:p w14:paraId="6E561026" w14:textId="77777777" w:rsidR="0025482A" w:rsidRPr="006C58D6" w:rsidRDefault="0025482A" w:rsidP="0025482A">
      <w:pPr>
        <w:pStyle w:val="Corpo"/>
        <w:rPr>
          <w:bCs/>
          <w:sz w:val="18"/>
          <w:szCs w:val="18"/>
        </w:rPr>
      </w:pPr>
      <w:r w:rsidRPr="00B21FB8">
        <w:rPr>
          <w:bCs/>
          <w:sz w:val="18"/>
          <w:szCs w:val="18"/>
          <w:lang w:val="en-US"/>
        </w:rPr>
        <w:t xml:space="preserve">Martindale. The Complete Drug Reference. </w:t>
      </w:r>
      <w:r w:rsidRPr="006C58D6">
        <w:rPr>
          <w:bCs/>
          <w:sz w:val="18"/>
          <w:szCs w:val="18"/>
        </w:rPr>
        <w:t>32a Edição, 1999.</w:t>
      </w:r>
    </w:p>
    <w:p w14:paraId="76B66A54" w14:textId="77777777" w:rsidR="0025482A" w:rsidRPr="006C58D6" w:rsidRDefault="0025482A" w:rsidP="0025482A">
      <w:pPr>
        <w:pStyle w:val="Corpo"/>
        <w:rPr>
          <w:bCs/>
          <w:sz w:val="18"/>
          <w:szCs w:val="18"/>
          <w:lang w:val="en-US"/>
        </w:rPr>
      </w:pPr>
      <w:proofErr w:type="spellStart"/>
      <w:r w:rsidRPr="006C58D6">
        <w:rPr>
          <w:bCs/>
          <w:sz w:val="18"/>
          <w:szCs w:val="18"/>
        </w:rPr>
        <w:t>Korolkovas</w:t>
      </w:r>
      <w:proofErr w:type="spellEnd"/>
      <w:r w:rsidRPr="006C58D6">
        <w:rPr>
          <w:bCs/>
          <w:sz w:val="18"/>
          <w:szCs w:val="18"/>
        </w:rPr>
        <w:t xml:space="preserve">, A. Dicionário Terapêutico Guanabara. </w:t>
      </w:r>
      <w:proofErr w:type="spellStart"/>
      <w:r w:rsidRPr="006C58D6">
        <w:rPr>
          <w:bCs/>
          <w:sz w:val="18"/>
          <w:szCs w:val="18"/>
          <w:lang w:val="en-US"/>
        </w:rPr>
        <w:t>Editora</w:t>
      </w:r>
      <w:proofErr w:type="spellEnd"/>
      <w:r w:rsidRPr="006C58D6">
        <w:rPr>
          <w:bCs/>
          <w:sz w:val="18"/>
          <w:szCs w:val="18"/>
          <w:lang w:val="en-US"/>
        </w:rPr>
        <w:t xml:space="preserve"> Guanabara </w:t>
      </w:r>
      <w:proofErr w:type="spellStart"/>
      <w:r w:rsidRPr="006C58D6">
        <w:rPr>
          <w:bCs/>
          <w:sz w:val="18"/>
          <w:szCs w:val="18"/>
          <w:lang w:val="en-US"/>
        </w:rPr>
        <w:t>Koogan</w:t>
      </w:r>
      <w:proofErr w:type="spellEnd"/>
      <w:r w:rsidRPr="006C58D6">
        <w:rPr>
          <w:bCs/>
          <w:sz w:val="18"/>
          <w:szCs w:val="18"/>
          <w:lang w:val="en-US"/>
        </w:rPr>
        <w:t xml:space="preserve">, 2005/2006. </w:t>
      </w:r>
    </w:p>
    <w:p w14:paraId="3A4EE072" w14:textId="7F179A3B" w:rsidR="004537C8" w:rsidRDefault="004537C8" w:rsidP="00B70169">
      <w:pPr>
        <w:pStyle w:val="Corpo"/>
        <w:spacing w:line="276" w:lineRule="auto"/>
        <w:rPr>
          <w:b/>
        </w:rPr>
      </w:pPr>
    </w:p>
    <w:p w14:paraId="4784D7A6" w14:textId="13F0ED7C" w:rsidR="004537C8" w:rsidRDefault="004537C8" w:rsidP="00B70169">
      <w:pPr>
        <w:pStyle w:val="Corpo"/>
        <w:spacing w:line="276" w:lineRule="auto"/>
        <w:rPr>
          <w:b/>
        </w:rPr>
      </w:pPr>
    </w:p>
    <w:p w14:paraId="1CD3742F" w14:textId="692AD5DB" w:rsidR="004537C8" w:rsidRDefault="004537C8" w:rsidP="00B70169">
      <w:pPr>
        <w:pStyle w:val="Corpo"/>
        <w:spacing w:line="276" w:lineRule="auto"/>
        <w:rPr>
          <w:b/>
        </w:rPr>
      </w:pPr>
    </w:p>
    <w:p w14:paraId="2B5B11B8" w14:textId="3AE067FD" w:rsidR="004537C8" w:rsidRDefault="004537C8" w:rsidP="00B70169">
      <w:pPr>
        <w:pStyle w:val="Corpo"/>
        <w:spacing w:line="276" w:lineRule="auto"/>
        <w:rPr>
          <w:b/>
        </w:rPr>
      </w:pPr>
    </w:p>
    <w:p w14:paraId="4E02333F" w14:textId="5EE0F184" w:rsidR="004537C8" w:rsidRDefault="004537C8" w:rsidP="00B70169">
      <w:pPr>
        <w:pStyle w:val="Corpo"/>
        <w:spacing w:line="276" w:lineRule="auto"/>
        <w:rPr>
          <w:b/>
        </w:rPr>
      </w:pPr>
    </w:p>
    <w:p w14:paraId="769E3396" w14:textId="243D8A49" w:rsidR="004537C8" w:rsidRDefault="004537C8" w:rsidP="00B70169">
      <w:pPr>
        <w:pStyle w:val="Corpo"/>
        <w:spacing w:line="276" w:lineRule="auto"/>
        <w:rPr>
          <w:b/>
        </w:rPr>
      </w:pPr>
    </w:p>
    <w:p w14:paraId="67EEDAD3" w14:textId="229269F4" w:rsidR="004537C8" w:rsidRDefault="004537C8" w:rsidP="00B70169">
      <w:pPr>
        <w:pStyle w:val="Corpo"/>
        <w:spacing w:line="276" w:lineRule="auto"/>
        <w:rPr>
          <w:b/>
        </w:rPr>
      </w:pPr>
    </w:p>
    <w:p w14:paraId="65F76D76" w14:textId="6925E4F2" w:rsidR="004537C8" w:rsidRDefault="004537C8" w:rsidP="00B70169">
      <w:pPr>
        <w:pStyle w:val="Corpo"/>
        <w:spacing w:line="276" w:lineRule="auto"/>
        <w:rPr>
          <w:b/>
        </w:rPr>
      </w:pPr>
    </w:p>
    <w:p w14:paraId="6DBC424A" w14:textId="3F3D3D7B" w:rsidR="0025482A" w:rsidRPr="006C58D6" w:rsidRDefault="0025482A" w:rsidP="0025482A">
      <w:pPr>
        <w:pStyle w:val="Ttulo1"/>
        <w:jc w:val="center"/>
        <w:rPr>
          <w:lang w:val="en-US"/>
        </w:rPr>
      </w:pPr>
      <w:bookmarkStart w:id="206" w:name="_Toc62720196"/>
      <w:proofErr w:type="spellStart"/>
      <w:r w:rsidRPr="0025482A">
        <w:lastRenderedPageBreak/>
        <w:t>Antidopaminérgicos</w:t>
      </w:r>
      <w:bookmarkEnd w:id="206"/>
      <w:proofErr w:type="spellEnd"/>
    </w:p>
    <w:p w14:paraId="5CB88358" w14:textId="77777777" w:rsidR="0025482A" w:rsidRDefault="0025482A" w:rsidP="0025482A">
      <w:pPr>
        <w:tabs>
          <w:tab w:val="left" w:pos="1537"/>
        </w:tabs>
        <w:rPr>
          <w:rFonts w:ascii="Futura Md BT" w:hAnsi="Futura Md BT"/>
          <w:color w:val="7F7F7F" w:themeColor="text1" w:themeTint="80"/>
          <w:sz w:val="30"/>
        </w:rPr>
      </w:pPr>
    </w:p>
    <w:tbl>
      <w:tblPr>
        <w:tblStyle w:val="Tabelacomgrade"/>
        <w:tblpPr w:leftFromText="141" w:rightFromText="141" w:vertAnchor="text" w:horzAnchor="margin" w:tblpXSpec="center" w:tblpY="35"/>
        <w:tblW w:w="9708" w:type="dxa"/>
        <w:tblLook w:val="04A0" w:firstRow="1" w:lastRow="0" w:firstColumn="1" w:lastColumn="0" w:noHBand="0" w:noVBand="1"/>
      </w:tblPr>
      <w:tblGrid>
        <w:gridCol w:w="2312"/>
        <w:gridCol w:w="3689"/>
        <w:gridCol w:w="3707"/>
      </w:tblGrid>
      <w:tr w:rsidR="0025482A" w:rsidRPr="00F75A97" w14:paraId="13BDD4AD" w14:textId="77777777" w:rsidTr="0025482A">
        <w:trPr>
          <w:trHeight w:val="321"/>
        </w:trPr>
        <w:tc>
          <w:tcPr>
            <w:tcW w:w="9708" w:type="dxa"/>
            <w:gridSpan w:val="3"/>
            <w:shd w:val="clear" w:color="auto" w:fill="0070C0"/>
            <w:vAlign w:val="center"/>
          </w:tcPr>
          <w:p w14:paraId="2D93A215" w14:textId="77777777" w:rsidR="0025482A" w:rsidRPr="0025482A" w:rsidRDefault="0025482A" w:rsidP="00553901">
            <w:pPr>
              <w:pStyle w:val="Cabealho"/>
              <w:tabs>
                <w:tab w:val="clear" w:pos="4252"/>
                <w:tab w:val="clear" w:pos="8504"/>
                <w:tab w:val="center" w:pos="4419"/>
                <w:tab w:val="right" w:pos="8838"/>
              </w:tabs>
              <w:jc w:val="center"/>
              <w:rPr>
                <w:rFonts w:ascii="Swis721 Th BT" w:hAnsi="Swis721 Th BT"/>
                <w:b/>
                <w:color w:val="FFFFFF" w:themeColor="background1"/>
                <w:sz w:val="23"/>
                <w:szCs w:val="23"/>
              </w:rPr>
            </w:pPr>
            <w:bookmarkStart w:id="207" w:name="_Hlk62654574"/>
            <w:proofErr w:type="spellStart"/>
            <w:r w:rsidRPr="0025482A">
              <w:rPr>
                <w:rFonts w:ascii="Swis721 Th BT" w:hAnsi="Swis721 Th BT"/>
                <w:b/>
                <w:color w:val="FFFFFF" w:themeColor="background1"/>
                <w:sz w:val="23"/>
                <w:szCs w:val="23"/>
              </w:rPr>
              <w:t>Antidopaminérgicos</w:t>
            </w:r>
            <w:bookmarkEnd w:id="207"/>
            <w:proofErr w:type="spellEnd"/>
          </w:p>
        </w:tc>
      </w:tr>
      <w:tr w:rsidR="0025482A" w:rsidRPr="0025482A" w14:paraId="239F29EC" w14:textId="77777777" w:rsidTr="0025482A">
        <w:trPr>
          <w:trHeight w:val="321"/>
        </w:trPr>
        <w:tc>
          <w:tcPr>
            <w:tcW w:w="2312" w:type="dxa"/>
            <w:shd w:val="clear" w:color="auto" w:fill="0070C0"/>
            <w:vAlign w:val="center"/>
          </w:tcPr>
          <w:p w14:paraId="7494AA8A" w14:textId="77777777" w:rsidR="0025482A" w:rsidRPr="0025482A" w:rsidRDefault="0025482A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FFFFFF" w:themeColor="background1"/>
                <w:sz w:val="23"/>
                <w:szCs w:val="23"/>
              </w:rPr>
            </w:pPr>
            <w:r w:rsidRPr="0025482A">
              <w:rPr>
                <w:rFonts w:ascii="Swis721 Th BT" w:hAnsi="Swis721 Th BT" w:cs="Arial"/>
                <w:b/>
                <w:bCs/>
                <w:color w:val="FFFFFF" w:themeColor="background1"/>
                <w:sz w:val="23"/>
                <w:szCs w:val="23"/>
              </w:rPr>
              <w:t>Fármaco</w:t>
            </w:r>
          </w:p>
        </w:tc>
        <w:tc>
          <w:tcPr>
            <w:tcW w:w="3689" w:type="dxa"/>
            <w:shd w:val="clear" w:color="auto" w:fill="0070C0"/>
            <w:vAlign w:val="center"/>
          </w:tcPr>
          <w:p w14:paraId="065F6B18" w14:textId="77777777" w:rsidR="0025482A" w:rsidRPr="0025482A" w:rsidRDefault="0025482A" w:rsidP="00553901">
            <w:pPr>
              <w:pStyle w:val="bibliografia"/>
              <w:jc w:val="center"/>
              <w:rPr>
                <w:b/>
                <w:color w:val="FFFFFF" w:themeColor="background1"/>
                <w:sz w:val="23"/>
                <w:szCs w:val="23"/>
                <w:lang w:val="pt-BR"/>
              </w:rPr>
            </w:pPr>
            <w:r w:rsidRPr="0025482A">
              <w:rPr>
                <w:b/>
                <w:color w:val="FFFFFF" w:themeColor="background1"/>
                <w:sz w:val="23"/>
                <w:szCs w:val="23"/>
                <w:lang w:val="pt-BR"/>
              </w:rPr>
              <w:t>Dose e Posologia</w:t>
            </w:r>
          </w:p>
        </w:tc>
        <w:tc>
          <w:tcPr>
            <w:tcW w:w="3707" w:type="dxa"/>
            <w:shd w:val="clear" w:color="auto" w:fill="0070C0"/>
            <w:vAlign w:val="center"/>
          </w:tcPr>
          <w:p w14:paraId="159C2E0B" w14:textId="77777777" w:rsidR="0025482A" w:rsidRPr="0025482A" w:rsidRDefault="0025482A" w:rsidP="00553901">
            <w:pPr>
              <w:pStyle w:val="Cabealho"/>
              <w:tabs>
                <w:tab w:val="clear" w:pos="4252"/>
                <w:tab w:val="clear" w:pos="8504"/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</w:pPr>
            <w:r w:rsidRPr="0025482A">
              <w:rPr>
                <w:rFonts w:ascii="Swis721 Th BT" w:hAnsi="Swis721 Th BT" w:cs="Arial"/>
                <w:b/>
                <w:color w:val="FFFFFF" w:themeColor="background1"/>
                <w:sz w:val="23"/>
                <w:szCs w:val="23"/>
              </w:rPr>
              <w:t>Propriedades e Descrição</w:t>
            </w:r>
          </w:p>
        </w:tc>
      </w:tr>
      <w:tr w:rsidR="0025482A" w:rsidRPr="0025482A" w14:paraId="313639A2" w14:textId="77777777" w:rsidTr="00553901">
        <w:trPr>
          <w:trHeight w:val="1162"/>
        </w:trPr>
        <w:tc>
          <w:tcPr>
            <w:tcW w:w="2312" w:type="dxa"/>
            <w:vAlign w:val="center"/>
          </w:tcPr>
          <w:p w14:paraId="2C1818FA" w14:textId="77777777" w:rsidR="0025482A" w:rsidRPr="0025482A" w:rsidRDefault="0025482A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proofErr w:type="spellStart"/>
            <w:r w:rsidRPr="0025482A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Bromoprida</w:t>
            </w:r>
            <w:proofErr w:type="spellEnd"/>
          </w:p>
        </w:tc>
        <w:tc>
          <w:tcPr>
            <w:tcW w:w="3689" w:type="dxa"/>
            <w:vAlign w:val="center"/>
          </w:tcPr>
          <w:p w14:paraId="33830B48" w14:textId="77777777" w:rsidR="0025482A" w:rsidRPr="0025482A" w:rsidRDefault="0025482A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25482A">
              <w:rPr>
                <w:color w:val="404040" w:themeColor="text1" w:themeTint="BF"/>
                <w:sz w:val="23"/>
                <w:szCs w:val="23"/>
                <w:lang w:val="pt-BR"/>
              </w:rPr>
              <w:t>Adultos:</w:t>
            </w:r>
          </w:p>
          <w:p w14:paraId="79E03B2F" w14:textId="3722DA20" w:rsidR="0025482A" w:rsidRPr="0025482A" w:rsidRDefault="0025482A" w:rsidP="0025482A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25482A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10 mg, 3 vezes ao dia, por via oral, antes das refeições.       </w:t>
            </w:r>
          </w:p>
        </w:tc>
        <w:tc>
          <w:tcPr>
            <w:tcW w:w="3707" w:type="dxa"/>
            <w:vAlign w:val="center"/>
          </w:tcPr>
          <w:p w14:paraId="2A4B7628" w14:textId="77777777" w:rsidR="0025482A" w:rsidRPr="0025482A" w:rsidRDefault="0025482A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25482A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ntiemético;</w:t>
            </w:r>
          </w:p>
          <w:p w14:paraId="2C00AE94" w14:textId="77777777" w:rsidR="0025482A" w:rsidRPr="0025482A" w:rsidRDefault="0025482A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25482A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Regulador da motricidade gastroduodenal.</w:t>
            </w:r>
          </w:p>
        </w:tc>
      </w:tr>
      <w:tr w:rsidR="0025482A" w:rsidRPr="0025482A" w14:paraId="408D412E" w14:textId="77777777" w:rsidTr="00553901">
        <w:trPr>
          <w:trHeight w:val="1162"/>
        </w:trPr>
        <w:tc>
          <w:tcPr>
            <w:tcW w:w="2312" w:type="dxa"/>
            <w:vAlign w:val="center"/>
          </w:tcPr>
          <w:p w14:paraId="084DDBD7" w14:textId="77777777" w:rsidR="0025482A" w:rsidRPr="0025482A" w:rsidRDefault="0025482A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proofErr w:type="spellStart"/>
            <w:r w:rsidRPr="0025482A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Domperidona</w:t>
            </w:r>
            <w:proofErr w:type="spellEnd"/>
            <w:r w:rsidRPr="0025482A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 xml:space="preserve"> </w:t>
            </w:r>
          </w:p>
        </w:tc>
        <w:tc>
          <w:tcPr>
            <w:tcW w:w="3689" w:type="dxa"/>
            <w:vAlign w:val="center"/>
          </w:tcPr>
          <w:p w14:paraId="2DF76E5F" w14:textId="77777777" w:rsidR="0025482A" w:rsidRPr="0025482A" w:rsidRDefault="0025482A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25482A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Adultos: </w:t>
            </w:r>
          </w:p>
          <w:p w14:paraId="0851ECE2" w14:textId="77777777" w:rsidR="0025482A" w:rsidRPr="0025482A" w:rsidRDefault="0025482A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25482A">
              <w:rPr>
                <w:color w:val="404040" w:themeColor="text1" w:themeTint="BF"/>
                <w:sz w:val="23"/>
                <w:szCs w:val="23"/>
                <w:lang w:val="pt-BR"/>
              </w:rPr>
              <w:t>Via oral: 20 a 40 mg, 3 ou 4 vezes ao dia.</w:t>
            </w:r>
          </w:p>
          <w:p w14:paraId="49F960AF" w14:textId="77777777" w:rsidR="0025482A" w:rsidRPr="0025482A" w:rsidRDefault="0025482A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</w:p>
          <w:p w14:paraId="7EFEF775" w14:textId="77777777" w:rsidR="0025482A" w:rsidRPr="0025482A" w:rsidRDefault="0025482A" w:rsidP="00553901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  <w:r w:rsidRPr="0025482A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Síndromes dispépticas:</w:t>
            </w:r>
          </w:p>
          <w:p w14:paraId="4BC34316" w14:textId="37EABDB5" w:rsidR="0025482A" w:rsidRPr="0025482A" w:rsidRDefault="0025482A" w:rsidP="0025482A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25482A">
              <w:rPr>
                <w:color w:val="404040" w:themeColor="text1" w:themeTint="BF"/>
                <w:sz w:val="23"/>
                <w:szCs w:val="23"/>
                <w:lang w:val="pt-BR"/>
              </w:rPr>
              <w:t xml:space="preserve">10 mg, 3 vezes ao dia, cerca de 30 minutos antes das refeições e ao deitar. </w:t>
            </w:r>
          </w:p>
        </w:tc>
        <w:tc>
          <w:tcPr>
            <w:tcW w:w="3707" w:type="dxa"/>
            <w:vAlign w:val="center"/>
          </w:tcPr>
          <w:p w14:paraId="1CF175F1" w14:textId="77777777" w:rsidR="0025482A" w:rsidRPr="0025482A" w:rsidRDefault="0025482A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25482A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ntiemético;</w:t>
            </w:r>
          </w:p>
          <w:p w14:paraId="764654F2" w14:textId="77777777" w:rsidR="0025482A" w:rsidRPr="0025482A" w:rsidRDefault="0025482A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25482A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Bloqueador periférico da dopamina;</w:t>
            </w:r>
          </w:p>
          <w:p w14:paraId="0335C32D" w14:textId="77777777" w:rsidR="0025482A" w:rsidRPr="0025482A" w:rsidRDefault="0025482A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25482A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Modificador das funções gastrintestinais.</w:t>
            </w:r>
          </w:p>
        </w:tc>
      </w:tr>
      <w:tr w:rsidR="0025482A" w:rsidRPr="0025482A" w14:paraId="6CB92F49" w14:textId="77777777" w:rsidTr="00553901">
        <w:trPr>
          <w:trHeight w:val="1162"/>
        </w:trPr>
        <w:tc>
          <w:tcPr>
            <w:tcW w:w="2312" w:type="dxa"/>
            <w:vAlign w:val="center"/>
          </w:tcPr>
          <w:p w14:paraId="060A6586" w14:textId="77777777" w:rsidR="0025482A" w:rsidRPr="0025482A" w:rsidRDefault="0025482A" w:rsidP="00553901">
            <w:pPr>
              <w:keepNext/>
              <w:jc w:val="center"/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</w:pPr>
            <w:proofErr w:type="spellStart"/>
            <w:r w:rsidRPr="0025482A">
              <w:rPr>
                <w:rFonts w:ascii="Swis721 Th BT" w:hAnsi="Swis721 Th BT" w:cs="Arial"/>
                <w:b/>
                <w:bCs/>
                <w:color w:val="404040" w:themeColor="text1" w:themeTint="BF"/>
                <w:sz w:val="23"/>
                <w:szCs w:val="23"/>
              </w:rPr>
              <w:t>Metoclopramida</w:t>
            </w:r>
            <w:proofErr w:type="spellEnd"/>
          </w:p>
        </w:tc>
        <w:tc>
          <w:tcPr>
            <w:tcW w:w="3689" w:type="dxa"/>
            <w:vAlign w:val="center"/>
          </w:tcPr>
          <w:p w14:paraId="57E567B2" w14:textId="77777777" w:rsidR="0025482A" w:rsidRPr="0025482A" w:rsidRDefault="0025482A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25482A">
              <w:rPr>
                <w:color w:val="404040" w:themeColor="text1" w:themeTint="BF"/>
                <w:sz w:val="23"/>
                <w:szCs w:val="23"/>
                <w:lang w:val="pt-BR"/>
              </w:rPr>
              <w:t>Adultos:</w:t>
            </w:r>
          </w:p>
          <w:p w14:paraId="16C80357" w14:textId="77777777" w:rsidR="0025482A" w:rsidRPr="0025482A" w:rsidRDefault="0025482A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25482A">
              <w:rPr>
                <w:color w:val="404040" w:themeColor="text1" w:themeTint="BF"/>
                <w:sz w:val="23"/>
                <w:szCs w:val="23"/>
                <w:lang w:val="pt-BR"/>
              </w:rPr>
              <w:t>Via oral: 0,5 mg/Kg, 4 vezes ao dia, por 6 dias, começando 24 horas após a quimioterapia.</w:t>
            </w:r>
          </w:p>
          <w:p w14:paraId="1234D4C2" w14:textId="77777777" w:rsidR="0025482A" w:rsidRPr="0025482A" w:rsidRDefault="0025482A" w:rsidP="00553901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</w:p>
          <w:p w14:paraId="0FD2DA24" w14:textId="77777777" w:rsidR="0025482A" w:rsidRPr="0025482A" w:rsidRDefault="0025482A" w:rsidP="00553901">
            <w:pPr>
              <w:pStyle w:val="bibliografia"/>
              <w:jc w:val="center"/>
              <w:rPr>
                <w:b/>
                <w:color w:val="404040" w:themeColor="text1" w:themeTint="BF"/>
                <w:sz w:val="23"/>
                <w:szCs w:val="23"/>
                <w:lang w:val="pt-BR"/>
              </w:rPr>
            </w:pPr>
            <w:proofErr w:type="spellStart"/>
            <w:r w:rsidRPr="0025482A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>Gastroparesia</w:t>
            </w:r>
            <w:proofErr w:type="spellEnd"/>
            <w:r w:rsidRPr="0025482A">
              <w:rPr>
                <w:b/>
                <w:color w:val="404040" w:themeColor="text1" w:themeTint="BF"/>
                <w:sz w:val="23"/>
                <w:szCs w:val="23"/>
                <w:lang w:val="pt-BR"/>
              </w:rPr>
              <w:t xml:space="preserve"> diabética e distúrbios de esvaziamento gástrico:</w:t>
            </w:r>
          </w:p>
          <w:p w14:paraId="040D5BB5" w14:textId="1FF20D55" w:rsidR="0025482A" w:rsidRPr="0025482A" w:rsidRDefault="0025482A" w:rsidP="0025482A">
            <w:pPr>
              <w:pStyle w:val="bibliografia"/>
              <w:jc w:val="center"/>
              <w:rPr>
                <w:color w:val="404040" w:themeColor="text1" w:themeTint="BF"/>
                <w:sz w:val="23"/>
                <w:szCs w:val="23"/>
                <w:lang w:val="pt-BR"/>
              </w:rPr>
            </w:pPr>
            <w:r w:rsidRPr="0025482A">
              <w:rPr>
                <w:color w:val="404040" w:themeColor="text1" w:themeTint="BF"/>
                <w:sz w:val="23"/>
                <w:szCs w:val="23"/>
                <w:lang w:val="pt-BR"/>
              </w:rPr>
              <w:t>Via oral: 10 mg, cerca de 30 minutos antes das refeições e ao deitar.</w:t>
            </w:r>
          </w:p>
        </w:tc>
        <w:tc>
          <w:tcPr>
            <w:tcW w:w="3707" w:type="dxa"/>
            <w:vAlign w:val="center"/>
          </w:tcPr>
          <w:p w14:paraId="0F83DB6A" w14:textId="77777777" w:rsidR="0025482A" w:rsidRPr="0025482A" w:rsidRDefault="0025482A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25482A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Bloqueador dopaminérgico;</w:t>
            </w:r>
          </w:p>
          <w:p w14:paraId="50852EE0" w14:textId="77777777" w:rsidR="0025482A" w:rsidRPr="0025482A" w:rsidRDefault="0025482A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25482A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ntiemético;</w:t>
            </w:r>
          </w:p>
          <w:p w14:paraId="20641826" w14:textId="77777777" w:rsidR="0025482A" w:rsidRPr="0025482A" w:rsidRDefault="0025482A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25482A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Estimulante peristáltico;</w:t>
            </w:r>
          </w:p>
          <w:p w14:paraId="3AFF3C4D" w14:textId="77777777" w:rsidR="0025482A" w:rsidRPr="0025482A" w:rsidRDefault="0025482A" w:rsidP="00553901">
            <w:pPr>
              <w:pStyle w:val="Cabealho"/>
              <w:tabs>
                <w:tab w:val="center" w:pos="4419"/>
                <w:tab w:val="right" w:pos="8838"/>
              </w:tabs>
              <w:jc w:val="center"/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</w:pPr>
            <w:r w:rsidRPr="0025482A">
              <w:rPr>
                <w:rFonts w:ascii="Swis721 Th BT" w:hAnsi="Swis721 Th BT" w:cs="Arial"/>
                <w:color w:val="404040" w:themeColor="text1" w:themeTint="BF"/>
                <w:sz w:val="23"/>
                <w:szCs w:val="23"/>
              </w:rPr>
              <w:t>Adjuvante no esvaziamento gastrintestinal.</w:t>
            </w:r>
          </w:p>
        </w:tc>
      </w:tr>
    </w:tbl>
    <w:p w14:paraId="5856D6DB" w14:textId="77777777" w:rsidR="00BD4594" w:rsidRPr="006C58D6" w:rsidRDefault="00BD4594" w:rsidP="00BD4594">
      <w:pPr>
        <w:pStyle w:val="Corpo"/>
        <w:rPr>
          <w:bCs/>
          <w:sz w:val="18"/>
          <w:szCs w:val="18"/>
        </w:rPr>
      </w:pPr>
      <w:r w:rsidRPr="00B21FB8">
        <w:rPr>
          <w:bCs/>
          <w:sz w:val="18"/>
          <w:szCs w:val="18"/>
          <w:lang w:val="en-US"/>
        </w:rPr>
        <w:t xml:space="preserve">Martindale. The Complete Drug Reference. </w:t>
      </w:r>
      <w:r w:rsidRPr="006C58D6">
        <w:rPr>
          <w:bCs/>
          <w:sz w:val="18"/>
          <w:szCs w:val="18"/>
        </w:rPr>
        <w:t>32a Edição, 1999.</w:t>
      </w:r>
    </w:p>
    <w:p w14:paraId="167D7072" w14:textId="77777777" w:rsidR="00BD4594" w:rsidRPr="00B21FB8" w:rsidRDefault="00BD4594" w:rsidP="00BD4594">
      <w:pPr>
        <w:pStyle w:val="Corpo"/>
        <w:rPr>
          <w:bCs/>
          <w:sz w:val="18"/>
          <w:szCs w:val="18"/>
        </w:rPr>
      </w:pPr>
      <w:proofErr w:type="spellStart"/>
      <w:r w:rsidRPr="006C58D6">
        <w:rPr>
          <w:bCs/>
          <w:sz w:val="18"/>
          <w:szCs w:val="18"/>
        </w:rPr>
        <w:t>Korolkovas</w:t>
      </w:r>
      <w:proofErr w:type="spellEnd"/>
      <w:r w:rsidRPr="006C58D6">
        <w:rPr>
          <w:bCs/>
          <w:sz w:val="18"/>
          <w:szCs w:val="18"/>
        </w:rPr>
        <w:t xml:space="preserve">, A. Dicionário Terapêutico Guanabara. </w:t>
      </w:r>
      <w:r w:rsidRPr="00B21FB8">
        <w:rPr>
          <w:bCs/>
          <w:sz w:val="18"/>
          <w:szCs w:val="18"/>
        </w:rPr>
        <w:t xml:space="preserve">Editora Guanabara Koogan, 2005/2006. </w:t>
      </w:r>
    </w:p>
    <w:p w14:paraId="03F10F67" w14:textId="3E97C8D9" w:rsidR="004537C8" w:rsidRPr="0025482A" w:rsidRDefault="004537C8" w:rsidP="00B70169">
      <w:pPr>
        <w:pStyle w:val="Corpo"/>
        <w:spacing w:line="276" w:lineRule="auto"/>
        <w:rPr>
          <w:b/>
          <w:szCs w:val="23"/>
        </w:rPr>
      </w:pPr>
    </w:p>
    <w:p w14:paraId="6001082B" w14:textId="55230104" w:rsidR="004537C8" w:rsidRDefault="004537C8" w:rsidP="00B70169">
      <w:pPr>
        <w:pStyle w:val="Corpo"/>
        <w:spacing w:line="276" w:lineRule="auto"/>
        <w:rPr>
          <w:b/>
        </w:rPr>
      </w:pPr>
    </w:p>
    <w:p w14:paraId="3AEAC880" w14:textId="4A4E4FFA" w:rsidR="004537C8" w:rsidRDefault="004537C8" w:rsidP="00B70169">
      <w:pPr>
        <w:pStyle w:val="Corpo"/>
        <w:spacing w:line="276" w:lineRule="auto"/>
        <w:rPr>
          <w:b/>
        </w:rPr>
      </w:pPr>
    </w:p>
    <w:p w14:paraId="395F0A8E" w14:textId="4F9C288E" w:rsidR="004537C8" w:rsidRDefault="004537C8" w:rsidP="00B70169">
      <w:pPr>
        <w:pStyle w:val="Corpo"/>
        <w:spacing w:line="276" w:lineRule="auto"/>
        <w:rPr>
          <w:b/>
        </w:rPr>
      </w:pPr>
    </w:p>
    <w:p w14:paraId="34CCB09E" w14:textId="3FFEC632" w:rsidR="004537C8" w:rsidRDefault="004537C8" w:rsidP="00B70169">
      <w:pPr>
        <w:pStyle w:val="Corpo"/>
        <w:spacing w:line="276" w:lineRule="auto"/>
        <w:rPr>
          <w:b/>
        </w:rPr>
      </w:pPr>
    </w:p>
    <w:p w14:paraId="2C063F1C" w14:textId="28638EF8" w:rsidR="004537C8" w:rsidRDefault="004537C8" w:rsidP="00B70169">
      <w:pPr>
        <w:pStyle w:val="Corpo"/>
        <w:spacing w:line="276" w:lineRule="auto"/>
        <w:rPr>
          <w:b/>
        </w:rPr>
      </w:pPr>
    </w:p>
    <w:p w14:paraId="0E707692" w14:textId="15EC1591" w:rsidR="004537C8" w:rsidRDefault="004537C8" w:rsidP="00B70169">
      <w:pPr>
        <w:pStyle w:val="Corpo"/>
        <w:spacing w:line="276" w:lineRule="auto"/>
        <w:rPr>
          <w:b/>
        </w:rPr>
      </w:pPr>
    </w:p>
    <w:p w14:paraId="1D040DA8" w14:textId="3B8543CF" w:rsidR="004537C8" w:rsidRDefault="004537C8" w:rsidP="00B70169">
      <w:pPr>
        <w:pStyle w:val="Corpo"/>
        <w:spacing w:line="276" w:lineRule="auto"/>
        <w:rPr>
          <w:b/>
        </w:rPr>
      </w:pPr>
    </w:p>
    <w:p w14:paraId="02873884" w14:textId="741D877D" w:rsidR="004537C8" w:rsidRDefault="004537C8" w:rsidP="00B70169">
      <w:pPr>
        <w:pStyle w:val="Corpo"/>
        <w:spacing w:line="276" w:lineRule="auto"/>
        <w:rPr>
          <w:b/>
        </w:rPr>
      </w:pPr>
    </w:p>
    <w:p w14:paraId="2BE3AE56" w14:textId="75E2ACDC" w:rsidR="004537C8" w:rsidRDefault="004537C8" w:rsidP="00B70169">
      <w:pPr>
        <w:pStyle w:val="Corpo"/>
        <w:spacing w:line="276" w:lineRule="auto"/>
        <w:rPr>
          <w:b/>
        </w:rPr>
      </w:pPr>
    </w:p>
    <w:p w14:paraId="140E5C86" w14:textId="2CA7D05B" w:rsidR="004537C8" w:rsidRDefault="004537C8" w:rsidP="00B70169">
      <w:pPr>
        <w:pStyle w:val="Corpo"/>
        <w:spacing w:line="276" w:lineRule="auto"/>
        <w:rPr>
          <w:b/>
        </w:rPr>
      </w:pPr>
    </w:p>
    <w:p w14:paraId="78A1B5EF" w14:textId="77777777" w:rsidR="00FE3C9F" w:rsidRPr="00B21FB8" w:rsidRDefault="00FE3C9F" w:rsidP="00FE3C9F">
      <w:pPr>
        <w:pStyle w:val="Ttulo1"/>
        <w:jc w:val="center"/>
      </w:pPr>
      <w:bookmarkStart w:id="208" w:name="_Toc62720197"/>
      <w:r w:rsidRPr="00B21FB8">
        <w:lastRenderedPageBreak/>
        <w:t>Referências</w:t>
      </w:r>
      <w:bookmarkEnd w:id="208"/>
      <w:r w:rsidRPr="00B21FB8">
        <w:t xml:space="preserve"> </w:t>
      </w:r>
    </w:p>
    <w:p w14:paraId="6ECD8FED" w14:textId="77777777" w:rsidR="00FE3C9F" w:rsidRPr="00B21FB8" w:rsidRDefault="00FE3C9F" w:rsidP="00B70169">
      <w:pPr>
        <w:pStyle w:val="Corpo"/>
        <w:spacing w:line="276" w:lineRule="auto"/>
        <w:rPr>
          <w:b/>
        </w:rPr>
      </w:pPr>
    </w:p>
    <w:p w14:paraId="1468BA1A" w14:textId="77777777" w:rsidR="00BD4594" w:rsidRPr="00BD4594" w:rsidRDefault="00BD4594" w:rsidP="00BD4594"/>
    <w:p w14:paraId="6E09D221" w14:textId="77777777" w:rsidR="00E120DD" w:rsidRPr="000A06EB" w:rsidRDefault="00E120DD" w:rsidP="000A06EB">
      <w:pPr>
        <w:jc w:val="both"/>
        <w:rPr>
          <w:rFonts w:ascii="Swis721 Th BT" w:hAnsi="Swis721 Th BT"/>
          <w:sz w:val="23"/>
          <w:szCs w:val="23"/>
        </w:rPr>
      </w:pPr>
      <w:r w:rsidRPr="000A06EB">
        <w:rPr>
          <w:rFonts w:ascii="Swis721 Th BT" w:hAnsi="Swis721 Th BT"/>
          <w:sz w:val="23"/>
          <w:szCs w:val="23"/>
        </w:rPr>
        <w:t xml:space="preserve">Alonso, J. Tratado de Fitofármacos y </w:t>
      </w:r>
      <w:proofErr w:type="spellStart"/>
      <w:r w:rsidRPr="000A06EB">
        <w:rPr>
          <w:rFonts w:ascii="Swis721 Th BT" w:hAnsi="Swis721 Th BT"/>
          <w:sz w:val="23"/>
          <w:szCs w:val="23"/>
        </w:rPr>
        <w:t>nutraceuticos</w:t>
      </w:r>
      <w:proofErr w:type="spellEnd"/>
      <w:r w:rsidRPr="000A06EB">
        <w:rPr>
          <w:rFonts w:ascii="Swis721 Th BT" w:hAnsi="Swis721 Th BT"/>
          <w:sz w:val="23"/>
          <w:szCs w:val="23"/>
        </w:rPr>
        <w:t>. Editora corpus. 2005.</w:t>
      </w:r>
    </w:p>
    <w:p w14:paraId="09CF2052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proofErr w:type="spellStart"/>
      <w:r w:rsidRPr="000A06EB">
        <w:rPr>
          <w:rFonts w:ascii="Swis721 Th BT" w:hAnsi="Swis721 Th BT"/>
          <w:sz w:val="23"/>
          <w:szCs w:val="23"/>
        </w:rPr>
        <w:t>Bazzoli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F, Zagari RM, </w:t>
      </w:r>
      <w:proofErr w:type="spellStart"/>
      <w:r w:rsidRPr="000A06EB">
        <w:rPr>
          <w:rFonts w:ascii="Swis721 Th BT" w:hAnsi="Swis721 Th BT"/>
          <w:sz w:val="23"/>
          <w:szCs w:val="23"/>
        </w:rPr>
        <w:t>Pozzato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P, </w:t>
      </w:r>
      <w:proofErr w:type="spellStart"/>
      <w:r w:rsidRPr="000A06EB">
        <w:rPr>
          <w:rFonts w:ascii="Swis721 Th BT" w:hAnsi="Swis721 Th BT"/>
          <w:sz w:val="23"/>
          <w:szCs w:val="23"/>
        </w:rPr>
        <w:t>Fossi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S, </w:t>
      </w:r>
      <w:proofErr w:type="spellStart"/>
      <w:r w:rsidRPr="000A06EB">
        <w:rPr>
          <w:rFonts w:ascii="Swis721 Th BT" w:hAnsi="Swis721 Th BT"/>
          <w:sz w:val="23"/>
          <w:szCs w:val="23"/>
        </w:rPr>
        <w:t>Ricciardiello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L, </w:t>
      </w:r>
      <w:proofErr w:type="spellStart"/>
      <w:r w:rsidRPr="000A06EB">
        <w:rPr>
          <w:rFonts w:ascii="Swis721 Th BT" w:hAnsi="Swis721 Th BT"/>
          <w:sz w:val="23"/>
          <w:szCs w:val="23"/>
        </w:rPr>
        <w:t>Nicolini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G, De Luca L, </w:t>
      </w:r>
      <w:proofErr w:type="spellStart"/>
      <w:r w:rsidRPr="000A06EB">
        <w:rPr>
          <w:rFonts w:ascii="Swis721 Th BT" w:hAnsi="Swis721 Th BT"/>
          <w:sz w:val="23"/>
          <w:szCs w:val="23"/>
        </w:rPr>
        <w:t>Berretti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D, </w:t>
      </w:r>
      <w:proofErr w:type="spellStart"/>
      <w:r w:rsidRPr="000A06EB">
        <w:rPr>
          <w:rFonts w:ascii="Swis721 Th BT" w:hAnsi="Swis721 Th BT"/>
          <w:sz w:val="23"/>
          <w:szCs w:val="23"/>
        </w:rPr>
        <w:t>Alampi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G, Di Pietro C, Morelli P, Roda E. </w:t>
      </w:r>
      <w:proofErr w:type="spellStart"/>
      <w:r w:rsidRPr="000A06EB">
        <w:rPr>
          <w:rFonts w:ascii="Swis721 Th BT" w:hAnsi="Swis721 Th BT"/>
          <w:sz w:val="23"/>
          <w:szCs w:val="23"/>
        </w:rPr>
        <w:t>Low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-dose </w:t>
      </w:r>
      <w:proofErr w:type="spellStart"/>
      <w:r w:rsidRPr="000A06EB">
        <w:rPr>
          <w:rFonts w:ascii="Swis721 Th BT" w:hAnsi="Swis721 Th BT"/>
          <w:sz w:val="23"/>
          <w:szCs w:val="23"/>
        </w:rPr>
        <w:t>lansoprazole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</w:t>
      </w:r>
      <w:proofErr w:type="spellStart"/>
      <w:r w:rsidRPr="000A06EB">
        <w:rPr>
          <w:rFonts w:ascii="Swis721 Th BT" w:hAnsi="Swis721 Th BT"/>
          <w:sz w:val="23"/>
          <w:szCs w:val="23"/>
        </w:rPr>
        <w:t>and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</w:t>
      </w:r>
      <w:proofErr w:type="spellStart"/>
      <w:r w:rsidRPr="000A06EB">
        <w:rPr>
          <w:rFonts w:ascii="Swis721 Th BT" w:hAnsi="Swis721 Th BT"/>
          <w:sz w:val="23"/>
          <w:szCs w:val="23"/>
        </w:rPr>
        <w:t>clarithromycin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plus </w:t>
      </w:r>
      <w:proofErr w:type="spellStart"/>
      <w:r w:rsidRPr="000A06EB">
        <w:rPr>
          <w:rFonts w:ascii="Swis721 Th BT" w:hAnsi="Swis721 Th BT"/>
          <w:sz w:val="23"/>
          <w:szCs w:val="23"/>
        </w:rPr>
        <w:t>metronidazole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vs. full-dose </w:t>
      </w:r>
      <w:proofErr w:type="spellStart"/>
      <w:r w:rsidRPr="000A06EB">
        <w:rPr>
          <w:rFonts w:ascii="Swis721 Th BT" w:hAnsi="Swis721 Th BT"/>
          <w:sz w:val="23"/>
          <w:szCs w:val="23"/>
        </w:rPr>
        <w:t>lansoprazole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</w:t>
      </w:r>
      <w:proofErr w:type="spellStart"/>
      <w:r w:rsidRPr="000A06EB">
        <w:rPr>
          <w:rFonts w:ascii="Swis721 Th BT" w:hAnsi="Swis721 Th BT"/>
          <w:sz w:val="23"/>
          <w:szCs w:val="23"/>
        </w:rPr>
        <w:t>and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</w:t>
      </w:r>
      <w:proofErr w:type="spellStart"/>
      <w:r w:rsidRPr="000A06EB">
        <w:rPr>
          <w:rFonts w:ascii="Swis721 Th BT" w:hAnsi="Swis721 Th BT"/>
          <w:sz w:val="23"/>
          <w:szCs w:val="23"/>
        </w:rPr>
        <w:t>clarithromycin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plus </w:t>
      </w:r>
      <w:proofErr w:type="spellStart"/>
      <w:r w:rsidRPr="000A06EB">
        <w:rPr>
          <w:rFonts w:ascii="Swis721 Th BT" w:hAnsi="Swis721 Th BT"/>
          <w:sz w:val="23"/>
          <w:szCs w:val="23"/>
        </w:rPr>
        <w:t>amoxicillin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for </w:t>
      </w:r>
      <w:proofErr w:type="spellStart"/>
      <w:r w:rsidRPr="000A06EB">
        <w:rPr>
          <w:rFonts w:ascii="Swis721 Th BT" w:hAnsi="Swis721 Th BT"/>
          <w:sz w:val="23"/>
          <w:szCs w:val="23"/>
        </w:rPr>
        <w:t>eradication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</w:t>
      </w:r>
      <w:proofErr w:type="spellStart"/>
      <w:r w:rsidRPr="000A06EB">
        <w:rPr>
          <w:rFonts w:ascii="Swis721 Th BT" w:hAnsi="Swis721 Th BT"/>
          <w:sz w:val="23"/>
          <w:szCs w:val="23"/>
        </w:rPr>
        <w:t>of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</w:t>
      </w:r>
      <w:proofErr w:type="spellStart"/>
      <w:r w:rsidRPr="000A06EB">
        <w:rPr>
          <w:rFonts w:ascii="Swis721 Th BT" w:hAnsi="Swis721 Th BT"/>
          <w:sz w:val="23"/>
          <w:szCs w:val="23"/>
        </w:rPr>
        <w:t>Helicobacter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</w:t>
      </w:r>
      <w:proofErr w:type="spellStart"/>
      <w:r w:rsidRPr="000A06EB">
        <w:rPr>
          <w:rFonts w:ascii="Swis721 Th BT" w:hAnsi="Swis721 Th BT"/>
          <w:sz w:val="23"/>
          <w:szCs w:val="23"/>
        </w:rPr>
        <w:t>pylori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</w:t>
      </w:r>
      <w:proofErr w:type="spellStart"/>
      <w:r w:rsidRPr="000A06EB">
        <w:rPr>
          <w:rFonts w:ascii="Swis721 Th BT" w:hAnsi="Swis721 Th BT"/>
          <w:sz w:val="23"/>
          <w:szCs w:val="23"/>
        </w:rPr>
        <w:t>infection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. </w:t>
      </w:r>
      <w:r w:rsidRPr="00B21FB8">
        <w:rPr>
          <w:rFonts w:ascii="Swis721 Th BT" w:hAnsi="Swis721 Th BT"/>
          <w:sz w:val="23"/>
          <w:szCs w:val="23"/>
          <w:lang w:val="en-US"/>
        </w:rPr>
        <w:t xml:space="preserve">Aliment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Pharmacol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Ther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>. 2002 Jan;16(1):153-8.</w:t>
      </w:r>
    </w:p>
    <w:p w14:paraId="6A17A5A8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r w:rsidRPr="00B21FB8">
        <w:rPr>
          <w:rFonts w:ascii="Swis721 Th BT" w:hAnsi="Swis721 Th BT"/>
          <w:sz w:val="23"/>
          <w:szCs w:val="23"/>
          <w:lang w:val="en-US"/>
        </w:rPr>
        <w:t xml:space="preserve">BONFRATE, L.; DI PALO, D. M.; CELANO, G.; ALBERT, A. et al. Effects of Bifidobacterium longum BB536 and Lactobacillus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rhamnosus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HN001 in IBS patients. Eur J Clin Invest, 50, n. 3, p. e13201, Mar 2020.</w:t>
      </w:r>
    </w:p>
    <w:p w14:paraId="283AFCE4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r w:rsidRPr="00B21FB8">
        <w:rPr>
          <w:rFonts w:ascii="Swis721 Th BT" w:hAnsi="Swis721 Th BT"/>
          <w:sz w:val="23"/>
          <w:szCs w:val="23"/>
          <w:lang w:val="en-US"/>
        </w:rPr>
        <w:t xml:space="preserve">BUCKLEY, M.; LACEY, S.; DOOLAN, A.; GOODBODY, E. et al. The effect of Lactobacillus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reuter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supplementation in Helicobacter pylori infection: a placebo-controlled, single-blind study.</w:t>
      </w:r>
    </w:p>
    <w:p w14:paraId="7A048F04" w14:textId="77777777" w:rsidR="00E120DD" w:rsidRPr="000A06EB" w:rsidRDefault="00E120DD" w:rsidP="000A06EB">
      <w:pPr>
        <w:jc w:val="both"/>
        <w:rPr>
          <w:rFonts w:ascii="Swis721 Th BT" w:hAnsi="Swis721 Th BT"/>
          <w:sz w:val="23"/>
          <w:szCs w:val="23"/>
        </w:rPr>
      </w:pPr>
      <w:r w:rsidRPr="00B21FB8">
        <w:rPr>
          <w:rFonts w:ascii="Swis721 Th BT" w:hAnsi="Swis721 Th BT"/>
          <w:sz w:val="23"/>
          <w:szCs w:val="23"/>
          <w:lang w:val="en-US"/>
        </w:rPr>
        <w:t xml:space="preserve">CHANG SC. et al. Oral glutamine supplements reduce concurrent chemoradiotherapy-induced esophagitis in patients with advanced non-small cell lung cancer. </w:t>
      </w:r>
      <w:r w:rsidRPr="000A06EB">
        <w:rPr>
          <w:rFonts w:ascii="Swis721 Th BT" w:hAnsi="Swis721 Th BT"/>
          <w:sz w:val="23"/>
          <w:szCs w:val="23"/>
        </w:rPr>
        <w:t xml:space="preserve">Medicine (Baltimore). 2019 Feb;98(8):e14463. </w:t>
      </w:r>
      <w:proofErr w:type="spellStart"/>
      <w:r w:rsidRPr="000A06EB">
        <w:rPr>
          <w:rFonts w:ascii="Swis721 Th BT" w:hAnsi="Swis721 Th BT"/>
          <w:sz w:val="23"/>
          <w:szCs w:val="23"/>
        </w:rPr>
        <w:t>doi</w:t>
      </w:r>
      <w:proofErr w:type="spellEnd"/>
      <w:r w:rsidRPr="000A06EB">
        <w:rPr>
          <w:rFonts w:ascii="Swis721 Th BT" w:hAnsi="Swis721 Th BT"/>
          <w:sz w:val="23"/>
          <w:szCs w:val="23"/>
        </w:rPr>
        <w:t>: 10.1097/MD.0000000000014463.</w:t>
      </w:r>
    </w:p>
    <w:p w14:paraId="1BEF84A4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proofErr w:type="spellStart"/>
      <w:r w:rsidRPr="00224E44">
        <w:rPr>
          <w:rFonts w:ascii="Swis721 Th BT" w:hAnsi="Swis721 Th BT"/>
          <w:sz w:val="23"/>
          <w:szCs w:val="23"/>
          <w:lang w:val="en-US"/>
        </w:rPr>
        <w:t>Clavé</w:t>
      </w:r>
      <w:proofErr w:type="spellEnd"/>
      <w:r w:rsidRPr="00224E44">
        <w:rPr>
          <w:rFonts w:ascii="Swis721 Th BT" w:hAnsi="Swis721 Th BT"/>
          <w:sz w:val="23"/>
          <w:szCs w:val="23"/>
          <w:lang w:val="en-US"/>
        </w:rPr>
        <w:t xml:space="preserve"> P1, </w:t>
      </w:r>
      <w:proofErr w:type="spellStart"/>
      <w:r w:rsidRPr="00224E44">
        <w:rPr>
          <w:rFonts w:ascii="Swis721 Th BT" w:hAnsi="Swis721 Th BT"/>
          <w:sz w:val="23"/>
          <w:szCs w:val="23"/>
          <w:lang w:val="en-US"/>
        </w:rPr>
        <w:t>Acalovschi</w:t>
      </w:r>
      <w:proofErr w:type="spellEnd"/>
      <w:r w:rsidRPr="00224E44">
        <w:rPr>
          <w:rFonts w:ascii="Swis721 Th BT" w:hAnsi="Swis721 Th BT"/>
          <w:sz w:val="23"/>
          <w:szCs w:val="23"/>
          <w:lang w:val="en-US"/>
        </w:rPr>
        <w:t xml:space="preserve"> M, </w:t>
      </w:r>
      <w:proofErr w:type="spellStart"/>
      <w:r w:rsidRPr="00224E44">
        <w:rPr>
          <w:rFonts w:ascii="Swis721 Th BT" w:hAnsi="Swis721 Th BT"/>
          <w:sz w:val="23"/>
          <w:szCs w:val="23"/>
          <w:lang w:val="en-US"/>
        </w:rPr>
        <w:t>Triantafillidis</w:t>
      </w:r>
      <w:proofErr w:type="spellEnd"/>
      <w:r w:rsidRPr="00224E44">
        <w:rPr>
          <w:rFonts w:ascii="Swis721 Th BT" w:hAnsi="Swis721 Th BT"/>
          <w:sz w:val="23"/>
          <w:szCs w:val="23"/>
          <w:lang w:val="en-US"/>
        </w:rPr>
        <w:t xml:space="preserve"> JK, </w:t>
      </w:r>
      <w:proofErr w:type="spellStart"/>
      <w:r w:rsidRPr="00224E44">
        <w:rPr>
          <w:rFonts w:ascii="Swis721 Th BT" w:hAnsi="Swis721 Th BT"/>
          <w:sz w:val="23"/>
          <w:szCs w:val="23"/>
          <w:lang w:val="en-US"/>
        </w:rPr>
        <w:t>Uspensky</w:t>
      </w:r>
      <w:proofErr w:type="spellEnd"/>
      <w:r w:rsidRPr="00224E44">
        <w:rPr>
          <w:rFonts w:ascii="Swis721 Th BT" w:hAnsi="Swis721 Th BT"/>
          <w:sz w:val="23"/>
          <w:szCs w:val="23"/>
          <w:lang w:val="en-US"/>
        </w:rPr>
        <w:t xml:space="preserve"> YP, </w:t>
      </w:r>
      <w:proofErr w:type="spellStart"/>
      <w:r w:rsidRPr="00224E44">
        <w:rPr>
          <w:rFonts w:ascii="Swis721 Th BT" w:hAnsi="Swis721 Th BT"/>
          <w:sz w:val="23"/>
          <w:szCs w:val="23"/>
          <w:lang w:val="en-US"/>
        </w:rPr>
        <w:t>Kalayci</w:t>
      </w:r>
      <w:proofErr w:type="spellEnd"/>
      <w:r w:rsidRPr="00224E44">
        <w:rPr>
          <w:rFonts w:ascii="Swis721 Th BT" w:hAnsi="Swis721 Th BT"/>
          <w:sz w:val="23"/>
          <w:szCs w:val="23"/>
          <w:lang w:val="en-US"/>
        </w:rPr>
        <w:t xml:space="preserve"> C, </w:t>
      </w:r>
      <w:proofErr w:type="spellStart"/>
      <w:r w:rsidRPr="00224E44">
        <w:rPr>
          <w:rFonts w:ascii="Swis721 Th BT" w:hAnsi="Swis721 Th BT"/>
          <w:sz w:val="23"/>
          <w:szCs w:val="23"/>
          <w:lang w:val="en-US"/>
        </w:rPr>
        <w:t>Shee</w:t>
      </w:r>
      <w:proofErr w:type="spellEnd"/>
      <w:r w:rsidRPr="00224E44">
        <w:rPr>
          <w:rFonts w:ascii="Swis721 Th BT" w:hAnsi="Swis721 Th BT"/>
          <w:sz w:val="23"/>
          <w:szCs w:val="23"/>
          <w:lang w:val="en-US"/>
        </w:rPr>
        <w:t xml:space="preserve"> V, Tack J; OBIS Study Investigators. </w:t>
      </w:r>
      <w:proofErr w:type="spellStart"/>
      <w:r w:rsidRPr="00224E44">
        <w:rPr>
          <w:rFonts w:ascii="Swis721 Th BT" w:hAnsi="Swis721 Th BT"/>
          <w:sz w:val="23"/>
          <w:szCs w:val="23"/>
          <w:lang w:val="en-US"/>
        </w:rPr>
        <w:t>Randomised</w:t>
      </w:r>
      <w:proofErr w:type="spellEnd"/>
      <w:r w:rsidRPr="00224E44">
        <w:rPr>
          <w:rFonts w:ascii="Swis721 Th BT" w:hAnsi="Swis721 Th BT"/>
          <w:sz w:val="23"/>
          <w:szCs w:val="23"/>
          <w:lang w:val="en-US"/>
        </w:rPr>
        <w:t xml:space="preserve"> clinical trial: </w:t>
      </w:r>
      <w:proofErr w:type="spellStart"/>
      <w:r w:rsidRPr="00224E44">
        <w:rPr>
          <w:rFonts w:ascii="Swis721 Th BT" w:hAnsi="Swis721 Th BT"/>
          <w:sz w:val="23"/>
          <w:szCs w:val="23"/>
          <w:lang w:val="en-US"/>
        </w:rPr>
        <w:t>otilonium</w:t>
      </w:r>
      <w:proofErr w:type="spellEnd"/>
      <w:r w:rsidRPr="00224E44">
        <w:rPr>
          <w:rFonts w:ascii="Swis721 Th BT" w:hAnsi="Swis721 Th BT"/>
          <w:sz w:val="23"/>
          <w:szCs w:val="23"/>
          <w:lang w:val="en-US"/>
        </w:rPr>
        <w:t xml:space="preserve"> bromide improves frequency of abdominal pain, severity of distention and time to relapse in patients with irritable bowel syndrome. </w:t>
      </w:r>
      <w:r w:rsidRPr="00B21FB8">
        <w:rPr>
          <w:rFonts w:ascii="Swis721 Th BT" w:hAnsi="Swis721 Th BT"/>
          <w:sz w:val="23"/>
          <w:szCs w:val="23"/>
          <w:lang w:val="en-US"/>
        </w:rPr>
        <w:t xml:space="preserve">Aliment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Pharmacol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Ther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. 2011 Aug;34(4):432-42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do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>: 10.1111/j.1365-2036.2011.</w:t>
      </w:r>
      <w:proofErr w:type="gramStart"/>
      <w:r w:rsidRPr="00B21FB8">
        <w:rPr>
          <w:rFonts w:ascii="Swis721 Th BT" w:hAnsi="Swis721 Th BT"/>
          <w:sz w:val="23"/>
          <w:szCs w:val="23"/>
          <w:lang w:val="en-US"/>
        </w:rPr>
        <w:t>04730.x.</w:t>
      </w:r>
      <w:proofErr w:type="gramEnd"/>
      <w:r w:rsidRPr="00B21FB8">
        <w:rPr>
          <w:rFonts w:ascii="Swis721 Th BT" w:hAnsi="Swis721 Th BT"/>
          <w:sz w:val="23"/>
          <w:szCs w:val="23"/>
          <w:lang w:val="en-US"/>
        </w:rPr>
        <w:t xml:space="preserve">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Epub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2011 Jun 16.</w:t>
      </w:r>
    </w:p>
    <w:p w14:paraId="4EC0488A" w14:textId="77777777" w:rsidR="00E120DD" w:rsidRPr="000A06EB" w:rsidRDefault="00E120DD" w:rsidP="000A06EB">
      <w:pPr>
        <w:jc w:val="both"/>
        <w:rPr>
          <w:rFonts w:ascii="Swis721 Th BT" w:hAnsi="Swis721 Th BT"/>
          <w:sz w:val="23"/>
          <w:szCs w:val="23"/>
        </w:rPr>
      </w:pP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Durgaprasad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S, Pai CG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Vasanthkumar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Alvres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JF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Namitha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S. A pilot study of the antioxidant effect of curcumin in tropical pancreatitis. </w:t>
      </w:r>
      <w:r w:rsidRPr="000A06EB">
        <w:rPr>
          <w:rFonts w:ascii="Swis721 Th BT" w:hAnsi="Swis721 Th BT"/>
          <w:sz w:val="23"/>
          <w:szCs w:val="23"/>
        </w:rPr>
        <w:t>Indian J Med Res. 2005 Oct;122(4):315-8.</w:t>
      </w:r>
    </w:p>
    <w:p w14:paraId="41ABC27B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proofErr w:type="spellStart"/>
      <w:r w:rsidRPr="000A06EB">
        <w:rPr>
          <w:rFonts w:ascii="Swis721 Th BT" w:hAnsi="Swis721 Th BT"/>
          <w:sz w:val="23"/>
          <w:szCs w:val="23"/>
        </w:rPr>
        <w:t>Farzaei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MH1, </w:t>
      </w:r>
      <w:proofErr w:type="spellStart"/>
      <w:r w:rsidRPr="000A06EB">
        <w:rPr>
          <w:rFonts w:ascii="Swis721 Th BT" w:hAnsi="Swis721 Th BT"/>
          <w:sz w:val="23"/>
          <w:szCs w:val="23"/>
        </w:rPr>
        <w:t>Abdollahi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M1, </w:t>
      </w:r>
      <w:proofErr w:type="spellStart"/>
      <w:r w:rsidRPr="000A06EB">
        <w:rPr>
          <w:rFonts w:ascii="Swis721 Th BT" w:hAnsi="Swis721 Th BT"/>
          <w:sz w:val="23"/>
          <w:szCs w:val="23"/>
        </w:rPr>
        <w:t>Rahimi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R1. </w:t>
      </w:r>
      <w:r w:rsidRPr="00224E44">
        <w:rPr>
          <w:rFonts w:ascii="Swis721 Th BT" w:hAnsi="Swis721 Th BT"/>
          <w:sz w:val="23"/>
          <w:szCs w:val="23"/>
          <w:lang w:val="en-US"/>
        </w:rPr>
        <w:t xml:space="preserve">Role of dietary polyphenols in the management of peptic ulcer. </w:t>
      </w:r>
      <w:r w:rsidRPr="00B21FB8">
        <w:rPr>
          <w:rFonts w:ascii="Swis721 Th BT" w:hAnsi="Swis721 Th BT"/>
          <w:sz w:val="23"/>
          <w:szCs w:val="23"/>
          <w:lang w:val="en-US"/>
        </w:rPr>
        <w:t xml:space="preserve">World J Gastroenterol. 2015 Jun 7;21(21):6499-517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do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>: 10.3748/</w:t>
      </w:r>
      <w:proofErr w:type="gramStart"/>
      <w:r w:rsidRPr="00B21FB8">
        <w:rPr>
          <w:rFonts w:ascii="Swis721 Th BT" w:hAnsi="Swis721 Th BT"/>
          <w:sz w:val="23"/>
          <w:szCs w:val="23"/>
          <w:lang w:val="en-US"/>
        </w:rPr>
        <w:t>wjg.v21.i</w:t>
      </w:r>
      <w:proofErr w:type="gramEnd"/>
      <w:r w:rsidRPr="00B21FB8">
        <w:rPr>
          <w:rFonts w:ascii="Swis721 Th BT" w:hAnsi="Swis721 Th BT"/>
          <w:sz w:val="23"/>
          <w:szCs w:val="23"/>
          <w:lang w:val="en-US"/>
        </w:rPr>
        <w:t>21.6499.</w:t>
      </w:r>
    </w:p>
    <w:p w14:paraId="7550B52F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Femiano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F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Buonaiuto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C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Gombos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F, Lanza A, Cirillo N. Pilot study on recurrent aphthous stomatitis (RAS): a randomized placebo-controlled trial for the comparative therapeutic effects of systemic prednisone and systemic montelukast in subjects unresponsive to topical therapy. Oral Surg Oral Med Oral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Pathol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Oral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Radiol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Endod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. 2010 Mar;109(3):402-7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Epub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2009 Nov 18.</w:t>
      </w:r>
    </w:p>
    <w:p w14:paraId="3443B75F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Fiedorek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S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Tolia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V, Gold BD, Huang B, Stolle J, Lee C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Gremse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D. Efficacy and safety of lansoprazole in adolescents with symptomatic erosive and non-erosive gastroesophageal reflux disease. J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Pediatr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Gastroenterol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Nutr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>. 2005 Mar;40(3):319-27.</w:t>
      </w:r>
    </w:p>
    <w:p w14:paraId="24DE958C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r w:rsidRPr="00B21FB8">
        <w:rPr>
          <w:rFonts w:ascii="Swis721 Th BT" w:hAnsi="Swis721 Th BT"/>
          <w:sz w:val="23"/>
          <w:szCs w:val="23"/>
          <w:lang w:val="en-US"/>
        </w:rPr>
        <w:lastRenderedPageBreak/>
        <w:t xml:space="preserve">HOD, K.  et al. The effect of a multispecies probiotic on microbiota composition in a clinical trial of patients with diarrhea-predominant irritable bowel syndrome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Neurogastroenterol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Motil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, p. e13456, Aug 23 2018. ISSN 1350-1925.  </w:t>
      </w:r>
    </w:p>
    <w:p w14:paraId="0A1BF421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r w:rsidRPr="00B21FB8">
        <w:rPr>
          <w:rFonts w:ascii="Swis721 Th BT" w:hAnsi="Swis721 Th BT"/>
          <w:sz w:val="23"/>
          <w:szCs w:val="23"/>
          <w:lang w:val="en-US"/>
        </w:rPr>
        <w:t xml:space="preserve">Inoue T1, Murano M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Narabayash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K, Okada T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Nouda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S, Ishida K, Kawakami K, Abe Y, Takeuchi T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Tokioka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S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Umegak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E, Higuchi K. The efficacy of oral tacrolimus in patients with moderate/severe ulcerative colitis not receiving concomitant corticosteroid therapy. Intern Med. 2013;52(1):15-20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Epub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2013 Jan 1.</w:t>
      </w:r>
    </w:p>
    <w:p w14:paraId="6D71486A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r w:rsidRPr="00B21FB8">
        <w:rPr>
          <w:rFonts w:ascii="Swis721 Th BT" w:hAnsi="Swis721 Th BT"/>
          <w:sz w:val="23"/>
          <w:szCs w:val="23"/>
          <w:lang w:val="en-US"/>
        </w:rPr>
        <w:t xml:space="preserve">JANANI, F.; CHANGAEE, F. The effect of glucomannan on pregnancy constipation. J Family Med Prim Care, v. 7, n. 5, p. 903-906, Sep-Oct 2018. ISSN 2249-4863 (Print) 2249-4863.  </w:t>
      </w:r>
    </w:p>
    <w:p w14:paraId="2DF3EDB7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Judak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A1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Rahman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A2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Feiz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J3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Asadollah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K4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Hafez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Ahmadi MR5. CURCUMIN IN COMBINATION WITH TRIPLE THERAPY REGIMES AMELIORATES OXIDATIVE STRESS AND HISTOPATHOLOGIC CHANGES IN CHRONIC GASTRITIS-ASSOCIATED HELICOBACTER PYLORI INFECTION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Arq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Gastroenterol. 2017 Jul-Sept;54(3):177-182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do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: 10.1590/S0004-2803.201700000-18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Epub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2017 May 8.</w:t>
      </w:r>
    </w:p>
    <w:p w14:paraId="01F34BD8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Khonche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A1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Biglarian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O1, Panahi Y2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Valizadegan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G1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Soflae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SS3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Ghamarchehreh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ME1, Majeed M4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Sahebkar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A5. Adjunctive Therapy with Curcumin for Peptic Ulcer: </w:t>
      </w:r>
      <w:proofErr w:type="gramStart"/>
      <w:r w:rsidRPr="00B21FB8">
        <w:rPr>
          <w:rFonts w:ascii="Swis721 Th BT" w:hAnsi="Swis721 Th BT"/>
          <w:sz w:val="23"/>
          <w:szCs w:val="23"/>
          <w:lang w:val="en-US"/>
        </w:rPr>
        <w:t>a</w:t>
      </w:r>
      <w:proofErr w:type="gramEnd"/>
      <w:r w:rsidRPr="00B21FB8">
        <w:rPr>
          <w:rFonts w:ascii="Swis721 Th BT" w:hAnsi="Swis721 Th BT"/>
          <w:sz w:val="23"/>
          <w:szCs w:val="23"/>
          <w:lang w:val="en-US"/>
        </w:rPr>
        <w:t xml:space="preserve"> Randomized Controlled Trial. Drug Res (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Stuttg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). 2016 Aug;66(8):444-8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do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: 10.1055/s-0042-109394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Epub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2016 Jun 28.</w:t>
      </w:r>
    </w:p>
    <w:p w14:paraId="6DB14015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Klapdor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S, Richter E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Klapdor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R. Vitamin D status and per-oral vitamin D supplementation in patients suffering from chronic pancreatitis and pancreatic cancer disease. Anticancer Res. 2012 May;32(5):1991-8.</w:t>
      </w:r>
    </w:p>
    <w:p w14:paraId="43F462B0" w14:textId="77777777" w:rsidR="00E120DD" w:rsidRPr="000A06EB" w:rsidRDefault="00E120DD" w:rsidP="000A06EB">
      <w:pPr>
        <w:jc w:val="both"/>
        <w:rPr>
          <w:rFonts w:ascii="Swis721 Th BT" w:hAnsi="Swis721 Th BT"/>
          <w:sz w:val="23"/>
          <w:szCs w:val="23"/>
        </w:rPr>
      </w:pPr>
      <w:r w:rsidRPr="00B21FB8">
        <w:rPr>
          <w:rFonts w:ascii="Swis721 Th BT" w:hAnsi="Swis721 Th BT"/>
          <w:sz w:val="23"/>
          <w:szCs w:val="23"/>
          <w:lang w:val="en-US"/>
        </w:rPr>
        <w:t xml:space="preserve">KOMMERS, M. et al. Effects of Probiotic Use on Quality of Life and Physical Activity in Constipated Female University Students: A Randomized, Double-Blind Placebo-Controlled Study. </w:t>
      </w:r>
      <w:r w:rsidRPr="000A06EB">
        <w:rPr>
          <w:rFonts w:ascii="Swis721 Th BT" w:hAnsi="Swis721 Th BT"/>
          <w:sz w:val="23"/>
          <w:szCs w:val="23"/>
        </w:rPr>
        <w:t xml:space="preserve">J </w:t>
      </w:r>
      <w:proofErr w:type="spellStart"/>
      <w:r w:rsidRPr="000A06EB">
        <w:rPr>
          <w:rFonts w:ascii="Swis721 Th BT" w:hAnsi="Swis721 Th BT"/>
          <w:sz w:val="23"/>
          <w:szCs w:val="23"/>
        </w:rPr>
        <w:t>Altern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</w:t>
      </w:r>
      <w:proofErr w:type="spellStart"/>
      <w:r w:rsidRPr="000A06EB">
        <w:rPr>
          <w:rFonts w:ascii="Swis721 Th BT" w:hAnsi="Swis721 Th BT"/>
          <w:sz w:val="23"/>
          <w:szCs w:val="23"/>
        </w:rPr>
        <w:t>Complement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Med. 2019 Dec;25(12):1163-1171.</w:t>
      </w:r>
    </w:p>
    <w:p w14:paraId="117ACA7D" w14:textId="77777777" w:rsidR="00E120DD" w:rsidRPr="000A06EB" w:rsidRDefault="00E120DD" w:rsidP="000A06EB">
      <w:pPr>
        <w:jc w:val="both"/>
        <w:rPr>
          <w:rFonts w:ascii="Swis721 Th BT" w:hAnsi="Swis721 Th BT"/>
          <w:sz w:val="23"/>
          <w:szCs w:val="23"/>
        </w:rPr>
      </w:pPr>
      <w:proofErr w:type="spellStart"/>
      <w:r w:rsidRPr="000A06EB">
        <w:rPr>
          <w:rFonts w:ascii="Swis721 Th BT" w:hAnsi="Swis721 Th BT"/>
          <w:sz w:val="23"/>
          <w:szCs w:val="23"/>
        </w:rPr>
        <w:t>Korolkovas</w:t>
      </w:r>
      <w:proofErr w:type="spellEnd"/>
      <w:r w:rsidRPr="000A06EB">
        <w:rPr>
          <w:rFonts w:ascii="Swis721 Th BT" w:hAnsi="Swis721 Th BT"/>
          <w:sz w:val="23"/>
          <w:szCs w:val="23"/>
        </w:rPr>
        <w:t>, A. Dicionário Terapêutico Guanabara. Editora Guanabara Koogan, 2005/2006.</w:t>
      </w:r>
    </w:p>
    <w:p w14:paraId="2EB6DB01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r w:rsidRPr="003D600C">
        <w:rPr>
          <w:rFonts w:ascii="Swis721 Th BT" w:hAnsi="Swis721 Th BT"/>
          <w:sz w:val="23"/>
          <w:szCs w:val="23"/>
          <w:lang w:val="en-US"/>
        </w:rPr>
        <w:t xml:space="preserve">LAWRANCE, I. C.  </w:t>
      </w:r>
      <w:r w:rsidRPr="00B21FB8">
        <w:rPr>
          <w:rFonts w:ascii="Swis721 Th BT" w:hAnsi="Swis721 Th BT"/>
          <w:sz w:val="23"/>
          <w:szCs w:val="23"/>
          <w:lang w:val="en-US"/>
        </w:rPr>
        <w:t xml:space="preserve">et al. Efficacy of Rectal Tacrolimus for Induction Therapy in Patients </w:t>
      </w:r>
      <w:proofErr w:type="gramStart"/>
      <w:r w:rsidRPr="00B21FB8">
        <w:rPr>
          <w:rFonts w:ascii="Swis721 Th BT" w:hAnsi="Swis721 Th BT"/>
          <w:sz w:val="23"/>
          <w:szCs w:val="23"/>
          <w:lang w:val="en-US"/>
        </w:rPr>
        <w:t>With</w:t>
      </w:r>
      <w:proofErr w:type="gramEnd"/>
      <w:r w:rsidRPr="00B21FB8">
        <w:rPr>
          <w:rFonts w:ascii="Swis721 Th BT" w:hAnsi="Swis721 Th BT"/>
          <w:sz w:val="23"/>
          <w:szCs w:val="23"/>
          <w:lang w:val="en-US"/>
        </w:rPr>
        <w:t xml:space="preserve"> Resistant Ulcerative Proctitis. Clin Gastroenterol Hepatol, v. 15, n. 8, p. 1248-1255, Aug 2017. ISSN 1542-3565.</w:t>
      </w:r>
    </w:p>
    <w:p w14:paraId="37FC74AE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r w:rsidRPr="00B21FB8">
        <w:rPr>
          <w:rFonts w:ascii="Swis721 Th BT" w:hAnsi="Swis721 Th BT"/>
          <w:sz w:val="23"/>
          <w:szCs w:val="23"/>
          <w:lang w:val="en-US"/>
        </w:rPr>
        <w:t xml:space="preserve">Lie MRKL1, van der Giessen J1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Fuhler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GM1, de Lima A1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Peppelenbosch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MP1, van der Ent C1, van der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Woude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CJ2. Low dose Naltrexone for induction of remission in inflammatory bowel disease patients. J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Transl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Med. 2018 Mar 9;16(1):55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do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>: 10.1186/s12967-018-1427-5.</w:t>
      </w:r>
    </w:p>
    <w:p w14:paraId="6B14FD57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Luttecke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K. A three-part controlled study of trimebutine in the treatment of irritable colon syndrome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Curr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Med Res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Opin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>. 1980;6(6):437-43.</w:t>
      </w:r>
    </w:p>
    <w:p w14:paraId="1F47F369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Mahsa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Jalili 1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Azita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Hekmatdoost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2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Homayoon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Vahedi 3, Hossein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Poustch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4, Behnam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Khadem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5, Mohsen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Saad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5, Maryam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Zemestan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6, Leila Janani 7 Co-Administration of Soy </w:t>
      </w:r>
      <w:r w:rsidRPr="00B21FB8">
        <w:rPr>
          <w:rFonts w:ascii="Swis721 Th BT" w:hAnsi="Swis721 Th BT"/>
          <w:sz w:val="23"/>
          <w:szCs w:val="23"/>
          <w:lang w:val="en-US"/>
        </w:rPr>
        <w:lastRenderedPageBreak/>
        <w:t xml:space="preserve">Isoflavones and Vitamin D in Management of Irritable Bowel Disease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PLoS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One. 2016 Aug 4;11(8</w:t>
      </w:r>
      <w:proofErr w:type="gramStart"/>
      <w:r w:rsidRPr="00B21FB8">
        <w:rPr>
          <w:rFonts w:ascii="Swis721 Th BT" w:hAnsi="Swis721 Th BT"/>
          <w:sz w:val="23"/>
          <w:szCs w:val="23"/>
          <w:lang w:val="en-US"/>
        </w:rPr>
        <w:t>):e</w:t>
      </w:r>
      <w:proofErr w:type="gramEnd"/>
      <w:r w:rsidRPr="00B21FB8">
        <w:rPr>
          <w:rFonts w:ascii="Swis721 Th BT" w:hAnsi="Swis721 Th BT"/>
          <w:sz w:val="23"/>
          <w:szCs w:val="23"/>
          <w:lang w:val="en-US"/>
        </w:rPr>
        <w:t xml:space="preserve">0158545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do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: 10.1371/journal.pone.0158545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eCollection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2016.</w:t>
      </w:r>
    </w:p>
    <w:p w14:paraId="2651BFEA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r w:rsidRPr="00224E44">
        <w:rPr>
          <w:rFonts w:ascii="Swis721 Th BT" w:hAnsi="Swis721 Th BT"/>
          <w:sz w:val="23"/>
          <w:szCs w:val="23"/>
          <w:lang w:val="en-US"/>
        </w:rPr>
        <w:t xml:space="preserve">Mallet AL1, </w:t>
      </w:r>
      <w:proofErr w:type="spellStart"/>
      <w:r w:rsidRPr="00224E44">
        <w:rPr>
          <w:rFonts w:ascii="Swis721 Th BT" w:hAnsi="Swis721 Th BT"/>
          <w:sz w:val="23"/>
          <w:szCs w:val="23"/>
          <w:lang w:val="en-US"/>
        </w:rPr>
        <w:t>Bouguen</w:t>
      </w:r>
      <w:proofErr w:type="spellEnd"/>
      <w:r w:rsidRPr="00224E44">
        <w:rPr>
          <w:rFonts w:ascii="Swis721 Th BT" w:hAnsi="Swis721 Th BT"/>
          <w:sz w:val="23"/>
          <w:szCs w:val="23"/>
          <w:lang w:val="en-US"/>
        </w:rPr>
        <w:t xml:space="preserve"> G2, Conroy G3, Roblin X4, </w:t>
      </w:r>
      <w:proofErr w:type="spellStart"/>
      <w:r w:rsidRPr="00224E44">
        <w:rPr>
          <w:rFonts w:ascii="Swis721 Th BT" w:hAnsi="Swis721 Th BT"/>
          <w:sz w:val="23"/>
          <w:szCs w:val="23"/>
          <w:lang w:val="en-US"/>
        </w:rPr>
        <w:t>Delobel</w:t>
      </w:r>
      <w:proofErr w:type="spellEnd"/>
      <w:r w:rsidRPr="00224E44">
        <w:rPr>
          <w:rFonts w:ascii="Swis721 Th BT" w:hAnsi="Swis721 Th BT"/>
          <w:sz w:val="23"/>
          <w:szCs w:val="23"/>
          <w:lang w:val="en-US"/>
        </w:rPr>
        <w:t xml:space="preserve"> JB1, Bretagne JF1, </w:t>
      </w:r>
      <w:proofErr w:type="spellStart"/>
      <w:r w:rsidRPr="00224E44">
        <w:rPr>
          <w:rFonts w:ascii="Swis721 Th BT" w:hAnsi="Swis721 Th BT"/>
          <w:sz w:val="23"/>
          <w:szCs w:val="23"/>
          <w:lang w:val="en-US"/>
        </w:rPr>
        <w:t>Siproudhis</w:t>
      </w:r>
      <w:proofErr w:type="spellEnd"/>
      <w:r w:rsidRPr="00224E44">
        <w:rPr>
          <w:rFonts w:ascii="Swis721 Th BT" w:hAnsi="Swis721 Th BT"/>
          <w:sz w:val="23"/>
          <w:szCs w:val="23"/>
          <w:lang w:val="en-US"/>
        </w:rPr>
        <w:t xml:space="preserve"> L5, </w:t>
      </w:r>
      <w:proofErr w:type="spellStart"/>
      <w:r w:rsidRPr="00224E44">
        <w:rPr>
          <w:rFonts w:ascii="Swis721 Th BT" w:hAnsi="Swis721 Th BT"/>
          <w:sz w:val="23"/>
          <w:szCs w:val="23"/>
          <w:lang w:val="en-US"/>
        </w:rPr>
        <w:t>Peyrin-Biroulet</w:t>
      </w:r>
      <w:proofErr w:type="spellEnd"/>
      <w:r w:rsidRPr="00224E44">
        <w:rPr>
          <w:rFonts w:ascii="Swis721 Th BT" w:hAnsi="Swis721 Th BT"/>
          <w:sz w:val="23"/>
          <w:szCs w:val="23"/>
          <w:lang w:val="en-US"/>
        </w:rPr>
        <w:t xml:space="preserve"> L</w:t>
      </w:r>
      <w:proofErr w:type="gramStart"/>
      <w:r w:rsidRPr="00224E44">
        <w:rPr>
          <w:rFonts w:ascii="Swis721 Th BT" w:hAnsi="Swis721 Th BT"/>
          <w:sz w:val="23"/>
          <w:szCs w:val="23"/>
          <w:lang w:val="en-US"/>
        </w:rPr>
        <w:t>3.Azathioprine</w:t>
      </w:r>
      <w:proofErr w:type="gramEnd"/>
      <w:r w:rsidRPr="00224E44">
        <w:rPr>
          <w:rFonts w:ascii="Swis721 Th BT" w:hAnsi="Swis721 Th BT"/>
          <w:sz w:val="23"/>
          <w:szCs w:val="23"/>
          <w:lang w:val="en-US"/>
        </w:rPr>
        <w:t xml:space="preserve"> for refractory ulcerative proctitis: A retrospective multicenter </w:t>
      </w:r>
      <w:proofErr w:type="spellStart"/>
      <w:r w:rsidRPr="00224E44">
        <w:rPr>
          <w:rFonts w:ascii="Swis721 Th BT" w:hAnsi="Swis721 Th BT"/>
          <w:sz w:val="23"/>
          <w:szCs w:val="23"/>
          <w:lang w:val="en-US"/>
        </w:rPr>
        <w:t>study.Dig</w:t>
      </w:r>
      <w:proofErr w:type="spellEnd"/>
      <w:r w:rsidRPr="00224E44">
        <w:rPr>
          <w:rFonts w:ascii="Swis721 Th BT" w:hAnsi="Swis721 Th BT"/>
          <w:sz w:val="23"/>
          <w:szCs w:val="23"/>
          <w:lang w:val="en-US"/>
        </w:rPr>
        <w:t xml:space="preserve"> Liver Dis. 2017 Mar;49(3):280-285. </w:t>
      </w:r>
      <w:proofErr w:type="spellStart"/>
      <w:r w:rsidRPr="00224E44">
        <w:rPr>
          <w:rFonts w:ascii="Swis721 Th BT" w:hAnsi="Swis721 Th BT"/>
          <w:sz w:val="23"/>
          <w:szCs w:val="23"/>
          <w:lang w:val="en-US"/>
        </w:rPr>
        <w:t>doi</w:t>
      </w:r>
      <w:proofErr w:type="spellEnd"/>
      <w:r w:rsidRPr="00224E44">
        <w:rPr>
          <w:rFonts w:ascii="Swis721 Th BT" w:hAnsi="Swis721 Th BT"/>
          <w:sz w:val="23"/>
          <w:szCs w:val="23"/>
          <w:lang w:val="en-US"/>
        </w:rPr>
        <w:t xml:space="preserve">: 10.1016/j.dld.2016.12.001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Epub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2016 Dec 13.</w:t>
      </w:r>
    </w:p>
    <w:p w14:paraId="293C3366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McRorie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JW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Daggy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BP, Morel JG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Diersing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PS, Miner PB, Robinson M. Psyllium is superior to docusate sodium for treatment of chronic constipation.   </w:t>
      </w:r>
    </w:p>
    <w:p w14:paraId="058C9D29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proofErr w:type="spellStart"/>
      <w:r w:rsidRPr="000A06EB">
        <w:rPr>
          <w:rFonts w:ascii="Swis721 Th BT" w:hAnsi="Swis721 Th BT"/>
          <w:sz w:val="23"/>
          <w:szCs w:val="23"/>
        </w:rPr>
        <w:t>Mezzasalma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V1, </w:t>
      </w:r>
      <w:proofErr w:type="spellStart"/>
      <w:r w:rsidRPr="000A06EB">
        <w:rPr>
          <w:rFonts w:ascii="Swis721 Th BT" w:hAnsi="Swis721 Th BT"/>
          <w:sz w:val="23"/>
          <w:szCs w:val="23"/>
        </w:rPr>
        <w:t>Manfrini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E1, Ferri E1, </w:t>
      </w:r>
      <w:proofErr w:type="spellStart"/>
      <w:r w:rsidRPr="000A06EB">
        <w:rPr>
          <w:rFonts w:ascii="Swis721 Th BT" w:hAnsi="Swis721 Th BT"/>
          <w:sz w:val="23"/>
          <w:szCs w:val="23"/>
        </w:rPr>
        <w:t>Sandionigi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A1, La </w:t>
      </w:r>
      <w:proofErr w:type="spellStart"/>
      <w:r w:rsidRPr="000A06EB">
        <w:rPr>
          <w:rFonts w:ascii="Swis721 Th BT" w:hAnsi="Swis721 Th BT"/>
          <w:sz w:val="23"/>
          <w:szCs w:val="23"/>
        </w:rPr>
        <w:t>Ferla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B1, </w:t>
      </w:r>
      <w:proofErr w:type="spellStart"/>
      <w:r w:rsidRPr="000A06EB">
        <w:rPr>
          <w:rFonts w:ascii="Swis721 Th BT" w:hAnsi="Swis721 Th BT"/>
          <w:sz w:val="23"/>
          <w:szCs w:val="23"/>
        </w:rPr>
        <w:t>Schiano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I2, </w:t>
      </w:r>
      <w:proofErr w:type="spellStart"/>
      <w:r w:rsidRPr="000A06EB">
        <w:rPr>
          <w:rFonts w:ascii="Swis721 Th BT" w:hAnsi="Swis721 Th BT"/>
          <w:sz w:val="23"/>
          <w:szCs w:val="23"/>
        </w:rPr>
        <w:t>Michelotti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A2, </w:t>
      </w:r>
      <w:proofErr w:type="spellStart"/>
      <w:r w:rsidRPr="000A06EB">
        <w:rPr>
          <w:rFonts w:ascii="Swis721 Th BT" w:hAnsi="Swis721 Th BT"/>
          <w:sz w:val="23"/>
          <w:szCs w:val="23"/>
        </w:rPr>
        <w:t>Nobile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V2, </w:t>
      </w:r>
      <w:proofErr w:type="spellStart"/>
      <w:r w:rsidRPr="000A06EB">
        <w:rPr>
          <w:rFonts w:ascii="Swis721 Th BT" w:hAnsi="Swis721 Th BT"/>
          <w:sz w:val="23"/>
          <w:szCs w:val="23"/>
        </w:rPr>
        <w:t>Labra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M1, Di </w:t>
      </w:r>
      <w:proofErr w:type="spellStart"/>
      <w:r w:rsidRPr="000A06EB">
        <w:rPr>
          <w:rFonts w:ascii="Swis721 Th BT" w:hAnsi="Swis721 Th BT"/>
          <w:sz w:val="23"/>
          <w:szCs w:val="23"/>
        </w:rPr>
        <w:t>Gennaro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P1. </w:t>
      </w:r>
      <w:r w:rsidRPr="00224E44">
        <w:rPr>
          <w:rFonts w:ascii="Swis721 Th BT" w:hAnsi="Swis721 Th BT"/>
          <w:sz w:val="23"/>
          <w:szCs w:val="23"/>
          <w:lang w:val="en-US"/>
        </w:rPr>
        <w:t xml:space="preserve">A Randomized, Double-Blind, Placebo-Controlled Trial: The Efficacy of Multispecies Probiotic Supplementation in Alleviating Symptoms of Irritable Bowel Syndrome Associated with Constipation. </w:t>
      </w:r>
      <w:r w:rsidRPr="00B21FB8">
        <w:rPr>
          <w:rFonts w:ascii="Swis721 Th BT" w:hAnsi="Swis721 Th BT"/>
          <w:sz w:val="23"/>
          <w:szCs w:val="23"/>
          <w:lang w:val="en-US"/>
        </w:rPr>
        <w:t xml:space="preserve">Biomed Res Int. </w:t>
      </w:r>
      <w:proofErr w:type="gramStart"/>
      <w:r w:rsidRPr="00B21FB8">
        <w:rPr>
          <w:rFonts w:ascii="Swis721 Th BT" w:hAnsi="Swis721 Th BT"/>
          <w:sz w:val="23"/>
          <w:szCs w:val="23"/>
          <w:lang w:val="en-US"/>
        </w:rPr>
        <w:t>2016;2016:4740907</w:t>
      </w:r>
      <w:proofErr w:type="gramEnd"/>
      <w:r w:rsidRPr="00B21FB8">
        <w:rPr>
          <w:rFonts w:ascii="Swis721 Th BT" w:hAnsi="Swis721 Th BT"/>
          <w:sz w:val="23"/>
          <w:szCs w:val="23"/>
          <w:lang w:val="en-US"/>
        </w:rPr>
        <w:t xml:space="preserve">. </w:t>
      </w:r>
    </w:p>
    <w:p w14:paraId="7E75DDD8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r w:rsidRPr="00B21FB8">
        <w:rPr>
          <w:rFonts w:ascii="Swis721 Th BT" w:hAnsi="Swis721 Th BT"/>
          <w:sz w:val="23"/>
          <w:szCs w:val="23"/>
          <w:lang w:val="en-US"/>
        </w:rPr>
        <w:t xml:space="preserve">MIEHLKE, S.; AUST, D.; MIHALY, E.; ARMERDING, P. et al. Efficacy and Safety of Budesonide, vs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Mesalazine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or Placebo, as Induction Therapy for Lymphocytic Colitis. Gastroenterology, 155, n. 6, p. 1795-1804.e1793, Dec 2018.</w:t>
      </w:r>
    </w:p>
    <w:p w14:paraId="0ACCB144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r w:rsidRPr="00B21FB8">
        <w:rPr>
          <w:rFonts w:ascii="Swis721 Th BT" w:hAnsi="Swis721 Th BT"/>
          <w:sz w:val="23"/>
          <w:szCs w:val="23"/>
          <w:lang w:val="en-US"/>
        </w:rPr>
        <w:t>MIRGHAFOURVAND, M. et al. The Effect of Probiotic Yogurt on Constipation in Pregnant Women: A Randomized Controlled Clinical Trial. Iran Red Crescent Med J. 2016 Oct 1;18(11</w:t>
      </w:r>
      <w:proofErr w:type="gramStart"/>
      <w:r w:rsidRPr="00B21FB8">
        <w:rPr>
          <w:rFonts w:ascii="Swis721 Th BT" w:hAnsi="Swis721 Th BT"/>
          <w:sz w:val="23"/>
          <w:szCs w:val="23"/>
          <w:lang w:val="en-US"/>
        </w:rPr>
        <w:t>):e</w:t>
      </w:r>
      <w:proofErr w:type="gramEnd"/>
      <w:r w:rsidRPr="00B21FB8">
        <w:rPr>
          <w:rFonts w:ascii="Swis721 Th BT" w:hAnsi="Swis721 Th BT"/>
          <w:sz w:val="23"/>
          <w:szCs w:val="23"/>
          <w:lang w:val="en-US"/>
        </w:rPr>
        <w:t>39870.</w:t>
      </w:r>
    </w:p>
    <w:p w14:paraId="69B932AD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r w:rsidRPr="00B21FB8">
        <w:rPr>
          <w:rFonts w:ascii="Swis721 Th BT" w:hAnsi="Swis721 Th BT"/>
          <w:sz w:val="23"/>
          <w:szCs w:val="23"/>
          <w:lang w:val="en-US"/>
        </w:rPr>
        <w:t xml:space="preserve">MOROZOV, S.; ISAKOV, V.; KONOVALOVA, M. Fiber-enriched diet helps to control symptoms and improves esophageal motility in patients with non-erosive gastroesophageal reflux disease. World J Gastroenterol, v. 24, n. 21, p. 2291-2299, Jun 7 2018. ISSN 1007-9327.  </w:t>
      </w:r>
    </w:p>
    <w:p w14:paraId="00DA00CD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r w:rsidRPr="00B21FB8">
        <w:rPr>
          <w:rFonts w:ascii="Swis721 Th BT" w:hAnsi="Swis721 Th BT"/>
          <w:sz w:val="23"/>
          <w:szCs w:val="23"/>
          <w:lang w:val="en-US"/>
        </w:rPr>
        <w:t xml:space="preserve">MURESAN, I. A. P.; POP, L. L.; DUMITRASCU, D. L. Lactobacillus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reuter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versus triple therapy for the eradication of Helicobacter pylori in functional dyspepsia. Med Pharm Rep, 92, n. 4, p. 352-355, Oct 2019.</w:t>
      </w:r>
    </w:p>
    <w:p w14:paraId="465D65CE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r w:rsidRPr="00B21FB8">
        <w:rPr>
          <w:rFonts w:ascii="Swis721 Th BT" w:hAnsi="Swis721 Th BT"/>
          <w:sz w:val="23"/>
          <w:szCs w:val="23"/>
          <w:lang w:val="en-US"/>
        </w:rPr>
        <w:t xml:space="preserve">Nayak AK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Karnad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DR, Abraham P, Mistry FP. Metronidazole relieves symptoms in irritable bowel syndrome: the confusion with so-called 'chronic amebiasis'. Indian J Gastroenterol. 1997 Oct;16(4):137-9.</w:t>
      </w:r>
    </w:p>
    <w:p w14:paraId="0817658F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r w:rsidRPr="00B21FB8">
        <w:rPr>
          <w:rFonts w:ascii="Swis721 Th BT" w:hAnsi="Swis721 Th BT"/>
          <w:sz w:val="23"/>
          <w:szCs w:val="23"/>
          <w:lang w:val="en-US"/>
        </w:rPr>
        <w:t xml:space="preserve">NIKKHAH-BODAGHI, M.  et al. Zingiber officinale and oxidative stress in patients with ulcerative colitis: A randomized, placebo-controlled, clinical trial. Complement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Ther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Med, v. 43, p. 1-6, Apr 2019. ISSN 0965-2299. </w:t>
      </w:r>
    </w:p>
    <w:p w14:paraId="049FD61A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r w:rsidRPr="00B21FB8">
        <w:rPr>
          <w:rFonts w:ascii="Swis721 Th BT" w:hAnsi="Swis721 Th BT"/>
          <w:sz w:val="23"/>
          <w:szCs w:val="23"/>
          <w:lang w:val="en-US"/>
        </w:rPr>
        <w:t xml:space="preserve">NOUREDDIN, S. et al. Effects of psyllium vs. placebo on constipation, weight, glycemia, and lipids: A randomized trial in patients with type 2 diabetes and chronic constipation. Complement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Ther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Med. 2018 </w:t>
      </w:r>
      <w:proofErr w:type="gramStart"/>
      <w:r w:rsidRPr="00B21FB8">
        <w:rPr>
          <w:rFonts w:ascii="Swis721 Th BT" w:hAnsi="Swis721 Th BT"/>
          <w:sz w:val="23"/>
          <w:szCs w:val="23"/>
          <w:lang w:val="en-US"/>
        </w:rPr>
        <w:t>Oct;40:1</w:t>
      </w:r>
      <w:proofErr w:type="gramEnd"/>
      <w:r w:rsidRPr="00B21FB8">
        <w:rPr>
          <w:rFonts w:ascii="Swis721 Th BT" w:hAnsi="Swis721 Th BT"/>
          <w:sz w:val="23"/>
          <w:szCs w:val="23"/>
          <w:lang w:val="en-US"/>
        </w:rPr>
        <w:t>-7.</w:t>
      </w:r>
    </w:p>
    <w:p w14:paraId="02E54AF0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r w:rsidRPr="00B21FB8">
        <w:rPr>
          <w:rFonts w:ascii="Swis721 Th BT" w:hAnsi="Swis721 Th BT"/>
          <w:sz w:val="23"/>
          <w:szCs w:val="23"/>
          <w:lang w:val="en-US"/>
        </w:rPr>
        <w:t xml:space="preserve">Pinheiro I1, Robinson L2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Verhelst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A1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Marzorat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M3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Winkens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B4, den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Abbeele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PV1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Possemiers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S5. A yeast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fermentate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improves gastrointestinal discomfort and constipation </w:t>
      </w:r>
      <w:r w:rsidRPr="00B21FB8">
        <w:rPr>
          <w:rFonts w:ascii="Swis721 Th BT" w:hAnsi="Swis721 Th BT"/>
          <w:sz w:val="23"/>
          <w:szCs w:val="23"/>
          <w:lang w:val="en-US"/>
        </w:rPr>
        <w:lastRenderedPageBreak/>
        <w:t xml:space="preserve">by modulation of the gut microbiome: results from a randomized double-blind placebo-controlled pilot trial. BMC Complement Altern Med. 2017 Sep 4;17(1):441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do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>: 10.1186/s12906-017-1948-0.</w:t>
      </w:r>
    </w:p>
    <w:p w14:paraId="31788219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r w:rsidRPr="00B21FB8">
        <w:rPr>
          <w:rFonts w:ascii="Swis721 Th BT" w:hAnsi="Swis721 Th BT"/>
          <w:sz w:val="23"/>
          <w:szCs w:val="23"/>
          <w:lang w:val="en-US"/>
        </w:rPr>
        <w:t xml:space="preserve">PRESTON, K.  et al. Lactobacillus acidophilus CL1285, Lactobacillus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case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LBC80R and Lactobacillus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rhamnosus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CLR2 improve quality-of-life and IBS symptoms: a double-blind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randomised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, placebo-controlled study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Benef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Microbes, v. 9, n. 5, p. 697-706, Sep 18 2018. ISSN 1876-2883.</w:t>
      </w:r>
    </w:p>
    <w:p w14:paraId="7723D9AA" w14:textId="77777777" w:rsidR="00E120DD" w:rsidRPr="000A06EB" w:rsidRDefault="00E120DD" w:rsidP="000A06EB">
      <w:pPr>
        <w:jc w:val="both"/>
        <w:rPr>
          <w:rFonts w:ascii="Swis721 Th BT" w:hAnsi="Swis721 Th BT"/>
          <w:sz w:val="23"/>
          <w:szCs w:val="23"/>
        </w:rPr>
      </w:pPr>
      <w:r w:rsidRPr="00B21FB8">
        <w:rPr>
          <w:rFonts w:ascii="Swis721 Th BT" w:hAnsi="Swis721 Th BT"/>
          <w:sz w:val="23"/>
          <w:szCs w:val="23"/>
          <w:lang w:val="en-US"/>
        </w:rPr>
        <w:t xml:space="preserve">QIAN, X.  et al. Low dose of azathioprine is effective to induce and maintain remission in active Crohn disease: A prospective observational study. </w:t>
      </w:r>
      <w:r w:rsidRPr="000A06EB">
        <w:rPr>
          <w:rFonts w:ascii="Swis721 Th BT" w:hAnsi="Swis721 Th BT"/>
          <w:sz w:val="23"/>
          <w:szCs w:val="23"/>
        </w:rPr>
        <w:t xml:space="preserve">Medicine (Baltimore), v. 97, n. 34, p. e11814, </w:t>
      </w:r>
      <w:proofErr w:type="spellStart"/>
      <w:r w:rsidRPr="000A06EB">
        <w:rPr>
          <w:rFonts w:ascii="Swis721 Th BT" w:hAnsi="Swis721 Th BT"/>
          <w:sz w:val="23"/>
          <w:szCs w:val="23"/>
        </w:rPr>
        <w:t>Aug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2018. ISSN 0025-7974.  </w:t>
      </w:r>
    </w:p>
    <w:p w14:paraId="356244C5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r w:rsidRPr="00224E44">
        <w:rPr>
          <w:rFonts w:ascii="Swis721 Th BT" w:hAnsi="Swis721 Th BT"/>
          <w:sz w:val="23"/>
          <w:szCs w:val="23"/>
          <w:lang w:val="en-US"/>
        </w:rPr>
        <w:t xml:space="preserve">RIMMANI, H. H.  et al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Dexlansoprazole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is Effective in Relieving Heartburn during the Fasting Month of Ramadan. Dig Dis, v. 37, n. 3, p. 188-</w:t>
      </w:r>
      <w:proofErr w:type="gramStart"/>
      <w:r w:rsidRPr="00B21FB8">
        <w:rPr>
          <w:rFonts w:ascii="Swis721 Th BT" w:hAnsi="Swis721 Th BT"/>
          <w:sz w:val="23"/>
          <w:szCs w:val="23"/>
          <w:lang w:val="en-US"/>
        </w:rPr>
        <w:t>193,  2019</w:t>
      </w:r>
      <w:proofErr w:type="gramEnd"/>
      <w:r w:rsidRPr="00B21FB8">
        <w:rPr>
          <w:rFonts w:ascii="Swis721 Th BT" w:hAnsi="Swis721 Th BT"/>
          <w:sz w:val="23"/>
          <w:szCs w:val="23"/>
          <w:lang w:val="en-US"/>
        </w:rPr>
        <w:t xml:space="preserve">. ISSN 0257-2753.  </w:t>
      </w:r>
    </w:p>
    <w:p w14:paraId="15F516B5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r w:rsidRPr="00B21FB8">
        <w:rPr>
          <w:rFonts w:ascii="Swis721 Th BT" w:hAnsi="Swis721 Th BT"/>
          <w:sz w:val="23"/>
          <w:szCs w:val="23"/>
          <w:lang w:val="en-US"/>
        </w:rPr>
        <w:t xml:space="preserve">RIZZELLO, F.  et al. Dietary geraniol ameliorates intestinal dysbiosis and relieves symptoms in irritable bowel syndrome patients: a pilot study. BMC Complement Altern Med, v. 18, n. 1, p. 338, Dec 19 2018. ISSN 1472-6882.  </w:t>
      </w:r>
    </w:p>
    <w:p w14:paraId="7674C8C2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proofErr w:type="spellStart"/>
      <w:r w:rsidRPr="003D600C">
        <w:rPr>
          <w:rFonts w:ascii="Swis721 Th BT" w:hAnsi="Swis721 Th BT"/>
          <w:sz w:val="23"/>
          <w:szCs w:val="23"/>
        </w:rPr>
        <w:t>Sadrin</w:t>
      </w:r>
      <w:proofErr w:type="spellEnd"/>
      <w:r w:rsidRPr="003D600C">
        <w:rPr>
          <w:rFonts w:ascii="Swis721 Th BT" w:hAnsi="Swis721 Th BT"/>
          <w:sz w:val="23"/>
          <w:szCs w:val="23"/>
        </w:rPr>
        <w:t xml:space="preserve"> S1, </w:t>
      </w:r>
      <w:proofErr w:type="spellStart"/>
      <w:r w:rsidRPr="003D600C">
        <w:rPr>
          <w:rFonts w:ascii="Swis721 Th BT" w:hAnsi="Swis721 Th BT"/>
          <w:sz w:val="23"/>
          <w:szCs w:val="23"/>
        </w:rPr>
        <w:t>Sennoune</w:t>
      </w:r>
      <w:proofErr w:type="spellEnd"/>
      <w:r w:rsidRPr="003D600C">
        <w:rPr>
          <w:rFonts w:ascii="Swis721 Th BT" w:hAnsi="Swis721 Th BT"/>
          <w:sz w:val="23"/>
          <w:szCs w:val="23"/>
        </w:rPr>
        <w:t xml:space="preserve"> SR2, </w:t>
      </w:r>
      <w:proofErr w:type="spellStart"/>
      <w:r w:rsidRPr="003D600C">
        <w:rPr>
          <w:rFonts w:ascii="Swis721 Th BT" w:hAnsi="Swis721 Th BT"/>
          <w:sz w:val="23"/>
          <w:szCs w:val="23"/>
        </w:rPr>
        <w:t>Gout</w:t>
      </w:r>
      <w:proofErr w:type="spellEnd"/>
      <w:r w:rsidRPr="003D600C">
        <w:rPr>
          <w:rFonts w:ascii="Swis721 Th BT" w:hAnsi="Swis721 Th BT"/>
          <w:sz w:val="23"/>
          <w:szCs w:val="23"/>
        </w:rPr>
        <w:t xml:space="preserve"> B3, Marque S4, Moreau J5, </w:t>
      </w:r>
      <w:proofErr w:type="spellStart"/>
      <w:r w:rsidRPr="003D600C">
        <w:rPr>
          <w:rFonts w:ascii="Swis721 Th BT" w:hAnsi="Swis721 Th BT"/>
          <w:sz w:val="23"/>
          <w:szCs w:val="23"/>
        </w:rPr>
        <w:t>Grillasca</w:t>
      </w:r>
      <w:proofErr w:type="spellEnd"/>
      <w:r w:rsidRPr="003D600C">
        <w:rPr>
          <w:rFonts w:ascii="Swis721 Th BT" w:hAnsi="Swis721 Th BT"/>
          <w:sz w:val="23"/>
          <w:szCs w:val="23"/>
        </w:rPr>
        <w:t xml:space="preserve"> J1, Pons O6, </w:t>
      </w:r>
      <w:proofErr w:type="spellStart"/>
      <w:r w:rsidRPr="003D600C">
        <w:rPr>
          <w:rFonts w:ascii="Swis721 Th BT" w:hAnsi="Swis721 Th BT"/>
          <w:sz w:val="23"/>
          <w:szCs w:val="23"/>
        </w:rPr>
        <w:t>Maixent</w:t>
      </w:r>
      <w:proofErr w:type="spellEnd"/>
      <w:r w:rsidRPr="003D600C">
        <w:rPr>
          <w:rFonts w:ascii="Swis721 Th BT" w:hAnsi="Swis721 Th BT"/>
          <w:sz w:val="23"/>
          <w:szCs w:val="23"/>
        </w:rPr>
        <w:t xml:space="preserve"> JM1. </w:t>
      </w:r>
      <w:r w:rsidRPr="00B21FB8">
        <w:rPr>
          <w:rFonts w:ascii="Swis721 Th BT" w:hAnsi="Swis721 Th BT"/>
          <w:sz w:val="23"/>
          <w:szCs w:val="23"/>
          <w:lang w:val="en-US"/>
        </w:rPr>
        <w:t xml:space="preserve">Lactobacillus acidophilus versus placebo in the symptomatic treatment of irritable bowel syndrome: the LAPIBSS randomized trial. Cell Mol Biol (Noisy-le-grand). 2017 Sep 30;63(9):122-131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do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>: 10.14715/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cmb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>/2017.63.9.21.</w:t>
      </w:r>
    </w:p>
    <w:p w14:paraId="7946C4B7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Samsami-Kor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M1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Daryan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NE2, Asl PR3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Hekmatdoost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A4. Anti-Inflammatory Effects of Resveratrol in Patients with Ulcerative Colitis: A Randomized, Double-Blind, Placebo-controlled Pilot Study. Arch Med Res. 2015 May;46(4):280-5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do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: 10.1016/j.arcmed.2015.05.005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Epub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2015 May 20.</w:t>
      </w:r>
    </w:p>
    <w:p w14:paraId="2AF5A5A1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Samsamikor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M1, 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Daryan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NE2, Asl PR3, 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Hekmatdoost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A4. Resveratrol Supplementation and Oxidative/Anti-Oxidative Status in Patients with Ulcerative Colitis: A Randomized, Double-Blind, Placebo-controlled Pilot Study. Arch Med Res. 2016 May;47(4):304-9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do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>: 10.1016/j.arcmed.2016.07.003.</w:t>
      </w:r>
    </w:p>
    <w:p w14:paraId="2CDFE2C9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r w:rsidRPr="00B21FB8">
        <w:rPr>
          <w:rFonts w:ascii="Swis721 Th BT" w:hAnsi="Swis721 Th BT"/>
          <w:sz w:val="23"/>
          <w:szCs w:val="23"/>
          <w:lang w:val="en-US"/>
        </w:rPr>
        <w:t xml:space="preserve">SEDDIK, H.; BOUTALLAKA, H.; ELKOTI, I.; NEJJARI, F. et al. Saccharomyces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boulardi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CNCM I-745 plus sequential therapy for Helicobacter pylori infections: a randomized, open-label trial. Eur J Clin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Pharmacol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>, 75, n. 5, p. 639-645, May 2019.</w:t>
      </w:r>
    </w:p>
    <w:p w14:paraId="240C15EF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Seyyedmajid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M1, Ahmadi A1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Hajiebrahim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S1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Seyedmajid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S1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Rajabikashan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M1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Firoozabad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M1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Vafaeimanesh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J2. Addition of cranberry to proton pump inhibitor-based triple therapy for Helicobacter pylori eradication. J Res Pharm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Pract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>. 2016 Oct-Dec;5(4):248-251.</w:t>
      </w:r>
    </w:p>
    <w:p w14:paraId="7EB22E4A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r w:rsidRPr="00B21FB8">
        <w:rPr>
          <w:rFonts w:ascii="Swis721 Th BT" w:hAnsi="Swis721 Th BT"/>
          <w:sz w:val="23"/>
          <w:szCs w:val="23"/>
          <w:lang w:val="en-US"/>
        </w:rPr>
        <w:t xml:space="preserve">SEZIKLI, M.  et al. Effects of alpha tocopherol and ascorbic acid on Helicobacter pylori colonization and the severity of gastric inflammation. Helicobacter, v. 17, n. 2, p. 127-32, Apr 2012. ISSN 1083-4389.  </w:t>
      </w:r>
    </w:p>
    <w:p w14:paraId="14A6BD21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r w:rsidRPr="00B21FB8">
        <w:rPr>
          <w:rFonts w:ascii="Swis721 Th BT" w:hAnsi="Swis721 Th BT"/>
          <w:sz w:val="23"/>
          <w:szCs w:val="23"/>
          <w:lang w:val="en-US"/>
        </w:rPr>
        <w:lastRenderedPageBreak/>
        <w:t>SHAFIGH-ARDESTANI, M. H.; KARAMI-HORESTANI, M.; EMAMI, B.; ARJMANDPOUR, A. Evaluating the Effect of Oral Gabapentin on the Improvement of Gastrointestinal Symptoms in Patients with Functional Dyspepsia Resistant to Conventional Treatments. Adv Biomed Res, 8, p. 53, 2019.</w:t>
      </w:r>
    </w:p>
    <w:p w14:paraId="5BB2525C" w14:textId="77777777" w:rsidR="00E120DD" w:rsidRPr="000A06EB" w:rsidRDefault="00E120DD" w:rsidP="000A06EB">
      <w:pPr>
        <w:jc w:val="both"/>
        <w:rPr>
          <w:rFonts w:ascii="Swis721 Th BT" w:hAnsi="Swis721 Th BT"/>
          <w:sz w:val="23"/>
          <w:szCs w:val="23"/>
        </w:rPr>
      </w:pPr>
      <w:r w:rsidRPr="00B21FB8">
        <w:rPr>
          <w:rFonts w:ascii="Swis721 Th BT" w:hAnsi="Swis721 Th BT"/>
          <w:sz w:val="23"/>
          <w:szCs w:val="23"/>
          <w:lang w:val="en-US"/>
        </w:rPr>
        <w:t xml:space="preserve">Sharma B, Sharma M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Daga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MK, Sachdev GK, Bondi E. Effect of omeprazole and domperidone on adult asthmatics with gastroesophageal reflux. </w:t>
      </w:r>
      <w:r w:rsidRPr="000A06EB">
        <w:rPr>
          <w:rFonts w:ascii="Swis721 Th BT" w:hAnsi="Swis721 Th BT"/>
          <w:sz w:val="23"/>
          <w:szCs w:val="23"/>
        </w:rPr>
        <w:t xml:space="preserve">World J </w:t>
      </w:r>
      <w:proofErr w:type="spellStart"/>
      <w:r w:rsidRPr="000A06EB">
        <w:rPr>
          <w:rFonts w:ascii="Swis721 Th BT" w:hAnsi="Swis721 Th BT"/>
          <w:sz w:val="23"/>
          <w:szCs w:val="23"/>
        </w:rPr>
        <w:t>Gastroenterol</w:t>
      </w:r>
      <w:proofErr w:type="spellEnd"/>
      <w:r w:rsidRPr="000A06EB">
        <w:rPr>
          <w:rFonts w:ascii="Swis721 Th BT" w:hAnsi="Swis721 Th BT"/>
          <w:sz w:val="23"/>
          <w:szCs w:val="23"/>
        </w:rPr>
        <w:t>. 2007 Mar 21;13(11):1706-10.</w:t>
      </w:r>
    </w:p>
    <w:p w14:paraId="630E762D" w14:textId="77777777" w:rsidR="00E120DD" w:rsidRPr="000A06EB" w:rsidRDefault="00E120DD" w:rsidP="000A06EB">
      <w:pPr>
        <w:jc w:val="both"/>
        <w:rPr>
          <w:rFonts w:ascii="Swis721 Th BT" w:hAnsi="Swis721 Th BT"/>
          <w:sz w:val="23"/>
          <w:szCs w:val="23"/>
        </w:rPr>
      </w:pPr>
      <w:r w:rsidRPr="00224E44">
        <w:rPr>
          <w:rFonts w:ascii="Swis721 Th BT" w:hAnsi="Swis721 Th BT"/>
          <w:sz w:val="23"/>
          <w:szCs w:val="23"/>
          <w:lang w:val="en-US"/>
        </w:rPr>
        <w:t xml:space="preserve">Shi HY1, Chan FK2, Leung WK3, Li MK4, Leung CM5, Sze SF6, Ching JY2, Lo FH7, Tsang SW8, Shan EH9, </w:t>
      </w:r>
      <w:proofErr w:type="spellStart"/>
      <w:r w:rsidRPr="00224E44">
        <w:rPr>
          <w:rFonts w:ascii="Swis721 Th BT" w:hAnsi="Swis721 Th BT"/>
          <w:sz w:val="23"/>
          <w:szCs w:val="23"/>
          <w:lang w:val="en-US"/>
        </w:rPr>
        <w:t>Mak</w:t>
      </w:r>
      <w:proofErr w:type="spellEnd"/>
      <w:r w:rsidRPr="00224E44">
        <w:rPr>
          <w:rFonts w:ascii="Swis721 Th BT" w:hAnsi="Swis721 Th BT"/>
          <w:sz w:val="23"/>
          <w:szCs w:val="23"/>
          <w:lang w:val="en-US"/>
        </w:rPr>
        <w:t xml:space="preserve"> LY10, Lam BC11, Hui AJ12, Chow WH13, Wong MT14, Hung IF3, Hui YT6, Chan YK9, Chan KH10, Loo CK11, Ng CK14, Lao WC5, Harbord M15, Wu JC2, Sung JJ2, Ng SC16.Low-dose azathioprine is effective in maintaining remission in steroid-dependent ulcerative colitis: results from a territory-wide Chinese population-based IBD </w:t>
      </w:r>
      <w:proofErr w:type="spellStart"/>
      <w:proofErr w:type="gramStart"/>
      <w:r w:rsidRPr="00224E44">
        <w:rPr>
          <w:rFonts w:ascii="Swis721 Th BT" w:hAnsi="Swis721 Th BT"/>
          <w:sz w:val="23"/>
          <w:szCs w:val="23"/>
          <w:lang w:val="en-US"/>
        </w:rPr>
        <w:t>registry.Therap</w:t>
      </w:r>
      <w:proofErr w:type="spellEnd"/>
      <w:proofErr w:type="gramEnd"/>
      <w:r w:rsidRPr="00224E44">
        <w:rPr>
          <w:rFonts w:ascii="Swis721 Th BT" w:hAnsi="Swis721 Th BT"/>
          <w:sz w:val="23"/>
          <w:szCs w:val="23"/>
          <w:lang w:val="en-US"/>
        </w:rPr>
        <w:t xml:space="preserve"> Adv Gastroenterol. </w:t>
      </w:r>
      <w:r w:rsidRPr="000A06EB">
        <w:rPr>
          <w:rFonts w:ascii="Swis721 Th BT" w:hAnsi="Swis721 Th BT"/>
          <w:sz w:val="23"/>
          <w:szCs w:val="23"/>
        </w:rPr>
        <w:t xml:space="preserve">2016 Jul;9(4):449-56. </w:t>
      </w:r>
      <w:proofErr w:type="spellStart"/>
      <w:r w:rsidRPr="000A06EB">
        <w:rPr>
          <w:rFonts w:ascii="Swis721 Th BT" w:hAnsi="Swis721 Th BT"/>
          <w:sz w:val="23"/>
          <w:szCs w:val="23"/>
        </w:rPr>
        <w:t>doi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: 10.1177/1756283X16643509. </w:t>
      </w:r>
      <w:proofErr w:type="spellStart"/>
      <w:r w:rsidRPr="000A06EB">
        <w:rPr>
          <w:rFonts w:ascii="Swis721 Th BT" w:hAnsi="Swis721 Th BT"/>
          <w:sz w:val="23"/>
          <w:szCs w:val="23"/>
        </w:rPr>
        <w:t>Epub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2016 </w:t>
      </w:r>
      <w:proofErr w:type="spellStart"/>
      <w:r w:rsidRPr="000A06EB">
        <w:rPr>
          <w:rFonts w:ascii="Swis721 Th BT" w:hAnsi="Swis721 Th BT"/>
          <w:sz w:val="23"/>
          <w:szCs w:val="23"/>
        </w:rPr>
        <w:t>Apr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19.</w:t>
      </w:r>
    </w:p>
    <w:p w14:paraId="3CD8859F" w14:textId="77777777" w:rsidR="00E120DD" w:rsidRPr="00224E44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r w:rsidRPr="000A06EB">
        <w:rPr>
          <w:rFonts w:ascii="Swis721 Th BT" w:hAnsi="Swis721 Th BT"/>
          <w:sz w:val="23"/>
          <w:szCs w:val="23"/>
        </w:rPr>
        <w:t xml:space="preserve">Sun J1, Yuan YZ1, </w:t>
      </w:r>
      <w:proofErr w:type="spellStart"/>
      <w:r w:rsidRPr="000A06EB">
        <w:rPr>
          <w:rFonts w:ascii="Swis721 Th BT" w:hAnsi="Swis721 Th BT"/>
          <w:sz w:val="23"/>
          <w:szCs w:val="23"/>
        </w:rPr>
        <w:t>Hou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XH1, </w:t>
      </w:r>
      <w:proofErr w:type="spellStart"/>
      <w:r w:rsidRPr="000A06EB">
        <w:rPr>
          <w:rFonts w:ascii="Swis721 Th BT" w:hAnsi="Swis721 Th BT"/>
          <w:sz w:val="23"/>
          <w:szCs w:val="23"/>
        </w:rPr>
        <w:t>Zou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DW1, Lu B1, Chen MH1, Liu F1, Wu KC1, </w:t>
      </w:r>
      <w:proofErr w:type="spellStart"/>
      <w:r w:rsidRPr="000A06EB">
        <w:rPr>
          <w:rFonts w:ascii="Swis721 Th BT" w:hAnsi="Swis721 Th BT"/>
          <w:sz w:val="23"/>
          <w:szCs w:val="23"/>
        </w:rPr>
        <w:t>Zou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XP1, Li YQ1, Zhou LY1. </w:t>
      </w:r>
      <w:r w:rsidRPr="00224E44">
        <w:rPr>
          <w:rFonts w:ascii="Swis721 Th BT" w:hAnsi="Swis721 Th BT"/>
          <w:sz w:val="23"/>
          <w:szCs w:val="23"/>
          <w:lang w:val="en-US"/>
        </w:rPr>
        <w:t xml:space="preserve">Esomeprazole regimens for reflux symptoms in Chinese patients with chronic gastritis. World J Gastroenterol. 2015 Jun 14;21(22):6965-73. </w:t>
      </w:r>
      <w:proofErr w:type="spellStart"/>
      <w:r w:rsidRPr="00224E44">
        <w:rPr>
          <w:rFonts w:ascii="Swis721 Th BT" w:hAnsi="Swis721 Th BT"/>
          <w:sz w:val="23"/>
          <w:szCs w:val="23"/>
          <w:lang w:val="en-US"/>
        </w:rPr>
        <w:t>doi</w:t>
      </w:r>
      <w:proofErr w:type="spellEnd"/>
      <w:r w:rsidRPr="00224E44">
        <w:rPr>
          <w:rFonts w:ascii="Swis721 Th BT" w:hAnsi="Swis721 Th BT"/>
          <w:sz w:val="23"/>
          <w:szCs w:val="23"/>
          <w:lang w:val="en-US"/>
        </w:rPr>
        <w:t>: 10.3748/</w:t>
      </w:r>
      <w:proofErr w:type="gramStart"/>
      <w:r w:rsidRPr="00224E44">
        <w:rPr>
          <w:rFonts w:ascii="Swis721 Th BT" w:hAnsi="Swis721 Th BT"/>
          <w:sz w:val="23"/>
          <w:szCs w:val="23"/>
          <w:lang w:val="en-US"/>
        </w:rPr>
        <w:t>wjg.v21.i</w:t>
      </w:r>
      <w:proofErr w:type="gramEnd"/>
      <w:r w:rsidRPr="00224E44">
        <w:rPr>
          <w:rFonts w:ascii="Swis721 Th BT" w:hAnsi="Swis721 Th BT"/>
          <w:sz w:val="23"/>
          <w:szCs w:val="23"/>
          <w:lang w:val="en-US"/>
        </w:rPr>
        <w:t>22.6965.</w:t>
      </w:r>
    </w:p>
    <w:p w14:paraId="598B0678" w14:textId="77777777" w:rsidR="00E120DD" w:rsidRPr="00B21FB8" w:rsidRDefault="005D1916" w:rsidP="000A06EB">
      <w:pPr>
        <w:jc w:val="both"/>
        <w:rPr>
          <w:rFonts w:ascii="Swis721 Th BT" w:hAnsi="Swis721 Th BT"/>
          <w:color w:val="404040" w:themeColor="text1" w:themeTint="BF"/>
          <w:sz w:val="23"/>
          <w:szCs w:val="23"/>
          <w:lang w:val="en-US"/>
        </w:rPr>
      </w:pPr>
      <w:hyperlink r:id="rId28" w:history="1">
        <w:r w:rsidR="00E120DD" w:rsidRPr="00224E44">
          <w:rPr>
            <w:rStyle w:val="Hyperlink"/>
            <w:rFonts w:ascii="Swis721 Th BT" w:hAnsi="Swis721 Th BT"/>
            <w:color w:val="404040" w:themeColor="text1" w:themeTint="BF"/>
            <w:sz w:val="23"/>
            <w:szCs w:val="23"/>
            <w:u w:val="none"/>
            <w:lang w:val="en-US"/>
          </w:rPr>
          <w:t>Talukdar R</w:t>
        </w:r>
      </w:hyperlink>
      <w:r w:rsidR="00E120DD" w:rsidRPr="00224E44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1,2, </w:t>
      </w:r>
      <w:proofErr w:type="spellStart"/>
      <w:r w:rsidR="00375544">
        <w:fldChar w:fldCharType="begin"/>
      </w:r>
      <w:r w:rsidR="00375544">
        <w:instrText xml:space="preserve"> HYPERLINK "https://www.ncbi.nlm.nih.gov/pubmed/?term=Lakhtakia%20S%5BAuthor%5D&amp;cauthor=true&amp;cauthor_uid=26945817" </w:instrText>
      </w:r>
      <w:r w:rsidR="00375544">
        <w:fldChar w:fldCharType="separate"/>
      </w:r>
      <w:r w:rsidR="00E120DD" w:rsidRPr="00224E44">
        <w:rPr>
          <w:rStyle w:val="Hyperlink"/>
          <w:rFonts w:ascii="Swis721 Th BT" w:hAnsi="Swis721 Th BT"/>
          <w:color w:val="404040" w:themeColor="text1" w:themeTint="BF"/>
          <w:sz w:val="23"/>
          <w:szCs w:val="23"/>
          <w:u w:val="none"/>
          <w:lang w:val="en-US"/>
        </w:rPr>
        <w:t>Lakhtakia</w:t>
      </w:r>
      <w:proofErr w:type="spellEnd"/>
      <w:r w:rsidR="00E120DD" w:rsidRPr="00224E44">
        <w:rPr>
          <w:rStyle w:val="Hyperlink"/>
          <w:rFonts w:ascii="Swis721 Th BT" w:hAnsi="Swis721 Th BT"/>
          <w:color w:val="404040" w:themeColor="text1" w:themeTint="BF"/>
          <w:sz w:val="23"/>
          <w:szCs w:val="23"/>
          <w:u w:val="none"/>
          <w:lang w:val="en-US"/>
        </w:rPr>
        <w:t xml:space="preserve"> S</w:t>
      </w:r>
      <w:r w:rsidR="00375544">
        <w:rPr>
          <w:rStyle w:val="Hyperlink"/>
          <w:rFonts w:ascii="Swis721 Th BT" w:hAnsi="Swis721 Th BT"/>
          <w:color w:val="404040" w:themeColor="text1" w:themeTint="BF"/>
          <w:sz w:val="23"/>
          <w:szCs w:val="23"/>
          <w:u w:val="none"/>
          <w:lang w:val="en-US"/>
        </w:rPr>
        <w:fldChar w:fldCharType="end"/>
      </w:r>
      <w:r w:rsidR="00E120DD" w:rsidRPr="00224E44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3, </w:t>
      </w:r>
      <w:proofErr w:type="spellStart"/>
      <w:r w:rsidR="00375544">
        <w:fldChar w:fldCharType="begin"/>
      </w:r>
      <w:r w:rsidR="00375544">
        <w:instrText xml:space="preserve"> HYPERLINK "https://www.ncbi.nlm.nih.gov/pubmed/?term=Nageshwar%20Reddy%20D%5BAuthor%5D&amp;cauthor=true&amp;cauthor_uid=26945817" </w:instrText>
      </w:r>
      <w:r w:rsidR="00375544">
        <w:fldChar w:fldCharType="separate"/>
      </w:r>
      <w:r w:rsidR="00E120DD" w:rsidRPr="00224E44">
        <w:rPr>
          <w:rStyle w:val="Hyperlink"/>
          <w:rFonts w:ascii="Swis721 Th BT" w:hAnsi="Swis721 Th BT"/>
          <w:color w:val="404040" w:themeColor="text1" w:themeTint="BF"/>
          <w:sz w:val="23"/>
          <w:szCs w:val="23"/>
          <w:u w:val="none"/>
          <w:lang w:val="en-US"/>
        </w:rPr>
        <w:t>Nageshwar</w:t>
      </w:r>
      <w:proofErr w:type="spellEnd"/>
      <w:r w:rsidR="00E120DD" w:rsidRPr="00224E44">
        <w:rPr>
          <w:rStyle w:val="Hyperlink"/>
          <w:rFonts w:ascii="Swis721 Th BT" w:hAnsi="Swis721 Th BT"/>
          <w:color w:val="404040" w:themeColor="text1" w:themeTint="BF"/>
          <w:sz w:val="23"/>
          <w:szCs w:val="23"/>
          <w:u w:val="none"/>
          <w:lang w:val="en-US"/>
        </w:rPr>
        <w:t xml:space="preserve"> Reddy D</w:t>
      </w:r>
      <w:r w:rsidR="00375544">
        <w:rPr>
          <w:rStyle w:val="Hyperlink"/>
          <w:rFonts w:ascii="Swis721 Th BT" w:hAnsi="Swis721 Th BT"/>
          <w:color w:val="404040" w:themeColor="text1" w:themeTint="BF"/>
          <w:sz w:val="23"/>
          <w:szCs w:val="23"/>
          <w:u w:val="none"/>
          <w:lang w:val="en-US"/>
        </w:rPr>
        <w:fldChar w:fldCharType="end"/>
      </w:r>
      <w:r w:rsidR="00E120DD" w:rsidRPr="00224E44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3, </w:t>
      </w:r>
      <w:hyperlink r:id="rId29" w:history="1">
        <w:r w:rsidR="00E120DD" w:rsidRPr="00224E44">
          <w:rPr>
            <w:rStyle w:val="Hyperlink"/>
            <w:rFonts w:ascii="Swis721 Th BT" w:hAnsi="Swis721 Th BT"/>
            <w:color w:val="404040" w:themeColor="text1" w:themeTint="BF"/>
            <w:sz w:val="23"/>
            <w:szCs w:val="23"/>
            <w:u w:val="none"/>
            <w:lang w:val="en-US"/>
          </w:rPr>
          <w:t>Rao GV</w:t>
        </w:r>
      </w:hyperlink>
      <w:r w:rsidR="00E120DD" w:rsidRPr="00224E44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4, </w:t>
      </w:r>
      <w:hyperlink r:id="rId30" w:history="1">
        <w:r w:rsidR="00E120DD" w:rsidRPr="00224E44">
          <w:rPr>
            <w:rStyle w:val="Hyperlink"/>
            <w:rFonts w:ascii="Swis721 Th BT" w:hAnsi="Swis721 Th BT"/>
            <w:color w:val="404040" w:themeColor="text1" w:themeTint="BF"/>
            <w:sz w:val="23"/>
            <w:szCs w:val="23"/>
            <w:u w:val="none"/>
            <w:lang w:val="en-US"/>
          </w:rPr>
          <w:t>Pradeep R</w:t>
        </w:r>
      </w:hyperlink>
      <w:r w:rsidR="00E120DD" w:rsidRPr="00224E44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4, </w:t>
      </w:r>
      <w:hyperlink r:id="rId31" w:history="1">
        <w:r w:rsidR="00E120DD" w:rsidRPr="00224E44">
          <w:rPr>
            <w:rStyle w:val="Hyperlink"/>
            <w:rFonts w:ascii="Swis721 Th BT" w:hAnsi="Swis721 Th BT"/>
            <w:color w:val="404040" w:themeColor="text1" w:themeTint="BF"/>
            <w:sz w:val="23"/>
            <w:szCs w:val="23"/>
            <w:u w:val="none"/>
            <w:lang w:val="en-US"/>
          </w:rPr>
          <w:t>Banerjee R</w:t>
        </w:r>
      </w:hyperlink>
      <w:r w:rsidR="00E120DD" w:rsidRPr="00224E44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3, </w:t>
      </w:r>
      <w:hyperlink r:id="rId32" w:history="1">
        <w:r w:rsidR="00E120DD" w:rsidRPr="00224E44">
          <w:rPr>
            <w:rStyle w:val="Hyperlink"/>
            <w:rFonts w:ascii="Swis721 Th BT" w:hAnsi="Swis721 Th BT"/>
            <w:color w:val="404040" w:themeColor="text1" w:themeTint="BF"/>
            <w:sz w:val="23"/>
            <w:szCs w:val="23"/>
            <w:u w:val="none"/>
            <w:lang w:val="en-US"/>
          </w:rPr>
          <w:t>Gupta R</w:t>
        </w:r>
      </w:hyperlink>
      <w:r w:rsidR="00E120DD" w:rsidRPr="00224E44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3, </w:t>
      </w:r>
      <w:hyperlink r:id="rId33" w:history="1">
        <w:r w:rsidR="00E120DD" w:rsidRPr="00224E44">
          <w:rPr>
            <w:rStyle w:val="Hyperlink"/>
            <w:rFonts w:ascii="Swis721 Th BT" w:hAnsi="Swis721 Th BT"/>
            <w:color w:val="404040" w:themeColor="text1" w:themeTint="BF"/>
            <w:sz w:val="23"/>
            <w:szCs w:val="23"/>
            <w:u w:val="none"/>
            <w:lang w:val="en-US"/>
          </w:rPr>
          <w:t>Ramchandani M</w:t>
        </w:r>
      </w:hyperlink>
      <w:r w:rsidR="00E120DD" w:rsidRPr="00224E44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3, </w:t>
      </w:r>
      <w:hyperlink r:id="rId34" w:history="1">
        <w:r w:rsidR="00E120DD" w:rsidRPr="00224E44">
          <w:rPr>
            <w:rStyle w:val="Hyperlink"/>
            <w:rFonts w:ascii="Swis721 Th BT" w:hAnsi="Swis721 Th BT"/>
            <w:color w:val="404040" w:themeColor="text1" w:themeTint="BF"/>
            <w:sz w:val="23"/>
            <w:szCs w:val="23"/>
            <w:u w:val="none"/>
            <w:lang w:val="en-US"/>
          </w:rPr>
          <w:t>Tandan M</w:t>
        </w:r>
      </w:hyperlink>
      <w:r w:rsidR="00E120DD" w:rsidRPr="00224E44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3, </w:t>
      </w:r>
      <w:hyperlink r:id="rId35" w:history="1">
        <w:r w:rsidR="00E120DD" w:rsidRPr="00224E44">
          <w:rPr>
            <w:rStyle w:val="Hyperlink"/>
            <w:rFonts w:ascii="Swis721 Th BT" w:hAnsi="Swis721 Th BT"/>
            <w:color w:val="404040" w:themeColor="text1" w:themeTint="BF"/>
            <w:sz w:val="23"/>
            <w:szCs w:val="23"/>
            <w:u w:val="none"/>
            <w:lang w:val="en-US"/>
          </w:rPr>
          <w:t>Murthy HV</w:t>
        </w:r>
      </w:hyperlink>
      <w:r w:rsidR="00E120DD" w:rsidRPr="00224E44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5. </w:t>
      </w:r>
      <w:r w:rsidR="00E120DD" w:rsidRPr="00B21FB8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Ameliorating effect of antioxidants and pregabalin combination in pain recurrence after ductal clearance in chronic pancreatitis: Results of a randomized, double blind, placebo-controlled trial. </w:t>
      </w:r>
      <w:hyperlink r:id="rId36" w:tooltip="Journal of gastroenterology and hepatology." w:history="1">
        <w:r w:rsidR="00E120DD" w:rsidRPr="00B21FB8">
          <w:rPr>
            <w:rStyle w:val="Hyperlink"/>
            <w:rFonts w:ascii="Swis721 Th BT" w:hAnsi="Swis721 Th BT"/>
            <w:color w:val="404040" w:themeColor="text1" w:themeTint="BF"/>
            <w:sz w:val="23"/>
            <w:szCs w:val="23"/>
            <w:u w:val="none"/>
            <w:lang w:val="en-US"/>
          </w:rPr>
          <w:t>J Gastroenterol Hepatol.</w:t>
        </w:r>
      </w:hyperlink>
      <w:r w:rsidR="00E120DD" w:rsidRPr="00B21FB8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 xml:space="preserve"> 2016 Sep;31(9):1654-62. </w:t>
      </w:r>
      <w:proofErr w:type="spellStart"/>
      <w:r w:rsidR="00E120DD" w:rsidRPr="00B21FB8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doi</w:t>
      </w:r>
      <w:proofErr w:type="spellEnd"/>
      <w:r w:rsidR="00E120DD" w:rsidRPr="00B21FB8">
        <w:rPr>
          <w:rFonts w:ascii="Swis721 Th BT" w:hAnsi="Swis721 Th BT"/>
          <w:color w:val="404040" w:themeColor="text1" w:themeTint="BF"/>
          <w:sz w:val="23"/>
          <w:szCs w:val="23"/>
          <w:lang w:val="en-US"/>
        </w:rPr>
        <w:t>: 10.1111/jgh.13332.</w:t>
      </w:r>
    </w:p>
    <w:p w14:paraId="4583FE0A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r w:rsidRPr="00B21FB8">
        <w:rPr>
          <w:rFonts w:ascii="Swis721 Th BT" w:hAnsi="Swis721 Th BT"/>
          <w:sz w:val="23"/>
          <w:szCs w:val="23"/>
          <w:lang w:val="en-US"/>
        </w:rPr>
        <w:t xml:space="preserve">TAN, B.  et al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Polaprezinc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combined with clarithromycin-based triple therapy for Helicobacter pylori-associated gastritis: A prospective, multicenter, randomized clinical trial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PLoS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One, v. 12, n. 4, p. e</w:t>
      </w:r>
      <w:proofErr w:type="gramStart"/>
      <w:r w:rsidRPr="00B21FB8">
        <w:rPr>
          <w:rFonts w:ascii="Swis721 Th BT" w:hAnsi="Swis721 Th BT"/>
          <w:sz w:val="23"/>
          <w:szCs w:val="23"/>
          <w:lang w:val="en-US"/>
        </w:rPr>
        <w:t>0175625,  2017</w:t>
      </w:r>
      <w:proofErr w:type="gramEnd"/>
      <w:r w:rsidRPr="00B21FB8">
        <w:rPr>
          <w:rFonts w:ascii="Swis721 Th BT" w:hAnsi="Swis721 Th BT"/>
          <w:sz w:val="23"/>
          <w:szCs w:val="23"/>
          <w:lang w:val="en-US"/>
        </w:rPr>
        <w:t>. ISSN 1932-6203.</w:t>
      </w:r>
    </w:p>
    <w:p w14:paraId="73B5944E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r w:rsidRPr="00B21FB8">
        <w:rPr>
          <w:rFonts w:ascii="Swis721 Th BT" w:hAnsi="Swis721 Th BT"/>
          <w:sz w:val="23"/>
          <w:szCs w:val="23"/>
          <w:lang w:val="en-US"/>
        </w:rPr>
        <w:t xml:space="preserve">TONGTAWEE, T. et al. Improved Helicobacter pylori Eradication Rate of Tailored Triple Therapy by Adding Lactobacillus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delbruecki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and Streptococcus thermophilus in Northeast Region of Thailand: A Prospective Randomized Controlled Clinical Trial. </w:t>
      </w:r>
      <w:hyperlink r:id="rId37" w:tooltip="Gastroenterology research and practice." w:history="1">
        <w:r w:rsidRPr="00B21FB8">
          <w:rPr>
            <w:rStyle w:val="Hyperlink"/>
            <w:rFonts w:ascii="Swis721 Th BT" w:hAnsi="Swis721 Th BT"/>
            <w:sz w:val="23"/>
            <w:szCs w:val="23"/>
            <w:u w:val="none"/>
            <w:lang w:val="en-US"/>
          </w:rPr>
          <w:t xml:space="preserve">Gastroenterol Res </w:t>
        </w:r>
        <w:proofErr w:type="spellStart"/>
        <w:r w:rsidRPr="00B21FB8">
          <w:rPr>
            <w:rStyle w:val="Hyperlink"/>
            <w:rFonts w:ascii="Swis721 Th BT" w:hAnsi="Swis721 Th BT"/>
            <w:sz w:val="23"/>
            <w:szCs w:val="23"/>
            <w:u w:val="none"/>
            <w:lang w:val="en-US"/>
          </w:rPr>
          <w:t>Pract</w:t>
        </w:r>
        <w:proofErr w:type="spellEnd"/>
        <w:r w:rsidRPr="00B21FB8">
          <w:rPr>
            <w:rStyle w:val="Hyperlink"/>
            <w:rFonts w:ascii="Swis721 Th BT" w:hAnsi="Swis721 Th BT"/>
            <w:sz w:val="23"/>
            <w:szCs w:val="23"/>
            <w:u w:val="none"/>
            <w:lang w:val="en-US"/>
          </w:rPr>
          <w:t>.</w:t>
        </w:r>
      </w:hyperlink>
      <w:r w:rsidRPr="00B21FB8">
        <w:rPr>
          <w:rFonts w:ascii="Swis721 Th BT" w:hAnsi="Swis721 Th BT"/>
          <w:sz w:val="23"/>
          <w:szCs w:val="23"/>
          <w:lang w:val="en-US"/>
        </w:rPr>
        <w:t xml:space="preserve"> 2015;2015:518018. </w:t>
      </w:r>
    </w:p>
    <w:p w14:paraId="180769E7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r w:rsidRPr="00B21FB8">
        <w:rPr>
          <w:rFonts w:ascii="Swis721 Th BT" w:hAnsi="Swis721 Th BT"/>
          <w:sz w:val="23"/>
          <w:szCs w:val="23"/>
          <w:lang w:val="en-US"/>
        </w:rPr>
        <w:t xml:space="preserve">van Rensburg C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Berghöfer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P, Enns R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Dattan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ID, Maritz JF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Carro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PG, Fischer R, Schwan T. Efficacy and safety of pantoprazole 20 mg once daily treatment in patients with ulcer-like functional dyspepsia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Curr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Med Res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Opin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>. 2008 Jun 4. [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Epub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ahead of print]</w:t>
      </w:r>
    </w:p>
    <w:p w14:paraId="6F76763E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Varnosfaderan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S1, Hashem-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Dabaghian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F2, Amin G3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Bozorg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M3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Heydarirad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G4, Nazem E1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Nasir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Toos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M5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Mosavat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SH6. Efficacy and safety of Amla (Phyllanthus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emblica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L.) in non-erosive reflux disease: a double-blind, randomized, placebo-controlled clinical trial. J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Integr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Med. 2018 Mar;16(2):126-131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do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: 10.1016/j.joim.2018.02.008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Epub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2018 Feb 13.</w:t>
      </w:r>
    </w:p>
    <w:p w14:paraId="2EA312A0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r w:rsidRPr="00B21FB8">
        <w:rPr>
          <w:rFonts w:ascii="Swis721 Th BT" w:hAnsi="Swis721 Th BT"/>
          <w:sz w:val="23"/>
          <w:szCs w:val="23"/>
          <w:lang w:val="en-US"/>
        </w:rPr>
        <w:lastRenderedPageBreak/>
        <w:t xml:space="preserve">Wittmann T, Feher A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Rosztoczy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A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Janos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J. [Effectiveness of pinaverium bromide therapy on colonic motility disorders in irritable bowel syndrome]. Orv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Hetil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. 1999 Feb 28;140(9):469-73. </w:t>
      </w:r>
    </w:p>
    <w:p w14:paraId="410E3F65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Yagbasan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A1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Coşkun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DÖ2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Özbakir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Ö3, Deniz K4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Gürsoy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Ş3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Yücesoy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M3. A </w:t>
      </w:r>
      <w:bookmarkStart w:id="209" w:name="_Hlk62739073"/>
      <w:r w:rsidRPr="00B21FB8">
        <w:rPr>
          <w:rFonts w:ascii="Swis721 Th BT" w:hAnsi="Swis721 Th BT"/>
          <w:sz w:val="23"/>
          <w:szCs w:val="23"/>
          <w:lang w:val="en-US"/>
        </w:rPr>
        <w:t>Prospective, randomized study comparing 7-day and 14-day quadruple therapies as first-line treatments for helicobacter pylori infection in patients with functional dyspepsia</w:t>
      </w:r>
      <w:bookmarkEnd w:id="209"/>
      <w:r w:rsidRPr="00B21FB8">
        <w:rPr>
          <w:rFonts w:ascii="Swis721 Th BT" w:hAnsi="Swis721 Th BT"/>
          <w:sz w:val="23"/>
          <w:szCs w:val="23"/>
          <w:lang w:val="en-US"/>
        </w:rPr>
        <w:t xml:space="preserve">. Niger J Clin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Pract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. 2018 Jan;21(1):54-58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do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>: 10.4103/1119-3077.224784.</w:t>
      </w:r>
    </w:p>
    <w:p w14:paraId="5AA2D32A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r w:rsidRPr="00B21FB8">
        <w:rPr>
          <w:rFonts w:ascii="Swis721 Th BT" w:hAnsi="Swis721 Th BT"/>
          <w:sz w:val="23"/>
          <w:szCs w:val="23"/>
          <w:lang w:val="en-US"/>
        </w:rPr>
        <w:t xml:space="preserve">YAGBASAN, A.  et al. A Prospective, randomized study comparing 7-day and 14-day quadruple therapies as first-line treatments for helicobacter pylori infection in patients with functional dyspepsia. Niger J Clin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Pract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, v. 21, n. 1, p. 54-58, Jan 2018. ISSN 1119-3077 (Print).  </w:t>
      </w:r>
    </w:p>
    <w:p w14:paraId="338BEB6B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r w:rsidRPr="00B21FB8">
        <w:rPr>
          <w:rFonts w:ascii="Swis721 Th BT" w:hAnsi="Swis721 Th BT"/>
          <w:sz w:val="23"/>
          <w:szCs w:val="23"/>
          <w:lang w:val="en-US"/>
        </w:rPr>
        <w:t xml:space="preserve">Yoon H1, Park YS1, Lee DH2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Seo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JG3, Shin CM1, Kim N2. Effect of administering a multi-species probiotic mixture on the changes in fecal microbiota and symptoms of irritable bowel syndrome: a randomized, double-blind, placebo-controlled trial. J Clin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Biochem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Nutr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. 2015 Sep;57(2):129-34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do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: 10.3164/jcbn.15-14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Epub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2015 Jun 30.</w:t>
      </w:r>
    </w:p>
    <w:p w14:paraId="19D336B3" w14:textId="77777777" w:rsidR="00E120DD" w:rsidRPr="000A06EB" w:rsidRDefault="00E120DD" w:rsidP="000A06EB">
      <w:pPr>
        <w:jc w:val="both"/>
        <w:rPr>
          <w:rFonts w:ascii="Swis721 Th BT" w:hAnsi="Swis721 Th BT"/>
          <w:sz w:val="23"/>
          <w:szCs w:val="23"/>
        </w:rPr>
      </w:pPr>
      <w:r w:rsidRPr="00B21FB8">
        <w:rPr>
          <w:rFonts w:ascii="Swis721 Th BT" w:hAnsi="Swis721 Th BT"/>
          <w:sz w:val="23"/>
          <w:szCs w:val="23"/>
          <w:lang w:val="en-US"/>
        </w:rPr>
        <w:t xml:space="preserve">Zhang D1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Ke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L, Ni Z, Chen Y, Zhang LH, Zhu SH, Li CJ, Shang L, Liang J, Shi YQ. Berberine containing quadruple therapy for initial Helicobacter pylori eradication: An open-label randomized phase IV trial. </w:t>
      </w:r>
      <w:r w:rsidRPr="000A06EB">
        <w:rPr>
          <w:rFonts w:ascii="Swis721 Th BT" w:hAnsi="Swis721 Th BT"/>
          <w:sz w:val="23"/>
          <w:szCs w:val="23"/>
        </w:rPr>
        <w:t xml:space="preserve">Medicine (Baltimore). 2017 Aug;96(32):e7697. </w:t>
      </w:r>
      <w:proofErr w:type="spellStart"/>
      <w:r w:rsidRPr="000A06EB">
        <w:rPr>
          <w:rFonts w:ascii="Swis721 Th BT" w:hAnsi="Swis721 Th BT"/>
          <w:sz w:val="23"/>
          <w:szCs w:val="23"/>
        </w:rPr>
        <w:t>doi</w:t>
      </w:r>
      <w:proofErr w:type="spellEnd"/>
      <w:r w:rsidRPr="000A06EB">
        <w:rPr>
          <w:rFonts w:ascii="Swis721 Th BT" w:hAnsi="Swis721 Th BT"/>
          <w:sz w:val="23"/>
          <w:szCs w:val="23"/>
        </w:rPr>
        <w:t>: 10.1097/MD.0000000000007697.</w:t>
      </w:r>
    </w:p>
    <w:p w14:paraId="56E627CD" w14:textId="77777777" w:rsidR="00E120DD" w:rsidRPr="00B21FB8" w:rsidRDefault="00E120DD" w:rsidP="000A06EB">
      <w:pPr>
        <w:jc w:val="both"/>
        <w:rPr>
          <w:rFonts w:ascii="Swis721 Th BT" w:hAnsi="Swis721 Th BT"/>
          <w:sz w:val="23"/>
          <w:szCs w:val="23"/>
          <w:lang w:val="en-US"/>
        </w:rPr>
      </w:pPr>
      <w:r w:rsidRPr="000A06EB">
        <w:rPr>
          <w:rFonts w:ascii="Swis721 Th BT" w:hAnsi="Swis721 Th BT"/>
          <w:sz w:val="23"/>
          <w:szCs w:val="23"/>
        </w:rPr>
        <w:t xml:space="preserve">Zhou Q1,2, Verne ML3, Fields JZ1, </w:t>
      </w:r>
      <w:proofErr w:type="spellStart"/>
      <w:r w:rsidRPr="000A06EB">
        <w:rPr>
          <w:rFonts w:ascii="Swis721 Th BT" w:hAnsi="Swis721 Th BT"/>
          <w:sz w:val="23"/>
          <w:szCs w:val="23"/>
        </w:rPr>
        <w:t>Lefante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JJ4, Basra S1, </w:t>
      </w:r>
      <w:proofErr w:type="spellStart"/>
      <w:r w:rsidRPr="000A06EB">
        <w:rPr>
          <w:rFonts w:ascii="Swis721 Th BT" w:hAnsi="Swis721 Th BT"/>
          <w:sz w:val="23"/>
          <w:szCs w:val="23"/>
        </w:rPr>
        <w:t>Salameh</w:t>
      </w:r>
      <w:proofErr w:type="spellEnd"/>
      <w:r w:rsidRPr="000A06EB">
        <w:rPr>
          <w:rFonts w:ascii="Swis721 Th BT" w:hAnsi="Swis721 Th BT"/>
          <w:sz w:val="23"/>
          <w:szCs w:val="23"/>
        </w:rPr>
        <w:t xml:space="preserve"> H5, Verne GN1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Randomised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placebo-controlled trial of dietary glutamine supplements for postinfectious irritable bowel syndrome. Gut. 2019 Jun;68(6):996-1002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doi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: 10.1136/gutjnl-2017-315136.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Epub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2018 Aug 14.</w:t>
      </w:r>
    </w:p>
    <w:p w14:paraId="5691B4D8" w14:textId="77777777" w:rsidR="00E120DD" w:rsidRPr="000A06EB" w:rsidRDefault="00E120DD" w:rsidP="000A06EB">
      <w:pPr>
        <w:jc w:val="both"/>
        <w:rPr>
          <w:rFonts w:ascii="Swis721 Th BT" w:hAnsi="Swis721 Th BT"/>
          <w:sz w:val="23"/>
          <w:szCs w:val="23"/>
        </w:rPr>
      </w:pP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Zullo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A1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Ridola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L2, Francesco VD3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Gatta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L4, Hassan C1, Alvaro D5, </w:t>
      </w:r>
      <w:proofErr w:type="spellStart"/>
      <w:r w:rsidRPr="00B21FB8">
        <w:rPr>
          <w:rFonts w:ascii="Swis721 Th BT" w:hAnsi="Swis721 Th BT"/>
          <w:sz w:val="23"/>
          <w:szCs w:val="23"/>
          <w:lang w:val="en-US"/>
        </w:rPr>
        <w:t>Bellesia</w:t>
      </w:r>
      <w:proofErr w:type="spellEnd"/>
      <w:r w:rsidRPr="00B21FB8">
        <w:rPr>
          <w:rFonts w:ascii="Swis721 Th BT" w:hAnsi="Swis721 Th BT"/>
          <w:sz w:val="23"/>
          <w:szCs w:val="23"/>
          <w:lang w:val="en-US"/>
        </w:rPr>
        <w:t xml:space="preserve"> A3, de Nucci G6, Manes G6. High-dose esomeprazole and amoxicillin dual therapy for first-line Helicobacter pylori eradication: a proof of concept study. </w:t>
      </w:r>
      <w:r w:rsidRPr="000A06EB">
        <w:rPr>
          <w:rFonts w:ascii="Swis721 Th BT" w:hAnsi="Swis721 Th BT"/>
          <w:sz w:val="23"/>
          <w:szCs w:val="23"/>
        </w:rPr>
        <w:t xml:space="preserve">Ann </w:t>
      </w:r>
      <w:proofErr w:type="spellStart"/>
      <w:r w:rsidRPr="000A06EB">
        <w:rPr>
          <w:rFonts w:ascii="Swis721 Th BT" w:hAnsi="Swis721 Th BT"/>
          <w:sz w:val="23"/>
          <w:szCs w:val="23"/>
        </w:rPr>
        <w:t>Gastroenterol</w:t>
      </w:r>
      <w:proofErr w:type="spellEnd"/>
      <w:r w:rsidRPr="000A06EB">
        <w:rPr>
          <w:rFonts w:ascii="Swis721 Th BT" w:hAnsi="Swis721 Th BT"/>
          <w:sz w:val="23"/>
          <w:szCs w:val="23"/>
        </w:rPr>
        <w:t>. 2015 Oct-Dec;28(4):448-51.</w:t>
      </w:r>
    </w:p>
    <w:p w14:paraId="7D4FA0E8" w14:textId="77777777" w:rsidR="00956C5B" w:rsidRDefault="00956C5B" w:rsidP="00B70169">
      <w:pPr>
        <w:pStyle w:val="Corpo"/>
        <w:spacing w:line="276" w:lineRule="auto"/>
        <w:rPr>
          <w:b/>
        </w:rPr>
      </w:pPr>
    </w:p>
    <w:sectPr w:rsidR="00956C5B">
      <w:footerReference w:type="default" r:id="rId38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A269169" w14:textId="77777777" w:rsidR="00EF33A3" w:rsidRDefault="00EF33A3" w:rsidP="00B22DA6">
      <w:pPr>
        <w:spacing w:after="0" w:line="240" w:lineRule="auto"/>
      </w:pPr>
      <w:r>
        <w:separator/>
      </w:r>
    </w:p>
  </w:endnote>
  <w:endnote w:type="continuationSeparator" w:id="0">
    <w:p w14:paraId="7180A0CE" w14:textId="77777777" w:rsidR="00EF33A3" w:rsidRDefault="00EF33A3" w:rsidP="00B22DA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wis721 Th BT">
    <w:altName w:val="Corbel Light"/>
    <w:panose1 w:val="020B0303020202020204"/>
    <w:charset w:val="00"/>
    <w:family w:val="swiss"/>
    <w:pitch w:val="variable"/>
    <w:sig w:usb0="00000087" w:usb1="00000000" w:usb2="00000000" w:usb3="00000000" w:csb0="0000001B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Futura Md BT">
    <w:altName w:val="Lucida Sans Unicode"/>
    <w:panose1 w:val="020B0602020204020303"/>
    <w:charset w:val="00"/>
    <w:family w:val="swiss"/>
    <w:pitch w:val="variable"/>
    <w:sig w:usb0="00000087" w:usb1="00000000" w:usb2="00000000" w:usb3="00000000" w:csb0="0000001B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Zurich Lt BT">
    <w:panose1 w:val="020B0403020202030204"/>
    <w:charset w:val="00"/>
    <w:family w:val="swiss"/>
    <w:pitch w:val="variable"/>
    <w:sig w:usb0="00000087" w:usb1="00000000" w:usb2="00000000" w:usb3="00000000" w:csb0="0000001B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B20AE93" w14:textId="77777777" w:rsidR="005D1916" w:rsidRDefault="005D1916" w:rsidP="00B22DA6">
    <w:pPr>
      <w:pStyle w:val="referencias"/>
      <w:pBdr>
        <w:bottom w:val="single" w:sz="12" w:space="0" w:color="auto"/>
      </w:pBdr>
      <w:ind w:left="-567" w:right="-568"/>
    </w:pPr>
    <w:r>
      <w:rPr>
        <w:noProof/>
        <w:lang w:eastAsia="pt-BR"/>
      </w:rPr>
      <mc:AlternateContent>
        <mc:Choice Requires="wps">
          <w:drawing>
            <wp:anchor distT="0" distB="0" distL="114300" distR="114300" simplePos="0" relativeHeight="251659264" behindDoc="1" locked="0" layoutInCell="1" allowOverlap="1" wp14:anchorId="27DD2607" wp14:editId="6A08A59E">
              <wp:simplePos x="0" y="0"/>
              <wp:positionH relativeFrom="rightMargin">
                <wp:align>left</wp:align>
              </wp:positionH>
              <wp:positionV relativeFrom="bottomMargin">
                <wp:posOffset>5080</wp:posOffset>
              </wp:positionV>
              <wp:extent cx="521970" cy="485140"/>
              <wp:effectExtent l="0" t="0" r="0" b="0"/>
              <wp:wrapNone/>
              <wp:docPr id="17" name="Retângulo 1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21970" cy="48514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sdt>
                          <w:sdtPr>
                            <w:rPr>
                              <w:rFonts w:ascii="Calibri" w:hAnsi="Calibri" w:cs="Calibri"/>
                              <w:color w:val="A6A6A6" w:themeColor="background1" w:themeShade="A6"/>
                              <w:sz w:val="32"/>
                              <w:szCs w:val="32"/>
                            </w:rPr>
                            <w:id w:val="1067536084"/>
                            <w:docPartObj>
                              <w:docPartGallery w:val="Page Numbers (Margins)"/>
                              <w:docPartUnique/>
                            </w:docPartObj>
                          </w:sdtPr>
                          <w:sdtContent>
                            <w:sdt>
                              <w:sdtPr>
                                <w:rPr>
                                  <w:rFonts w:ascii="Calibri" w:hAnsi="Calibri" w:cs="Calibri"/>
                                  <w:color w:val="A6A6A6" w:themeColor="background1" w:themeShade="A6"/>
                                  <w:sz w:val="32"/>
                                  <w:szCs w:val="32"/>
                                </w:rPr>
                                <w:id w:val="-2124596133"/>
                                <w:docPartObj>
                                  <w:docPartGallery w:val="Page Numbers (Margins)"/>
                                  <w:docPartUnique/>
                                </w:docPartObj>
                              </w:sdtPr>
                              <w:sdtContent>
                                <w:p w14:paraId="1ADC39DC" w14:textId="77777777" w:rsidR="005D1916" w:rsidRPr="00DE27F7" w:rsidRDefault="005D1916" w:rsidP="00B22DA6">
                                  <w:pPr>
                                    <w:jc w:val="center"/>
                                    <w:rPr>
                                      <w:rFonts w:ascii="Calibri" w:hAnsi="Calibri" w:cs="Calibri"/>
                                      <w:color w:val="A6A6A6" w:themeColor="background1" w:themeShade="A6"/>
                                      <w:sz w:val="32"/>
                                      <w:szCs w:val="32"/>
                                    </w:rPr>
                                  </w:pPr>
                                  <w:r w:rsidRPr="00DE27F7">
                                    <w:rPr>
                                      <w:rFonts w:ascii="Calibri" w:hAnsi="Calibri" w:cs="Calibri"/>
                                      <w:color w:val="A6A6A6" w:themeColor="background1" w:themeShade="A6"/>
                                      <w:sz w:val="32"/>
                                      <w:szCs w:val="32"/>
                                    </w:rPr>
                                    <w:fldChar w:fldCharType="begin"/>
                                  </w:r>
                                  <w:r w:rsidRPr="00DE27F7">
                                    <w:rPr>
                                      <w:rFonts w:ascii="Calibri" w:hAnsi="Calibri" w:cs="Calibri"/>
                                      <w:color w:val="A6A6A6" w:themeColor="background1" w:themeShade="A6"/>
                                      <w:sz w:val="32"/>
                                      <w:szCs w:val="32"/>
                                    </w:rPr>
                                    <w:instrText xml:space="preserve"> PAGE   \* MERGEFORMAT </w:instrText>
                                  </w:r>
                                  <w:r w:rsidRPr="00DE27F7">
                                    <w:rPr>
                                      <w:rFonts w:ascii="Calibri" w:hAnsi="Calibri" w:cs="Calibri"/>
                                      <w:color w:val="A6A6A6" w:themeColor="background1" w:themeShade="A6"/>
                                      <w:sz w:val="32"/>
                                      <w:szCs w:val="32"/>
                                    </w:rPr>
                                    <w:fldChar w:fldCharType="separate"/>
                                  </w:r>
                                  <w:r>
                                    <w:rPr>
                                      <w:rFonts w:ascii="Calibri" w:hAnsi="Calibri" w:cs="Calibri"/>
                                      <w:noProof/>
                                      <w:color w:val="A6A6A6" w:themeColor="background1" w:themeShade="A6"/>
                                      <w:sz w:val="32"/>
                                      <w:szCs w:val="32"/>
                                    </w:rPr>
                                    <w:t>131</w:t>
                                  </w:r>
                                  <w:r w:rsidRPr="00DE27F7">
                                    <w:rPr>
                                      <w:rFonts w:ascii="Calibri" w:hAnsi="Calibri" w:cs="Calibri"/>
                                      <w:color w:val="A6A6A6" w:themeColor="background1" w:themeShade="A6"/>
                                      <w:sz w:val="32"/>
                                      <w:szCs w:val="32"/>
                                    </w:rPr>
                                    <w:fldChar w:fldCharType="end"/>
                                  </w:r>
                                </w:p>
                              </w:sdtContent>
                            </w:sdt>
                          </w:sdtContent>
                        </w:sdt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27DD2607" id="Retângulo 17" o:spid="_x0000_s1211" style="position:absolute;left:0;text-align:left;margin-left:0;margin-top:.4pt;width:41.1pt;height:38.2pt;z-index:-251657216;visibility:visible;mso-wrap-style:square;mso-width-percent:0;mso-height-percent:0;mso-wrap-distance-left:9pt;mso-wrap-distance-top:0;mso-wrap-distance-right:9pt;mso-wrap-distance-bottom:0;mso-position-horizontal:left;mso-position-horizontal-relative:right-margin-area;mso-position-vertical:absolute;mso-position-vertical-relative:bottom-margin-area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" stroked="f">
              <v:textbox>
                <w:txbxContent>
                  <w:sdt>
                    <w:sdtPr>
                      <w:rPr>
                        <w:rFonts w:ascii="Calibri" w:hAnsi="Calibri" w:cs="Calibri"/>
                        <w:color w:val="A6A6A6" w:themeColor="background1" w:themeShade="A6"/>
                        <w:sz w:val="32"/>
                        <w:szCs w:val="32"/>
                      </w:rPr>
                      <w:id w:val="1067536084"/>
                      <w:docPartObj>
                        <w:docPartGallery w:val="Page Numbers (Margins)"/>
                        <w:docPartUnique/>
                      </w:docPartObj>
                    </w:sdtPr>
                    <w:sdtContent>
                      <w:sdt>
                        <w:sdtPr>
                          <w:rPr>
                            <w:rFonts w:ascii="Calibri" w:hAnsi="Calibri" w:cs="Calibri"/>
                            <w:color w:val="A6A6A6" w:themeColor="background1" w:themeShade="A6"/>
                            <w:sz w:val="32"/>
                            <w:szCs w:val="32"/>
                          </w:rPr>
                          <w:id w:val="-2124596133"/>
                          <w:docPartObj>
                            <w:docPartGallery w:val="Page Numbers (Margins)"/>
                            <w:docPartUnique/>
                          </w:docPartObj>
                        </w:sdtPr>
                        <w:sdtContent>
                          <w:p w14:paraId="1ADC39DC" w14:textId="77777777" w:rsidR="005D1916" w:rsidRPr="00DE27F7" w:rsidRDefault="005D1916" w:rsidP="00B22DA6">
                            <w:pPr>
                              <w:jc w:val="center"/>
                              <w:rPr>
                                <w:rFonts w:ascii="Calibri" w:hAnsi="Calibri" w:cs="Calibri"/>
                                <w:color w:val="A6A6A6" w:themeColor="background1" w:themeShade="A6"/>
                                <w:sz w:val="32"/>
                                <w:szCs w:val="32"/>
                              </w:rPr>
                            </w:pPr>
                            <w:r w:rsidRPr="00DE27F7">
                              <w:rPr>
                                <w:rFonts w:ascii="Calibri" w:hAnsi="Calibri" w:cs="Calibri"/>
                                <w:color w:val="A6A6A6" w:themeColor="background1" w:themeShade="A6"/>
                                <w:sz w:val="32"/>
                                <w:szCs w:val="32"/>
                              </w:rPr>
                              <w:fldChar w:fldCharType="begin"/>
                            </w:r>
                            <w:r w:rsidRPr="00DE27F7">
                              <w:rPr>
                                <w:rFonts w:ascii="Calibri" w:hAnsi="Calibri" w:cs="Calibri"/>
                                <w:color w:val="A6A6A6" w:themeColor="background1" w:themeShade="A6"/>
                                <w:sz w:val="32"/>
                                <w:szCs w:val="32"/>
                              </w:rPr>
                              <w:instrText xml:space="preserve"> PAGE   \* MERGEFORMAT </w:instrText>
                            </w:r>
                            <w:r w:rsidRPr="00DE27F7">
                              <w:rPr>
                                <w:rFonts w:ascii="Calibri" w:hAnsi="Calibri" w:cs="Calibri"/>
                                <w:color w:val="A6A6A6" w:themeColor="background1" w:themeShade="A6"/>
                                <w:sz w:val="32"/>
                                <w:szCs w:val="32"/>
                              </w:rPr>
                              <w:fldChar w:fldCharType="separate"/>
                            </w:r>
                            <w:r>
                              <w:rPr>
                                <w:rFonts w:ascii="Calibri" w:hAnsi="Calibri" w:cs="Calibri"/>
                                <w:noProof/>
                                <w:color w:val="A6A6A6" w:themeColor="background1" w:themeShade="A6"/>
                                <w:sz w:val="32"/>
                                <w:szCs w:val="32"/>
                              </w:rPr>
                              <w:t>131</w:t>
                            </w:r>
                            <w:r w:rsidRPr="00DE27F7">
                              <w:rPr>
                                <w:rFonts w:ascii="Calibri" w:hAnsi="Calibri" w:cs="Calibri"/>
                                <w:color w:val="A6A6A6" w:themeColor="background1" w:themeShade="A6"/>
                                <w:sz w:val="32"/>
                                <w:szCs w:val="32"/>
                              </w:rPr>
                              <w:fldChar w:fldCharType="end"/>
                            </w:r>
                          </w:p>
                        </w:sdtContent>
                      </w:sdt>
                    </w:sdtContent>
                  </w:sdt>
                </w:txbxContent>
              </v:textbox>
              <w10:wrap anchorx="margin" anchory="margin"/>
            </v:rect>
          </w:pict>
        </mc:Fallback>
      </mc:AlternateContent>
    </w:r>
    <w:r>
      <w:tab/>
    </w:r>
    <w:r>
      <w:tab/>
    </w:r>
  </w:p>
  <w:sdt>
    <w:sdtPr>
      <w:id w:val="31606377"/>
      <w:docPartObj>
        <w:docPartGallery w:val="Page Numbers (Bottom of Page)"/>
        <w:docPartUnique/>
      </w:docPartObj>
    </w:sdtPr>
    <w:sdtEndPr>
      <w:rPr>
        <w:color w:val="A6A6A6" w:themeColor="background1" w:themeShade="A6"/>
      </w:rPr>
    </w:sdtEndPr>
    <w:sdtContent>
      <w:p w14:paraId="6FD617C3" w14:textId="77777777" w:rsidR="005D1916" w:rsidRDefault="005D1916" w:rsidP="00B22DA6">
        <w:pPr>
          <w:pStyle w:val="referencias"/>
          <w:pBdr>
            <w:bottom w:val="single" w:sz="12" w:space="0" w:color="auto"/>
          </w:pBdr>
          <w:ind w:left="-567" w:right="-568"/>
        </w:pPr>
      </w:p>
      <w:p w14:paraId="035A964B" w14:textId="77777777" w:rsidR="005D1916" w:rsidRPr="00356E9F" w:rsidRDefault="005D1916" w:rsidP="00B22DA6">
        <w:pPr>
          <w:pStyle w:val="referencias"/>
          <w:ind w:left="-567" w:right="-568"/>
          <w:jc w:val="both"/>
          <w:rPr>
            <w:color w:val="A6A6A6" w:themeColor="background1" w:themeShade="A6"/>
          </w:rPr>
        </w:pPr>
        <w:r w:rsidRPr="002B24B9">
          <w:rPr>
            <w:color w:val="A6A6A6" w:themeColor="background1" w:themeShade="A6"/>
          </w:rPr>
          <w:t xml:space="preserve">Direitos Autorais Protegidos pela Lei 9.610 de 19 de </w:t>
        </w:r>
        <w:proofErr w:type="gramStart"/>
        <w:r w:rsidRPr="002B24B9">
          <w:rPr>
            <w:color w:val="A6A6A6" w:themeColor="background1" w:themeShade="A6"/>
          </w:rPr>
          <w:t>Fevereiro</w:t>
        </w:r>
        <w:proofErr w:type="gramEnd"/>
        <w:r w:rsidRPr="002B24B9">
          <w:rPr>
            <w:color w:val="A6A6A6" w:themeColor="background1" w:themeShade="A6"/>
          </w:rPr>
          <w:t xml:space="preserve"> de 1998. Estas informações devem ser analisadas pelo profissional prescritor antes de adotadas na prática, e são de distribuição e uso exclusivo de médicos, farmacêuticos, dentistas e outros profissionais autorizados a prescrever. É proibida a veiculação para público leigo, por meios eletrônicos, ou de qualquer outro modo que não seja diretamente para profissionais autorizados a prescrever. É proibida a alteração parcial ou total deste material. A </w:t>
        </w:r>
        <w:proofErr w:type="spellStart"/>
        <w:r w:rsidRPr="002B24B9">
          <w:rPr>
            <w:color w:val="A6A6A6" w:themeColor="background1" w:themeShade="A6"/>
          </w:rPr>
          <w:t>Consulfarma</w:t>
        </w:r>
        <w:proofErr w:type="spellEnd"/>
        <w:r w:rsidRPr="002B24B9">
          <w:rPr>
            <w:color w:val="A6A6A6" w:themeColor="background1" w:themeShade="A6"/>
          </w:rPr>
          <w:t xml:space="preserve"> não autoriza e não se responsabiliza por qualquer alteração efetuada neste material.</w:t>
        </w:r>
        <w:r>
          <w:rPr>
            <w:color w:val="A6A6A6" w:themeColor="background1" w:themeShade="A6"/>
          </w:rPr>
          <w:t xml:space="preserve"> </w:t>
        </w:r>
        <w:r w:rsidRPr="002B24B9">
          <w:rPr>
            <w:color w:val="A6A6A6" w:themeColor="background1" w:themeShade="A6"/>
          </w:rPr>
          <w:t>www.consulfarma.com. 19 3736.6888.</w:t>
        </w:r>
      </w:p>
    </w:sdtContent>
  </w:sdt>
  <w:p w14:paraId="454477DD" w14:textId="77777777" w:rsidR="005D1916" w:rsidRPr="00B22DA6" w:rsidRDefault="005D1916" w:rsidP="00B22DA6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B152C1B" w14:textId="77777777" w:rsidR="00EF33A3" w:rsidRDefault="00EF33A3" w:rsidP="00B22DA6">
      <w:pPr>
        <w:spacing w:after="0" w:line="240" w:lineRule="auto"/>
      </w:pPr>
      <w:r>
        <w:separator/>
      </w:r>
    </w:p>
  </w:footnote>
  <w:footnote w:type="continuationSeparator" w:id="0">
    <w:p w14:paraId="3B3FF087" w14:textId="77777777" w:rsidR="00EF33A3" w:rsidRDefault="00EF33A3" w:rsidP="00B22DA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87E721C"/>
    <w:multiLevelType w:val="hybridMultilevel"/>
    <w:tmpl w:val="FADA40C6"/>
    <w:lvl w:ilvl="0" w:tplc="4600E4FC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  <w:color w:val="0070C0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413DFD"/>
    <w:multiLevelType w:val="hybridMultilevel"/>
    <w:tmpl w:val="84785C80"/>
    <w:lvl w:ilvl="0" w:tplc="0416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D3F6E89"/>
    <w:multiLevelType w:val="hybridMultilevel"/>
    <w:tmpl w:val="42A40060"/>
    <w:lvl w:ilvl="0" w:tplc="E55A6AF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2243585"/>
    <w:multiLevelType w:val="hybridMultilevel"/>
    <w:tmpl w:val="D76CE0BC"/>
    <w:lvl w:ilvl="0" w:tplc="2C2030A8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  <w:color w:val="404040" w:themeColor="text1" w:themeTint="BF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127F3A7F"/>
    <w:multiLevelType w:val="hybridMultilevel"/>
    <w:tmpl w:val="AC40B8D0"/>
    <w:lvl w:ilvl="0" w:tplc="9298777C">
      <w:start w:val="1"/>
      <w:numFmt w:val="bullet"/>
      <w:lvlText w:val=""/>
      <w:lvlJc w:val="left"/>
      <w:pPr>
        <w:ind w:left="360" w:hanging="360"/>
      </w:pPr>
      <w:rPr>
        <w:rFonts w:ascii="Wingdings" w:hAnsi="Wingdings" w:hint="default"/>
        <w:color w:val="0070C0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15AA54D3"/>
    <w:multiLevelType w:val="hybridMultilevel"/>
    <w:tmpl w:val="8CECDCE0"/>
    <w:lvl w:ilvl="0" w:tplc="21645984">
      <w:start w:val="1"/>
      <w:numFmt w:val="bullet"/>
      <w:lvlText w:val=""/>
      <w:lvlJc w:val="left"/>
      <w:pPr>
        <w:ind w:left="720" w:hanging="360"/>
      </w:pPr>
      <w:rPr>
        <w:rFonts w:ascii="Wingdings" w:hAnsi="Wingdings" w:hint="default"/>
        <w:color w:val="339966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C9365A7"/>
    <w:multiLevelType w:val="hybridMultilevel"/>
    <w:tmpl w:val="291A3762"/>
    <w:lvl w:ilvl="0" w:tplc="0416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20CC61BF"/>
    <w:multiLevelType w:val="hybridMultilevel"/>
    <w:tmpl w:val="CAD83D62"/>
    <w:lvl w:ilvl="0" w:tplc="669E3B6C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1A60BA9"/>
    <w:multiLevelType w:val="hybridMultilevel"/>
    <w:tmpl w:val="F3A0C298"/>
    <w:lvl w:ilvl="0" w:tplc="0416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1D365E3"/>
    <w:multiLevelType w:val="hybridMultilevel"/>
    <w:tmpl w:val="14D6D582"/>
    <w:lvl w:ilvl="0" w:tplc="0416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25171245"/>
    <w:multiLevelType w:val="hybridMultilevel"/>
    <w:tmpl w:val="3640BA7C"/>
    <w:lvl w:ilvl="0" w:tplc="0416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AA10E6A"/>
    <w:multiLevelType w:val="hybridMultilevel"/>
    <w:tmpl w:val="EC1A504A"/>
    <w:lvl w:ilvl="0" w:tplc="0416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AE302A0"/>
    <w:multiLevelType w:val="hybridMultilevel"/>
    <w:tmpl w:val="C132479C"/>
    <w:lvl w:ilvl="0" w:tplc="0416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2B506185"/>
    <w:multiLevelType w:val="hybridMultilevel"/>
    <w:tmpl w:val="D47056C4"/>
    <w:lvl w:ilvl="0" w:tplc="0416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2D58351C"/>
    <w:multiLevelType w:val="hybridMultilevel"/>
    <w:tmpl w:val="BBB803BC"/>
    <w:lvl w:ilvl="0" w:tplc="0416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2EF77CB7"/>
    <w:multiLevelType w:val="hybridMultilevel"/>
    <w:tmpl w:val="AC747EA4"/>
    <w:lvl w:ilvl="0" w:tplc="0416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0E61E02"/>
    <w:multiLevelType w:val="hybridMultilevel"/>
    <w:tmpl w:val="C0840E8C"/>
    <w:lvl w:ilvl="0" w:tplc="0416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33FB632A"/>
    <w:multiLevelType w:val="hybridMultilevel"/>
    <w:tmpl w:val="FA38DDC2"/>
    <w:lvl w:ilvl="0" w:tplc="0416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 w15:restartNumberingAfterBreak="0">
    <w:nsid w:val="377F4F9B"/>
    <w:multiLevelType w:val="hybridMultilevel"/>
    <w:tmpl w:val="3D3C8208"/>
    <w:lvl w:ilvl="0" w:tplc="0416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3F4D393A"/>
    <w:multiLevelType w:val="hybridMultilevel"/>
    <w:tmpl w:val="B5BC6F06"/>
    <w:lvl w:ilvl="0" w:tplc="BFB88F30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  <w:color w:val="404040" w:themeColor="text1" w:themeTint="BF"/>
        <w:sz w:val="23"/>
        <w:szCs w:val="23"/>
      </w:rPr>
    </w:lvl>
    <w:lvl w:ilvl="1" w:tplc="04160003" w:tentative="1">
      <w:start w:val="1"/>
      <w:numFmt w:val="bullet"/>
      <w:lvlText w:val="o"/>
      <w:lvlJc w:val="left"/>
      <w:pPr>
        <w:ind w:left="1014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734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454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174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894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14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334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054" w:hanging="360"/>
      </w:pPr>
      <w:rPr>
        <w:rFonts w:ascii="Wingdings" w:hAnsi="Wingdings" w:hint="default"/>
      </w:rPr>
    </w:lvl>
  </w:abstractNum>
  <w:abstractNum w:abstractNumId="20" w15:restartNumberingAfterBreak="0">
    <w:nsid w:val="428F1FD7"/>
    <w:multiLevelType w:val="hybridMultilevel"/>
    <w:tmpl w:val="F1002BB6"/>
    <w:lvl w:ilvl="0" w:tplc="0416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 w15:restartNumberingAfterBreak="0">
    <w:nsid w:val="496B5EB9"/>
    <w:multiLevelType w:val="hybridMultilevel"/>
    <w:tmpl w:val="36B8795C"/>
    <w:lvl w:ilvl="0" w:tplc="0416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4A153F92"/>
    <w:multiLevelType w:val="hybridMultilevel"/>
    <w:tmpl w:val="F51CD5E0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E990E03"/>
    <w:multiLevelType w:val="hybridMultilevel"/>
    <w:tmpl w:val="8D16E892"/>
    <w:lvl w:ilvl="0" w:tplc="0416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52166BA0"/>
    <w:multiLevelType w:val="hybridMultilevel"/>
    <w:tmpl w:val="583C4FE4"/>
    <w:lvl w:ilvl="0" w:tplc="0416000F">
      <w:start w:val="1"/>
      <w:numFmt w:val="decimal"/>
      <w:lvlText w:val="%1."/>
      <w:lvlJc w:val="left"/>
      <w:pPr>
        <w:ind w:left="360" w:hanging="360"/>
      </w:pPr>
    </w:lvl>
    <w:lvl w:ilvl="1" w:tplc="04160019" w:tentative="1">
      <w:start w:val="1"/>
      <w:numFmt w:val="lowerLetter"/>
      <w:lvlText w:val="%2."/>
      <w:lvlJc w:val="left"/>
      <w:pPr>
        <w:ind w:left="1080" w:hanging="360"/>
      </w:pPr>
    </w:lvl>
    <w:lvl w:ilvl="2" w:tplc="0416001B" w:tentative="1">
      <w:start w:val="1"/>
      <w:numFmt w:val="lowerRoman"/>
      <w:lvlText w:val="%3."/>
      <w:lvlJc w:val="right"/>
      <w:pPr>
        <w:ind w:left="1800" w:hanging="180"/>
      </w:pPr>
    </w:lvl>
    <w:lvl w:ilvl="3" w:tplc="0416000F" w:tentative="1">
      <w:start w:val="1"/>
      <w:numFmt w:val="decimal"/>
      <w:lvlText w:val="%4."/>
      <w:lvlJc w:val="left"/>
      <w:pPr>
        <w:ind w:left="2520" w:hanging="360"/>
      </w:pPr>
    </w:lvl>
    <w:lvl w:ilvl="4" w:tplc="04160019" w:tentative="1">
      <w:start w:val="1"/>
      <w:numFmt w:val="lowerLetter"/>
      <w:lvlText w:val="%5."/>
      <w:lvlJc w:val="left"/>
      <w:pPr>
        <w:ind w:left="3240" w:hanging="360"/>
      </w:pPr>
    </w:lvl>
    <w:lvl w:ilvl="5" w:tplc="0416001B" w:tentative="1">
      <w:start w:val="1"/>
      <w:numFmt w:val="lowerRoman"/>
      <w:lvlText w:val="%6."/>
      <w:lvlJc w:val="right"/>
      <w:pPr>
        <w:ind w:left="3960" w:hanging="180"/>
      </w:pPr>
    </w:lvl>
    <w:lvl w:ilvl="6" w:tplc="0416000F" w:tentative="1">
      <w:start w:val="1"/>
      <w:numFmt w:val="decimal"/>
      <w:lvlText w:val="%7."/>
      <w:lvlJc w:val="left"/>
      <w:pPr>
        <w:ind w:left="4680" w:hanging="360"/>
      </w:pPr>
    </w:lvl>
    <w:lvl w:ilvl="7" w:tplc="04160019" w:tentative="1">
      <w:start w:val="1"/>
      <w:numFmt w:val="lowerLetter"/>
      <w:lvlText w:val="%8."/>
      <w:lvlJc w:val="left"/>
      <w:pPr>
        <w:ind w:left="5400" w:hanging="360"/>
      </w:pPr>
    </w:lvl>
    <w:lvl w:ilvl="8" w:tplc="0416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 w15:restartNumberingAfterBreak="0">
    <w:nsid w:val="544C1F4F"/>
    <w:multiLevelType w:val="hybridMultilevel"/>
    <w:tmpl w:val="F656EE6E"/>
    <w:lvl w:ilvl="0" w:tplc="93081200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5A193817"/>
    <w:multiLevelType w:val="hybridMultilevel"/>
    <w:tmpl w:val="6BD4224C"/>
    <w:lvl w:ilvl="0" w:tplc="0416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 w15:restartNumberingAfterBreak="0">
    <w:nsid w:val="5CEA5609"/>
    <w:multiLevelType w:val="hybridMultilevel"/>
    <w:tmpl w:val="7E8EA27C"/>
    <w:lvl w:ilvl="0" w:tplc="0416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5F1C04AC"/>
    <w:multiLevelType w:val="hybridMultilevel"/>
    <w:tmpl w:val="B69AAE2E"/>
    <w:lvl w:ilvl="0" w:tplc="0416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9" w15:restartNumberingAfterBreak="0">
    <w:nsid w:val="65681B49"/>
    <w:multiLevelType w:val="hybridMultilevel"/>
    <w:tmpl w:val="F34EB31C"/>
    <w:lvl w:ilvl="0" w:tplc="0416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D383B17"/>
    <w:multiLevelType w:val="hybridMultilevel"/>
    <w:tmpl w:val="4EDE27F6"/>
    <w:lvl w:ilvl="0" w:tplc="0416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72A15F57"/>
    <w:multiLevelType w:val="hybridMultilevel"/>
    <w:tmpl w:val="374A627C"/>
    <w:lvl w:ilvl="0" w:tplc="0416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8095247"/>
    <w:multiLevelType w:val="hybridMultilevel"/>
    <w:tmpl w:val="A4B892C4"/>
    <w:lvl w:ilvl="0" w:tplc="0416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F966EF8"/>
    <w:multiLevelType w:val="hybridMultilevel"/>
    <w:tmpl w:val="E0D61EAA"/>
    <w:lvl w:ilvl="0" w:tplc="0416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9"/>
  </w:num>
  <w:num w:numId="2">
    <w:abstractNumId w:val="24"/>
  </w:num>
  <w:num w:numId="3">
    <w:abstractNumId w:val="2"/>
  </w:num>
  <w:num w:numId="4">
    <w:abstractNumId w:val="25"/>
  </w:num>
  <w:num w:numId="5">
    <w:abstractNumId w:val="28"/>
  </w:num>
  <w:num w:numId="6">
    <w:abstractNumId w:val="6"/>
  </w:num>
  <w:num w:numId="7">
    <w:abstractNumId w:val="21"/>
  </w:num>
  <w:num w:numId="8">
    <w:abstractNumId w:val="9"/>
  </w:num>
  <w:num w:numId="9">
    <w:abstractNumId w:val="32"/>
  </w:num>
  <w:num w:numId="10">
    <w:abstractNumId w:val="23"/>
  </w:num>
  <w:num w:numId="11">
    <w:abstractNumId w:val="17"/>
  </w:num>
  <w:num w:numId="12">
    <w:abstractNumId w:val="4"/>
  </w:num>
  <w:num w:numId="13">
    <w:abstractNumId w:val="1"/>
  </w:num>
  <w:num w:numId="14">
    <w:abstractNumId w:val="13"/>
  </w:num>
  <w:num w:numId="15">
    <w:abstractNumId w:val="29"/>
  </w:num>
  <w:num w:numId="16">
    <w:abstractNumId w:val="8"/>
  </w:num>
  <w:num w:numId="17">
    <w:abstractNumId w:val="26"/>
  </w:num>
  <w:num w:numId="18">
    <w:abstractNumId w:val="12"/>
  </w:num>
  <w:num w:numId="19">
    <w:abstractNumId w:val="14"/>
  </w:num>
  <w:num w:numId="20">
    <w:abstractNumId w:val="16"/>
  </w:num>
  <w:num w:numId="21">
    <w:abstractNumId w:val="30"/>
  </w:num>
  <w:num w:numId="22">
    <w:abstractNumId w:val="27"/>
  </w:num>
  <w:num w:numId="23">
    <w:abstractNumId w:val="3"/>
  </w:num>
  <w:num w:numId="24">
    <w:abstractNumId w:val="0"/>
  </w:num>
  <w:num w:numId="25">
    <w:abstractNumId w:val="31"/>
  </w:num>
  <w:num w:numId="26">
    <w:abstractNumId w:val="15"/>
  </w:num>
  <w:num w:numId="27">
    <w:abstractNumId w:val="10"/>
  </w:num>
  <w:num w:numId="28">
    <w:abstractNumId w:val="20"/>
  </w:num>
  <w:num w:numId="29">
    <w:abstractNumId w:val="5"/>
  </w:num>
  <w:num w:numId="30">
    <w:abstractNumId w:val="22"/>
  </w:num>
  <w:num w:numId="31">
    <w:abstractNumId w:val="33"/>
  </w:num>
  <w:num w:numId="32">
    <w:abstractNumId w:val="11"/>
  </w:num>
  <w:num w:numId="33">
    <w:abstractNumId w:val="18"/>
  </w:num>
  <w:num w:numId="34">
    <w:abstractNumId w:val="7"/>
  </w:num>
  <w:numIdMacAtCleanup w:val="2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6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D4AD7"/>
    <w:rsid w:val="00002129"/>
    <w:rsid w:val="000035E8"/>
    <w:rsid w:val="0000397B"/>
    <w:rsid w:val="000102D9"/>
    <w:rsid w:val="0001264C"/>
    <w:rsid w:val="00012992"/>
    <w:rsid w:val="00014911"/>
    <w:rsid w:val="00016107"/>
    <w:rsid w:val="0002062E"/>
    <w:rsid w:val="00020ED8"/>
    <w:rsid w:val="0002116F"/>
    <w:rsid w:val="0002195E"/>
    <w:rsid w:val="000249AB"/>
    <w:rsid w:val="00024A92"/>
    <w:rsid w:val="00026B5B"/>
    <w:rsid w:val="00027E3E"/>
    <w:rsid w:val="00030ECC"/>
    <w:rsid w:val="00032D2C"/>
    <w:rsid w:val="00032E48"/>
    <w:rsid w:val="0003694F"/>
    <w:rsid w:val="00036CA1"/>
    <w:rsid w:val="000421E8"/>
    <w:rsid w:val="00044253"/>
    <w:rsid w:val="000444F1"/>
    <w:rsid w:val="00045148"/>
    <w:rsid w:val="00051C34"/>
    <w:rsid w:val="000525A4"/>
    <w:rsid w:val="00077626"/>
    <w:rsid w:val="000804E8"/>
    <w:rsid w:val="00081D8E"/>
    <w:rsid w:val="00083486"/>
    <w:rsid w:val="00085EDD"/>
    <w:rsid w:val="0008698B"/>
    <w:rsid w:val="000925CF"/>
    <w:rsid w:val="00095DFB"/>
    <w:rsid w:val="00097BAD"/>
    <w:rsid w:val="000A06EB"/>
    <w:rsid w:val="000A44C1"/>
    <w:rsid w:val="000A7C07"/>
    <w:rsid w:val="000B610C"/>
    <w:rsid w:val="000C0769"/>
    <w:rsid w:val="000C26F1"/>
    <w:rsid w:val="000C467C"/>
    <w:rsid w:val="000C4A59"/>
    <w:rsid w:val="000C4FC2"/>
    <w:rsid w:val="000C637F"/>
    <w:rsid w:val="000D016A"/>
    <w:rsid w:val="000D2C55"/>
    <w:rsid w:val="000D2F0E"/>
    <w:rsid w:val="000D4D21"/>
    <w:rsid w:val="000D7742"/>
    <w:rsid w:val="000E259D"/>
    <w:rsid w:val="000E3131"/>
    <w:rsid w:val="000E7A4D"/>
    <w:rsid w:val="000E7C08"/>
    <w:rsid w:val="000F09CD"/>
    <w:rsid w:val="000F200D"/>
    <w:rsid w:val="000F3256"/>
    <w:rsid w:val="000F342B"/>
    <w:rsid w:val="000F46CA"/>
    <w:rsid w:val="00101F2C"/>
    <w:rsid w:val="00103B02"/>
    <w:rsid w:val="00107EC1"/>
    <w:rsid w:val="00110752"/>
    <w:rsid w:val="00110768"/>
    <w:rsid w:val="00112A96"/>
    <w:rsid w:val="0012612A"/>
    <w:rsid w:val="001311CD"/>
    <w:rsid w:val="00132930"/>
    <w:rsid w:val="001347DD"/>
    <w:rsid w:val="00140016"/>
    <w:rsid w:val="00140498"/>
    <w:rsid w:val="0014114D"/>
    <w:rsid w:val="00146BE4"/>
    <w:rsid w:val="001504B5"/>
    <w:rsid w:val="0015198A"/>
    <w:rsid w:val="0015706B"/>
    <w:rsid w:val="0016256F"/>
    <w:rsid w:val="0017111E"/>
    <w:rsid w:val="00172215"/>
    <w:rsid w:val="00173500"/>
    <w:rsid w:val="00174C10"/>
    <w:rsid w:val="00176BD5"/>
    <w:rsid w:val="001776B1"/>
    <w:rsid w:val="001802D5"/>
    <w:rsid w:val="00180956"/>
    <w:rsid w:val="00180BBF"/>
    <w:rsid w:val="001828BC"/>
    <w:rsid w:val="00183910"/>
    <w:rsid w:val="0019501F"/>
    <w:rsid w:val="001A189D"/>
    <w:rsid w:val="001A1DE3"/>
    <w:rsid w:val="001A4014"/>
    <w:rsid w:val="001A4997"/>
    <w:rsid w:val="001B4CAA"/>
    <w:rsid w:val="001B7A5A"/>
    <w:rsid w:val="001C133E"/>
    <w:rsid w:val="001C2ABB"/>
    <w:rsid w:val="001D2F2A"/>
    <w:rsid w:val="001D6439"/>
    <w:rsid w:val="001D700C"/>
    <w:rsid w:val="001E4A3E"/>
    <w:rsid w:val="001F0D0A"/>
    <w:rsid w:val="001F2320"/>
    <w:rsid w:val="001F28C0"/>
    <w:rsid w:val="001F48C2"/>
    <w:rsid w:val="00201F08"/>
    <w:rsid w:val="0020225C"/>
    <w:rsid w:val="002100BD"/>
    <w:rsid w:val="00211B80"/>
    <w:rsid w:val="002132BF"/>
    <w:rsid w:val="00214C9F"/>
    <w:rsid w:val="00216E96"/>
    <w:rsid w:val="0021716D"/>
    <w:rsid w:val="00217BA1"/>
    <w:rsid w:val="00224CE1"/>
    <w:rsid w:val="00224E44"/>
    <w:rsid w:val="00226204"/>
    <w:rsid w:val="002277A1"/>
    <w:rsid w:val="002310F2"/>
    <w:rsid w:val="0023390D"/>
    <w:rsid w:val="0023467C"/>
    <w:rsid w:val="002372E9"/>
    <w:rsid w:val="00240A5E"/>
    <w:rsid w:val="00240D80"/>
    <w:rsid w:val="00242BA0"/>
    <w:rsid w:val="00242BDC"/>
    <w:rsid w:val="00245796"/>
    <w:rsid w:val="0025482A"/>
    <w:rsid w:val="002616B9"/>
    <w:rsid w:val="0026208D"/>
    <w:rsid w:val="00263060"/>
    <w:rsid w:val="0026400B"/>
    <w:rsid w:val="00264F6C"/>
    <w:rsid w:val="00266CDE"/>
    <w:rsid w:val="002724A9"/>
    <w:rsid w:val="00273C28"/>
    <w:rsid w:val="00277110"/>
    <w:rsid w:val="00277A56"/>
    <w:rsid w:val="00277D83"/>
    <w:rsid w:val="002828A3"/>
    <w:rsid w:val="002851AA"/>
    <w:rsid w:val="0028683C"/>
    <w:rsid w:val="00290889"/>
    <w:rsid w:val="002948EE"/>
    <w:rsid w:val="00296F19"/>
    <w:rsid w:val="00297603"/>
    <w:rsid w:val="002A07FB"/>
    <w:rsid w:val="002A1094"/>
    <w:rsid w:val="002A203F"/>
    <w:rsid w:val="002A238C"/>
    <w:rsid w:val="002A50AF"/>
    <w:rsid w:val="002B632D"/>
    <w:rsid w:val="002B77D2"/>
    <w:rsid w:val="002C13F1"/>
    <w:rsid w:val="002C303B"/>
    <w:rsid w:val="002C4D02"/>
    <w:rsid w:val="002C5977"/>
    <w:rsid w:val="002C5F22"/>
    <w:rsid w:val="002D03BC"/>
    <w:rsid w:val="002D06F9"/>
    <w:rsid w:val="002D3C17"/>
    <w:rsid w:val="002D59B0"/>
    <w:rsid w:val="002E1515"/>
    <w:rsid w:val="002E3B6F"/>
    <w:rsid w:val="002E52FC"/>
    <w:rsid w:val="002E5C9F"/>
    <w:rsid w:val="002F2C70"/>
    <w:rsid w:val="003019A5"/>
    <w:rsid w:val="00305F14"/>
    <w:rsid w:val="003109FD"/>
    <w:rsid w:val="0031152E"/>
    <w:rsid w:val="00312B09"/>
    <w:rsid w:val="00314F61"/>
    <w:rsid w:val="0031570B"/>
    <w:rsid w:val="00322535"/>
    <w:rsid w:val="00322958"/>
    <w:rsid w:val="003272B6"/>
    <w:rsid w:val="00332EBA"/>
    <w:rsid w:val="00334A9C"/>
    <w:rsid w:val="00335179"/>
    <w:rsid w:val="0033681C"/>
    <w:rsid w:val="00341DE0"/>
    <w:rsid w:val="00343A69"/>
    <w:rsid w:val="00347A64"/>
    <w:rsid w:val="0035098E"/>
    <w:rsid w:val="00352050"/>
    <w:rsid w:val="00353654"/>
    <w:rsid w:val="00356E54"/>
    <w:rsid w:val="003614F2"/>
    <w:rsid w:val="003655B1"/>
    <w:rsid w:val="0037079D"/>
    <w:rsid w:val="00375544"/>
    <w:rsid w:val="00382341"/>
    <w:rsid w:val="00383FF6"/>
    <w:rsid w:val="0038686F"/>
    <w:rsid w:val="00391D53"/>
    <w:rsid w:val="00392BB2"/>
    <w:rsid w:val="00394360"/>
    <w:rsid w:val="00397344"/>
    <w:rsid w:val="00397564"/>
    <w:rsid w:val="003A000E"/>
    <w:rsid w:val="003A401A"/>
    <w:rsid w:val="003B4156"/>
    <w:rsid w:val="003B58C7"/>
    <w:rsid w:val="003B5CE0"/>
    <w:rsid w:val="003B7B27"/>
    <w:rsid w:val="003C1A0B"/>
    <w:rsid w:val="003C231A"/>
    <w:rsid w:val="003C37A7"/>
    <w:rsid w:val="003D600C"/>
    <w:rsid w:val="003E4246"/>
    <w:rsid w:val="003E4F26"/>
    <w:rsid w:val="003F3C3F"/>
    <w:rsid w:val="00400828"/>
    <w:rsid w:val="0040383B"/>
    <w:rsid w:val="0040473A"/>
    <w:rsid w:val="00404BE5"/>
    <w:rsid w:val="00405BD0"/>
    <w:rsid w:val="0042138E"/>
    <w:rsid w:val="00423361"/>
    <w:rsid w:val="00424410"/>
    <w:rsid w:val="00426037"/>
    <w:rsid w:val="00427D8D"/>
    <w:rsid w:val="00437127"/>
    <w:rsid w:val="00441597"/>
    <w:rsid w:val="00441B59"/>
    <w:rsid w:val="004437BC"/>
    <w:rsid w:val="00443CDB"/>
    <w:rsid w:val="004445E8"/>
    <w:rsid w:val="00450587"/>
    <w:rsid w:val="004537C8"/>
    <w:rsid w:val="004537FB"/>
    <w:rsid w:val="00453F67"/>
    <w:rsid w:val="00462DDC"/>
    <w:rsid w:val="004651DC"/>
    <w:rsid w:val="004656F6"/>
    <w:rsid w:val="00470218"/>
    <w:rsid w:val="0047033C"/>
    <w:rsid w:val="004727F7"/>
    <w:rsid w:val="0047509F"/>
    <w:rsid w:val="00475944"/>
    <w:rsid w:val="00477171"/>
    <w:rsid w:val="00480E23"/>
    <w:rsid w:val="00482873"/>
    <w:rsid w:val="00483DB8"/>
    <w:rsid w:val="00484986"/>
    <w:rsid w:val="004914DC"/>
    <w:rsid w:val="0049292F"/>
    <w:rsid w:val="004968C5"/>
    <w:rsid w:val="00497ED5"/>
    <w:rsid w:val="004A14C4"/>
    <w:rsid w:val="004A5619"/>
    <w:rsid w:val="004A6A75"/>
    <w:rsid w:val="004A6BCC"/>
    <w:rsid w:val="004B01E0"/>
    <w:rsid w:val="004B62BE"/>
    <w:rsid w:val="004B7322"/>
    <w:rsid w:val="004C0F6D"/>
    <w:rsid w:val="004C256B"/>
    <w:rsid w:val="004C2F9F"/>
    <w:rsid w:val="004C6CB4"/>
    <w:rsid w:val="004D3285"/>
    <w:rsid w:val="004D7DFC"/>
    <w:rsid w:val="004E0507"/>
    <w:rsid w:val="004E4A0D"/>
    <w:rsid w:val="004F490E"/>
    <w:rsid w:val="004F4986"/>
    <w:rsid w:val="004F6B9D"/>
    <w:rsid w:val="0050064C"/>
    <w:rsid w:val="00504CA9"/>
    <w:rsid w:val="0051010B"/>
    <w:rsid w:val="00510AED"/>
    <w:rsid w:val="00513C3C"/>
    <w:rsid w:val="005159F0"/>
    <w:rsid w:val="005165F8"/>
    <w:rsid w:val="00517E41"/>
    <w:rsid w:val="00520E48"/>
    <w:rsid w:val="00523AB5"/>
    <w:rsid w:val="005241C4"/>
    <w:rsid w:val="00531099"/>
    <w:rsid w:val="00537ACF"/>
    <w:rsid w:val="00537EEC"/>
    <w:rsid w:val="00543029"/>
    <w:rsid w:val="00543723"/>
    <w:rsid w:val="00545FF2"/>
    <w:rsid w:val="00553901"/>
    <w:rsid w:val="00556455"/>
    <w:rsid w:val="0056470F"/>
    <w:rsid w:val="005659C3"/>
    <w:rsid w:val="00566E53"/>
    <w:rsid w:val="00567845"/>
    <w:rsid w:val="0057227F"/>
    <w:rsid w:val="00574660"/>
    <w:rsid w:val="00577972"/>
    <w:rsid w:val="00582062"/>
    <w:rsid w:val="005828E0"/>
    <w:rsid w:val="00586C91"/>
    <w:rsid w:val="00590686"/>
    <w:rsid w:val="00593772"/>
    <w:rsid w:val="005954C8"/>
    <w:rsid w:val="00595BB8"/>
    <w:rsid w:val="005A4695"/>
    <w:rsid w:val="005A5654"/>
    <w:rsid w:val="005A5A5F"/>
    <w:rsid w:val="005A5D65"/>
    <w:rsid w:val="005A70AE"/>
    <w:rsid w:val="005A77B4"/>
    <w:rsid w:val="005B14C0"/>
    <w:rsid w:val="005B25B8"/>
    <w:rsid w:val="005B4851"/>
    <w:rsid w:val="005B530B"/>
    <w:rsid w:val="005B730E"/>
    <w:rsid w:val="005B777A"/>
    <w:rsid w:val="005C00E9"/>
    <w:rsid w:val="005C1005"/>
    <w:rsid w:val="005C14CF"/>
    <w:rsid w:val="005C1506"/>
    <w:rsid w:val="005C32A9"/>
    <w:rsid w:val="005D13B1"/>
    <w:rsid w:val="005D1916"/>
    <w:rsid w:val="005D1A2F"/>
    <w:rsid w:val="005D798E"/>
    <w:rsid w:val="005F1626"/>
    <w:rsid w:val="005F3064"/>
    <w:rsid w:val="00600D23"/>
    <w:rsid w:val="00601F76"/>
    <w:rsid w:val="00602FBE"/>
    <w:rsid w:val="00607F46"/>
    <w:rsid w:val="0061340F"/>
    <w:rsid w:val="00614809"/>
    <w:rsid w:val="00615943"/>
    <w:rsid w:val="00621B41"/>
    <w:rsid w:val="006226C5"/>
    <w:rsid w:val="0062519D"/>
    <w:rsid w:val="00635534"/>
    <w:rsid w:val="0064783D"/>
    <w:rsid w:val="00650726"/>
    <w:rsid w:val="00653CF7"/>
    <w:rsid w:val="00653EB0"/>
    <w:rsid w:val="0065454C"/>
    <w:rsid w:val="00655836"/>
    <w:rsid w:val="0065644D"/>
    <w:rsid w:val="0066726B"/>
    <w:rsid w:val="00670479"/>
    <w:rsid w:val="00672B4D"/>
    <w:rsid w:val="0067485C"/>
    <w:rsid w:val="00676EA9"/>
    <w:rsid w:val="006845D2"/>
    <w:rsid w:val="00690AB3"/>
    <w:rsid w:val="00691F0A"/>
    <w:rsid w:val="00692BE0"/>
    <w:rsid w:val="00693BD0"/>
    <w:rsid w:val="0069618C"/>
    <w:rsid w:val="006A0FEB"/>
    <w:rsid w:val="006A1F3D"/>
    <w:rsid w:val="006A23F6"/>
    <w:rsid w:val="006A3633"/>
    <w:rsid w:val="006A40E0"/>
    <w:rsid w:val="006A6651"/>
    <w:rsid w:val="006A7083"/>
    <w:rsid w:val="006A758A"/>
    <w:rsid w:val="006B1E56"/>
    <w:rsid w:val="006C0262"/>
    <w:rsid w:val="006C58D6"/>
    <w:rsid w:val="006C5CF3"/>
    <w:rsid w:val="006C7A56"/>
    <w:rsid w:val="006D6B9B"/>
    <w:rsid w:val="006E158A"/>
    <w:rsid w:val="006E25FD"/>
    <w:rsid w:val="006E365D"/>
    <w:rsid w:val="006F0745"/>
    <w:rsid w:val="006F5300"/>
    <w:rsid w:val="007020C6"/>
    <w:rsid w:val="007025F4"/>
    <w:rsid w:val="00704F53"/>
    <w:rsid w:val="007054B5"/>
    <w:rsid w:val="00705B8B"/>
    <w:rsid w:val="00711B59"/>
    <w:rsid w:val="0071378F"/>
    <w:rsid w:val="00714BBA"/>
    <w:rsid w:val="00714F94"/>
    <w:rsid w:val="0072031C"/>
    <w:rsid w:val="007204A3"/>
    <w:rsid w:val="00720B00"/>
    <w:rsid w:val="00720F73"/>
    <w:rsid w:val="007215A2"/>
    <w:rsid w:val="00722FE6"/>
    <w:rsid w:val="0073243F"/>
    <w:rsid w:val="00734631"/>
    <w:rsid w:val="00746A90"/>
    <w:rsid w:val="00750207"/>
    <w:rsid w:val="00751A60"/>
    <w:rsid w:val="00755AB1"/>
    <w:rsid w:val="00760846"/>
    <w:rsid w:val="007612E7"/>
    <w:rsid w:val="00762632"/>
    <w:rsid w:val="00763231"/>
    <w:rsid w:val="00763413"/>
    <w:rsid w:val="00766801"/>
    <w:rsid w:val="007758B6"/>
    <w:rsid w:val="00780776"/>
    <w:rsid w:val="00786F9B"/>
    <w:rsid w:val="007923C3"/>
    <w:rsid w:val="00793D8A"/>
    <w:rsid w:val="007B00B0"/>
    <w:rsid w:val="007B2528"/>
    <w:rsid w:val="007B46B0"/>
    <w:rsid w:val="007B688E"/>
    <w:rsid w:val="007C00B0"/>
    <w:rsid w:val="007C26D7"/>
    <w:rsid w:val="007D0CBB"/>
    <w:rsid w:val="007D7560"/>
    <w:rsid w:val="007E7425"/>
    <w:rsid w:val="007F2D37"/>
    <w:rsid w:val="00801BFB"/>
    <w:rsid w:val="00802263"/>
    <w:rsid w:val="00804873"/>
    <w:rsid w:val="00805230"/>
    <w:rsid w:val="008069BA"/>
    <w:rsid w:val="00816626"/>
    <w:rsid w:val="00817821"/>
    <w:rsid w:val="00817F8E"/>
    <w:rsid w:val="00820B35"/>
    <w:rsid w:val="008222EC"/>
    <w:rsid w:val="00831046"/>
    <w:rsid w:val="00832D37"/>
    <w:rsid w:val="00843C75"/>
    <w:rsid w:val="00845572"/>
    <w:rsid w:val="008461B0"/>
    <w:rsid w:val="00847805"/>
    <w:rsid w:val="0085343B"/>
    <w:rsid w:val="00857DDF"/>
    <w:rsid w:val="008628DF"/>
    <w:rsid w:val="00863E2B"/>
    <w:rsid w:val="0086410A"/>
    <w:rsid w:val="00864A02"/>
    <w:rsid w:val="00866268"/>
    <w:rsid w:val="00871680"/>
    <w:rsid w:val="008755B0"/>
    <w:rsid w:val="008764D8"/>
    <w:rsid w:val="008805B5"/>
    <w:rsid w:val="00882056"/>
    <w:rsid w:val="00883C60"/>
    <w:rsid w:val="00886060"/>
    <w:rsid w:val="008861A5"/>
    <w:rsid w:val="00890C4B"/>
    <w:rsid w:val="00893492"/>
    <w:rsid w:val="00894EDC"/>
    <w:rsid w:val="0089501E"/>
    <w:rsid w:val="008A03AB"/>
    <w:rsid w:val="008A080B"/>
    <w:rsid w:val="008A70EC"/>
    <w:rsid w:val="008B2E43"/>
    <w:rsid w:val="008B77AA"/>
    <w:rsid w:val="008C1762"/>
    <w:rsid w:val="008C574E"/>
    <w:rsid w:val="008D0BCA"/>
    <w:rsid w:val="008D570C"/>
    <w:rsid w:val="008D5E86"/>
    <w:rsid w:val="008D6A8B"/>
    <w:rsid w:val="008E20BE"/>
    <w:rsid w:val="008E6AE0"/>
    <w:rsid w:val="008F3AB5"/>
    <w:rsid w:val="008F3E49"/>
    <w:rsid w:val="008F4A6A"/>
    <w:rsid w:val="00902B52"/>
    <w:rsid w:val="00924339"/>
    <w:rsid w:val="00924BF2"/>
    <w:rsid w:val="00926FC5"/>
    <w:rsid w:val="00932584"/>
    <w:rsid w:val="00936ECA"/>
    <w:rsid w:val="00940AD2"/>
    <w:rsid w:val="009415C1"/>
    <w:rsid w:val="00945D12"/>
    <w:rsid w:val="00946DD9"/>
    <w:rsid w:val="00951C7D"/>
    <w:rsid w:val="00953FDD"/>
    <w:rsid w:val="00955822"/>
    <w:rsid w:val="00956C5B"/>
    <w:rsid w:val="0095747A"/>
    <w:rsid w:val="00967195"/>
    <w:rsid w:val="0097092C"/>
    <w:rsid w:val="00973AD3"/>
    <w:rsid w:val="0097595D"/>
    <w:rsid w:val="00977200"/>
    <w:rsid w:val="009800DC"/>
    <w:rsid w:val="00984C23"/>
    <w:rsid w:val="00990B81"/>
    <w:rsid w:val="009919F9"/>
    <w:rsid w:val="009A69AE"/>
    <w:rsid w:val="009B0CD7"/>
    <w:rsid w:val="009B1E3A"/>
    <w:rsid w:val="009B23F0"/>
    <w:rsid w:val="009B2B20"/>
    <w:rsid w:val="009B74B8"/>
    <w:rsid w:val="009C07B1"/>
    <w:rsid w:val="009E1E91"/>
    <w:rsid w:val="009E241F"/>
    <w:rsid w:val="009F24CC"/>
    <w:rsid w:val="009F3899"/>
    <w:rsid w:val="009F556A"/>
    <w:rsid w:val="009F7A47"/>
    <w:rsid w:val="00A043E6"/>
    <w:rsid w:val="00A05BEB"/>
    <w:rsid w:val="00A077B2"/>
    <w:rsid w:val="00A12C80"/>
    <w:rsid w:val="00A14CA8"/>
    <w:rsid w:val="00A158E9"/>
    <w:rsid w:val="00A1747F"/>
    <w:rsid w:val="00A24FD0"/>
    <w:rsid w:val="00A3713B"/>
    <w:rsid w:val="00A40849"/>
    <w:rsid w:val="00A42EC6"/>
    <w:rsid w:val="00A43091"/>
    <w:rsid w:val="00A4353B"/>
    <w:rsid w:val="00A45CA7"/>
    <w:rsid w:val="00A45F16"/>
    <w:rsid w:val="00A468D0"/>
    <w:rsid w:val="00A54C53"/>
    <w:rsid w:val="00A55BC7"/>
    <w:rsid w:val="00A60E06"/>
    <w:rsid w:val="00A653B5"/>
    <w:rsid w:val="00A6555B"/>
    <w:rsid w:val="00A70CE5"/>
    <w:rsid w:val="00A710FE"/>
    <w:rsid w:val="00A7130A"/>
    <w:rsid w:val="00A713B2"/>
    <w:rsid w:val="00A71908"/>
    <w:rsid w:val="00A745D4"/>
    <w:rsid w:val="00A762DB"/>
    <w:rsid w:val="00A80261"/>
    <w:rsid w:val="00A815CC"/>
    <w:rsid w:val="00A8253E"/>
    <w:rsid w:val="00A82655"/>
    <w:rsid w:val="00A847B1"/>
    <w:rsid w:val="00A86135"/>
    <w:rsid w:val="00A97D2C"/>
    <w:rsid w:val="00AA1B94"/>
    <w:rsid w:val="00AA1C0A"/>
    <w:rsid w:val="00AA22A8"/>
    <w:rsid w:val="00AA4B68"/>
    <w:rsid w:val="00AB0947"/>
    <w:rsid w:val="00AD7DCF"/>
    <w:rsid w:val="00AE064A"/>
    <w:rsid w:val="00AE1670"/>
    <w:rsid w:val="00AE3098"/>
    <w:rsid w:val="00AE367C"/>
    <w:rsid w:val="00AF29D1"/>
    <w:rsid w:val="00B0692E"/>
    <w:rsid w:val="00B11942"/>
    <w:rsid w:val="00B11B35"/>
    <w:rsid w:val="00B11DD9"/>
    <w:rsid w:val="00B17975"/>
    <w:rsid w:val="00B21273"/>
    <w:rsid w:val="00B21FB8"/>
    <w:rsid w:val="00B223B0"/>
    <w:rsid w:val="00B22A85"/>
    <w:rsid w:val="00B22DA6"/>
    <w:rsid w:val="00B26953"/>
    <w:rsid w:val="00B27F04"/>
    <w:rsid w:val="00B31122"/>
    <w:rsid w:val="00B34174"/>
    <w:rsid w:val="00B3689D"/>
    <w:rsid w:val="00B4045A"/>
    <w:rsid w:val="00B40BD6"/>
    <w:rsid w:val="00B43D2A"/>
    <w:rsid w:val="00B45361"/>
    <w:rsid w:val="00B61701"/>
    <w:rsid w:val="00B66FEF"/>
    <w:rsid w:val="00B70169"/>
    <w:rsid w:val="00B75AB9"/>
    <w:rsid w:val="00B80C48"/>
    <w:rsid w:val="00B87FC8"/>
    <w:rsid w:val="00B909E5"/>
    <w:rsid w:val="00B90E4A"/>
    <w:rsid w:val="00B93AF4"/>
    <w:rsid w:val="00B94E54"/>
    <w:rsid w:val="00B9559C"/>
    <w:rsid w:val="00BA31FF"/>
    <w:rsid w:val="00BA363B"/>
    <w:rsid w:val="00BA7F77"/>
    <w:rsid w:val="00BB0BFA"/>
    <w:rsid w:val="00BB3233"/>
    <w:rsid w:val="00BB5FCA"/>
    <w:rsid w:val="00BB7731"/>
    <w:rsid w:val="00BB7BC6"/>
    <w:rsid w:val="00BC149F"/>
    <w:rsid w:val="00BC66DD"/>
    <w:rsid w:val="00BC72D8"/>
    <w:rsid w:val="00BD4594"/>
    <w:rsid w:val="00BD5A27"/>
    <w:rsid w:val="00BD6ADD"/>
    <w:rsid w:val="00BE0F89"/>
    <w:rsid w:val="00BE135F"/>
    <w:rsid w:val="00BE56D6"/>
    <w:rsid w:val="00BE7221"/>
    <w:rsid w:val="00BF3EC4"/>
    <w:rsid w:val="00C00B5E"/>
    <w:rsid w:val="00C028AF"/>
    <w:rsid w:val="00C078D1"/>
    <w:rsid w:val="00C17A1F"/>
    <w:rsid w:val="00C223A0"/>
    <w:rsid w:val="00C250E6"/>
    <w:rsid w:val="00C27AE7"/>
    <w:rsid w:val="00C327EB"/>
    <w:rsid w:val="00C4006C"/>
    <w:rsid w:val="00C419E0"/>
    <w:rsid w:val="00C43543"/>
    <w:rsid w:val="00C52F63"/>
    <w:rsid w:val="00C54634"/>
    <w:rsid w:val="00C549F9"/>
    <w:rsid w:val="00C609E9"/>
    <w:rsid w:val="00C65900"/>
    <w:rsid w:val="00C7475D"/>
    <w:rsid w:val="00C8123A"/>
    <w:rsid w:val="00C8275F"/>
    <w:rsid w:val="00C83085"/>
    <w:rsid w:val="00C8347C"/>
    <w:rsid w:val="00C83A95"/>
    <w:rsid w:val="00C865AE"/>
    <w:rsid w:val="00C9210E"/>
    <w:rsid w:val="00C92DE8"/>
    <w:rsid w:val="00C972D9"/>
    <w:rsid w:val="00CA3A3D"/>
    <w:rsid w:val="00CB0B61"/>
    <w:rsid w:val="00CB10C6"/>
    <w:rsid w:val="00CB2ED5"/>
    <w:rsid w:val="00CB46C9"/>
    <w:rsid w:val="00CB5293"/>
    <w:rsid w:val="00CC6453"/>
    <w:rsid w:val="00CC7553"/>
    <w:rsid w:val="00CC769A"/>
    <w:rsid w:val="00CD6248"/>
    <w:rsid w:val="00CE4180"/>
    <w:rsid w:val="00CE4D7A"/>
    <w:rsid w:val="00CE6E79"/>
    <w:rsid w:val="00CE7B1A"/>
    <w:rsid w:val="00CF1BC9"/>
    <w:rsid w:val="00CF62EA"/>
    <w:rsid w:val="00CF67B0"/>
    <w:rsid w:val="00CF6E95"/>
    <w:rsid w:val="00D000A5"/>
    <w:rsid w:val="00D018E8"/>
    <w:rsid w:val="00D03DDF"/>
    <w:rsid w:val="00D06361"/>
    <w:rsid w:val="00D13B77"/>
    <w:rsid w:val="00D142F5"/>
    <w:rsid w:val="00D14477"/>
    <w:rsid w:val="00D1531B"/>
    <w:rsid w:val="00D22120"/>
    <w:rsid w:val="00D243AE"/>
    <w:rsid w:val="00D32086"/>
    <w:rsid w:val="00D342E1"/>
    <w:rsid w:val="00D44362"/>
    <w:rsid w:val="00D47682"/>
    <w:rsid w:val="00D545C0"/>
    <w:rsid w:val="00D57506"/>
    <w:rsid w:val="00D5764D"/>
    <w:rsid w:val="00D5792A"/>
    <w:rsid w:val="00D63BB3"/>
    <w:rsid w:val="00D66094"/>
    <w:rsid w:val="00D76CB3"/>
    <w:rsid w:val="00D7716A"/>
    <w:rsid w:val="00D77C28"/>
    <w:rsid w:val="00D81F35"/>
    <w:rsid w:val="00D82149"/>
    <w:rsid w:val="00D84B76"/>
    <w:rsid w:val="00D907B7"/>
    <w:rsid w:val="00D91D48"/>
    <w:rsid w:val="00D93CB2"/>
    <w:rsid w:val="00D94C49"/>
    <w:rsid w:val="00D9515D"/>
    <w:rsid w:val="00D955EB"/>
    <w:rsid w:val="00DA2797"/>
    <w:rsid w:val="00DB2C07"/>
    <w:rsid w:val="00DB60CA"/>
    <w:rsid w:val="00DC04A9"/>
    <w:rsid w:val="00DC0645"/>
    <w:rsid w:val="00DC0B7C"/>
    <w:rsid w:val="00DC28B5"/>
    <w:rsid w:val="00DC292F"/>
    <w:rsid w:val="00DD4AD7"/>
    <w:rsid w:val="00DE0940"/>
    <w:rsid w:val="00DE24C2"/>
    <w:rsid w:val="00DE3954"/>
    <w:rsid w:val="00DE5295"/>
    <w:rsid w:val="00DF145F"/>
    <w:rsid w:val="00DF46E6"/>
    <w:rsid w:val="00DF5F24"/>
    <w:rsid w:val="00E015DC"/>
    <w:rsid w:val="00E11518"/>
    <w:rsid w:val="00E120DD"/>
    <w:rsid w:val="00E14611"/>
    <w:rsid w:val="00E21997"/>
    <w:rsid w:val="00E25415"/>
    <w:rsid w:val="00E25B41"/>
    <w:rsid w:val="00E26467"/>
    <w:rsid w:val="00E36951"/>
    <w:rsid w:val="00E40611"/>
    <w:rsid w:val="00E4304D"/>
    <w:rsid w:val="00E53344"/>
    <w:rsid w:val="00E5375C"/>
    <w:rsid w:val="00E555C5"/>
    <w:rsid w:val="00E55697"/>
    <w:rsid w:val="00E56571"/>
    <w:rsid w:val="00E56807"/>
    <w:rsid w:val="00E57297"/>
    <w:rsid w:val="00E676BF"/>
    <w:rsid w:val="00E7159F"/>
    <w:rsid w:val="00E735FE"/>
    <w:rsid w:val="00E73E94"/>
    <w:rsid w:val="00E770B2"/>
    <w:rsid w:val="00E7797C"/>
    <w:rsid w:val="00E82667"/>
    <w:rsid w:val="00E82DA3"/>
    <w:rsid w:val="00E91061"/>
    <w:rsid w:val="00E91F73"/>
    <w:rsid w:val="00E9440A"/>
    <w:rsid w:val="00EA1062"/>
    <w:rsid w:val="00EA317C"/>
    <w:rsid w:val="00EA3AEC"/>
    <w:rsid w:val="00EA4AAA"/>
    <w:rsid w:val="00EA63EF"/>
    <w:rsid w:val="00EA7450"/>
    <w:rsid w:val="00EA77E3"/>
    <w:rsid w:val="00EB3F8F"/>
    <w:rsid w:val="00EC5026"/>
    <w:rsid w:val="00ED2CB5"/>
    <w:rsid w:val="00ED7760"/>
    <w:rsid w:val="00EF33A3"/>
    <w:rsid w:val="00EF3D22"/>
    <w:rsid w:val="00F02BBA"/>
    <w:rsid w:val="00F06F0F"/>
    <w:rsid w:val="00F10373"/>
    <w:rsid w:val="00F126AF"/>
    <w:rsid w:val="00F138EC"/>
    <w:rsid w:val="00F14D5A"/>
    <w:rsid w:val="00F2156E"/>
    <w:rsid w:val="00F25853"/>
    <w:rsid w:val="00F25AE5"/>
    <w:rsid w:val="00F3063B"/>
    <w:rsid w:val="00F32B56"/>
    <w:rsid w:val="00F35F11"/>
    <w:rsid w:val="00F416D0"/>
    <w:rsid w:val="00F43CD1"/>
    <w:rsid w:val="00F44C81"/>
    <w:rsid w:val="00F46E9A"/>
    <w:rsid w:val="00F5038D"/>
    <w:rsid w:val="00F51696"/>
    <w:rsid w:val="00F51B9B"/>
    <w:rsid w:val="00F51D73"/>
    <w:rsid w:val="00F552D0"/>
    <w:rsid w:val="00F56E78"/>
    <w:rsid w:val="00F57EAB"/>
    <w:rsid w:val="00F62D86"/>
    <w:rsid w:val="00F637F2"/>
    <w:rsid w:val="00F668F0"/>
    <w:rsid w:val="00F67962"/>
    <w:rsid w:val="00F70202"/>
    <w:rsid w:val="00F752F0"/>
    <w:rsid w:val="00F76E80"/>
    <w:rsid w:val="00F83A39"/>
    <w:rsid w:val="00F909F8"/>
    <w:rsid w:val="00F930ED"/>
    <w:rsid w:val="00F9311A"/>
    <w:rsid w:val="00F94DC6"/>
    <w:rsid w:val="00F9606A"/>
    <w:rsid w:val="00FA05F0"/>
    <w:rsid w:val="00FA0E06"/>
    <w:rsid w:val="00FA167E"/>
    <w:rsid w:val="00FA1B56"/>
    <w:rsid w:val="00FA29DD"/>
    <w:rsid w:val="00FA475B"/>
    <w:rsid w:val="00FB0478"/>
    <w:rsid w:val="00FB1BB0"/>
    <w:rsid w:val="00FB2CE8"/>
    <w:rsid w:val="00FB4DA0"/>
    <w:rsid w:val="00FB51B8"/>
    <w:rsid w:val="00FB7A2C"/>
    <w:rsid w:val="00FC58BF"/>
    <w:rsid w:val="00FC7C27"/>
    <w:rsid w:val="00FD38C7"/>
    <w:rsid w:val="00FD3B84"/>
    <w:rsid w:val="00FD4232"/>
    <w:rsid w:val="00FD502D"/>
    <w:rsid w:val="00FD55B1"/>
    <w:rsid w:val="00FD71E6"/>
    <w:rsid w:val="00FD789C"/>
    <w:rsid w:val="00FE3C9F"/>
    <w:rsid w:val="00FE76EC"/>
    <w:rsid w:val="00FF1114"/>
    <w:rsid w:val="00FF1F7D"/>
    <w:rsid w:val="00FF4F7D"/>
    <w:rsid w:val="00FF680C"/>
    <w:rsid w:val="00FF69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7C5700D1"/>
  <w15:chartTrackingRefBased/>
  <w15:docId w15:val="{069427AF-82D6-4EFE-A3E9-55E26B76E4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0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92BB2"/>
  </w:style>
  <w:style w:type="paragraph" w:styleId="Ttulo1">
    <w:name w:val="heading 1"/>
    <w:basedOn w:val="Normal"/>
    <w:next w:val="Normal"/>
    <w:link w:val="Ttulo1Char"/>
    <w:uiPriority w:val="9"/>
    <w:qFormat/>
    <w:rsid w:val="00DD4AD7"/>
    <w:pPr>
      <w:keepNext/>
      <w:keepLines/>
      <w:spacing w:before="240" w:after="0"/>
      <w:outlineLvl w:val="0"/>
    </w:pPr>
    <w:rPr>
      <w:rFonts w:ascii="Swis721 Th BT" w:eastAsiaTheme="majorEastAsia" w:hAnsi="Swis721 Th BT" w:cstheme="majorBidi"/>
      <w:b/>
      <w:color w:val="00B050"/>
      <w:sz w:val="60"/>
      <w:szCs w:val="32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F14D5A"/>
    <w:pPr>
      <w:keepNext/>
      <w:keepLines/>
      <w:spacing w:before="40" w:after="0"/>
      <w:jc w:val="center"/>
      <w:outlineLvl w:val="1"/>
    </w:pPr>
    <w:rPr>
      <w:rFonts w:ascii="Swis721 Th BT" w:eastAsiaTheme="majorEastAsia" w:hAnsi="Swis721 Th BT" w:cstheme="majorBidi"/>
      <w:b/>
      <w:color w:val="0070C0"/>
      <w:sz w:val="40"/>
      <w:szCs w:val="26"/>
    </w:rPr>
  </w:style>
  <w:style w:type="paragraph" w:styleId="Ttulo4">
    <w:name w:val="heading 4"/>
    <w:basedOn w:val="Normal"/>
    <w:next w:val="Normal"/>
    <w:link w:val="Ttulo4Char"/>
    <w:uiPriority w:val="9"/>
    <w:semiHidden/>
    <w:unhideWhenUsed/>
    <w:qFormat/>
    <w:rsid w:val="00E4304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DD4AD7"/>
    <w:rPr>
      <w:rFonts w:ascii="Swis721 Th BT" w:eastAsiaTheme="majorEastAsia" w:hAnsi="Swis721 Th BT" w:cstheme="majorBidi"/>
      <w:b/>
      <w:color w:val="00B050"/>
      <w:sz w:val="60"/>
      <w:szCs w:val="32"/>
    </w:rPr>
  </w:style>
  <w:style w:type="character" w:customStyle="1" w:styleId="Ttulo2Char">
    <w:name w:val="Título 2 Char"/>
    <w:basedOn w:val="Fontepargpadro"/>
    <w:link w:val="Ttulo2"/>
    <w:uiPriority w:val="9"/>
    <w:rsid w:val="00F14D5A"/>
    <w:rPr>
      <w:rFonts w:ascii="Swis721 Th BT" w:eastAsiaTheme="majorEastAsia" w:hAnsi="Swis721 Th BT" w:cstheme="majorBidi"/>
      <w:b/>
      <w:color w:val="0070C0"/>
      <w:sz w:val="40"/>
      <w:szCs w:val="26"/>
    </w:rPr>
  </w:style>
  <w:style w:type="paragraph" w:customStyle="1" w:styleId="Subtitulocorpo">
    <w:name w:val="Subtitulo_corpo"/>
    <w:basedOn w:val="Normal"/>
    <w:link w:val="SubtitulocorpoChar"/>
    <w:qFormat/>
    <w:rsid w:val="00863E2B"/>
    <w:pPr>
      <w:spacing w:after="0" w:line="240" w:lineRule="auto"/>
      <w:jc w:val="center"/>
    </w:pPr>
    <w:rPr>
      <w:rFonts w:ascii="Swis721 Th BT" w:eastAsia="MS Mincho" w:hAnsi="Swis721 Th BT"/>
      <w:b/>
      <w:color w:val="0070C0"/>
      <w:sz w:val="40"/>
    </w:rPr>
  </w:style>
  <w:style w:type="character" w:customStyle="1" w:styleId="SubtitulocorpoChar">
    <w:name w:val="Subtitulo_corpo Char"/>
    <w:basedOn w:val="Fontepargpadro"/>
    <w:link w:val="Subtitulocorpo"/>
    <w:rsid w:val="00863E2B"/>
    <w:rPr>
      <w:rFonts w:ascii="Swis721 Th BT" w:eastAsia="MS Mincho" w:hAnsi="Swis721 Th BT"/>
      <w:b/>
      <w:color w:val="0070C0"/>
      <w:sz w:val="40"/>
    </w:rPr>
  </w:style>
  <w:style w:type="paragraph" w:customStyle="1" w:styleId="Corpo">
    <w:name w:val="Corpo"/>
    <w:basedOn w:val="Normal"/>
    <w:link w:val="CorpoChar"/>
    <w:qFormat/>
    <w:rsid w:val="00DD4AD7"/>
    <w:pPr>
      <w:spacing w:after="20" w:line="240" w:lineRule="auto"/>
      <w:jc w:val="both"/>
    </w:pPr>
    <w:rPr>
      <w:rFonts w:ascii="Swis721 Th BT" w:eastAsia="MS Mincho" w:hAnsi="Swis721 Th BT"/>
      <w:color w:val="404040" w:themeColor="text1" w:themeTint="BF"/>
      <w:sz w:val="23"/>
      <w:szCs w:val="24"/>
    </w:rPr>
  </w:style>
  <w:style w:type="character" w:customStyle="1" w:styleId="CorpoChar">
    <w:name w:val="Corpo Char"/>
    <w:basedOn w:val="Fontepargpadro"/>
    <w:link w:val="Corpo"/>
    <w:rsid w:val="00DD4AD7"/>
    <w:rPr>
      <w:rFonts w:ascii="Swis721 Th BT" w:eastAsia="MS Mincho" w:hAnsi="Swis721 Th BT"/>
      <w:color w:val="404040" w:themeColor="text1" w:themeTint="BF"/>
      <w:sz w:val="23"/>
      <w:szCs w:val="24"/>
    </w:rPr>
  </w:style>
  <w:style w:type="table" w:styleId="Tabelacomgrade">
    <w:name w:val="Table Grid"/>
    <w:basedOn w:val="Tabelanormal"/>
    <w:rsid w:val="00DD4AD7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doSumrio">
    <w:name w:val="TOC Heading"/>
    <w:basedOn w:val="Ttulo1"/>
    <w:next w:val="Normal"/>
    <w:uiPriority w:val="39"/>
    <w:unhideWhenUsed/>
    <w:qFormat/>
    <w:rsid w:val="00DD4AD7"/>
    <w:pPr>
      <w:outlineLvl w:val="9"/>
    </w:pPr>
    <w:rPr>
      <w:lang w:eastAsia="pt-BR"/>
    </w:rPr>
  </w:style>
  <w:style w:type="paragraph" w:styleId="Sumrio1">
    <w:name w:val="toc 1"/>
    <w:basedOn w:val="Normal"/>
    <w:next w:val="Normal"/>
    <w:autoRedefine/>
    <w:uiPriority w:val="39"/>
    <w:unhideWhenUsed/>
    <w:rsid w:val="00DD4AD7"/>
    <w:pPr>
      <w:spacing w:after="100"/>
    </w:pPr>
  </w:style>
  <w:style w:type="paragraph" w:styleId="Sumrio2">
    <w:name w:val="toc 2"/>
    <w:basedOn w:val="Normal"/>
    <w:next w:val="Normal"/>
    <w:autoRedefine/>
    <w:uiPriority w:val="39"/>
    <w:unhideWhenUsed/>
    <w:rsid w:val="00DD4AD7"/>
    <w:pPr>
      <w:spacing w:after="100"/>
      <w:ind w:left="220"/>
    </w:pPr>
  </w:style>
  <w:style w:type="character" w:styleId="Hyperlink">
    <w:name w:val="Hyperlink"/>
    <w:basedOn w:val="Fontepargpadro"/>
    <w:uiPriority w:val="99"/>
    <w:unhideWhenUsed/>
    <w:rsid w:val="00DD4AD7"/>
    <w:rPr>
      <w:color w:val="0563C1" w:themeColor="hyperlink"/>
      <w:u w:val="single"/>
    </w:rPr>
  </w:style>
  <w:style w:type="paragraph" w:styleId="PargrafodaLista">
    <w:name w:val="List Paragraph"/>
    <w:basedOn w:val="Normal"/>
    <w:uiPriority w:val="34"/>
    <w:qFormat/>
    <w:rsid w:val="00423361"/>
    <w:pPr>
      <w:ind w:left="720"/>
      <w:contextualSpacing/>
    </w:pPr>
  </w:style>
  <w:style w:type="paragraph" w:styleId="Cabealho">
    <w:name w:val="header"/>
    <w:basedOn w:val="Normal"/>
    <w:link w:val="CabealhoChar"/>
    <w:uiPriority w:val="99"/>
    <w:unhideWhenUsed/>
    <w:rsid w:val="00B22DA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B22DA6"/>
  </w:style>
  <w:style w:type="paragraph" w:styleId="Rodap">
    <w:name w:val="footer"/>
    <w:basedOn w:val="Normal"/>
    <w:link w:val="RodapChar"/>
    <w:uiPriority w:val="99"/>
    <w:unhideWhenUsed/>
    <w:rsid w:val="00B22DA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B22DA6"/>
  </w:style>
  <w:style w:type="paragraph" w:customStyle="1" w:styleId="referencias">
    <w:name w:val="referencias"/>
    <w:basedOn w:val="Normal"/>
    <w:link w:val="referenciasChar"/>
    <w:qFormat/>
    <w:rsid w:val="00B22DA6"/>
    <w:pPr>
      <w:spacing w:after="200" w:line="276" w:lineRule="auto"/>
    </w:pPr>
    <w:rPr>
      <w:rFonts w:ascii="Swis721 Th BT" w:eastAsia="MS Mincho" w:hAnsi="Swis721 Th BT"/>
      <w:b/>
      <w:color w:val="339966"/>
      <w:sz w:val="12"/>
      <w:szCs w:val="12"/>
    </w:rPr>
  </w:style>
  <w:style w:type="character" w:customStyle="1" w:styleId="referenciasChar">
    <w:name w:val="referencias Char"/>
    <w:basedOn w:val="Fontepargpadro"/>
    <w:link w:val="referencias"/>
    <w:rsid w:val="00B22DA6"/>
    <w:rPr>
      <w:rFonts w:ascii="Swis721 Th BT" w:eastAsia="MS Mincho" w:hAnsi="Swis721 Th BT"/>
      <w:b/>
      <w:color w:val="339966"/>
      <w:sz w:val="12"/>
      <w:szCs w:val="12"/>
    </w:rPr>
  </w:style>
  <w:style w:type="paragraph" w:customStyle="1" w:styleId="formulas">
    <w:name w:val="formulas"/>
    <w:basedOn w:val="Normal"/>
    <w:link w:val="formulasChar"/>
    <w:qFormat/>
    <w:rsid w:val="009B0CD7"/>
    <w:pPr>
      <w:tabs>
        <w:tab w:val="right" w:leader="dot" w:pos="3715"/>
      </w:tabs>
      <w:spacing w:after="20" w:line="240" w:lineRule="auto"/>
      <w:jc w:val="both"/>
    </w:pPr>
    <w:rPr>
      <w:rFonts w:ascii="Futura Md BT" w:eastAsia="MS Mincho" w:hAnsi="Futura Md BT"/>
      <w:b/>
      <w:color w:val="404040" w:themeColor="text1" w:themeTint="BF"/>
      <w:sz w:val="23"/>
      <w:szCs w:val="24"/>
    </w:rPr>
  </w:style>
  <w:style w:type="character" w:customStyle="1" w:styleId="formulasChar">
    <w:name w:val="formulas Char"/>
    <w:basedOn w:val="Fontepargpadro"/>
    <w:link w:val="formulas"/>
    <w:rsid w:val="009B0CD7"/>
    <w:rPr>
      <w:rFonts w:ascii="Futura Md BT" w:eastAsia="MS Mincho" w:hAnsi="Futura Md BT"/>
      <w:b/>
      <w:color w:val="404040" w:themeColor="text1" w:themeTint="BF"/>
      <w:sz w:val="23"/>
      <w:szCs w:val="24"/>
    </w:rPr>
  </w:style>
  <w:style w:type="paragraph" w:styleId="NormalWeb">
    <w:name w:val="Normal (Web)"/>
    <w:basedOn w:val="Normal"/>
    <w:uiPriority w:val="99"/>
    <w:rsid w:val="0097092C"/>
    <w:pPr>
      <w:spacing w:before="100" w:beforeAutospacing="1" w:after="100" w:afterAutospacing="1" w:line="240" w:lineRule="auto"/>
    </w:pPr>
    <w:rPr>
      <w:rFonts w:ascii="Arial Unicode MS" w:eastAsia="Arial Unicode MS" w:hAnsi="Arial Unicode MS" w:cs="Arial Unicode MS"/>
      <w:sz w:val="20"/>
      <w:szCs w:val="20"/>
      <w:lang w:eastAsia="ja-JP"/>
    </w:rPr>
  </w:style>
  <w:style w:type="table" w:styleId="SombreamentoClaro">
    <w:name w:val="Light Shading"/>
    <w:basedOn w:val="Tabelanormal"/>
    <w:uiPriority w:val="60"/>
    <w:rsid w:val="0097092C"/>
    <w:pPr>
      <w:spacing w:after="0" w:line="240" w:lineRule="auto"/>
    </w:pPr>
    <w:rPr>
      <w:rFonts w:eastAsia="MS Mincho"/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SombreamentoClaro-nfase14">
    <w:name w:val="Sombreamento Claro - Ênfase 14"/>
    <w:basedOn w:val="Tabelanormal"/>
    <w:uiPriority w:val="60"/>
    <w:rsid w:val="00537ACF"/>
    <w:pPr>
      <w:spacing w:after="0" w:line="240" w:lineRule="auto"/>
    </w:pPr>
    <w:rPr>
      <w:rFonts w:eastAsia="MS Mincho"/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paragraph" w:customStyle="1" w:styleId="Titulo">
    <w:name w:val="Titulo"/>
    <w:basedOn w:val="Normal"/>
    <w:link w:val="TituloChar"/>
    <w:qFormat/>
    <w:rsid w:val="00D81F35"/>
    <w:pPr>
      <w:spacing w:after="40" w:line="240" w:lineRule="auto"/>
    </w:pPr>
    <w:rPr>
      <w:rFonts w:ascii="Swis721 Th BT" w:eastAsia="MS Mincho" w:hAnsi="Swis721 Th BT"/>
      <w:color w:val="339966"/>
      <w:sz w:val="60"/>
    </w:rPr>
  </w:style>
  <w:style w:type="character" w:customStyle="1" w:styleId="TituloChar">
    <w:name w:val="Titulo Char"/>
    <w:basedOn w:val="Fontepargpadro"/>
    <w:link w:val="Titulo"/>
    <w:rsid w:val="00D81F35"/>
    <w:rPr>
      <w:rFonts w:ascii="Swis721 Th BT" w:eastAsia="MS Mincho" w:hAnsi="Swis721 Th BT"/>
      <w:color w:val="339966"/>
      <w:sz w:val="60"/>
    </w:rPr>
  </w:style>
  <w:style w:type="paragraph" w:styleId="Subttulo">
    <w:name w:val="Subtitle"/>
    <w:basedOn w:val="Normal"/>
    <w:next w:val="Normal"/>
    <w:link w:val="SubttuloChar"/>
    <w:uiPriority w:val="11"/>
    <w:qFormat/>
    <w:rsid w:val="00B34174"/>
    <w:pPr>
      <w:numPr>
        <w:ilvl w:val="1"/>
      </w:numPr>
      <w:spacing w:after="200" w:line="276" w:lineRule="auto"/>
    </w:pPr>
    <w:rPr>
      <w:rFonts w:ascii="Futura Md BT" w:eastAsiaTheme="majorEastAsia" w:hAnsi="Futura Md BT" w:cstheme="majorBidi"/>
      <w:b/>
      <w:iCs/>
      <w:color w:val="28623E"/>
      <w:spacing w:val="15"/>
      <w:sz w:val="24"/>
      <w:szCs w:val="24"/>
    </w:rPr>
  </w:style>
  <w:style w:type="character" w:customStyle="1" w:styleId="SubttuloChar">
    <w:name w:val="Subtítulo Char"/>
    <w:basedOn w:val="Fontepargpadro"/>
    <w:link w:val="Subttulo"/>
    <w:uiPriority w:val="11"/>
    <w:rsid w:val="00B34174"/>
    <w:rPr>
      <w:rFonts w:ascii="Futura Md BT" w:eastAsiaTheme="majorEastAsia" w:hAnsi="Futura Md BT" w:cstheme="majorBidi"/>
      <w:b/>
      <w:iCs/>
      <w:color w:val="28623E"/>
      <w:spacing w:val="15"/>
      <w:sz w:val="24"/>
      <w:szCs w:val="24"/>
    </w:rPr>
  </w:style>
  <w:style w:type="character" w:customStyle="1" w:styleId="apple-converted-space">
    <w:name w:val="apple-converted-space"/>
    <w:basedOn w:val="Fontepargpadro"/>
    <w:rsid w:val="00FF1114"/>
  </w:style>
  <w:style w:type="paragraph" w:styleId="SemEspaamento">
    <w:name w:val="No Spacing"/>
    <w:uiPriority w:val="1"/>
    <w:qFormat/>
    <w:rsid w:val="00F62D86"/>
    <w:pPr>
      <w:spacing w:after="0" w:line="240" w:lineRule="auto"/>
    </w:pPr>
  </w:style>
  <w:style w:type="table" w:styleId="TabelaSimples5">
    <w:name w:val="Plain Table 5"/>
    <w:basedOn w:val="Tabelanormal"/>
    <w:uiPriority w:val="45"/>
    <w:rsid w:val="0049292F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customStyle="1" w:styleId="bibliografia">
    <w:name w:val="bibliografia"/>
    <w:basedOn w:val="formulas"/>
    <w:link w:val="bibliografiaChar"/>
    <w:qFormat/>
    <w:rsid w:val="00FF6976"/>
    <w:rPr>
      <w:rFonts w:ascii="Swis721 Th BT" w:hAnsi="Swis721 Th BT"/>
      <w:b w:val="0"/>
      <w:color w:val="595959" w:themeColor="text1" w:themeTint="A6"/>
      <w:sz w:val="12"/>
      <w:szCs w:val="16"/>
      <w:lang w:val="en-US"/>
    </w:rPr>
  </w:style>
  <w:style w:type="character" w:customStyle="1" w:styleId="bibliografiaChar">
    <w:name w:val="bibliografia Char"/>
    <w:basedOn w:val="formulasChar"/>
    <w:link w:val="bibliografia"/>
    <w:rsid w:val="00FF6976"/>
    <w:rPr>
      <w:rFonts w:ascii="Swis721 Th BT" w:eastAsia="MS Mincho" w:hAnsi="Swis721 Th BT"/>
      <w:b w:val="0"/>
      <w:color w:val="595959" w:themeColor="text1" w:themeTint="A6"/>
      <w:sz w:val="12"/>
      <w:szCs w:val="16"/>
      <w:lang w:val="en-US"/>
    </w:rPr>
  </w:style>
  <w:style w:type="character" w:styleId="nfase">
    <w:name w:val="Emphasis"/>
    <w:basedOn w:val="Fontepargpadro"/>
    <w:uiPriority w:val="20"/>
    <w:qFormat/>
    <w:rsid w:val="00383FF6"/>
    <w:rPr>
      <w:i/>
      <w:iCs/>
    </w:rPr>
  </w:style>
  <w:style w:type="paragraph" w:customStyle="1" w:styleId="subsubtitulo">
    <w:name w:val="sub subtitulo"/>
    <w:basedOn w:val="Normal"/>
    <w:link w:val="subsubtituloChar"/>
    <w:qFormat/>
    <w:rsid w:val="00545FF2"/>
    <w:pPr>
      <w:spacing w:after="200" w:line="276" w:lineRule="auto"/>
    </w:pPr>
    <w:rPr>
      <w:color w:val="457B57"/>
    </w:rPr>
  </w:style>
  <w:style w:type="character" w:customStyle="1" w:styleId="subsubtituloChar">
    <w:name w:val="sub subtitulo Char"/>
    <w:basedOn w:val="Fontepargpadro"/>
    <w:link w:val="subsubtitulo"/>
    <w:rsid w:val="00545FF2"/>
    <w:rPr>
      <w:color w:val="457B57"/>
    </w:rPr>
  </w:style>
  <w:style w:type="table" w:customStyle="1" w:styleId="TabeladeGradeClara1">
    <w:name w:val="Tabela de Grade Clara1"/>
    <w:basedOn w:val="Tabelanormal"/>
    <w:uiPriority w:val="40"/>
    <w:rsid w:val="008461B0"/>
    <w:pPr>
      <w:spacing w:after="0" w:line="240" w:lineRule="auto"/>
    </w:pPr>
    <w:rPr>
      <w:rFonts w:eastAsia="MS Mincho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customStyle="1" w:styleId="SombreamentoClaro-nfase12">
    <w:name w:val="Sombreamento Claro - Ênfase 12"/>
    <w:basedOn w:val="Tabelanormal"/>
    <w:uiPriority w:val="60"/>
    <w:rsid w:val="00EA1062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character" w:customStyle="1" w:styleId="mo">
    <w:name w:val="mo"/>
    <w:basedOn w:val="Fontepargpadro"/>
    <w:rsid w:val="000D016A"/>
  </w:style>
  <w:style w:type="paragraph" w:styleId="Sumrio3">
    <w:name w:val="toc 3"/>
    <w:basedOn w:val="Normal"/>
    <w:next w:val="Normal"/>
    <w:autoRedefine/>
    <w:uiPriority w:val="39"/>
    <w:unhideWhenUsed/>
    <w:rsid w:val="008D6A8B"/>
    <w:pPr>
      <w:spacing w:after="100"/>
      <w:ind w:left="440"/>
    </w:pPr>
    <w:rPr>
      <w:rFonts w:eastAsiaTheme="minorEastAsia"/>
      <w:lang w:eastAsia="pt-BR"/>
    </w:rPr>
  </w:style>
  <w:style w:type="paragraph" w:styleId="Sumrio4">
    <w:name w:val="toc 4"/>
    <w:basedOn w:val="Normal"/>
    <w:next w:val="Normal"/>
    <w:autoRedefine/>
    <w:uiPriority w:val="39"/>
    <w:unhideWhenUsed/>
    <w:rsid w:val="008D6A8B"/>
    <w:pPr>
      <w:spacing w:after="100"/>
      <w:ind w:left="660"/>
    </w:pPr>
    <w:rPr>
      <w:rFonts w:eastAsiaTheme="minorEastAsia"/>
      <w:lang w:eastAsia="pt-BR"/>
    </w:rPr>
  </w:style>
  <w:style w:type="paragraph" w:styleId="Sumrio5">
    <w:name w:val="toc 5"/>
    <w:basedOn w:val="Normal"/>
    <w:next w:val="Normal"/>
    <w:autoRedefine/>
    <w:uiPriority w:val="39"/>
    <w:unhideWhenUsed/>
    <w:rsid w:val="008D6A8B"/>
    <w:pPr>
      <w:spacing w:after="100"/>
      <w:ind w:left="880"/>
    </w:pPr>
    <w:rPr>
      <w:rFonts w:eastAsiaTheme="minorEastAsia"/>
      <w:lang w:eastAsia="pt-BR"/>
    </w:rPr>
  </w:style>
  <w:style w:type="paragraph" w:styleId="Sumrio6">
    <w:name w:val="toc 6"/>
    <w:basedOn w:val="Normal"/>
    <w:next w:val="Normal"/>
    <w:autoRedefine/>
    <w:uiPriority w:val="39"/>
    <w:unhideWhenUsed/>
    <w:rsid w:val="008D6A8B"/>
    <w:pPr>
      <w:spacing w:after="100"/>
      <w:ind w:left="1100"/>
    </w:pPr>
    <w:rPr>
      <w:rFonts w:eastAsiaTheme="minorEastAsia"/>
      <w:lang w:eastAsia="pt-BR"/>
    </w:rPr>
  </w:style>
  <w:style w:type="paragraph" w:styleId="Sumrio7">
    <w:name w:val="toc 7"/>
    <w:basedOn w:val="Normal"/>
    <w:next w:val="Normal"/>
    <w:autoRedefine/>
    <w:uiPriority w:val="39"/>
    <w:unhideWhenUsed/>
    <w:rsid w:val="008D6A8B"/>
    <w:pPr>
      <w:spacing w:after="100"/>
      <w:ind w:left="1320"/>
    </w:pPr>
    <w:rPr>
      <w:rFonts w:eastAsiaTheme="minorEastAsia"/>
      <w:lang w:eastAsia="pt-BR"/>
    </w:rPr>
  </w:style>
  <w:style w:type="paragraph" w:styleId="Sumrio8">
    <w:name w:val="toc 8"/>
    <w:basedOn w:val="Normal"/>
    <w:next w:val="Normal"/>
    <w:autoRedefine/>
    <w:uiPriority w:val="39"/>
    <w:unhideWhenUsed/>
    <w:rsid w:val="008D6A8B"/>
    <w:pPr>
      <w:spacing w:after="100"/>
      <w:ind w:left="1540"/>
    </w:pPr>
    <w:rPr>
      <w:rFonts w:eastAsiaTheme="minorEastAsia"/>
      <w:lang w:eastAsia="pt-BR"/>
    </w:rPr>
  </w:style>
  <w:style w:type="paragraph" w:styleId="Sumrio9">
    <w:name w:val="toc 9"/>
    <w:basedOn w:val="Normal"/>
    <w:next w:val="Normal"/>
    <w:autoRedefine/>
    <w:uiPriority w:val="39"/>
    <w:unhideWhenUsed/>
    <w:rsid w:val="008D6A8B"/>
    <w:pPr>
      <w:spacing w:after="100"/>
      <w:ind w:left="1760"/>
    </w:pPr>
    <w:rPr>
      <w:rFonts w:eastAsiaTheme="minorEastAsia"/>
      <w:lang w:eastAsia="pt-BR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31570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31570B"/>
    <w:rPr>
      <w:rFonts w:ascii="Segoe UI" w:hAnsi="Segoe UI" w:cs="Segoe UI"/>
      <w:sz w:val="18"/>
      <w:szCs w:val="18"/>
    </w:rPr>
  </w:style>
  <w:style w:type="character" w:customStyle="1" w:styleId="Ttulo4Char">
    <w:name w:val="Título 4 Char"/>
    <w:basedOn w:val="Fontepargpadro"/>
    <w:link w:val="Ttulo4"/>
    <w:uiPriority w:val="9"/>
    <w:semiHidden/>
    <w:rsid w:val="00E4304D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customStyle="1" w:styleId="Datacapa">
    <w:name w:val="Data_capa"/>
    <w:basedOn w:val="Normal"/>
    <w:link w:val="DatacapaChar"/>
    <w:rsid w:val="00CC6453"/>
    <w:pPr>
      <w:spacing w:after="200" w:line="276" w:lineRule="auto"/>
    </w:pPr>
    <w:rPr>
      <w:rFonts w:ascii="Zurich Lt BT" w:eastAsia="MS Mincho" w:hAnsi="Zurich Lt BT"/>
      <w:color w:val="7F7F7F" w:themeColor="text1" w:themeTint="80"/>
      <w:sz w:val="16"/>
      <w:szCs w:val="16"/>
    </w:rPr>
  </w:style>
  <w:style w:type="character" w:customStyle="1" w:styleId="DatacapaChar">
    <w:name w:val="Data_capa Char"/>
    <w:basedOn w:val="Fontepargpadro"/>
    <w:link w:val="Datacapa"/>
    <w:rsid w:val="00CC6453"/>
    <w:rPr>
      <w:rFonts w:ascii="Zurich Lt BT" w:eastAsia="MS Mincho" w:hAnsi="Zurich Lt BT"/>
      <w:color w:val="7F7F7F" w:themeColor="text1" w:themeTint="80"/>
      <w:sz w:val="16"/>
      <w:szCs w:val="16"/>
    </w:rPr>
  </w:style>
  <w:style w:type="table" w:styleId="SimplesTabela1">
    <w:name w:val="Plain Table 1"/>
    <w:basedOn w:val="Tabelanormal"/>
    <w:uiPriority w:val="41"/>
    <w:rsid w:val="00676EA9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GradeClara">
    <w:name w:val="Light Grid"/>
    <w:basedOn w:val="Tabelanormal"/>
    <w:uiPriority w:val="62"/>
    <w:rsid w:val="00172215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SimplesTabela2">
    <w:name w:val="Plain Table 2"/>
    <w:basedOn w:val="Tabelanormal"/>
    <w:uiPriority w:val="42"/>
    <w:rsid w:val="001E4A3E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SombreamentoClaro-nfase11">
    <w:name w:val="Sombreamento Claro - Ênfase 11"/>
    <w:basedOn w:val="Tabelanormal"/>
    <w:uiPriority w:val="60"/>
    <w:rsid w:val="0040473A"/>
    <w:pPr>
      <w:spacing w:after="0" w:line="240" w:lineRule="auto"/>
    </w:pPr>
    <w:rPr>
      <w:rFonts w:eastAsia="MS Mincho"/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paragraph" w:customStyle="1" w:styleId="EndNoteBibliography">
    <w:name w:val="EndNote Bibliography"/>
    <w:basedOn w:val="Normal"/>
    <w:link w:val="EndNoteBibliographyChar"/>
    <w:rsid w:val="00D22120"/>
    <w:pPr>
      <w:spacing w:line="240" w:lineRule="auto"/>
      <w:jc w:val="both"/>
    </w:pPr>
    <w:rPr>
      <w:rFonts w:ascii="Swis721 Th BT" w:eastAsia="MS Mincho" w:hAnsi="Swis721 Th BT"/>
      <w:noProof/>
      <w:color w:val="404040" w:themeColor="text1" w:themeTint="BF"/>
      <w:sz w:val="23"/>
      <w:szCs w:val="24"/>
      <w:lang w:val="en-US"/>
    </w:rPr>
  </w:style>
  <w:style w:type="character" w:customStyle="1" w:styleId="EndNoteBibliographyChar">
    <w:name w:val="EndNote Bibliography Char"/>
    <w:basedOn w:val="CorpoChar"/>
    <w:link w:val="EndNoteBibliography"/>
    <w:rsid w:val="00D22120"/>
    <w:rPr>
      <w:rFonts w:ascii="Swis721 Th BT" w:eastAsia="MS Mincho" w:hAnsi="Swis721 Th BT"/>
      <w:noProof/>
      <w:color w:val="404040" w:themeColor="text1" w:themeTint="BF"/>
      <w:sz w:val="23"/>
      <w:szCs w:val="24"/>
      <w:lang w:val="en-US"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D243AE"/>
    <w:rPr>
      <w:color w:val="605E5C"/>
      <w:shd w:val="clear" w:color="auto" w:fill="E1DFDD"/>
    </w:rPr>
  </w:style>
  <w:style w:type="table" w:styleId="TabelaSimples4">
    <w:name w:val="Plain Table 4"/>
    <w:basedOn w:val="Tabelanormal"/>
    <w:uiPriority w:val="44"/>
    <w:rsid w:val="0000397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ListaClara-nfase11">
    <w:name w:val="Lista Clara - Ênfase 11"/>
    <w:basedOn w:val="Tabelanormal"/>
    <w:uiPriority w:val="61"/>
    <w:rsid w:val="00A1747F"/>
    <w:pPr>
      <w:spacing w:after="0" w:line="240" w:lineRule="auto"/>
    </w:pPr>
    <w:rPr>
      <w:rFonts w:eastAsia="MS Mincho"/>
    </w:r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</w:style>
  <w:style w:type="table" w:styleId="SombreamentoMdio1-nfase1">
    <w:name w:val="Medium Shading 1 Accent 1"/>
    <w:basedOn w:val="Tabelanormal"/>
    <w:uiPriority w:val="63"/>
    <w:rsid w:val="008C1762"/>
    <w:pPr>
      <w:spacing w:after="0" w:line="240" w:lineRule="auto"/>
    </w:pPr>
    <w:tblPr>
      <w:tblStyleRowBandSize w:val="1"/>
      <w:tblStyleColBandSize w:val="1"/>
      <w:tblBorders>
        <w:top w:val="single" w:sz="8" w:space="0" w:color="84B3DF" w:themeColor="accent1" w:themeTint="BF"/>
        <w:left w:val="single" w:sz="8" w:space="0" w:color="84B3DF" w:themeColor="accent1" w:themeTint="BF"/>
        <w:bottom w:val="single" w:sz="8" w:space="0" w:color="84B3DF" w:themeColor="accent1" w:themeTint="BF"/>
        <w:right w:val="single" w:sz="8" w:space="0" w:color="84B3DF" w:themeColor="accent1" w:themeTint="BF"/>
        <w:insideH w:val="single" w:sz="8" w:space="0" w:color="84B3D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character" w:styleId="Forte">
    <w:name w:val="Strong"/>
    <w:basedOn w:val="Fontepargpadro"/>
    <w:qFormat/>
    <w:rsid w:val="006C58D6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12023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94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25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12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660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887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2887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848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26604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jpe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9" Type="http://schemas.openxmlformats.org/officeDocument/2006/relationships/fontTable" Target="fontTable.xml"/><Relationship Id="rId21" Type="http://schemas.openxmlformats.org/officeDocument/2006/relationships/image" Target="media/image14.jpeg"/><Relationship Id="rId34" Type="http://schemas.openxmlformats.org/officeDocument/2006/relationships/hyperlink" Target="https://www.ncbi.nlm.nih.gov/pubmed/?term=Tandan%20M%5BAuthor%5D&amp;cauthor=true&amp;cauthor_uid=26945817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hyperlink" Target="https://www.ncbi.nlm.nih.gov/pubmed/?term=Ramchandani%20M%5BAuthor%5D&amp;cauthor=true&amp;cauthor_uid=26945817" TargetMode="External"/><Relationship Id="rId38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jpeg"/><Relationship Id="rId29" Type="http://schemas.openxmlformats.org/officeDocument/2006/relationships/hyperlink" Target="https://www.ncbi.nlm.nih.gov/pubmed/?term=Rao%20GV%5BAuthor%5D&amp;cauthor=true&amp;cauthor_uid=26945817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24" Type="http://schemas.openxmlformats.org/officeDocument/2006/relationships/image" Target="media/image17.png"/><Relationship Id="rId32" Type="http://schemas.openxmlformats.org/officeDocument/2006/relationships/hyperlink" Target="https://www.ncbi.nlm.nih.gov/pubmed/?term=Gupta%20R%5BAuthor%5D&amp;cauthor=true&amp;cauthor_uid=26945817" TargetMode="External"/><Relationship Id="rId37" Type="http://schemas.openxmlformats.org/officeDocument/2006/relationships/hyperlink" Target="https://www.ncbi.nlm.nih.gov/pubmed/26167176" TargetMode="External"/><Relationship Id="rId40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23" Type="http://schemas.openxmlformats.org/officeDocument/2006/relationships/image" Target="media/image16.jpeg"/><Relationship Id="rId28" Type="http://schemas.openxmlformats.org/officeDocument/2006/relationships/hyperlink" Target="https://www.ncbi.nlm.nih.gov/pubmed/?term=Talukdar%20R%5BAuthor%5D&amp;cauthor=true&amp;cauthor_uid=26945817" TargetMode="External"/><Relationship Id="rId36" Type="http://schemas.openxmlformats.org/officeDocument/2006/relationships/hyperlink" Target="https://www.ncbi.nlm.nih.gov/pubmed/?term=26945817" TargetMode="External"/><Relationship Id="rId10" Type="http://schemas.openxmlformats.org/officeDocument/2006/relationships/image" Target="media/image3.jpeg"/><Relationship Id="rId19" Type="http://schemas.openxmlformats.org/officeDocument/2006/relationships/image" Target="media/image12.png"/><Relationship Id="rId31" Type="http://schemas.openxmlformats.org/officeDocument/2006/relationships/hyperlink" Target="https://www.ncbi.nlm.nih.gov/pubmed/?term=Banerjee%20R%5BAuthor%5D&amp;cauthor=true&amp;cauthor_uid=26945817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Relationship Id="rId22" Type="http://schemas.openxmlformats.org/officeDocument/2006/relationships/image" Target="media/image15.jpeg"/><Relationship Id="rId27" Type="http://schemas.openxmlformats.org/officeDocument/2006/relationships/image" Target="media/image20.jpeg"/><Relationship Id="rId30" Type="http://schemas.openxmlformats.org/officeDocument/2006/relationships/hyperlink" Target="https://www.ncbi.nlm.nih.gov/pubmed/?term=Pradeep%20R%5BAuthor%5D&amp;cauthor=true&amp;cauthor_uid=26945817" TargetMode="External"/><Relationship Id="rId35" Type="http://schemas.openxmlformats.org/officeDocument/2006/relationships/hyperlink" Target="https://www.ncbi.nlm.nih.gov/pubmed/?term=Murthy%20HV%5BAuthor%5D&amp;cauthor=true&amp;cauthor_uid=26945817" TargetMode="External"/><Relationship Id="rId8" Type="http://schemas.openxmlformats.org/officeDocument/2006/relationships/image" Target="media/image1.png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3F17A6D-C29F-4D27-BD52-F6E6755604F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01</TotalTime>
  <Pages>131</Pages>
  <Words>18135</Words>
  <Characters>97934</Characters>
  <Application>Microsoft Office Word</Application>
  <DocSecurity>0</DocSecurity>
  <Lines>816</Lines>
  <Paragraphs>23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58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ao Ruiz</dc:creator>
  <cp:keywords/>
  <dc:description/>
  <cp:lastModifiedBy>Joao</cp:lastModifiedBy>
  <cp:revision>4</cp:revision>
  <cp:lastPrinted>2020-01-22T11:36:00Z</cp:lastPrinted>
  <dcterms:created xsi:type="dcterms:W3CDTF">2021-02-19T17:32:00Z</dcterms:created>
  <dcterms:modified xsi:type="dcterms:W3CDTF">2021-02-23T17:27:00Z</dcterms:modified>
</cp:coreProperties>
</file>